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6FE4E" w14:textId="77777777" w:rsidR="00807022" w:rsidRPr="00807022" w:rsidRDefault="00807022" w:rsidP="00807022">
      <w:pPr>
        <w:autoSpaceDE w:val="0"/>
        <w:autoSpaceDN w:val="0"/>
        <w:spacing w:before="206" w:after="0" w:line="240" w:lineRule="auto"/>
        <w:ind w:firstLineChars="0" w:firstLine="400"/>
        <w:rPr>
          <w:rFonts w:cs="SimSun"/>
          <w:kern w:val="0"/>
          <w:sz w:val="20"/>
          <w:lang w:val="et-EE" w:eastAsia="en-US"/>
          <w14:ligatures w14:val="none"/>
        </w:rPr>
      </w:pPr>
    </w:p>
    <w:p w14:paraId="2BE6C264" w14:textId="77777777" w:rsidR="00807022" w:rsidRPr="00807022" w:rsidRDefault="00807022" w:rsidP="00B46CCA">
      <w:pPr>
        <w:ind w:left="480" w:firstLineChars="0" w:firstLine="0"/>
        <w:rPr>
          <w:lang w:val="et-EE" w:eastAsia="en-US"/>
        </w:rPr>
      </w:pPr>
      <w:r w:rsidRPr="00807022">
        <w:rPr>
          <w:noProof/>
          <w:lang w:val="et-EE" w:eastAsia="en-US"/>
        </w:rPr>
        <w:drawing>
          <wp:inline distT="0" distB="0" distL="0" distR="0" wp14:anchorId="3DD13E26" wp14:editId="3B712853">
            <wp:extent cx="506095" cy="564515"/>
            <wp:effectExtent l="0" t="0" r="8255" b="6985"/>
            <wp:docPr id="14"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6095" cy="564515"/>
                    </a:xfrm>
                    <a:prstGeom prst="rect">
                      <a:avLst/>
                    </a:prstGeom>
                    <a:noFill/>
                    <a:ln>
                      <a:noFill/>
                    </a:ln>
                  </pic:spPr>
                </pic:pic>
              </a:graphicData>
            </a:graphic>
          </wp:inline>
        </w:drawing>
      </w:r>
    </w:p>
    <w:p w14:paraId="2CF52D3B" w14:textId="54D500AE" w:rsidR="00807022" w:rsidRPr="00807022" w:rsidRDefault="00807022" w:rsidP="00B46CCA">
      <w:pPr>
        <w:ind w:left="480" w:firstLineChars="0" w:firstLine="0"/>
        <w:rPr>
          <w:lang w:val="et-EE"/>
        </w:rPr>
      </w:pPr>
      <w:r w:rsidRPr="00807022">
        <w:rPr>
          <w:lang w:val="et-EE"/>
        </w:rPr>
        <w:t>NTUST</w:t>
      </w:r>
    </w:p>
    <w:p w14:paraId="25B61D53" w14:textId="4EC945C6" w:rsidR="00807022" w:rsidRPr="00807022" w:rsidRDefault="00456AF4" w:rsidP="009B672A">
      <w:pPr>
        <w:autoSpaceDE w:val="0"/>
        <w:autoSpaceDN w:val="0"/>
        <w:spacing w:after="0" w:line="711" w:lineRule="exact"/>
        <w:ind w:firstLineChars="100" w:firstLine="240"/>
        <w:jc w:val="center"/>
        <w:rPr>
          <w:rFonts w:cs="微軟正黑體"/>
          <w:b/>
          <w:bCs/>
          <w:kern w:val="0"/>
          <w:sz w:val="48"/>
          <w:szCs w:val="48"/>
          <w:lang w:val="et-EE"/>
          <w14:ligatures w14:val="none"/>
        </w:rPr>
      </w:pPr>
      <w:r w:rsidRPr="00807022">
        <w:rPr>
          <w:rFonts w:ascii="SimSun" w:eastAsia="SimSun" w:hAnsi="SimSun" w:cs="SimSun"/>
          <w:noProof/>
          <w:kern w:val="0"/>
          <w:lang w:val="et-EE" w:eastAsia="en-US"/>
          <w14:ligatures w14:val="none"/>
        </w:rPr>
        <mc:AlternateContent>
          <mc:Choice Requires="wpg">
            <w:drawing>
              <wp:anchor distT="0" distB="0" distL="114300" distR="114300" simplePos="0" relativeHeight="251662336" behindDoc="0" locked="0" layoutInCell="1" allowOverlap="1" wp14:anchorId="0BF214B6" wp14:editId="31062269">
                <wp:simplePos x="0" y="0"/>
                <wp:positionH relativeFrom="margin">
                  <wp:align>right</wp:align>
                </wp:positionH>
                <wp:positionV relativeFrom="paragraph">
                  <wp:posOffset>1212851</wp:posOffset>
                </wp:positionV>
                <wp:extent cx="5274310" cy="18415"/>
                <wp:effectExtent l="0" t="0" r="0" b="0"/>
                <wp:wrapTopAndBottom/>
                <wp:docPr id="11775472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4310" cy="18415"/>
                          <a:chOff x="0" y="0"/>
                          <a:chExt cx="53117" cy="190"/>
                        </a:xfrm>
                      </wpg:grpSpPr>
                      <wps:wsp>
                        <wps:cNvPr id="39917278" name="Graphic 3"/>
                        <wps:cNvSpPr>
                          <a:spLocks/>
                        </wps:cNvSpPr>
                        <wps:spPr bwMode="auto">
                          <a:xfrm>
                            <a:off x="0" y="95"/>
                            <a:ext cx="53117" cy="12"/>
                          </a:xfrm>
                          <a:custGeom>
                            <a:avLst/>
                            <a:gdLst>
                              <a:gd name="T0" fmla="*/ 0 w 5311775"/>
                              <a:gd name="T1" fmla="*/ 0 h 1270"/>
                              <a:gd name="T2" fmla="*/ 5311775 w 5311775"/>
                              <a:gd name="T3" fmla="*/ 0 h 1270"/>
                            </a:gdLst>
                            <a:ahLst/>
                            <a:cxnLst>
                              <a:cxn ang="0">
                                <a:pos x="T0" y="T1"/>
                              </a:cxn>
                              <a:cxn ang="0">
                                <a:pos x="T2" y="T3"/>
                              </a:cxn>
                            </a:cxnLst>
                            <a:rect l="0" t="0" r="r" b="b"/>
                            <a:pathLst>
                              <a:path w="5311775" h="1270">
                                <a:moveTo>
                                  <a:pt x="0" y="0"/>
                                </a:moveTo>
                                <a:lnTo>
                                  <a:pt x="5311775"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7DA5054" id="Group 2" o:spid="_x0000_s1026" style="position:absolute;margin-left:364.1pt;margin-top:95.5pt;width:415.3pt;height:1.45pt;z-index:251662336;mso-position-horizontal:right;mso-position-horizontal-relative:margin" coordsize="53117,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">
                <v:shape id="Graphic 3" o:spid="_x0000_s1027" style="position:absolute;top:95;width:53117;height:12;visibility:visible;mso-wrap-style:square;v-text-anchor:top" coordsize="53117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" path="m,l5311775,e" filled="f" strokeweight="1.5pt">
                  <v:path arrowok="t" o:connecttype="custom" o:connectlocs="0,0;53117,0" o:connectangles="0,0"/>
                </v:shape>
                <w10:wrap type="topAndBottom" anchorx="margin"/>
              </v:group>
            </w:pict>
          </mc:Fallback>
        </mc:AlternateContent>
      </w:r>
      <w:r w:rsidR="00807022" w:rsidRPr="00807022">
        <w:rPr>
          <w:rFonts w:cs="微軟正黑體" w:hint="eastAsia"/>
          <w:b/>
          <w:kern w:val="0"/>
          <w:sz w:val="48"/>
          <w:szCs w:val="48"/>
          <w:lang w:val="et-EE"/>
          <w14:ligatures w14:val="none"/>
        </w:rPr>
        <w:br w:type="column"/>
      </w:r>
      <w:r w:rsidR="00807022" w:rsidRPr="00807022">
        <w:rPr>
          <w:rFonts w:cs="微軟正黑體" w:hint="eastAsia"/>
          <w:b/>
          <w:bCs/>
          <w:spacing w:val="-2"/>
          <w:kern w:val="0"/>
          <w:sz w:val="48"/>
          <w:szCs w:val="48"/>
          <w14:ligatures w14:val="none"/>
        </w:rPr>
        <w:t>國立臺灣科技大學</w:t>
      </w:r>
    </w:p>
    <w:p w14:paraId="38E63652" w14:textId="77777777" w:rsidR="00807022" w:rsidRDefault="00807022" w:rsidP="009B672A">
      <w:pPr>
        <w:autoSpaceDE w:val="0"/>
        <w:autoSpaceDN w:val="0"/>
        <w:spacing w:before="125" w:after="0" w:line="271" w:lineRule="auto"/>
        <w:ind w:left="1529" w:right="1369" w:firstLineChars="0" w:hanging="963"/>
        <w:jc w:val="center"/>
        <w:rPr>
          <w:rFonts w:cs="微軟正黑體"/>
          <w:b/>
          <w:bCs/>
          <w:spacing w:val="-2"/>
          <w:kern w:val="0"/>
          <w:sz w:val="48"/>
          <w:szCs w:val="48"/>
          <w14:ligatures w14:val="none"/>
        </w:rPr>
      </w:pPr>
      <w:r w:rsidRPr="00807022">
        <w:rPr>
          <w:rFonts w:cs="微軟正黑體" w:hint="eastAsia"/>
          <w:b/>
          <w:bCs/>
          <w:spacing w:val="-2"/>
          <w:kern w:val="0"/>
          <w:sz w:val="48"/>
          <w:szCs w:val="48"/>
          <w14:ligatures w14:val="none"/>
        </w:rPr>
        <w:t>資訊管理研究所碩士班</w:t>
      </w:r>
    </w:p>
    <w:p w14:paraId="568FCF2B" w14:textId="0AB7668F" w:rsidR="00807022" w:rsidRPr="00807022" w:rsidRDefault="00807022" w:rsidP="009B672A">
      <w:pPr>
        <w:autoSpaceDE w:val="0"/>
        <w:autoSpaceDN w:val="0"/>
        <w:spacing w:before="125" w:after="0" w:line="271" w:lineRule="auto"/>
        <w:ind w:leftChars="100" w:left="240" w:right="1369" w:firstLine="953"/>
        <w:jc w:val="center"/>
        <w:rPr>
          <w:rFonts w:cs="微軟正黑體"/>
          <w:b/>
          <w:bCs/>
          <w:kern w:val="0"/>
          <w:sz w:val="48"/>
          <w:szCs w:val="48"/>
          <w:lang w:val="et-EE"/>
          <w14:ligatures w14:val="none"/>
        </w:rPr>
      </w:pPr>
      <w:r w:rsidRPr="00807022">
        <w:rPr>
          <w:rFonts w:cs="微軟正黑體" w:hint="eastAsia"/>
          <w:b/>
          <w:bCs/>
          <w:spacing w:val="-2"/>
          <w:kern w:val="0"/>
          <w:sz w:val="48"/>
          <w:szCs w:val="48"/>
          <w14:ligatures w14:val="none"/>
        </w:rPr>
        <w:t>碩士學位論文</w:t>
      </w:r>
    </w:p>
    <w:p w14:paraId="054C67B8" w14:textId="77777777" w:rsidR="009B672A" w:rsidRDefault="009B672A" w:rsidP="00AA1BE6">
      <w:pPr>
        <w:autoSpaceDE w:val="0"/>
        <w:autoSpaceDN w:val="0"/>
        <w:spacing w:before="799" w:after="0" w:line="240" w:lineRule="auto"/>
        <w:ind w:right="120" w:firstLineChars="0" w:firstLine="0"/>
        <w:jc w:val="right"/>
        <w:rPr>
          <w:rFonts w:cs="SimSun"/>
          <w:spacing w:val="-1"/>
          <w:kern w:val="0"/>
          <w14:ligatures w14:val="none"/>
        </w:rPr>
        <w:sectPr w:rsidR="009B672A" w:rsidSect="00807022">
          <w:headerReference w:type="even" r:id="rId9"/>
          <w:headerReference w:type="default" r:id="rId10"/>
          <w:footerReference w:type="even" r:id="rId11"/>
          <w:footerReference w:type="default" r:id="rId12"/>
          <w:headerReference w:type="first" r:id="rId13"/>
          <w:footerReference w:type="first" r:id="rId14"/>
          <w:pgSz w:w="11910" w:h="16840"/>
          <w:pgMar w:top="1920" w:right="1700" w:bottom="280" w:left="1700" w:header="720" w:footer="720" w:gutter="0"/>
          <w:cols w:num="2" w:space="720" w:equalWidth="0">
            <w:col w:w="1724" w:space="40"/>
            <w:col w:w="6746"/>
          </w:cols>
        </w:sectPr>
      </w:pPr>
    </w:p>
    <w:p w14:paraId="7A9F7098" w14:textId="7129599F" w:rsidR="009C1B8A" w:rsidRPr="00807022" w:rsidRDefault="00807022" w:rsidP="00AA1BE6">
      <w:pPr>
        <w:autoSpaceDE w:val="0"/>
        <w:autoSpaceDN w:val="0"/>
        <w:spacing w:before="799" w:after="0" w:line="240" w:lineRule="auto"/>
        <w:ind w:right="120" w:firstLineChars="0" w:firstLine="0"/>
        <w:jc w:val="right"/>
        <w:rPr>
          <w:rFonts w:cs="SimSun"/>
          <w:spacing w:val="-2"/>
          <w:kern w:val="0"/>
          <w:lang w:val="et-EE"/>
          <w14:ligatures w14:val="none"/>
        </w:rPr>
      </w:pPr>
      <w:r w:rsidRPr="00807022">
        <w:rPr>
          <w:rFonts w:cs="SimSun" w:hint="eastAsia"/>
          <w:spacing w:val="-1"/>
          <w:kern w:val="0"/>
          <w14:ligatures w14:val="none"/>
        </w:rPr>
        <w:t>學號：</w:t>
      </w:r>
      <w:r w:rsidRPr="00807022">
        <w:rPr>
          <w:rFonts w:cs="SimSun"/>
          <w:spacing w:val="-2"/>
          <w:kern w:val="0"/>
          <w:lang w:val="et-EE"/>
          <w14:ligatures w14:val="none"/>
        </w:rPr>
        <w:t>M</w:t>
      </w:r>
      <w:r w:rsidR="00C33760">
        <w:rPr>
          <w:rFonts w:cs="SimSun" w:hint="eastAsia"/>
          <w:spacing w:val="-2"/>
          <w:kern w:val="0"/>
          <w:lang w:val="et-EE"/>
          <w14:ligatures w14:val="none"/>
        </w:rPr>
        <w:t>11209202</w:t>
      </w:r>
    </w:p>
    <w:p w14:paraId="51AF60F1" w14:textId="77777777" w:rsidR="009C1B8A" w:rsidRPr="00807022" w:rsidRDefault="009C1B8A" w:rsidP="009C1B8A">
      <w:pPr>
        <w:autoSpaceDE w:val="0"/>
        <w:autoSpaceDN w:val="0"/>
        <w:spacing w:after="0" w:line="20" w:lineRule="exact"/>
        <w:ind w:left="69" w:firstLineChars="0" w:firstLine="0"/>
        <w:rPr>
          <w:rFonts w:eastAsia="SimSun" w:hAnsi="SimSun" w:cs="SimSun"/>
          <w:kern w:val="0"/>
          <w:sz w:val="2"/>
          <w:lang w:val="et-EE"/>
          <w14:ligatures w14:val="none"/>
        </w:rPr>
      </w:pPr>
    </w:p>
    <w:p w14:paraId="5026E2C7" w14:textId="4326AB56" w:rsidR="009C1B8A" w:rsidRPr="00807022" w:rsidRDefault="009C1B8A" w:rsidP="009C1B8A">
      <w:pPr>
        <w:autoSpaceDE w:val="0"/>
        <w:autoSpaceDN w:val="0"/>
        <w:spacing w:before="62" w:after="0" w:line="240" w:lineRule="auto"/>
        <w:ind w:firstLineChars="0" w:firstLine="0"/>
        <w:rPr>
          <w:rFonts w:eastAsiaTheme="minorEastAsia" w:hAnsi="SimSun" w:cs="SimSun"/>
          <w:kern w:val="0"/>
          <w:sz w:val="40"/>
          <w:lang w:val="et-EE"/>
          <w14:ligatures w14:val="none"/>
        </w:rPr>
      </w:pPr>
    </w:p>
    <w:p w14:paraId="5F33B464" w14:textId="77777777" w:rsidR="009B672A" w:rsidRDefault="009B672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sectPr w:rsidR="009B672A" w:rsidSect="009B672A">
          <w:type w:val="continuous"/>
          <w:pgSz w:w="11910" w:h="16840"/>
          <w:pgMar w:top="1920" w:right="1700" w:bottom="280" w:left="1700" w:header="720" w:footer="720" w:gutter="0"/>
          <w:cols w:space="720"/>
        </w:sectPr>
      </w:pPr>
    </w:p>
    <w:p w14:paraId="722AFEB5" w14:textId="77777777" w:rsidR="00DB1742" w:rsidRDefault="00DB1742" w:rsidP="007B3538">
      <w:pPr>
        <w:ind w:firstLineChars="0" w:firstLine="0"/>
        <w:rPr>
          <w:b/>
          <w:bCs/>
          <w:sz w:val="48"/>
          <w:szCs w:val="48"/>
        </w:rPr>
      </w:pPr>
    </w:p>
    <w:p w14:paraId="6AF6B467" w14:textId="7BB03CA6" w:rsidR="007B3538" w:rsidRPr="000D2281" w:rsidRDefault="007B3538" w:rsidP="007B3538">
      <w:pPr>
        <w:ind w:firstLineChars="0" w:firstLine="0"/>
        <w:jc w:val="center"/>
        <w:rPr>
          <w:b/>
          <w:bCs/>
          <w:sz w:val="48"/>
          <w:szCs w:val="48"/>
        </w:rPr>
      </w:pPr>
      <w:r w:rsidRPr="000D2281">
        <w:rPr>
          <w:rFonts w:hint="eastAsia"/>
          <w:b/>
          <w:bCs/>
          <w:sz w:val="48"/>
          <w:szCs w:val="48"/>
        </w:rPr>
        <w:t>產業數位創新平台發展制定歷程之研究：以</w:t>
      </w:r>
      <w:r w:rsidR="00AB4C6F" w:rsidRPr="000D2281">
        <w:rPr>
          <w:rFonts w:hint="eastAsia"/>
          <w:b/>
          <w:bCs/>
          <w:sz w:val="48"/>
          <w:szCs w:val="48"/>
        </w:rPr>
        <w:t>雙元</w:t>
      </w:r>
      <w:r w:rsidRPr="000D2281">
        <w:rPr>
          <w:rFonts w:hint="eastAsia"/>
          <w:b/>
          <w:bCs/>
          <w:sz w:val="48"/>
          <w:szCs w:val="48"/>
        </w:rPr>
        <w:t>可供性實現為觀點</w:t>
      </w:r>
    </w:p>
    <w:p w14:paraId="4DFA1888" w14:textId="77777777" w:rsidR="00DB1742" w:rsidRPr="007B3538" w:rsidRDefault="00DB1742" w:rsidP="00B8389D">
      <w:pPr>
        <w:ind w:firstLineChars="0" w:firstLine="0"/>
        <w:jc w:val="center"/>
        <w:rPr>
          <w:b/>
          <w:bCs/>
          <w:sz w:val="48"/>
          <w:szCs w:val="48"/>
        </w:rPr>
      </w:pPr>
    </w:p>
    <w:p w14:paraId="2BED38A9" w14:textId="77777777" w:rsidR="00DB1742" w:rsidRDefault="00DB1742" w:rsidP="00B8389D">
      <w:pPr>
        <w:ind w:firstLineChars="0" w:firstLine="0"/>
        <w:jc w:val="center"/>
        <w:rPr>
          <w:b/>
          <w:bCs/>
          <w:sz w:val="48"/>
          <w:szCs w:val="48"/>
        </w:rPr>
      </w:pPr>
    </w:p>
    <w:p w14:paraId="0300E045" w14:textId="12719EFE" w:rsidR="00151DD1" w:rsidRPr="00694073" w:rsidRDefault="009C1B8A" w:rsidP="00B8389D">
      <w:pPr>
        <w:ind w:firstLineChars="0" w:firstLine="0"/>
        <w:jc w:val="center"/>
        <w:rPr>
          <w:b/>
          <w:bCs/>
          <w:sz w:val="48"/>
          <w:szCs w:val="48"/>
        </w:rPr>
      </w:pPr>
      <w:r w:rsidRPr="00807022">
        <w:rPr>
          <w:rFonts w:hint="eastAsia"/>
          <w:b/>
          <w:bCs/>
          <w:sz w:val="48"/>
          <w:szCs w:val="48"/>
        </w:rPr>
        <w:t>研</w:t>
      </w:r>
      <w:r w:rsidRPr="00807022">
        <w:rPr>
          <w:rFonts w:hint="eastAsia"/>
          <w:b/>
          <w:bCs/>
          <w:sz w:val="48"/>
          <w:szCs w:val="48"/>
        </w:rPr>
        <w:t xml:space="preserve"> </w:t>
      </w:r>
      <w:r w:rsidRPr="00807022">
        <w:rPr>
          <w:rFonts w:hint="eastAsia"/>
          <w:b/>
          <w:bCs/>
          <w:sz w:val="48"/>
          <w:szCs w:val="48"/>
        </w:rPr>
        <w:t>究</w:t>
      </w:r>
      <w:r w:rsidRPr="00807022">
        <w:rPr>
          <w:rFonts w:hint="eastAsia"/>
          <w:b/>
          <w:bCs/>
          <w:sz w:val="48"/>
          <w:szCs w:val="48"/>
        </w:rPr>
        <w:t xml:space="preserve"> </w:t>
      </w:r>
      <w:r w:rsidRPr="00807022">
        <w:rPr>
          <w:rFonts w:hint="eastAsia"/>
          <w:b/>
          <w:bCs/>
          <w:sz w:val="48"/>
          <w:szCs w:val="48"/>
        </w:rPr>
        <w:t>生：</w:t>
      </w:r>
      <w:r w:rsidR="00F1231B">
        <w:rPr>
          <w:rFonts w:hint="eastAsia"/>
          <w:b/>
          <w:bCs/>
          <w:sz w:val="48"/>
          <w:szCs w:val="48"/>
        </w:rPr>
        <w:t>黃雅婄</w:t>
      </w:r>
    </w:p>
    <w:p w14:paraId="31C71CA3" w14:textId="19D62F55" w:rsidR="00CE7750" w:rsidRPr="00694073" w:rsidRDefault="009C1B8A" w:rsidP="004F303F">
      <w:pPr>
        <w:ind w:firstLineChars="0" w:firstLine="0"/>
        <w:jc w:val="center"/>
        <w:rPr>
          <w:b/>
          <w:bCs/>
          <w:sz w:val="48"/>
          <w:szCs w:val="48"/>
        </w:rPr>
      </w:pPr>
      <w:r w:rsidRPr="00807022">
        <w:rPr>
          <w:rFonts w:hint="eastAsia"/>
          <w:b/>
          <w:bCs/>
          <w:sz w:val="48"/>
          <w:szCs w:val="48"/>
        </w:rPr>
        <w:t>指導教授：周子銓</w:t>
      </w:r>
      <w:r w:rsidRPr="00807022">
        <w:rPr>
          <w:rFonts w:hint="eastAsia"/>
          <w:b/>
          <w:bCs/>
          <w:sz w:val="48"/>
          <w:szCs w:val="48"/>
        </w:rPr>
        <w:t xml:space="preserve"> </w:t>
      </w:r>
      <w:r w:rsidRPr="00807022">
        <w:rPr>
          <w:rFonts w:hint="eastAsia"/>
          <w:b/>
          <w:bCs/>
          <w:sz w:val="48"/>
          <w:szCs w:val="48"/>
        </w:rPr>
        <w:t>博士</w:t>
      </w:r>
    </w:p>
    <w:p w14:paraId="76A98557" w14:textId="77777777" w:rsidR="00CE7750" w:rsidRPr="00694073" w:rsidRDefault="00CE7750" w:rsidP="00B8389D">
      <w:pPr>
        <w:ind w:firstLineChars="0" w:firstLine="0"/>
        <w:jc w:val="center"/>
        <w:rPr>
          <w:b/>
          <w:bCs/>
          <w:sz w:val="48"/>
          <w:szCs w:val="48"/>
        </w:rPr>
      </w:pPr>
    </w:p>
    <w:p w14:paraId="011FF040" w14:textId="0EAA731F" w:rsidR="00151DD1" w:rsidRPr="00694073" w:rsidRDefault="00151DD1" w:rsidP="00B8389D">
      <w:pPr>
        <w:ind w:firstLineChars="0" w:firstLine="0"/>
        <w:jc w:val="center"/>
        <w:rPr>
          <w:b/>
          <w:bCs/>
          <w:sz w:val="48"/>
          <w:szCs w:val="48"/>
        </w:rPr>
      </w:pPr>
      <w:r w:rsidRPr="00694073">
        <w:rPr>
          <w:b/>
          <w:bCs/>
          <w:sz w:val="48"/>
          <w:szCs w:val="48"/>
        </w:rPr>
        <w:t>中華民國　一一四</w:t>
      </w:r>
      <w:r w:rsidR="00AD6FE9">
        <w:rPr>
          <w:rFonts w:hint="eastAsia"/>
          <w:b/>
          <w:bCs/>
          <w:sz w:val="48"/>
          <w:szCs w:val="48"/>
        </w:rPr>
        <w:t xml:space="preserve">　</w:t>
      </w:r>
      <w:r w:rsidRPr="00694073">
        <w:rPr>
          <w:b/>
          <w:bCs/>
          <w:sz w:val="48"/>
          <w:szCs w:val="48"/>
        </w:rPr>
        <w:t>年　七</w:t>
      </w:r>
      <w:r w:rsidR="00252329">
        <w:rPr>
          <w:rFonts w:hint="eastAsia"/>
          <w:b/>
          <w:bCs/>
          <w:sz w:val="48"/>
          <w:szCs w:val="48"/>
        </w:rPr>
        <w:t xml:space="preserve">　</w:t>
      </w:r>
      <w:r w:rsidRPr="00694073">
        <w:rPr>
          <w:b/>
          <w:bCs/>
          <w:sz w:val="48"/>
          <w:szCs w:val="48"/>
        </w:rPr>
        <w:t>月</w:t>
      </w:r>
    </w:p>
    <w:p w14:paraId="61DE77A4" w14:textId="77777777" w:rsidR="00EA10F8" w:rsidRPr="00CE7750" w:rsidRDefault="00EA10F8" w:rsidP="009C1B8A">
      <w:pPr>
        <w:autoSpaceDE w:val="0"/>
        <w:autoSpaceDN w:val="0"/>
        <w:spacing w:before="168" w:after="0" w:line="240" w:lineRule="auto"/>
        <w:ind w:firstLineChars="0" w:firstLine="0"/>
        <w:rPr>
          <w:rFonts w:ascii="微軟正黑體" w:eastAsiaTheme="minorEastAsia" w:hAnsi="SimSun" w:cs="SimSun"/>
          <w:b/>
          <w:kern w:val="0"/>
          <w:sz w:val="36"/>
          <w:lang w:val="et-EE"/>
          <w14:ligatures w14:val="none"/>
        </w:rPr>
        <w:sectPr w:rsidR="00EA10F8" w:rsidRPr="00CE7750" w:rsidSect="00EA10F8">
          <w:type w:val="continuous"/>
          <w:pgSz w:w="11910" w:h="16840"/>
          <w:pgMar w:top="1920" w:right="1700" w:bottom="280" w:left="1700" w:header="720" w:footer="720" w:gutter="0"/>
          <w:cols w:space="720"/>
        </w:sectPr>
      </w:pPr>
    </w:p>
    <w:p w14:paraId="006F5C2B" w14:textId="52AF4372" w:rsidR="00A75794" w:rsidRDefault="00542AA6" w:rsidP="0006680C">
      <w:pPr>
        <w:pStyle w:val="1"/>
      </w:pPr>
      <w:bookmarkStart w:id="0" w:name="_Toc200404467"/>
      <w:r w:rsidRPr="00542AA6">
        <w:lastRenderedPageBreak/>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307D7845" w:rsidR="00290168" w:rsidRPr="0085778D" w:rsidRDefault="00290168" w:rsidP="0085778D">
      <w:pPr>
        <w:ind w:firstLineChars="0" w:firstLine="0"/>
      </w:pPr>
      <w:r w:rsidRPr="0085778D">
        <w:rPr>
          <w:rFonts w:hint="eastAsia"/>
        </w:rPr>
        <w:t>論文名稱：</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670532D4" w:rsidR="00290168" w:rsidRPr="0085778D" w:rsidRDefault="00290168" w:rsidP="0085778D">
      <w:pPr>
        <w:ind w:firstLineChars="0" w:firstLine="0"/>
      </w:pPr>
      <w:r w:rsidRPr="0085778D">
        <w:rPr>
          <w:rFonts w:hint="eastAsia"/>
        </w:rPr>
        <w:t>畢業時間及提要別：一一三學年度第二學期碩士論文摘要</w:t>
      </w:r>
    </w:p>
    <w:p w14:paraId="4B958A59" w14:textId="220B2AC7" w:rsidR="00290168" w:rsidRPr="0085778D" w:rsidRDefault="00290168" w:rsidP="0085778D">
      <w:pPr>
        <w:ind w:firstLineChars="0" w:firstLine="0"/>
      </w:pPr>
      <w:r w:rsidRPr="0085778D">
        <w:rPr>
          <w:rFonts w:hint="eastAsia"/>
        </w:rPr>
        <w:t>研究生：黃雅婄</w:t>
      </w:r>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455CA436" w14:textId="0D501AF9" w:rsidR="00503AAE" w:rsidRDefault="00290168" w:rsidP="00910F09">
      <w:pPr>
        <w:pStyle w:val="15"/>
        <w:ind w:firstLine="480"/>
      </w:pPr>
      <w:r w:rsidRPr="00290168">
        <w:rPr>
          <w:rFonts w:hint="eastAsia"/>
        </w:rPr>
        <w:t>臺灣紡織業曾為國家經濟與國際貿易重要支柱，然而在</w:t>
      </w:r>
      <w:r w:rsidR="0051580B" w:rsidRPr="0051580B">
        <w:t>半導體、人工智慧、先進製造與通訊電子等產業快速崛起之際</w:t>
      </w:r>
      <w:r w:rsidR="003B3A05">
        <w:rPr>
          <w:rFonts w:hint="eastAsia"/>
        </w:rPr>
        <w:t>，</w:t>
      </w:r>
      <w:r w:rsidRPr="00290168">
        <w:rPr>
          <w:rFonts w:hint="eastAsia"/>
        </w:rPr>
        <w:t>紡織業面臨邊緣化與轉型壓力。</w:t>
      </w:r>
      <w:r w:rsidR="00503AAE" w:rsidRPr="00503AAE">
        <w:t>隨著</w:t>
      </w:r>
      <w:r w:rsidR="00503AAE" w:rsidRPr="00503AAE">
        <w:t>2020</w:t>
      </w:r>
      <w:r w:rsidR="00503AAE" w:rsidRPr="00503AAE">
        <w:t>年新冠肺炎疫情</w:t>
      </w:r>
      <w:r w:rsidR="00503AAE">
        <w:rPr>
          <w:rFonts w:hint="eastAsia"/>
        </w:rPr>
        <w:t>導致</w:t>
      </w:r>
      <w:r w:rsidR="00503AAE" w:rsidRPr="00503AAE">
        <w:t>全球供應鏈</w:t>
      </w:r>
      <w:r w:rsidR="003052C4">
        <w:rPr>
          <w:rFonts w:hint="eastAsia"/>
        </w:rPr>
        <w:t>不穩定</w:t>
      </w:r>
      <w:r w:rsidR="00503AAE" w:rsidRPr="00503AAE">
        <w:t>，</w:t>
      </w:r>
      <w:r w:rsidR="009E2775">
        <w:rPr>
          <w:rFonts w:hint="eastAsia"/>
        </w:rPr>
        <w:t>且</w:t>
      </w:r>
      <w:r w:rsidR="00503AAE" w:rsidRPr="00503AAE">
        <w:t>歐美品牌</w:t>
      </w:r>
      <w:r w:rsidR="00B70481" w:rsidRPr="00290168">
        <w:rPr>
          <w:rFonts w:hint="eastAsia"/>
        </w:rPr>
        <w:t>率先</w:t>
      </w:r>
      <w:r w:rsidR="00503AAE" w:rsidRPr="00503AAE">
        <w:t>導入</w:t>
      </w:r>
      <w:r w:rsidR="00AF474A" w:rsidRPr="00290168">
        <w:rPr>
          <w:rFonts w:hint="eastAsia"/>
        </w:rPr>
        <w:t>數位流程與</w:t>
      </w:r>
      <w:r w:rsidR="00AF474A" w:rsidRPr="00290168">
        <w:rPr>
          <w:rFonts w:hint="eastAsia"/>
        </w:rPr>
        <w:t>3D</w:t>
      </w:r>
      <w:r w:rsidR="00AF474A" w:rsidRPr="00290168">
        <w:rPr>
          <w:rFonts w:hint="eastAsia"/>
        </w:rPr>
        <w:t>設計</w:t>
      </w:r>
      <w:r w:rsidR="00AF474A">
        <w:rPr>
          <w:rFonts w:hint="eastAsia"/>
        </w:rPr>
        <w:t>等技術影響</w:t>
      </w:r>
      <w:r w:rsidR="00503AAE" w:rsidRPr="00503AAE">
        <w:t>，</w:t>
      </w:r>
      <w:r w:rsidR="00D35D42">
        <w:rPr>
          <w:rFonts w:hint="eastAsia"/>
        </w:rPr>
        <w:t>迫使</w:t>
      </w:r>
      <w:r w:rsidR="00503AAE" w:rsidRPr="00503AAE">
        <w:t>傳統紡織業</w:t>
      </w:r>
      <w:r w:rsidR="005A385A" w:rsidRPr="00290168">
        <w:rPr>
          <w:rFonts w:hint="eastAsia"/>
        </w:rPr>
        <w:t>須加速數位化以維持競爭力</w:t>
      </w:r>
      <w:r w:rsidR="00503AAE" w:rsidRPr="00503AAE">
        <w:t>。</w:t>
      </w:r>
    </w:p>
    <w:p w14:paraId="1D44B416" w14:textId="266F6908" w:rsidR="00290168" w:rsidRPr="00290168" w:rsidRDefault="00F73671" w:rsidP="00910F09">
      <w:pPr>
        <w:pStyle w:val="15"/>
        <w:ind w:firstLine="480"/>
      </w:pPr>
      <w:r w:rsidRPr="00F73671">
        <w:t>本研</w:t>
      </w:r>
      <w:r w:rsidR="002C4C91">
        <w:rPr>
          <w:rFonts w:hint="eastAsia"/>
        </w:rPr>
        <w:t>究以</w:t>
      </w:r>
      <w:r w:rsidR="002C4C91">
        <w:rPr>
          <w:rFonts w:hint="eastAsia"/>
        </w:rPr>
        <w:t>Frontier</w:t>
      </w:r>
      <w:r w:rsidR="00A0472E">
        <w:rPr>
          <w:rFonts w:hint="eastAsia"/>
        </w:rPr>
        <w:t>.cool</w:t>
      </w:r>
      <w:r w:rsidR="002C4C91">
        <w:rPr>
          <w:rFonts w:hint="eastAsia"/>
        </w:rPr>
        <w:t>為</w:t>
      </w:r>
      <w:r w:rsidR="00E42184">
        <w:rPr>
          <w:rFonts w:hint="eastAsia"/>
        </w:rPr>
        <w:t>研究對象</w:t>
      </w:r>
      <w:r w:rsidR="002C4C91">
        <w:rPr>
          <w:rFonts w:hint="eastAsia"/>
        </w:rPr>
        <w:t>，</w:t>
      </w:r>
      <w:r w:rsidR="00744071">
        <w:rPr>
          <w:rFonts w:hint="eastAsia"/>
        </w:rPr>
        <w:t>聚</w:t>
      </w:r>
      <w:r w:rsidR="00744071" w:rsidRPr="00290168">
        <w:rPr>
          <w:rFonts w:hint="eastAsia"/>
        </w:rPr>
        <w:t>焦數位創新平台</w:t>
      </w:r>
      <w:r w:rsidR="003323A0">
        <w:rPr>
          <w:rFonts w:hint="eastAsia"/>
        </w:rPr>
        <w:t>之</w:t>
      </w:r>
      <w:r w:rsidR="00744071" w:rsidRPr="00290168">
        <w:rPr>
          <w:rFonts w:hint="eastAsia"/>
        </w:rPr>
        <w:t>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w:t>
      </w:r>
      <w:r w:rsidR="00594B78">
        <w:rPr>
          <w:rFonts w:hint="eastAsia"/>
        </w:rPr>
        <w:t>產業</w:t>
      </w:r>
      <w:r w:rsidR="00534C51" w:rsidRPr="00534C51">
        <w:t>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290168" w:rsidRPr="00290168">
        <w:rPr>
          <w:rFonts w:hint="eastAsia"/>
        </w:rPr>
        <w:t>。</w:t>
      </w:r>
    </w:p>
    <w:p w14:paraId="6FBD62A4" w14:textId="71245BCC" w:rsidR="00290168" w:rsidRPr="00290168" w:rsidRDefault="00290168" w:rsidP="00910F09">
      <w:pPr>
        <w:pStyle w:val="15"/>
        <w:ind w:firstLine="480"/>
      </w:pPr>
      <w:r w:rsidRPr="00290168">
        <w:rPr>
          <w:rFonts w:hint="eastAsia"/>
        </w:rPr>
        <w:t>本研究以制定理論為主體，結合可供性與</w:t>
      </w:r>
      <w:r w:rsidR="00C81488">
        <w:rPr>
          <w:rFonts w:hint="eastAsia"/>
        </w:rPr>
        <w:t>組織雙元性</w:t>
      </w:r>
      <w:r w:rsidRPr="00290168">
        <w:rPr>
          <w:rFonts w:hint="eastAsia"/>
        </w:rPr>
        <w:t>作為分析視角，</w:t>
      </w:r>
      <w:r w:rsidR="00BD0400" w:rsidRPr="00BD0400">
        <w:t>採用質性研究</w:t>
      </w:r>
      <w:r w:rsidR="00BD0400">
        <w:rPr>
          <w:rFonts w:hint="eastAsia"/>
        </w:rPr>
        <w:t>中</w:t>
      </w:r>
      <w:r w:rsidR="00BD0400" w:rsidRPr="00BD0400">
        <w:t>個案研究</w:t>
      </w:r>
      <w:r w:rsidR="00BD0400">
        <w:rPr>
          <w:rFonts w:hint="eastAsia"/>
        </w:rPr>
        <w:t>方法</w:t>
      </w:r>
      <w:r w:rsidRPr="00290168">
        <w:rPr>
          <w:rFonts w:hint="eastAsia"/>
        </w:rPr>
        <w:t>，</w:t>
      </w:r>
      <w:bookmarkStart w:id="1" w:name="_Hlk200402524"/>
      <w:r w:rsidRPr="00290168">
        <w:rPr>
          <w:rFonts w:hint="eastAsia"/>
        </w:rPr>
        <w:t>剖析企業於數位創新過程中</w:t>
      </w:r>
      <w:r w:rsidR="0046017C">
        <w:rPr>
          <w:rFonts w:hint="eastAsia"/>
        </w:rPr>
        <w:t>的</w:t>
      </w:r>
      <w:r w:rsidR="0044000E" w:rsidRPr="00290168">
        <w:rPr>
          <w:rFonts w:hint="eastAsia"/>
        </w:rPr>
        <w:t>循環</w:t>
      </w:r>
      <w:r w:rsidRPr="00290168">
        <w:rPr>
          <w:rFonts w:hint="eastAsia"/>
        </w:rPr>
        <w:t>行動</w:t>
      </w:r>
      <w:bookmarkEnd w:id="1"/>
      <w:r w:rsidRPr="00290168">
        <w:rPr>
          <w:rFonts w:hint="eastAsia"/>
        </w:rPr>
        <w:t>，</w:t>
      </w:r>
      <w:r w:rsidR="00104AD7">
        <w:rPr>
          <w:rFonts w:hint="eastAsia"/>
        </w:rPr>
        <w:t>聚焦</w:t>
      </w:r>
      <w:r w:rsidR="000B2ED4">
        <w:rPr>
          <w:rFonts w:hint="eastAsia"/>
        </w:rPr>
        <w:t>行動中的</w:t>
      </w:r>
      <w:r w:rsidR="00A83946">
        <w:rPr>
          <w:rFonts w:hint="eastAsia"/>
        </w:rPr>
        <w:t>探索</w:t>
      </w:r>
      <w:r w:rsidRPr="00290168">
        <w:rPr>
          <w:rFonts w:hint="eastAsia"/>
        </w:rPr>
        <w:t>可供性與</w:t>
      </w:r>
      <w:r w:rsidR="00EB4E12">
        <w:rPr>
          <w:rFonts w:hint="eastAsia"/>
        </w:rPr>
        <w:t>雙元</w:t>
      </w:r>
      <w:r w:rsidRPr="00290168">
        <w:rPr>
          <w:rFonts w:hint="eastAsia"/>
        </w:rPr>
        <w:t>可供性實</w:t>
      </w:r>
      <w:r w:rsidR="00EB4E12">
        <w:rPr>
          <w:rFonts w:hint="eastAsia"/>
        </w:rPr>
        <w:t>現</w:t>
      </w:r>
      <w:r w:rsidRPr="00290168">
        <w:rPr>
          <w:rFonts w:hint="eastAsia"/>
        </w:rPr>
        <w:t>，藉此揭示企業如何資源協調、策略整合與</w:t>
      </w:r>
      <w:r w:rsidR="0041184E">
        <w:rPr>
          <w:rFonts w:hint="eastAsia"/>
        </w:rPr>
        <w:t>建構</w:t>
      </w:r>
      <w:r w:rsidRPr="00290168">
        <w:rPr>
          <w:rFonts w:hint="eastAsia"/>
        </w:rPr>
        <w:t>資源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79FAF854" w:rsidR="00290168" w:rsidRPr="00290168" w:rsidRDefault="00290168" w:rsidP="00910F09">
      <w:pPr>
        <w:pStyle w:val="15"/>
        <w:ind w:firstLine="480"/>
      </w:pPr>
      <w:r w:rsidRPr="00290168">
        <w:rPr>
          <w:rFonts w:hint="eastAsia"/>
        </w:rPr>
        <w:t>平台制定歷程不僅是新興技術導入產業的應用過程，更是形塑</w:t>
      </w:r>
      <w:r w:rsidR="0070465A" w:rsidRPr="0070465A">
        <w:t>供應鏈協作與</w:t>
      </w:r>
      <w:r w:rsidR="00FF7FE3" w:rsidRPr="00AB2D6C">
        <w:rPr>
          <w:rFonts w:hint="eastAsia"/>
        </w:rPr>
        <w:t>數位創新產業生態系</w:t>
      </w:r>
      <w:r w:rsidR="0070465A" w:rsidRPr="0070465A">
        <w:t>建構</w:t>
      </w:r>
      <w:r w:rsidRPr="00290168">
        <w:rPr>
          <w:rFonts w:hint="eastAsia"/>
        </w:rPr>
        <w:t>的關鍵路徑</w:t>
      </w:r>
      <w:r w:rsidR="0041184E">
        <w:rPr>
          <w:rFonts w:hint="eastAsia"/>
        </w:rPr>
        <w:t>，</w:t>
      </w:r>
      <w:r w:rsidRPr="00290168">
        <w:rPr>
          <w:rFonts w:hint="eastAsia"/>
        </w:rPr>
        <w:t>平台</w:t>
      </w:r>
      <w:r w:rsidR="00D72C70">
        <w:rPr>
          <w:rFonts w:hint="eastAsia"/>
        </w:rPr>
        <w:t>將</w:t>
      </w:r>
      <w:r w:rsidRPr="00290168">
        <w:rPr>
          <w:rFonts w:hint="eastAsia"/>
        </w:rPr>
        <w:t>作為技術與策略的中介</w:t>
      </w:r>
      <w:r w:rsidR="00DE71A3">
        <w:rPr>
          <w:rFonts w:hint="eastAsia"/>
        </w:rPr>
        <w:t>角色</w:t>
      </w:r>
      <w:r w:rsidRPr="00290168">
        <w:rPr>
          <w:rFonts w:hint="eastAsia"/>
        </w:rPr>
        <w:t>，</w:t>
      </w:r>
      <w:r w:rsidR="00C35E4B" w:rsidRPr="00C35E4B">
        <w:t>逐步推動數位創新</w:t>
      </w:r>
      <w:r w:rsidR="00D72C70">
        <w:rPr>
          <w:rFonts w:hint="eastAsia"/>
        </w:rPr>
        <w:t>、</w:t>
      </w:r>
      <w:r w:rsidR="00C35E4B" w:rsidRPr="00C35E4B">
        <w:t>促進產業共創價值</w:t>
      </w:r>
      <w:r w:rsidRPr="00290168">
        <w:rPr>
          <w:rFonts w:hint="eastAsia"/>
        </w:rPr>
        <w:t>，</w:t>
      </w:r>
      <w:r w:rsidR="00DE71A3">
        <w:rPr>
          <w:rFonts w:hint="eastAsia"/>
        </w:rPr>
        <w:t>為</w:t>
      </w:r>
      <w:r w:rsidR="00DE71A3" w:rsidRPr="00DE71A3">
        <w:t>環境永續目標提供具體途徑</w:t>
      </w:r>
      <w:r w:rsidRPr="00290168">
        <w:rPr>
          <w:rFonts w:hint="eastAsia"/>
        </w:rPr>
        <w:t>。</w:t>
      </w:r>
    </w:p>
    <w:p w14:paraId="72395A95" w14:textId="6BEB4EDA" w:rsidR="00290168" w:rsidRPr="00290168" w:rsidRDefault="00290168" w:rsidP="008E7DAF">
      <w:pPr>
        <w:pStyle w:val="aff9"/>
      </w:pPr>
      <w:r w:rsidRPr="00290168">
        <w:rPr>
          <w:rFonts w:hint="eastAsia"/>
        </w:rPr>
        <w:t>關鍵字：</w:t>
      </w:r>
      <w:r w:rsidR="00823734" w:rsidRPr="0070465A">
        <w:t>數位創</w:t>
      </w:r>
      <w:r w:rsidR="00823734">
        <w:rPr>
          <w:rFonts w:hint="eastAsia"/>
        </w:rPr>
        <w:t>新、</w:t>
      </w:r>
      <w:r w:rsidR="0070465A" w:rsidRPr="0070465A">
        <w:t>制定理論、可供性、</w:t>
      </w:r>
      <w:r w:rsidR="00284AB5">
        <w:rPr>
          <w:rFonts w:hint="eastAsia"/>
        </w:rPr>
        <w:t>組</w:t>
      </w:r>
      <w:r w:rsidR="00284AB5" w:rsidRPr="00096D2F">
        <w:rPr>
          <w:rFonts w:hint="eastAsia"/>
        </w:rPr>
        <w:t>織雙元性</w:t>
      </w:r>
      <w:r w:rsidR="0070465A" w:rsidRPr="00096D2F">
        <w:t>、智慧紡織</w:t>
      </w:r>
    </w:p>
    <w:p w14:paraId="7BA6ECB1" w14:textId="7CDFDC78" w:rsidR="00542AA6" w:rsidRDefault="00FD4931" w:rsidP="0006680C">
      <w:pPr>
        <w:pStyle w:val="1"/>
      </w:pPr>
      <w:r>
        <w:rPr>
          <w:bCs/>
        </w:rPr>
        <w:br w:type="page"/>
      </w:r>
      <w:bookmarkStart w:id="2" w:name="_Toc200404468"/>
      <w:r>
        <w:rPr>
          <w:rFonts w:hint="eastAsia"/>
        </w:rPr>
        <w:lastRenderedPageBreak/>
        <w:t>Abstract</w:t>
      </w:r>
      <w:bookmarkEnd w:id="2"/>
    </w:p>
    <w:p w14:paraId="1719DAD6" w14:textId="77777777" w:rsidR="007B21C5" w:rsidRPr="00F867A2" w:rsidRDefault="007B21C5" w:rsidP="007B21C5">
      <w:pPr>
        <w:pStyle w:val="15"/>
        <w:ind w:firstLine="480"/>
      </w:pPr>
      <w:r w:rsidRPr="00F867A2">
        <w:t>Amid the accelerated rise of AI, semiconductors, and advanced manufacturing, Taiwan’s textile industry faces increasing marginalization and digital transformation pressure. This study examines the development of the digital innovation platform Frontier.cool, exploring how platform-based strategies enable traditional industries to respond to environmental shifts and integrate emerging technologies.</w:t>
      </w:r>
    </w:p>
    <w:p w14:paraId="55ED1317" w14:textId="77777777" w:rsidR="007B21C5" w:rsidRPr="00F867A2" w:rsidRDefault="007B21C5" w:rsidP="007B21C5">
      <w:pPr>
        <w:pStyle w:val="15"/>
        <w:ind w:firstLine="480"/>
      </w:pPr>
      <w:r w:rsidRPr="00F867A2">
        <w:t>Grounded in enactment theory and informed by technological affordance and organizational ambidexterity, this research adopts a qualitative case study approach to analyze the recursive interaction between strategic cognition, action, and digital affordance realization. The study conceptualizes a dual-layered framework of affordance exploration and ambidextrous affordance actualization, revealing how firms coordinate resources, balance innovation tensions, and achieve platform evolution.</w:t>
      </w:r>
    </w:p>
    <w:p w14:paraId="030240E9" w14:textId="77777777" w:rsidR="007B21C5" w:rsidRPr="00F867A2" w:rsidRDefault="007B21C5" w:rsidP="007B21C5">
      <w:pPr>
        <w:pStyle w:val="15"/>
        <w:ind w:firstLine="480"/>
      </w:pPr>
      <w:r w:rsidRPr="00F867A2">
        <w:t>Findings suggest that digital platforms function not merely as technological infrastructures but as mediating mechanisms that facilitate supply chain reconfiguration, ecosystem development, and value co-creation. This research contributes to the understanding of digital innovation as a dynamic, enacted process embedded in organizational and technological contexts.</w:t>
      </w:r>
    </w:p>
    <w:p w14:paraId="69A58275" w14:textId="3929966C" w:rsidR="00275EAD" w:rsidRPr="00F867A2" w:rsidRDefault="007B21C5" w:rsidP="007B21C5">
      <w:pPr>
        <w:pStyle w:val="151"/>
      </w:pPr>
      <w:r w:rsidRPr="00F867A2">
        <w:t>Keywords</w:t>
      </w:r>
      <w:r w:rsidRPr="00F867A2">
        <w:t>：</w:t>
      </w:r>
      <w:r w:rsidRPr="00F867A2">
        <w:t>Digital Innovation, Enactment Theory, Affordance, Organizational Ambidexterity, Smart Textiles</w:t>
      </w:r>
    </w:p>
    <w:p w14:paraId="50863608" w14:textId="77777777" w:rsidR="00C2226A" w:rsidRDefault="00C2226A">
      <w:pPr>
        <w:widowControl/>
        <w:ind w:firstLineChars="0" w:firstLine="0"/>
        <w:rPr>
          <w:rFonts w:cstheme="majorBidi"/>
          <w:b/>
          <w:color w:val="000000" w:themeColor="text1"/>
          <w:sz w:val="40"/>
          <w:szCs w:val="48"/>
        </w:rPr>
      </w:pPr>
      <w:r>
        <w:br w:type="page"/>
      </w:r>
    </w:p>
    <w:p w14:paraId="32069C39" w14:textId="1989A4DB" w:rsidR="00FD4931" w:rsidRDefault="00FD4931" w:rsidP="0006680C">
      <w:pPr>
        <w:pStyle w:val="1"/>
      </w:pPr>
      <w:bookmarkStart w:id="3" w:name="_Toc200404469"/>
      <w:r>
        <w:rPr>
          <w:rFonts w:hint="eastAsia"/>
        </w:rPr>
        <w:lastRenderedPageBreak/>
        <w:t>致謝</w:t>
      </w:r>
      <w:bookmarkEnd w:id="3"/>
    </w:p>
    <w:p w14:paraId="6A4B7E10" w14:textId="77777777" w:rsidR="005256A5" w:rsidRDefault="007667C3" w:rsidP="0006680C">
      <w:pPr>
        <w:pStyle w:val="af1"/>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32133E9C" w14:textId="09EDDD89" w:rsidR="00BD1209" w:rsidRDefault="00430B97">
          <w:pPr>
            <w:pStyle w:val="11"/>
            <w:tabs>
              <w:tab w:val="right" w:leader="dot" w:pos="8296"/>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200404467" w:history="1">
            <w:r w:rsidR="00BD1209" w:rsidRPr="00851E62">
              <w:rPr>
                <w:rStyle w:val="af2"/>
                <w:rFonts w:hint="eastAsia"/>
                <w:noProof/>
              </w:rPr>
              <w:t>摘要</w:t>
            </w:r>
            <w:r w:rsidR="00BD1209">
              <w:rPr>
                <w:noProof/>
                <w:webHidden/>
              </w:rPr>
              <w:tab/>
            </w:r>
            <w:r w:rsidR="00BD1209">
              <w:rPr>
                <w:noProof/>
                <w:webHidden/>
              </w:rPr>
              <w:fldChar w:fldCharType="begin"/>
            </w:r>
            <w:r w:rsidR="00BD1209">
              <w:rPr>
                <w:noProof/>
                <w:webHidden/>
              </w:rPr>
              <w:instrText xml:space="preserve"> PAGEREF _Toc200404467 \h </w:instrText>
            </w:r>
            <w:r w:rsidR="00BD1209">
              <w:rPr>
                <w:noProof/>
                <w:webHidden/>
              </w:rPr>
            </w:r>
            <w:r w:rsidR="00BD1209">
              <w:rPr>
                <w:noProof/>
                <w:webHidden/>
              </w:rPr>
              <w:fldChar w:fldCharType="separate"/>
            </w:r>
            <w:r w:rsidR="00EE408B">
              <w:rPr>
                <w:noProof/>
                <w:webHidden/>
              </w:rPr>
              <w:t>2</w:t>
            </w:r>
            <w:r w:rsidR="00BD1209">
              <w:rPr>
                <w:noProof/>
                <w:webHidden/>
              </w:rPr>
              <w:fldChar w:fldCharType="end"/>
            </w:r>
          </w:hyperlink>
        </w:p>
        <w:p w14:paraId="2755B1E7" w14:textId="7526E42D" w:rsidR="00BD1209" w:rsidRDefault="00BD1209">
          <w:pPr>
            <w:pStyle w:val="11"/>
            <w:tabs>
              <w:tab w:val="right" w:leader="dot" w:pos="8296"/>
            </w:tabs>
            <w:ind w:firstLine="480"/>
            <w:rPr>
              <w:rFonts w:asciiTheme="minorHAnsi" w:eastAsiaTheme="minorEastAsia" w:hAnsiTheme="minorHAnsi"/>
              <w:noProof/>
            </w:rPr>
          </w:pPr>
          <w:hyperlink w:anchor="_Toc200404468" w:history="1">
            <w:r w:rsidRPr="00851E62">
              <w:rPr>
                <w:rStyle w:val="af2"/>
                <w:noProof/>
              </w:rPr>
              <w:t>Abstract</w:t>
            </w:r>
            <w:r>
              <w:rPr>
                <w:noProof/>
                <w:webHidden/>
              </w:rPr>
              <w:tab/>
            </w:r>
            <w:r>
              <w:rPr>
                <w:noProof/>
                <w:webHidden/>
              </w:rPr>
              <w:fldChar w:fldCharType="begin"/>
            </w:r>
            <w:r>
              <w:rPr>
                <w:noProof/>
                <w:webHidden/>
              </w:rPr>
              <w:instrText xml:space="preserve"> PAGEREF _Toc200404468 \h </w:instrText>
            </w:r>
            <w:r>
              <w:rPr>
                <w:noProof/>
                <w:webHidden/>
              </w:rPr>
            </w:r>
            <w:r>
              <w:rPr>
                <w:noProof/>
                <w:webHidden/>
              </w:rPr>
              <w:fldChar w:fldCharType="separate"/>
            </w:r>
            <w:r w:rsidR="00EE408B">
              <w:rPr>
                <w:noProof/>
                <w:webHidden/>
              </w:rPr>
              <w:t>3</w:t>
            </w:r>
            <w:r>
              <w:rPr>
                <w:noProof/>
                <w:webHidden/>
              </w:rPr>
              <w:fldChar w:fldCharType="end"/>
            </w:r>
          </w:hyperlink>
        </w:p>
        <w:p w14:paraId="1D96AC7C" w14:textId="2D03011C" w:rsidR="00BD1209" w:rsidRDefault="00BD1209">
          <w:pPr>
            <w:pStyle w:val="11"/>
            <w:tabs>
              <w:tab w:val="right" w:leader="dot" w:pos="8296"/>
            </w:tabs>
            <w:ind w:firstLine="480"/>
            <w:rPr>
              <w:rFonts w:asciiTheme="minorHAnsi" w:eastAsiaTheme="minorEastAsia" w:hAnsiTheme="minorHAnsi"/>
              <w:noProof/>
            </w:rPr>
          </w:pPr>
          <w:hyperlink w:anchor="_Toc200404469" w:history="1">
            <w:r w:rsidRPr="00851E62">
              <w:rPr>
                <w:rStyle w:val="af2"/>
                <w:rFonts w:hint="eastAsia"/>
                <w:noProof/>
              </w:rPr>
              <w:t>致謝</w:t>
            </w:r>
            <w:r>
              <w:rPr>
                <w:noProof/>
                <w:webHidden/>
              </w:rPr>
              <w:tab/>
            </w:r>
            <w:r>
              <w:rPr>
                <w:noProof/>
                <w:webHidden/>
              </w:rPr>
              <w:fldChar w:fldCharType="begin"/>
            </w:r>
            <w:r>
              <w:rPr>
                <w:noProof/>
                <w:webHidden/>
              </w:rPr>
              <w:instrText xml:space="preserve"> PAGEREF _Toc200404469 \h </w:instrText>
            </w:r>
            <w:r>
              <w:rPr>
                <w:noProof/>
                <w:webHidden/>
              </w:rPr>
            </w:r>
            <w:r>
              <w:rPr>
                <w:noProof/>
                <w:webHidden/>
              </w:rPr>
              <w:fldChar w:fldCharType="separate"/>
            </w:r>
            <w:r w:rsidR="00EE408B">
              <w:rPr>
                <w:noProof/>
                <w:webHidden/>
              </w:rPr>
              <w:t>4</w:t>
            </w:r>
            <w:r>
              <w:rPr>
                <w:noProof/>
                <w:webHidden/>
              </w:rPr>
              <w:fldChar w:fldCharType="end"/>
            </w:r>
          </w:hyperlink>
        </w:p>
        <w:p w14:paraId="3863C20D" w14:textId="43E083A0" w:rsidR="00BD1209" w:rsidRDefault="00BD1209">
          <w:pPr>
            <w:pStyle w:val="11"/>
            <w:tabs>
              <w:tab w:val="right" w:leader="dot" w:pos="8296"/>
            </w:tabs>
            <w:ind w:firstLine="480"/>
            <w:rPr>
              <w:rFonts w:asciiTheme="minorHAnsi" w:eastAsiaTheme="minorEastAsia" w:hAnsiTheme="minorHAnsi"/>
              <w:noProof/>
            </w:rPr>
          </w:pPr>
          <w:hyperlink w:anchor="_Toc200404470" w:history="1">
            <w:r w:rsidRPr="00851E62">
              <w:rPr>
                <w:rStyle w:val="af2"/>
                <w:rFonts w:hint="eastAsia"/>
                <w:noProof/>
              </w:rPr>
              <w:t>第一章、緒論</w:t>
            </w:r>
            <w:r>
              <w:rPr>
                <w:noProof/>
                <w:webHidden/>
              </w:rPr>
              <w:tab/>
            </w:r>
            <w:r>
              <w:rPr>
                <w:noProof/>
                <w:webHidden/>
              </w:rPr>
              <w:fldChar w:fldCharType="begin"/>
            </w:r>
            <w:r>
              <w:rPr>
                <w:noProof/>
                <w:webHidden/>
              </w:rPr>
              <w:instrText xml:space="preserve"> PAGEREF _Toc200404470 \h </w:instrText>
            </w:r>
            <w:r>
              <w:rPr>
                <w:noProof/>
                <w:webHidden/>
              </w:rPr>
            </w:r>
            <w:r>
              <w:rPr>
                <w:noProof/>
                <w:webHidden/>
              </w:rPr>
              <w:fldChar w:fldCharType="separate"/>
            </w:r>
            <w:r w:rsidR="00EE408B">
              <w:rPr>
                <w:noProof/>
                <w:webHidden/>
              </w:rPr>
              <w:t>11</w:t>
            </w:r>
            <w:r>
              <w:rPr>
                <w:noProof/>
                <w:webHidden/>
              </w:rPr>
              <w:fldChar w:fldCharType="end"/>
            </w:r>
          </w:hyperlink>
        </w:p>
        <w:p w14:paraId="66183E9E" w14:textId="3A99F81B" w:rsidR="00BD1209" w:rsidRDefault="00BD1209">
          <w:pPr>
            <w:pStyle w:val="21"/>
            <w:tabs>
              <w:tab w:val="right" w:leader="dot" w:pos="8296"/>
            </w:tabs>
            <w:ind w:firstLine="480"/>
            <w:rPr>
              <w:rFonts w:asciiTheme="minorHAnsi" w:eastAsiaTheme="minorEastAsia" w:hAnsiTheme="minorHAnsi"/>
              <w:noProof/>
            </w:rPr>
          </w:pPr>
          <w:hyperlink w:anchor="_Toc200404471" w:history="1">
            <w:r w:rsidRPr="00851E62">
              <w:rPr>
                <w:rStyle w:val="af2"/>
                <w:noProof/>
              </w:rPr>
              <w:t xml:space="preserve">1.1 </w:t>
            </w:r>
            <w:r w:rsidRPr="00851E62">
              <w:rPr>
                <w:rStyle w:val="af2"/>
                <w:rFonts w:hint="eastAsia"/>
                <w:noProof/>
              </w:rPr>
              <w:t>研究背景與動機</w:t>
            </w:r>
            <w:r>
              <w:rPr>
                <w:noProof/>
                <w:webHidden/>
              </w:rPr>
              <w:tab/>
            </w:r>
            <w:r>
              <w:rPr>
                <w:noProof/>
                <w:webHidden/>
              </w:rPr>
              <w:fldChar w:fldCharType="begin"/>
            </w:r>
            <w:r>
              <w:rPr>
                <w:noProof/>
                <w:webHidden/>
              </w:rPr>
              <w:instrText xml:space="preserve"> PAGEREF _Toc200404471 \h </w:instrText>
            </w:r>
            <w:r>
              <w:rPr>
                <w:noProof/>
                <w:webHidden/>
              </w:rPr>
            </w:r>
            <w:r>
              <w:rPr>
                <w:noProof/>
                <w:webHidden/>
              </w:rPr>
              <w:fldChar w:fldCharType="separate"/>
            </w:r>
            <w:r w:rsidR="00EE408B">
              <w:rPr>
                <w:noProof/>
                <w:webHidden/>
              </w:rPr>
              <w:t>11</w:t>
            </w:r>
            <w:r>
              <w:rPr>
                <w:noProof/>
                <w:webHidden/>
              </w:rPr>
              <w:fldChar w:fldCharType="end"/>
            </w:r>
          </w:hyperlink>
        </w:p>
        <w:p w14:paraId="4B2721B1" w14:textId="29371B7F" w:rsidR="00BD1209" w:rsidRDefault="00BD1209">
          <w:pPr>
            <w:pStyle w:val="21"/>
            <w:tabs>
              <w:tab w:val="right" w:leader="dot" w:pos="8296"/>
            </w:tabs>
            <w:ind w:firstLine="480"/>
            <w:rPr>
              <w:rFonts w:asciiTheme="minorHAnsi" w:eastAsiaTheme="minorEastAsia" w:hAnsiTheme="minorHAnsi"/>
              <w:noProof/>
            </w:rPr>
          </w:pPr>
          <w:hyperlink w:anchor="_Toc200404472" w:history="1">
            <w:r w:rsidRPr="00851E62">
              <w:rPr>
                <w:rStyle w:val="af2"/>
                <w:noProof/>
              </w:rPr>
              <w:t xml:space="preserve">1.2 </w:t>
            </w:r>
            <w:r w:rsidRPr="00851E62">
              <w:rPr>
                <w:rStyle w:val="af2"/>
                <w:rFonts w:hint="eastAsia"/>
                <w:noProof/>
              </w:rPr>
              <w:t>研究問題與目的</w:t>
            </w:r>
            <w:r>
              <w:rPr>
                <w:noProof/>
                <w:webHidden/>
              </w:rPr>
              <w:tab/>
            </w:r>
            <w:r>
              <w:rPr>
                <w:noProof/>
                <w:webHidden/>
              </w:rPr>
              <w:fldChar w:fldCharType="begin"/>
            </w:r>
            <w:r>
              <w:rPr>
                <w:noProof/>
                <w:webHidden/>
              </w:rPr>
              <w:instrText xml:space="preserve"> PAGEREF _Toc200404472 \h </w:instrText>
            </w:r>
            <w:r>
              <w:rPr>
                <w:noProof/>
                <w:webHidden/>
              </w:rPr>
            </w:r>
            <w:r>
              <w:rPr>
                <w:noProof/>
                <w:webHidden/>
              </w:rPr>
              <w:fldChar w:fldCharType="separate"/>
            </w:r>
            <w:r w:rsidR="00EE408B">
              <w:rPr>
                <w:noProof/>
                <w:webHidden/>
              </w:rPr>
              <w:t>14</w:t>
            </w:r>
            <w:r>
              <w:rPr>
                <w:noProof/>
                <w:webHidden/>
              </w:rPr>
              <w:fldChar w:fldCharType="end"/>
            </w:r>
          </w:hyperlink>
        </w:p>
        <w:p w14:paraId="37446B87" w14:textId="5E079F08" w:rsidR="00BD1209" w:rsidRDefault="00BD1209">
          <w:pPr>
            <w:pStyle w:val="21"/>
            <w:tabs>
              <w:tab w:val="right" w:leader="dot" w:pos="8296"/>
            </w:tabs>
            <w:ind w:firstLine="480"/>
            <w:rPr>
              <w:rFonts w:asciiTheme="minorHAnsi" w:eastAsiaTheme="minorEastAsia" w:hAnsiTheme="minorHAnsi"/>
              <w:noProof/>
            </w:rPr>
          </w:pPr>
          <w:hyperlink w:anchor="_Toc200404473" w:history="1">
            <w:r w:rsidRPr="00851E62">
              <w:rPr>
                <w:rStyle w:val="af2"/>
                <w:noProof/>
              </w:rPr>
              <w:t xml:space="preserve">1.3 </w:t>
            </w:r>
            <w:r w:rsidRPr="00851E62">
              <w:rPr>
                <w:rStyle w:val="af2"/>
                <w:rFonts w:hint="eastAsia"/>
                <w:noProof/>
              </w:rPr>
              <w:t>研究範圍與流程</w:t>
            </w:r>
            <w:r>
              <w:rPr>
                <w:noProof/>
                <w:webHidden/>
              </w:rPr>
              <w:tab/>
            </w:r>
            <w:r>
              <w:rPr>
                <w:noProof/>
                <w:webHidden/>
              </w:rPr>
              <w:fldChar w:fldCharType="begin"/>
            </w:r>
            <w:r>
              <w:rPr>
                <w:noProof/>
                <w:webHidden/>
              </w:rPr>
              <w:instrText xml:space="preserve"> PAGEREF _Toc200404473 \h </w:instrText>
            </w:r>
            <w:r>
              <w:rPr>
                <w:noProof/>
                <w:webHidden/>
              </w:rPr>
            </w:r>
            <w:r>
              <w:rPr>
                <w:noProof/>
                <w:webHidden/>
              </w:rPr>
              <w:fldChar w:fldCharType="separate"/>
            </w:r>
            <w:r w:rsidR="00EE408B">
              <w:rPr>
                <w:noProof/>
                <w:webHidden/>
              </w:rPr>
              <w:t>15</w:t>
            </w:r>
            <w:r>
              <w:rPr>
                <w:noProof/>
                <w:webHidden/>
              </w:rPr>
              <w:fldChar w:fldCharType="end"/>
            </w:r>
          </w:hyperlink>
        </w:p>
        <w:p w14:paraId="56DDE6EB" w14:textId="1A6AA410" w:rsidR="00BD1209" w:rsidRDefault="00BD1209">
          <w:pPr>
            <w:pStyle w:val="21"/>
            <w:tabs>
              <w:tab w:val="right" w:leader="dot" w:pos="8296"/>
            </w:tabs>
            <w:ind w:firstLine="480"/>
            <w:rPr>
              <w:rFonts w:asciiTheme="minorHAnsi" w:eastAsiaTheme="minorEastAsia" w:hAnsiTheme="minorHAnsi"/>
              <w:noProof/>
            </w:rPr>
          </w:pPr>
          <w:hyperlink w:anchor="_Toc200404474" w:history="1">
            <w:r w:rsidRPr="00851E62">
              <w:rPr>
                <w:rStyle w:val="af2"/>
                <w:noProof/>
              </w:rPr>
              <w:t xml:space="preserve">1.4 </w:t>
            </w:r>
            <w:r w:rsidRPr="00851E62">
              <w:rPr>
                <w:rStyle w:val="af2"/>
                <w:rFonts w:hint="eastAsia"/>
                <w:noProof/>
              </w:rPr>
              <w:t>論文架構</w:t>
            </w:r>
            <w:r>
              <w:rPr>
                <w:noProof/>
                <w:webHidden/>
              </w:rPr>
              <w:tab/>
            </w:r>
            <w:r>
              <w:rPr>
                <w:noProof/>
                <w:webHidden/>
              </w:rPr>
              <w:fldChar w:fldCharType="begin"/>
            </w:r>
            <w:r>
              <w:rPr>
                <w:noProof/>
                <w:webHidden/>
              </w:rPr>
              <w:instrText xml:space="preserve"> PAGEREF _Toc200404474 \h </w:instrText>
            </w:r>
            <w:r>
              <w:rPr>
                <w:noProof/>
                <w:webHidden/>
              </w:rPr>
            </w:r>
            <w:r>
              <w:rPr>
                <w:noProof/>
                <w:webHidden/>
              </w:rPr>
              <w:fldChar w:fldCharType="separate"/>
            </w:r>
            <w:r w:rsidR="00EE408B">
              <w:rPr>
                <w:noProof/>
                <w:webHidden/>
              </w:rPr>
              <w:t>18</w:t>
            </w:r>
            <w:r>
              <w:rPr>
                <w:noProof/>
                <w:webHidden/>
              </w:rPr>
              <w:fldChar w:fldCharType="end"/>
            </w:r>
          </w:hyperlink>
        </w:p>
        <w:p w14:paraId="19F0AD26" w14:textId="02078256" w:rsidR="00BD1209" w:rsidRDefault="00BD1209">
          <w:pPr>
            <w:pStyle w:val="11"/>
            <w:tabs>
              <w:tab w:val="right" w:leader="dot" w:pos="8296"/>
            </w:tabs>
            <w:ind w:firstLine="480"/>
            <w:rPr>
              <w:rFonts w:asciiTheme="minorHAnsi" w:eastAsiaTheme="minorEastAsia" w:hAnsiTheme="minorHAnsi"/>
              <w:noProof/>
            </w:rPr>
          </w:pPr>
          <w:hyperlink w:anchor="_Toc200404475" w:history="1">
            <w:r w:rsidRPr="00851E62">
              <w:rPr>
                <w:rStyle w:val="af2"/>
                <w:rFonts w:hint="eastAsia"/>
                <w:noProof/>
              </w:rPr>
              <w:t>第二章、文獻探討</w:t>
            </w:r>
            <w:r>
              <w:rPr>
                <w:noProof/>
                <w:webHidden/>
              </w:rPr>
              <w:tab/>
            </w:r>
            <w:r>
              <w:rPr>
                <w:noProof/>
                <w:webHidden/>
              </w:rPr>
              <w:fldChar w:fldCharType="begin"/>
            </w:r>
            <w:r>
              <w:rPr>
                <w:noProof/>
                <w:webHidden/>
              </w:rPr>
              <w:instrText xml:space="preserve"> PAGEREF _Toc200404475 \h </w:instrText>
            </w:r>
            <w:r>
              <w:rPr>
                <w:noProof/>
                <w:webHidden/>
              </w:rPr>
            </w:r>
            <w:r>
              <w:rPr>
                <w:noProof/>
                <w:webHidden/>
              </w:rPr>
              <w:fldChar w:fldCharType="separate"/>
            </w:r>
            <w:r w:rsidR="00EE408B">
              <w:rPr>
                <w:noProof/>
                <w:webHidden/>
              </w:rPr>
              <w:t>19</w:t>
            </w:r>
            <w:r>
              <w:rPr>
                <w:noProof/>
                <w:webHidden/>
              </w:rPr>
              <w:fldChar w:fldCharType="end"/>
            </w:r>
          </w:hyperlink>
        </w:p>
        <w:p w14:paraId="412F543C" w14:textId="5E7A8CD4" w:rsidR="00BD1209" w:rsidRDefault="00BD1209">
          <w:pPr>
            <w:pStyle w:val="21"/>
            <w:tabs>
              <w:tab w:val="right" w:leader="dot" w:pos="8296"/>
            </w:tabs>
            <w:ind w:firstLine="480"/>
            <w:rPr>
              <w:rFonts w:asciiTheme="minorHAnsi" w:eastAsiaTheme="minorEastAsia" w:hAnsiTheme="minorHAnsi"/>
              <w:noProof/>
            </w:rPr>
          </w:pPr>
          <w:hyperlink w:anchor="_Toc200404476" w:history="1">
            <w:r w:rsidRPr="00851E62">
              <w:rPr>
                <w:rStyle w:val="af2"/>
                <w:noProof/>
              </w:rPr>
              <w:t xml:space="preserve">2.1 </w:t>
            </w:r>
            <w:r w:rsidRPr="00851E62">
              <w:rPr>
                <w:rStyle w:val="af2"/>
                <w:rFonts w:hint="eastAsia"/>
                <w:noProof/>
              </w:rPr>
              <w:t>數位創新（</w:t>
            </w:r>
            <w:r w:rsidRPr="00851E62">
              <w:rPr>
                <w:rStyle w:val="af2"/>
                <w:noProof/>
              </w:rPr>
              <w:t>Digital Innovation</w:t>
            </w:r>
            <w:r w:rsidRPr="00851E62">
              <w:rPr>
                <w:rStyle w:val="af2"/>
                <w:rFonts w:hint="eastAsia"/>
                <w:noProof/>
              </w:rPr>
              <w:t>）</w:t>
            </w:r>
            <w:r>
              <w:rPr>
                <w:noProof/>
                <w:webHidden/>
              </w:rPr>
              <w:tab/>
            </w:r>
            <w:r>
              <w:rPr>
                <w:noProof/>
                <w:webHidden/>
              </w:rPr>
              <w:fldChar w:fldCharType="begin"/>
            </w:r>
            <w:r>
              <w:rPr>
                <w:noProof/>
                <w:webHidden/>
              </w:rPr>
              <w:instrText xml:space="preserve"> PAGEREF _Toc200404476 \h </w:instrText>
            </w:r>
            <w:r>
              <w:rPr>
                <w:noProof/>
                <w:webHidden/>
              </w:rPr>
            </w:r>
            <w:r>
              <w:rPr>
                <w:noProof/>
                <w:webHidden/>
              </w:rPr>
              <w:fldChar w:fldCharType="separate"/>
            </w:r>
            <w:r w:rsidR="00EE408B">
              <w:rPr>
                <w:noProof/>
                <w:webHidden/>
              </w:rPr>
              <w:t>19</w:t>
            </w:r>
            <w:r>
              <w:rPr>
                <w:noProof/>
                <w:webHidden/>
              </w:rPr>
              <w:fldChar w:fldCharType="end"/>
            </w:r>
          </w:hyperlink>
        </w:p>
        <w:p w14:paraId="4FBF5BEF" w14:textId="39EE813E" w:rsidR="00BD1209" w:rsidRDefault="00BD1209">
          <w:pPr>
            <w:pStyle w:val="31"/>
            <w:tabs>
              <w:tab w:val="right" w:leader="dot" w:pos="8296"/>
            </w:tabs>
            <w:ind w:firstLine="480"/>
            <w:rPr>
              <w:rFonts w:asciiTheme="minorHAnsi" w:eastAsiaTheme="minorEastAsia" w:hAnsiTheme="minorHAnsi"/>
              <w:noProof/>
            </w:rPr>
          </w:pPr>
          <w:hyperlink w:anchor="_Toc200404477" w:history="1">
            <w:r w:rsidRPr="00851E62">
              <w:rPr>
                <w:rStyle w:val="af2"/>
                <w:noProof/>
              </w:rPr>
              <w:t xml:space="preserve">2.1.1 </w:t>
            </w:r>
            <w:r w:rsidRPr="00851E62">
              <w:rPr>
                <w:rStyle w:val="af2"/>
                <w:rFonts w:hint="eastAsia"/>
                <w:noProof/>
              </w:rPr>
              <w:t>數位創新起源與基本定義</w:t>
            </w:r>
            <w:r>
              <w:rPr>
                <w:noProof/>
                <w:webHidden/>
              </w:rPr>
              <w:tab/>
            </w:r>
            <w:r>
              <w:rPr>
                <w:noProof/>
                <w:webHidden/>
              </w:rPr>
              <w:fldChar w:fldCharType="begin"/>
            </w:r>
            <w:r>
              <w:rPr>
                <w:noProof/>
                <w:webHidden/>
              </w:rPr>
              <w:instrText xml:space="preserve"> PAGEREF _Toc200404477 \h </w:instrText>
            </w:r>
            <w:r>
              <w:rPr>
                <w:noProof/>
                <w:webHidden/>
              </w:rPr>
            </w:r>
            <w:r>
              <w:rPr>
                <w:noProof/>
                <w:webHidden/>
              </w:rPr>
              <w:fldChar w:fldCharType="separate"/>
            </w:r>
            <w:r w:rsidR="00EE408B">
              <w:rPr>
                <w:noProof/>
                <w:webHidden/>
              </w:rPr>
              <w:t>19</w:t>
            </w:r>
            <w:r>
              <w:rPr>
                <w:noProof/>
                <w:webHidden/>
              </w:rPr>
              <w:fldChar w:fldCharType="end"/>
            </w:r>
          </w:hyperlink>
        </w:p>
        <w:p w14:paraId="7B36CD5E" w14:textId="0ADEAB65" w:rsidR="00BD1209" w:rsidRDefault="00BD1209">
          <w:pPr>
            <w:pStyle w:val="31"/>
            <w:tabs>
              <w:tab w:val="right" w:leader="dot" w:pos="8296"/>
            </w:tabs>
            <w:ind w:firstLine="480"/>
            <w:rPr>
              <w:rFonts w:asciiTheme="minorHAnsi" w:eastAsiaTheme="minorEastAsia" w:hAnsiTheme="minorHAnsi"/>
              <w:noProof/>
            </w:rPr>
          </w:pPr>
          <w:hyperlink w:anchor="_Toc200404478" w:history="1">
            <w:r w:rsidRPr="00851E62">
              <w:rPr>
                <w:rStyle w:val="af2"/>
                <w:noProof/>
              </w:rPr>
              <w:t xml:space="preserve">2.1.2 </w:t>
            </w:r>
            <w:r w:rsidRPr="00851E62">
              <w:rPr>
                <w:rStyle w:val="af2"/>
                <w:rFonts w:hint="eastAsia"/>
                <w:noProof/>
              </w:rPr>
              <w:t>數位創新與組織之關係</w:t>
            </w:r>
            <w:r>
              <w:rPr>
                <w:noProof/>
                <w:webHidden/>
              </w:rPr>
              <w:tab/>
            </w:r>
            <w:r>
              <w:rPr>
                <w:noProof/>
                <w:webHidden/>
              </w:rPr>
              <w:fldChar w:fldCharType="begin"/>
            </w:r>
            <w:r>
              <w:rPr>
                <w:noProof/>
                <w:webHidden/>
              </w:rPr>
              <w:instrText xml:space="preserve"> PAGEREF _Toc200404478 \h </w:instrText>
            </w:r>
            <w:r>
              <w:rPr>
                <w:noProof/>
                <w:webHidden/>
              </w:rPr>
            </w:r>
            <w:r>
              <w:rPr>
                <w:noProof/>
                <w:webHidden/>
              </w:rPr>
              <w:fldChar w:fldCharType="separate"/>
            </w:r>
            <w:r w:rsidR="00EE408B">
              <w:rPr>
                <w:noProof/>
                <w:webHidden/>
              </w:rPr>
              <w:t>24</w:t>
            </w:r>
            <w:r>
              <w:rPr>
                <w:noProof/>
                <w:webHidden/>
              </w:rPr>
              <w:fldChar w:fldCharType="end"/>
            </w:r>
          </w:hyperlink>
        </w:p>
        <w:p w14:paraId="00717E6C" w14:textId="167A9625" w:rsidR="00BD1209" w:rsidRDefault="00BD1209">
          <w:pPr>
            <w:pStyle w:val="21"/>
            <w:tabs>
              <w:tab w:val="right" w:leader="dot" w:pos="8296"/>
            </w:tabs>
            <w:ind w:firstLine="480"/>
            <w:rPr>
              <w:rFonts w:asciiTheme="minorHAnsi" w:eastAsiaTheme="minorEastAsia" w:hAnsiTheme="minorHAnsi"/>
              <w:noProof/>
            </w:rPr>
          </w:pPr>
          <w:hyperlink w:anchor="_Toc200404479" w:history="1">
            <w:r w:rsidRPr="00851E62">
              <w:rPr>
                <w:rStyle w:val="af2"/>
                <w:noProof/>
              </w:rPr>
              <w:t xml:space="preserve">2.2 </w:t>
            </w:r>
            <w:r w:rsidRPr="00851E62">
              <w:rPr>
                <w:rStyle w:val="af2"/>
                <w:rFonts w:hint="eastAsia"/>
                <w:noProof/>
              </w:rPr>
              <w:t>制定（</w:t>
            </w:r>
            <w:r w:rsidRPr="00851E62">
              <w:rPr>
                <w:rStyle w:val="af2"/>
                <w:noProof/>
              </w:rPr>
              <w:t>Enactment</w:t>
            </w:r>
            <w:r w:rsidRPr="00851E62">
              <w:rPr>
                <w:rStyle w:val="af2"/>
                <w:rFonts w:hint="eastAsia"/>
                <w:noProof/>
              </w:rPr>
              <w:t>）</w:t>
            </w:r>
            <w:r>
              <w:rPr>
                <w:noProof/>
                <w:webHidden/>
              </w:rPr>
              <w:tab/>
            </w:r>
            <w:r>
              <w:rPr>
                <w:noProof/>
                <w:webHidden/>
              </w:rPr>
              <w:fldChar w:fldCharType="begin"/>
            </w:r>
            <w:r>
              <w:rPr>
                <w:noProof/>
                <w:webHidden/>
              </w:rPr>
              <w:instrText xml:space="preserve"> PAGEREF _Toc200404479 \h </w:instrText>
            </w:r>
            <w:r>
              <w:rPr>
                <w:noProof/>
                <w:webHidden/>
              </w:rPr>
            </w:r>
            <w:r>
              <w:rPr>
                <w:noProof/>
                <w:webHidden/>
              </w:rPr>
              <w:fldChar w:fldCharType="separate"/>
            </w:r>
            <w:r w:rsidR="00EE408B">
              <w:rPr>
                <w:noProof/>
                <w:webHidden/>
              </w:rPr>
              <w:t>26</w:t>
            </w:r>
            <w:r>
              <w:rPr>
                <w:noProof/>
                <w:webHidden/>
              </w:rPr>
              <w:fldChar w:fldCharType="end"/>
            </w:r>
          </w:hyperlink>
        </w:p>
        <w:p w14:paraId="1D0B9EAC" w14:textId="35EE6176" w:rsidR="00BD1209" w:rsidRDefault="00BD1209">
          <w:pPr>
            <w:pStyle w:val="31"/>
            <w:tabs>
              <w:tab w:val="right" w:leader="dot" w:pos="8296"/>
            </w:tabs>
            <w:ind w:firstLine="480"/>
            <w:rPr>
              <w:rFonts w:asciiTheme="minorHAnsi" w:eastAsiaTheme="minorEastAsia" w:hAnsiTheme="minorHAnsi"/>
              <w:noProof/>
            </w:rPr>
          </w:pPr>
          <w:hyperlink w:anchor="_Toc200404480" w:history="1">
            <w:r w:rsidRPr="00851E62">
              <w:rPr>
                <w:rStyle w:val="af2"/>
                <w:noProof/>
              </w:rPr>
              <w:t xml:space="preserve">2.2.1 </w:t>
            </w:r>
            <w:r w:rsidRPr="00851E62">
              <w:rPr>
                <w:rStyle w:val="af2"/>
                <w:rFonts w:hint="eastAsia"/>
                <w:noProof/>
              </w:rPr>
              <w:t>制定起源與基本定義</w:t>
            </w:r>
            <w:r>
              <w:rPr>
                <w:noProof/>
                <w:webHidden/>
              </w:rPr>
              <w:tab/>
            </w:r>
            <w:r>
              <w:rPr>
                <w:noProof/>
                <w:webHidden/>
              </w:rPr>
              <w:fldChar w:fldCharType="begin"/>
            </w:r>
            <w:r>
              <w:rPr>
                <w:noProof/>
                <w:webHidden/>
              </w:rPr>
              <w:instrText xml:space="preserve"> PAGEREF _Toc200404480 \h </w:instrText>
            </w:r>
            <w:r>
              <w:rPr>
                <w:noProof/>
                <w:webHidden/>
              </w:rPr>
            </w:r>
            <w:r>
              <w:rPr>
                <w:noProof/>
                <w:webHidden/>
              </w:rPr>
              <w:fldChar w:fldCharType="separate"/>
            </w:r>
            <w:r w:rsidR="00EE408B">
              <w:rPr>
                <w:noProof/>
                <w:webHidden/>
              </w:rPr>
              <w:t>26</w:t>
            </w:r>
            <w:r>
              <w:rPr>
                <w:noProof/>
                <w:webHidden/>
              </w:rPr>
              <w:fldChar w:fldCharType="end"/>
            </w:r>
          </w:hyperlink>
        </w:p>
        <w:p w14:paraId="61D2F11E" w14:textId="2E373078" w:rsidR="00BD1209" w:rsidRDefault="00BD1209">
          <w:pPr>
            <w:pStyle w:val="31"/>
            <w:tabs>
              <w:tab w:val="right" w:leader="dot" w:pos="8296"/>
            </w:tabs>
            <w:ind w:firstLine="480"/>
            <w:rPr>
              <w:rFonts w:asciiTheme="minorHAnsi" w:eastAsiaTheme="minorEastAsia" w:hAnsiTheme="minorHAnsi"/>
              <w:noProof/>
            </w:rPr>
          </w:pPr>
          <w:hyperlink w:anchor="_Toc200404481" w:history="1">
            <w:r w:rsidRPr="00851E62">
              <w:rPr>
                <w:rStyle w:val="af2"/>
                <w:noProof/>
              </w:rPr>
              <w:t xml:space="preserve">2.1.2 </w:t>
            </w:r>
            <w:r w:rsidRPr="00851E62">
              <w:rPr>
                <w:rStyle w:val="af2"/>
                <w:rFonts w:hint="eastAsia"/>
                <w:noProof/>
              </w:rPr>
              <w:t>制定動態循環過程與應用</w:t>
            </w:r>
            <w:r>
              <w:rPr>
                <w:noProof/>
                <w:webHidden/>
              </w:rPr>
              <w:tab/>
            </w:r>
            <w:r>
              <w:rPr>
                <w:noProof/>
                <w:webHidden/>
              </w:rPr>
              <w:fldChar w:fldCharType="begin"/>
            </w:r>
            <w:r>
              <w:rPr>
                <w:noProof/>
                <w:webHidden/>
              </w:rPr>
              <w:instrText xml:space="preserve"> PAGEREF _Toc200404481 \h </w:instrText>
            </w:r>
            <w:r>
              <w:rPr>
                <w:noProof/>
                <w:webHidden/>
              </w:rPr>
            </w:r>
            <w:r>
              <w:rPr>
                <w:noProof/>
                <w:webHidden/>
              </w:rPr>
              <w:fldChar w:fldCharType="separate"/>
            </w:r>
            <w:r w:rsidR="00EE408B">
              <w:rPr>
                <w:noProof/>
                <w:webHidden/>
              </w:rPr>
              <w:t>28</w:t>
            </w:r>
            <w:r>
              <w:rPr>
                <w:noProof/>
                <w:webHidden/>
              </w:rPr>
              <w:fldChar w:fldCharType="end"/>
            </w:r>
          </w:hyperlink>
        </w:p>
        <w:p w14:paraId="7478FFEC" w14:textId="5C46F7F3" w:rsidR="00BD1209" w:rsidRDefault="00BD1209">
          <w:pPr>
            <w:pStyle w:val="21"/>
            <w:tabs>
              <w:tab w:val="right" w:leader="dot" w:pos="8296"/>
            </w:tabs>
            <w:ind w:firstLine="480"/>
            <w:rPr>
              <w:rFonts w:asciiTheme="minorHAnsi" w:eastAsiaTheme="minorEastAsia" w:hAnsiTheme="minorHAnsi"/>
              <w:noProof/>
            </w:rPr>
          </w:pPr>
          <w:hyperlink w:anchor="_Toc200404482" w:history="1">
            <w:r w:rsidRPr="00851E62">
              <w:rPr>
                <w:rStyle w:val="af2"/>
                <w:noProof/>
              </w:rPr>
              <w:t xml:space="preserve">2.3 </w:t>
            </w:r>
            <w:r w:rsidRPr="00851E62">
              <w:rPr>
                <w:rStyle w:val="af2"/>
                <w:rFonts w:hint="eastAsia"/>
                <w:noProof/>
              </w:rPr>
              <w:t>可供性（</w:t>
            </w:r>
            <w:r w:rsidRPr="00851E62">
              <w:rPr>
                <w:rStyle w:val="af2"/>
                <w:noProof/>
              </w:rPr>
              <w:t>Affordance</w:t>
            </w:r>
            <w:r w:rsidRPr="00851E62">
              <w:rPr>
                <w:rStyle w:val="af2"/>
                <w:rFonts w:hint="eastAsia"/>
                <w:noProof/>
              </w:rPr>
              <w:t>）</w:t>
            </w:r>
            <w:r>
              <w:rPr>
                <w:noProof/>
                <w:webHidden/>
              </w:rPr>
              <w:tab/>
            </w:r>
            <w:r>
              <w:rPr>
                <w:noProof/>
                <w:webHidden/>
              </w:rPr>
              <w:fldChar w:fldCharType="begin"/>
            </w:r>
            <w:r>
              <w:rPr>
                <w:noProof/>
                <w:webHidden/>
              </w:rPr>
              <w:instrText xml:space="preserve"> PAGEREF _Toc200404482 \h </w:instrText>
            </w:r>
            <w:r>
              <w:rPr>
                <w:noProof/>
                <w:webHidden/>
              </w:rPr>
            </w:r>
            <w:r>
              <w:rPr>
                <w:noProof/>
                <w:webHidden/>
              </w:rPr>
              <w:fldChar w:fldCharType="separate"/>
            </w:r>
            <w:r w:rsidR="00EE408B">
              <w:rPr>
                <w:noProof/>
                <w:webHidden/>
              </w:rPr>
              <w:t>31</w:t>
            </w:r>
            <w:r>
              <w:rPr>
                <w:noProof/>
                <w:webHidden/>
              </w:rPr>
              <w:fldChar w:fldCharType="end"/>
            </w:r>
          </w:hyperlink>
        </w:p>
        <w:p w14:paraId="60FEF82B" w14:textId="6EEDDEE0" w:rsidR="00BD1209" w:rsidRDefault="00BD1209">
          <w:pPr>
            <w:pStyle w:val="31"/>
            <w:tabs>
              <w:tab w:val="right" w:leader="dot" w:pos="8296"/>
            </w:tabs>
            <w:ind w:firstLine="480"/>
            <w:rPr>
              <w:rFonts w:asciiTheme="minorHAnsi" w:eastAsiaTheme="minorEastAsia" w:hAnsiTheme="minorHAnsi"/>
              <w:noProof/>
            </w:rPr>
          </w:pPr>
          <w:hyperlink w:anchor="_Toc200404483" w:history="1">
            <w:r w:rsidRPr="00851E62">
              <w:rPr>
                <w:rStyle w:val="af2"/>
                <w:noProof/>
              </w:rPr>
              <w:t xml:space="preserve">2.3.1 </w:t>
            </w:r>
            <w:r w:rsidRPr="00851E62">
              <w:rPr>
                <w:rStyle w:val="af2"/>
                <w:rFonts w:hint="eastAsia"/>
                <w:noProof/>
              </w:rPr>
              <w:t>可供性起源與基本定義</w:t>
            </w:r>
            <w:r>
              <w:rPr>
                <w:noProof/>
                <w:webHidden/>
              </w:rPr>
              <w:tab/>
            </w:r>
            <w:r>
              <w:rPr>
                <w:noProof/>
                <w:webHidden/>
              </w:rPr>
              <w:fldChar w:fldCharType="begin"/>
            </w:r>
            <w:r>
              <w:rPr>
                <w:noProof/>
                <w:webHidden/>
              </w:rPr>
              <w:instrText xml:space="preserve"> PAGEREF _Toc200404483 \h </w:instrText>
            </w:r>
            <w:r>
              <w:rPr>
                <w:noProof/>
                <w:webHidden/>
              </w:rPr>
            </w:r>
            <w:r>
              <w:rPr>
                <w:noProof/>
                <w:webHidden/>
              </w:rPr>
              <w:fldChar w:fldCharType="separate"/>
            </w:r>
            <w:r w:rsidR="00EE408B">
              <w:rPr>
                <w:noProof/>
                <w:webHidden/>
              </w:rPr>
              <w:t>31</w:t>
            </w:r>
            <w:r>
              <w:rPr>
                <w:noProof/>
                <w:webHidden/>
              </w:rPr>
              <w:fldChar w:fldCharType="end"/>
            </w:r>
          </w:hyperlink>
        </w:p>
        <w:p w14:paraId="30837824" w14:textId="3B17C7B4" w:rsidR="00BD1209" w:rsidRDefault="00BD1209">
          <w:pPr>
            <w:pStyle w:val="31"/>
            <w:tabs>
              <w:tab w:val="right" w:leader="dot" w:pos="8296"/>
            </w:tabs>
            <w:ind w:firstLine="480"/>
            <w:rPr>
              <w:rFonts w:asciiTheme="minorHAnsi" w:eastAsiaTheme="minorEastAsia" w:hAnsiTheme="minorHAnsi"/>
              <w:noProof/>
            </w:rPr>
          </w:pPr>
          <w:hyperlink w:anchor="_Toc200404484" w:history="1">
            <w:r w:rsidRPr="00851E62">
              <w:rPr>
                <w:rStyle w:val="af2"/>
                <w:noProof/>
              </w:rPr>
              <w:t xml:space="preserve">2.3.2 </w:t>
            </w:r>
            <w:r w:rsidRPr="00851E62">
              <w:rPr>
                <w:rStyle w:val="af2"/>
                <w:rFonts w:hint="eastAsia"/>
                <w:noProof/>
              </w:rPr>
              <w:t>可供性實現（</w:t>
            </w:r>
            <w:r w:rsidRPr="00851E62">
              <w:rPr>
                <w:rStyle w:val="af2"/>
                <w:noProof/>
              </w:rPr>
              <w:t>Affordance Actualization</w:t>
            </w:r>
            <w:r w:rsidRPr="00851E62">
              <w:rPr>
                <w:rStyle w:val="af2"/>
                <w:rFonts w:hint="eastAsia"/>
                <w:noProof/>
              </w:rPr>
              <w:t>）</w:t>
            </w:r>
            <w:r>
              <w:rPr>
                <w:noProof/>
                <w:webHidden/>
              </w:rPr>
              <w:tab/>
            </w:r>
            <w:r>
              <w:rPr>
                <w:noProof/>
                <w:webHidden/>
              </w:rPr>
              <w:fldChar w:fldCharType="begin"/>
            </w:r>
            <w:r>
              <w:rPr>
                <w:noProof/>
                <w:webHidden/>
              </w:rPr>
              <w:instrText xml:space="preserve"> PAGEREF _Toc200404484 \h </w:instrText>
            </w:r>
            <w:r>
              <w:rPr>
                <w:noProof/>
                <w:webHidden/>
              </w:rPr>
            </w:r>
            <w:r>
              <w:rPr>
                <w:noProof/>
                <w:webHidden/>
              </w:rPr>
              <w:fldChar w:fldCharType="separate"/>
            </w:r>
            <w:r w:rsidR="00EE408B">
              <w:rPr>
                <w:noProof/>
                <w:webHidden/>
              </w:rPr>
              <w:t>36</w:t>
            </w:r>
            <w:r>
              <w:rPr>
                <w:noProof/>
                <w:webHidden/>
              </w:rPr>
              <w:fldChar w:fldCharType="end"/>
            </w:r>
          </w:hyperlink>
        </w:p>
        <w:p w14:paraId="3EA4D3D8" w14:textId="4F3066B3" w:rsidR="00BD1209" w:rsidRDefault="00BD1209">
          <w:pPr>
            <w:pStyle w:val="21"/>
            <w:tabs>
              <w:tab w:val="right" w:leader="dot" w:pos="8296"/>
            </w:tabs>
            <w:ind w:firstLine="480"/>
            <w:rPr>
              <w:rFonts w:asciiTheme="minorHAnsi" w:eastAsiaTheme="minorEastAsia" w:hAnsiTheme="minorHAnsi"/>
              <w:noProof/>
            </w:rPr>
          </w:pPr>
          <w:hyperlink w:anchor="_Toc200404485" w:history="1">
            <w:r w:rsidRPr="00851E62">
              <w:rPr>
                <w:rStyle w:val="af2"/>
                <w:noProof/>
              </w:rPr>
              <w:t xml:space="preserve">2.4 </w:t>
            </w:r>
            <w:r w:rsidRPr="00851E62">
              <w:rPr>
                <w:rStyle w:val="af2"/>
                <w:rFonts w:hint="eastAsia"/>
                <w:noProof/>
              </w:rPr>
              <w:t>組織雙元性（</w:t>
            </w:r>
            <w:r w:rsidRPr="00851E62">
              <w:rPr>
                <w:rStyle w:val="af2"/>
                <w:noProof/>
              </w:rPr>
              <w:t>Organizational Ambidexterity</w:t>
            </w:r>
            <w:r w:rsidRPr="00851E62">
              <w:rPr>
                <w:rStyle w:val="af2"/>
                <w:rFonts w:hint="eastAsia"/>
                <w:noProof/>
              </w:rPr>
              <w:t>）</w:t>
            </w:r>
            <w:r>
              <w:rPr>
                <w:noProof/>
                <w:webHidden/>
              </w:rPr>
              <w:tab/>
            </w:r>
            <w:r>
              <w:rPr>
                <w:noProof/>
                <w:webHidden/>
              </w:rPr>
              <w:fldChar w:fldCharType="begin"/>
            </w:r>
            <w:r>
              <w:rPr>
                <w:noProof/>
                <w:webHidden/>
              </w:rPr>
              <w:instrText xml:space="preserve"> PAGEREF _Toc200404485 \h </w:instrText>
            </w:r>
            <w:r>
              <w:rPr>
                <w:noProof/>
                <w:webHidden/>
              </w:rPr>
            </w:r>
            <w:r>
              <w:rPr>
                <w:noProof/>
                <w:webHidden/>
              </w:rPr>
              <w:fldChar w:fldCharType="separate"/>
            </w:r>
            <w:r w:rsidR="00EE408B">
              <w:rPr>
                <w:noProof/>
                <w:webHidden/>
              </w:rPr>
              <w:t>39</w:t>
            </w:r>
            <w:r>
              <w:rPr>
                <w:noProof/>
                <w:webHidden/>
              </w:rPr>
              <w:fldChar w:fldCharType="end"/>
            </w:r>
          </w:hyperlink>
        </w:p>
        <w:p w14:paraId="545FEC58" w14:textId="5E7647EE" w:rsidR="00BD1209" w:rsidRDefault="00BD1209">
          <w:pPr>
            <w:pStyle w:val="31"/>
            <w:tabs>
              <w:tab w:val="right" w:leader="dot" w:pos="8296"/>
            </w:tabs>
            <w:ind w:firstLine="480"/>
            <w:rPr>
              <w:rFonts w:asciiTheme="minorHAnsi" w:eastAsiaTheme="minorEastAsia" w:hAnsiTheme="minorHAnsi"/>
              <w:noProof/>
            </w:rPr>
          </w:pPr>
          <w:hyperlink w:anchor="_Toc200404486" w:history="1">
            <w:r w:rsidRPr="00851E62">
              <w:rPr>
                <w:rStyle w:val="af2"/>
                <w:noProof/>
              </w:rPr>
              <w:t xml:space="preserve">2.4.1 </w:t>
            </w:r>
            <w:r w:rsidRPr="00851E62">
              <w:rPr>
                <w:rStyle w:val="af2"/>
                <w:rFonts w:hint="eastAsia"/>
                <w:noProof/>
              </w:rPr>
              <w:t>組織雙元性起源與基本定義</w:t>
            </w:r>
            <w:r>
              <w:rPr>
                <w:noProof/>
                <w:webHidden/>
              </w:rPr>
              <w:tab/>
            </w:r>
            <w:r>
              <w:rPr>
                <w:noProof/>
                <w:webHidden/>
              </w:rPr>
              <w:fldChar w:fldCharType="begin"/>
            </w:r>
            <w:r>
              <w:rPr>
                <w:noProof/>
                <w:webHidden/>
              </w:rPr>
              <w:instrText xml:space="preserve"> PAGEREF _Toc200404486 \h </w:instrText>
            </w:r>
            <w:r>
              <w:rPr>
                <w:noProof/>
                <w:webHidden/>
              </w:rPr>
            </w:r>
            <w:r>
              <w:rPr>
                <w:noProof/>
                <w:webHidden/>
              </w:rPr>
              <w:fldChar w:fldCharType="separate"/>
            </w:r>
            <w:r w:rsidR="00EE408B">
              <w:rPr>
                <w:noProof/>
                <w:webHidden/>
              </w:rPr>
              <w:t>39</w:t>
            </w:r>
            <w:r>
              <w:rPr>
                <w:noProof/>
                <w:webHidden/>
              </w:rPr>
              <w:fldChar w:fldCharType="end"/>
            </w:r>
          </w:hyperlink>
        </w:p>
        <w:p w14:paraId="7EFAD4DD" w14:textId="296D428C" w:rsidR="00BD1209" w:rsidRDefault="00BD1209">
          <w:pPr>
            <w:pStyle w:val="31"/>
            <w:tabs>
              <w:tab w:val="right" w:leader="dot" w:pos="8296"/>
            </w:tabs>
            <w:ind w:firstLine="480"/>
            <w:rPr>
              <w:rFonts w:asciiTheme="minorHAnsi" w:eastAsiaTheme="minorEastAsia" w:hAnsiTheme="minorHAnsi"/>
              <w:noProof/>
            </w:rPr>
          </w:pPr>
          <w:hyperlink w:anchor="_Toc200404487" w:history="1">
            <w:r w:rsidRPr="00851E62">
              <w:rPr>
                <w:rStyle w:val="af2"/>
                <w:noProof/>
              </w:rPr>
              <w:t xml:space="preserve">2.4.2 </w:t>
            </w:r>
            <w:r w:rsidRPr="00851E62">
              <w:rPr>
                <w:rStyle w:val="af2"/>
                <w:rFonts w:hint="eastAsia"/>
                <w:noProof/>
              </w:rPr>
              <w:t>探索（</w:t>
            </w:r>
            <w:r w:rsidRPr="00851E62">
              <w:rPr>
                <w:rStyle w:val="af2"/>
                <w:noProof/>
              </w:rPr>
              <w:t>Exploration</w:t>
            </w:r>
            <w:r w:rsidRPr="00851E62">
              <w:rPr>
                <w:rStyle w:val="af2"/>
                <w:rFonts w:hint="eastAsia"/>
                <w:noProof/>
              </w:rPr>
              <w:t>）與利用（</w:t>
            </w:r>
            <w:r w:rsidRPr="00851E62">
              <w:rPr>
                <w:rStyle w:val="af2"/>
                <w:noProof/>
              </w:rPr>
              <w:t>Exploitation</w:t>
            </w:r>
            <w:r w:rsidRPr="00851E62">
              <w:rPr>
                <w:rStyle w:val="af2"/>
                <w:rFonts w:hint="eastAsia"/>
                <w:noProof/>
              </w:rPr>
              <w:t>）</w:t>
            </w:r>
            <w:r>
              <w:rPr>
                <w:noProof/>
                <w:webHidden/>
              </w:rPr>
              <w:tab/>
            </w:r>
            <w:r>
              <w:rPr>
                <w:noProof/>
                <w:webHidden/>
              </w:rPr>
              <w:fldChar w:fldCharType="begin"/>
            </w:r>
            <w:r>
              <w:rPr>
                <w:noProof/>
                <w:webHidden/>
              </w:rPr>
              <w:instrText xml:space="preserve"> PAGEREF _Toc200404487 \h </w:instrText>
            </w:r>
            <w:r>
              <w:rPr>
                <w:noProof/>
                <w:webHidden/>
              </w:rPr>
            </w:r>
            <w:r>
              <w:rPr>
                <w:noProof/>
                <w:webHidden/>
              </w:rPr>
              <w:fldChar w:fldCharType="separate"/>
            </w:r>
            <w:r w:rsidR="00EE408B">
              <w:rPr>
                <w:noProof/>
                <w:webHidden/>
              </w:rPr>
              <w:t>40</w:t>
            </w:r>
            <w:r>
              <w:rPr>
                <w:noProof/>
                <w:webHidden/>
              </w:rPr>
              <w:fldChar w:fldCharType="end"/>
            </w:r>
          </w:hyperlink>
        </w:p>
        <w:p w14:paraId="77C52DE0" w14:textId="66BDA51E" w:rsidR="00BD1209" w:rsidRDefault="00BD1209">
          <w:pPr>
            <w:pStyle w:val="11"/>
            <w:tabs>
              <w:tab w:val="right" w:leader="dot" w:pos="8296"/>
            </w:tabs>
            <w:ind w:firstLine="480"/>
            <w:rPr>
              <w:rFonts w:asciiTheme="minorHAnsi" w:eastAsiaTheme="minorEastAsia" w:hAnsiTheme="minorHAnsi"/>
              <w:noProof/>
            </w:rPr>
          </w:pPr>
          <w:hyperlink w:anchor="_Toc200404488" w:history="1">
            <w:r w:rsidRPr="00851E62">
              <w:rPr>
                <w:rStyle w:val="af2"/>
                <w:rFonts w:hint="eastAsia"/>
                <w:noProof/>
              </w:rPr>
              <w:t>第三章、研究方法與架構</w:t>
            </w:r>
            <w:r>
              <w:rPr>
                <w:noProof/>
                <w:webHidden/>
              </w:rPr>
              <w:tab/>
            </w:r>
            <w:r>
              <w:rPr>
                <w:noProof/>
                <w:webHidden/>
              </w:rPr>
              <w:fldChar w:fldCharType="begin"/>
            </w:r>
            <w:r>
              <w:rPr>
                <w:noProof/>
                <w:webHidden/>
              </w:rPr>
              <w:instrText xml:space="preserve"> PAGEREF _Toc200404488 \h </w:instrText>
            </w:r>
            <w:r>
              <w:rPr>
                <w:noProof/>
                <w:webHidden/>
              </w:rPr>
            </w:r>
            <w:r>
              <w:rPr>
                <w:noProof/>
                <w:webHidden/>
              </w:rPr>
              <w:fldChar w:fldCharType="separate"/>
            </w:r>
            <w:r w:rsidR="00EE408B">
              <w:rPr>
                <w:noProof/>
                <w:webHidden/>
              </w:rPr>
              <w:t>43</w:t>
            </w:r>
            <w:r>
              <w:rPr>
                <w:noProof/>
                <w:webHidden/>
              </w:rPr>
              <w:fldChar w:fldCharType="end"/>
            </w:r>
          </w:hyperlink>
        </w:p>
        <w:p w14:paraId="627DD37F" w14:textId="4D855A97" w:rsidR="00BD1209" w:rsidRDefault="00BD1209">
          <w:pPr>
            <w:pStyle w:val="21"/>
            <w:tabs>
              <w:tab w:val="right" w:leader="dot" w:pos="8296"/>
            </w:tabs>
            <w:ind w:firstLine="480"/>
            <w:rPr>
              <w:rFonts w:asciiTheme="minorHAnsi" w:eastAsiaTheme="minorEastAsia" w:hAnsiTheme="minorHAnsi"/>
              <w:noProof/>
            </w:rPr>
          </w:pPr>
          <w:hyperlink w:anchor="_Toc200404489" w:history="1">
            <w:r w:rsidRPr="00851E62">
              <w:rPr>
                <w:rStyle w:val="af2"/>
                <w:noProof/>
              </w:rPr>
              <w:t xml:space="preserve">3.1 </w:t>
            </w:r>
            <w:r w:rsidRPr="00851E62">
              <w:rPr>
                <w:rStyle w:val="af2"/>
                <w:rFonts w:hint="eastAsia"/>
                <w:noProof/>
              </w:rPr>
              <w:t>研究方法</w:t>
            </w:r>
            <w:r>
              <w:rPr>
                <w:noProof/>
                <w:webHidden/>
              </w:rPr>
              <w:tab/>
            </w:r>
            <w:r>
              <w:rPr>
                <w:noProof/>
                <w:webHidden/>
              </w:rPr>
              <w:fldChar w:fldCharType="begin"/>
            </w:r>
            <w:r>
              <w:rPr>
                <w:noProof/>
                <w:webHidden/>
              </w:rPr>
              <w:instrText xml:space="preserve"> PAGEREF _Toc200404489 \h </w:instrText>
            </w:r>
            <w:r>
              <w:rPr>
                <w:noProof/>
                <w:webHidden/>
              </w:rPr>
            </w:r>
            <w:r>
              <w:rPr>
                <w:noProof/>
                <w:webHidden/>
              </w:rPr>
              <w:fldChar w:fldCharType="separate"/>
            </w:r>
            <w:r w:rsidR="00EE408B">
              <w:rPr>
                <w:noProof/>
                <w:webHidden/>
              </w:rPr>
              <w:t>43</w:t>
            </w:r>
            <w:r>
              <w:rPr>
                <w:noProof/>
                <w:webHidden/>
              </w:rPr>
              <w:fldChar w:fldCharType="end"/>
            </w:r>
          </w:hyperlink>
        </w:p>
        <w:p w14:paraId="1027A959" w14:textId="30D10B68" w:rsidR="00BD1209" w:rsidRDefault="00BD1209">
          <w:pPr>
            <w:pStyle w:val="31"/>
            <w:tabs>
              <w:tab w:val="right" w:leader="dot" w:pos="8296"/>
            </w:tabs>
            <w:ind w:firstLine="480"/>
            <w:rPr>
              <w:rFonts w:asciiTheme="minorHAnsi" w:eastAsiaTheme="minorEastAsia" w:hAnsiTheme="minorHAnsi"/>
              <w:noProof/>
            </w:rPr>
          </w:pPr>
          <w:hyperlink w:anchor="_Toc200404490" w:history="1">
            <w:r w:rsidRPr="00851E62">
              <w:rPr>
                <w:rStyle w:val="af2"/>
                <w:noProof/>
              </w:rPr>
              <w:t xml:space="preserve">3.1.1 </w:t>
            </w:r>
            <w:r w:rsidRPr="00851E62">
              <w:rPr>
                <w:rStyle w:val="af2"/>
                <w:rFonts w:hint="eastAsia"/>
                <w:noProof/>
              </w:rPr>
              <w:t>質化研究</w:t>
            </w:r>
            <w:r>
              <w:rPr>
                <w:noProof/>
                <w:webHidden/>
              </w:rPr>
              <w:tab/>
            </w:r>
            <w:r>
              <w:rPr>
                <w:noProof/>
                <w:webHidden/>
              </w:rPr>
              <w:fldChar w:fldCharType="begin"/>
            </w:r>
            <w:r>
              <w:rPr>
                <w:noProof/>
                <w:webHidden/>
              </w:rPr>
              <w:instrText xml:space="preserve"> PAGEREF _Toc200404490 \h </w:instrText>
            </w:r>
            <w:r>
              <w:rPr>
                <w:noProof/>
                <w:webHidden/>
              </w:rPr>
            </w:r>
            <w:r>
              <w:rPr>
                <w:noProof/>
                <w:webHidden/>
              </w:rPr>
              <w:fldChar w:fldCharType="separate"/>
            </w:r>
            <w:r w:rsidR="00EE408B">
              <w:rPr>
                <w:noProof/>
                <w:webHidden/>
              </w:rPr>
              <w:t>44</w:t>
            </w:r>
            <w:r>
              <w:rPr>
                <w:noProof/>
                <w:webHidden/>
              </w:rPr>
              <w:fldChar w:fldCharType="end"/>
            </w:r>
          </w:hyperlink>
        </w:p>
        <w:p w14:paraId="5C98789F" w14:textId="0C2AD051" w:rsidR="00BD1209" w:rsidRDefault="00BD1209">
          <w:pPr>
            <w:pStyle w:val="31"/>
            <w:tabs>
              <w:tab w:val="right" w:leader="dot" w:pos="8296"/>
            </w:tabs>
            <w:ind w:firstLine="480"/>
            <w:rPr>
              <w:rFonts w:asciiTheme="minorHAnsi" w:eastAsiaTheme="minorEastAsia" w:hAnsiTheme="minorHAnsi"/>
              <w:noProof/>
            </w:rPr>
          </w:pPr>
          <w:hyperlink w:anchor="_Toc200404491" w:history="1">
            <w:r w:rsidRPr="00851E62">
              <w:rPr>
                <w:rStyle w:val="af2"/>
                <w:noProof/>
              </w:rPr>
              <w:t xml:space="preserve">3.1.2 </w:t>
            </w:r>
            <w:r w:rsidRPr="00851E62">
              <w:rPr>
                <w:rStyle w:val="af2"/>
                <w:rFonts w:hint="eastAsia"/>
                <w:noProof/>
              </w:rPr>
              <w:t>個案研究</w:t>
            </w:r>
            <w:r>
              <w:rPr>
                <w:noProof/>
                <w:webHidden/>
              </w:rPr>
              <w:tab/>
            </w:r>
            <w:r>
              <w:rPr>
                <w:noProof/>
                <w:webHidden/>
              </w:rPr>
              <w:fldChar w:fldCharType="begin"/>
            </w:r>
            <w:r>
              <w:rPr>
                <w:noProof/>
                <w:webHidden/>
              </w:rPr>
              <w:instrText xml:space="preserve"> PAGEREF _Toc200404491 \h </w:instrText>
            </w:r>
            <w:r>
              <w:rPr>
                <w:noProof/>
                <w:webHidden/>
              </w:rPr>
            </w:r>
            <w:r>
              <w:rPr>
                <w:noProof/>
                <w:webHidden/>
              </w:rPr>
              <w:fldChar w:fldCharType="separate"/>
            </w:r>
            <w:r w:rsidR="00EE408B">
              <w:rPr>
                <w:noProof/>
                <w:webHidden/>
              </w:rPr>
              <w:t>45</w:t>
            </w:r>
            <w:r>
              <w:rPr>
                <w:noProof/>
                <w:webHidden/>
              </w:rPr>
              <w:fldChar w:fldCharType="end"/>
            </w:r>
          </w:hyperlink>
        </w:p>
        <w:p w14:paraId="60585BED" w14:textId="7AB68E24" w:rsidR="00BD1209" w:rsidRDefault="00BD1209">
          <w:pPr>
            <w:pStyle w:val="21"/>
            <w:tabs>
              <w:tab w:val="right" w:leader="dot" w:pos="8296"/>
            </w:tabs>
            <w:ind w:firstLine="480"/>
            <w:rPr>
              <w:rFonts w:asciiTheme="minorHAnsi" w:eastAsiaTheme="minorEastAsia" w:hAnsiTheme="minorHAnsi"/>
              <w:noProof/>
            </w:rPr>
          </w:pPr>
          <w:hyperlink w:anchor="_Toc200404492" w:history="1">
            <w:r w:rsidRPr="00851E62">
              <w:rPr>
                <w:rStyle w:val="af2"/>
                <w:noProof/>
              </w:rPr>
              <w:t xml:space="preserve">3.2 </w:t>
            </w:r>
            <w:r w:rsidRPr="00851E62">
              <w:rPr>
                <w:rStyle w:val="af2"/>
                <w:rFonts w:hint="eastAsia"/>
                <w:noProof/>
              </w:rPr>
              <w:t>研究架構</w:t>
            </w:r>
            <w:r>
              <w:rPr>
                <w:noProof/>
                <w:webHidden/>
              </w:rPr>
              <w:tab/>
            </w:r>
            <w:r>
              <w:rPr>
                <w:noProof/>
                <w:webHidden/>
              </w:rPr>
              <w:fldChar w:fldCharType="begin"/>
            </w:r>
            <w:r>
              <w:rPr>
                <w:noProof/>
                <w:webHidden/>
              </w:rPr>
              <w:instrText xml:space="preserve"> PAGEREF _Toc200404492 \h </w:instrText>
            </w:r>
            <w:r>
              <w:rPr>
                <w:noProof/>
                <w:webHidden/>
              </w:rPr>
            </w:r>
            <w:r>
              <w:rPr>
                <w:noProof/>
                <w:webHidden/>
              </w:rPr>
              <w:fldChar w:fldCharType="separate"/>
            </w:r>
            <w:r w:rsidR="00EE408B">
              <w:rPr>
                <w:noProof/>
                <w:webHidden/>
              </w:rPr>
              <w:t>47</w:t>
            </w:r>
            <w:r>
              <w:rPr>
                <w:noProof/>
                <w:webHidden/>
              </w:rPr>
              <w:fldChar w:fldCharType="end"/>
            </w:r>
          </w:hyperlink>
        </w:p>
        <w:p w14:paraId="38CB9014" w14:textId="3C6E9C3C" w:rsidR="00BD1209" w:rsidRDefault="00BD1209">
          <w:pPr>
            <w:pStyle w:val="21"/>
            <w:tabs>
              <w:tab w:val="right" w:leader="dot" w:pos="8296"/>
            </w:tabs>
            <w:ind w:firstLine="480"/>
            <w:rPr>
              <w:rFonts w:asciiTheme="minorHAnsi" w:eastAsiaTheme="minorEastAsia" w:hAnsiTheme="minorHAnsi"/>
              <w:noProof/>
            </w:rPr>
          </w:pPr>
          <w:hyperlink w:anchor="_Toc200404493" w:history="1">
            <w:r w:rsidRPr="00851E62">
              <w:rPr>
                <w:rStyle w:val="af2"/>
                <w:noProof/>
              </w:rPr>
              <w:t xml:space="preserve">3.3 </w:t>
            </w:r>
            <w:r w:rsidRPr="00851E62">
              <w:rPr>
                <w:rStyle w:val="af2"/>
                <w:rFonts w:hint="eastAsia"/>
                <w:noProof/>
              </w:rPr>
              <w:t>研究觀察重點</w:t>
            </w:r>
            <w:r>
              <w:rPr>
                <w:noProof/>
                <w:webHidden/>
              </w:rPr>
              <w:tab/>
            </w:r>
            <w:r>
              <w:rPr>
                <w:noProof/>
                <w:webHidden/>
              </w:rPr>
              <w:fldChar w:fldCharType="begin"/>
            </w:r>
            <w:r>
              <w:rPr>
                <w:noProof/>
                <w:webHidden/>
              </w:rPr>
              <w:instrText xml:space="preserve"> PAGEREF _Toc200404493 \h </w:instrText>
            </w:r>
            <w:r>
              <w:rPr>
                <w:noProof/>
                <w:webHidden/>
              </w:rPr>
            </w:r>
            <w:r>
              <w:rPr>
                <w:noProof/>
                <w:webHidden/>
              </w:rPr>
              <w:fldChar w:fldCharType="separate"/>
            </w:r>
            <w:r w:rsidR="00EE408B">
              <w:rPr>
                <w:noProof/>
                <w:webHidden/>
              </w:rPr>
              <w:t>49</w:t>
            </w:r>
            <w:r>
              <w:rPr>
                <w:noProof/>
                <w:webHidden/>
              </w:rPr>
              <w:fldChar w:fldCharType="end"/>
            </w:r>
          </w:hyperlink>
        </w:p>
        <w:p w14:paraId="74632834" w14:textId="2D81D2BA" w:rsidR="00BD1209" w:rsidRDefault="00BD1209">
          <w:pPr>
            <w:pStyle w:val="21"/>
            <w:tabs>
              <w:tab w:val="right" w:leader="dot" w:pos="8296"/>
            </w:tabs>
            <w:ind w:firstLine="480"/>
            <w:rPr>
              <w:rFonts w:asciiTheme="minorHAnsi" w:eastAsiaTheme="minorEastAsia" w:hAnsiTheme="minorHAnsi"/>
              <w:noProof/>
            </w:rPr>
          </w:pPr>
          <w:hyperlink w:anchor="_Toc200404494" w:history="1">
            <w:r w:rsidRPr="00851E62">
              <w:rPr>
                <w:rStyle w:val="af2"/>
                <w:noProof/>
              </w:rPr>
              <w:t xml:space="preserve">3.4 </w:t>
            </w:r>
            <w:r w:rsidRPr="00851E62">
              <w:rPr>
                <w:rStyle w:val="af2"/>
                <w:rFonts w:hint="eastAsia"/>
                <w:noProof/>
              </w:rPr>
              <w:t>研究對象</w:t>
            </w:r>
            <w:r>
              <w:rPr>
                <w:noProof/>
                <w:webHidden/>
              </w:rPr>
              <w:tab/>
            </w:r>
            <w:r>
              <w:rPr>
                <w:noProof/>
                <w:webHidden/>
              </w:rPr>
              <w:fldChar w:fldCharType="begin"/>
            </w:r>
            <w:r>
              <w:rPr>
                <w:noProof/>
                <w:webHidden/>
              </w:rPr>
              <w:instrText xml:space="preserve"> PAGEREF _Toc200404494 \h </w:instrText>
            </w:r>
            <w:r>
              <w:rPr>
                <w:noProof/>
                <w:webHidden/>
              </w:rPr>
            </w:r>
            <w:r>
              <w:rPr>
                <w:noProof/>
                <w:webHidden/>
              </w:rPr>
              <w:fldChar w:fldCharType="separate"/>
            </w:r>
            <w:r w:rsidR="00EE408B">
              <w:rPr>
                <w:noProof/>
                <w:webHidden/>
              </w:rPr>
              <w:t>51</w:t>
            </w:r>
            <w:r>
              <w:rPr>
                <w:noProof/>
                <w:webHidden/>
              </w:rPr>
              <w:fldChar w:fldCharType="end"/>
            </w:r>
          </w:hyperlink>
        </w:p>
        <w:p w14:paraId="1B0A4409" w14:textId="45052870" w:rsidR="00BD1209" w:rsidRDefault="00BD1209">
          <w:pPr>
            <w:pStyle w:val="21"/>
            <w:tabs>
              <w:tab w:val="right" w:leader="dot" w:pos="8296"/>
            </w:tabs>
            <w:ind w:firstLine="480"/>
            <w:rPr>
              <w:rFonts w:asciiTheme="minorHAnsi" w:eastAsiaTheme="minorEastAsia" w:hAnsiTheme="minorHAnsi"/>
              <w:noProof/>
            </w:rPr>
          </w:pPr>
          <w:hyperlink w:anchor="_Toc200404495" w:history="1">
            <w:r w:rsidRPr="00851E62">
              <w:rPr>
                <w:rStyle w:val="af2"/>
                <w:noProof/>
              </w:rPr>
              <w:t xml:space="preserve">3.5 </w:t>
            </w:r>
            <w:r w:rsidRPr="00851E62">
              <w:rPr>
                <w:rStyle w:val="af2"/>
                <w:rFonts w:hint="eastAsia"/>
                <w:noProof/>
              </w:rPr>
              <w:t>資料蒐集與分析</w:t>
            </w:r>
            <w:r>
              <w:rPr>
                <w:noProof/>
                <w:webHidden/>
              </w:rPr>
              <w:tab/>
            </w:r>
            <w:r>
              <w:rPr>
                <w:noProof/>
                <w:webHidden/>
              </w:rPr>
              <w:fldChar w:fldCharType="begin"/>
            </w:r>
            <w:r>
              <w:rPr>
                <w:noProof/>
                <w:webHidden/>
              </w:rPr>
              <w:instrText xml:space="preserve"> PAGEREF _Toc200404495 \h </w:instrText>
            </w:r>
            <w:r>
              <w:rPr>
                <w:noProof/>
                <w:webHidden/>
              </w:rPr>
            </w:r>
            <w:r>
              <w:rPr>
                <w:noProof/>
                <w:webHidden/>
              </w:rPr>
              <w:fldChar w:fldCharType="separate"/>
            </w:r>
            <w:r w:rsidR="00EE408B">
              <w:rPr>
                <w:noProof/>
                <w:webHidden/>
              </w:rPr>
              <w:t>52</w:t>
            </w:r>
            <w:r>
              <w:rPr>
                <w:noProof/>
                <w:webHidden/>
              </w:rPr>
              <w:fldChar w:fldCharType="end"/>
            </w:r>
          </w:hyperlink>
        </w:p>
        <w:p w14:paraId="73E0CB88" w14:textId="327F8EFA" w:rsidR="00BD1209" w:rsidRDefault="00BD1209">
          <w:pPr>
            <w:pStyle w:val="31"/>
            <w:tabs>
              <w:tab w:val="right" w:leader="dot" w:pos="8296"/>
            </w:tabs>
            <w:ind w:firstLine="480"/>
            <w:rPr>
              <w:rFonts w:asciiTheme="minorHAnsi" w:eastAsiaTheme="minorEastAsia" w:hAnsiTheme="minorHAnsi"/>
              <w:noProof/>
            </w:rPr>
          </w:pPr>
          <w:hyperlink w:anchor="_Toc200404496" w:history="1">
            <w:r w:rsidRPr="00851E62">
              <w:rPr>
                <w:rStyle w:val="af2"/>
                <w:noProof/>
              </w:rPr>
              <w:t xml:space="preserve">3.5.1 </w:t>
            </w:r>
            <w:r w:rsidRPr="00851E62">
              <w:rPr>
                <w:rStyle w:val="af2"/>
                <w:rFonts w:hint="eastAsia"/>
                <w:noProof/>
              </w:rPr>
              <w:t>資料蒐集</w:t>
            </w:r>
            <w:r>
              <w:rPr>
                <w:noProof/>
                <w:webHidden/>
              </w:rPr>
              <w:tab/>
            </w:r>
            <w:r>
              <w:rPr>
                <w:noProof/>
                <w:webHidden/>
              </w:rPr>
              <w:fldChar w:fldCharType="begin"/>
            </w:r>
            <w:r>
              <w:rPr>
                <w:noProof/>
                <w:webHidden/>
              </w:rPr>
              <w:instrText xml:space="preserve"> PAGEREF _Toc200404496 \h </w:instrText>
            </w:r>
            <w:r>
              <w:rPr>
                <w:noProof/>
                <w:webHidden/>
              </w:rPr>
            </w:r>
            <w:r>
              <w:rPr>
                <w:noProof/>
                <w:webHidden/>
              </w:rPr>
              <w:fldChar w:fldCharType="separate"/>
            </w:r>
            <w:r w:rsidR="00EE408B">
              <w:rPr>
                <w:noProof/>
                <w:webHidden/>
              </w:rPr>
              <w:t>52</w:t>
            </w:r>
            <w:r>
              <w:rPr>
                <w:noProof/>
                <w:webHidden/>
              </w:rPr>
              <w:fldChar w:fldCharType="end"/>
            </w:r>
          </w:hyperlink>
        </w:p>
        <w:p w14:paraId="11ED1E70" w14:textId="33B4E7D5" w:rsidR="00BD1209" w:rsidRDefault="00BD1209">
          <w:pPr>
            <w:pStyle w:val="31"/>
            <w:tabs>
              <w:tab w:val="right" w:leader="dot" w:pos="8296"/>
            </w:tabs>
            <w:ind w:firstLine="480"/>
            <w:rPr>
              <w:rFonts w:asciiTheme="minorHAnsi" w:eastAsiaTheme="minorEastAsia" w:hAnsiTheme="minorHAnsi"/>
              <w:noProof/>
            </w:rPr>
          </w:pPr>
          <w:hyperlink w:anchor="_Toc200404497" w:history="1">
            <w:r w:rsidRPr="00851E62">
              <w:rPr>
                <w:rStyle w:val="af2"/>
                <w:noProof/>
              </w:rPr>
              <w:t xml:space="preserve">3.5.2 </w:t>
            </w:r>
            <w:r w:rsidRPr="00851E62">
              <w:rPr>
                <w:rStyle w:val="af2"/>
                <w:rFonts w:hint="eastAsia"/>
                <w:noProof/>
              </w:rPr>
              <w:t>資料分析</w:t>
            </w:r>
            <w:r>
              <w:rPr>
                <w:noProof/>
                <w:webHidden/>
              </w:rPr>
              <w:tab/>
            </w:r>
            <w:r>
              <w:rPr>
                <w:noProof/>
                <w:webHidden/>
              </w:rPr>
              <w:fldChar w:fldCharType="begin"/>
            </w:r>
            <w:r>
              <w:rPr>
                <w:noProof/>
                <w:webHidden/>
              </w:rPr>
              <w:instrText xml:space="preserve"> PAGEREF _Toc200404497 \h </w:instrText>
            </w:r>
            <w:r>
              <w:rPr>
                <w:noProof/>
                <w:webHidden/>
              </w:rPr>
            </w:r>
            <w:r>
              <w:rPr>
                <w:noProof/>
                <w:webHidden/>
              </w:rPr>
              <w:fldChar w:fldCharType="separate"/>
            </w:r>
            <w:r w:rsidR="00EE408B">
              <w:rPr>
                <w:noProof/>
                <w:webHidden/>
              </w:rPr>
              <w:t>54</w:t>
            </w:r>
            <w:r>
              <w:rPr>
                <w:noProof/>
                <w:webHidden/>
              </w:rPr>
              <w:fldChar w:fldCharType="end"/>
            </w:r>
          </w:hyperlink>
        </w:p>
        <w:p w14:paraId="50B5763E" w14:textId="1F1CF22D" w:rsidR="00BD1209" w:rsidRDefault="00BD1209">
          <w:pPr>
            <w:pStyle w:val="11"/>
            <w:tabs>
              <w:tab w:val="right" w:leader="dot" w:pos="8296"/>
            </w:tabs>
            <w:ind w:firstLine="480"/>
            <w:rPr>
              <w:rFonts w:asciiTheme="minorHAnsi" w:eastAsiaTheme="minorEastAsia" w:hAnsiTheme="minorHAnsi"/>
              <w:noProof/>
            </w:rPr>
          </w:pPr>
          <w:hyperlink w:anchor="_Toc200404498" w:history="1">
            <w:r w:rsidRPr="00851E62">
              <w:rPr>
                <w:rStyle w:val="af2"/>
                <w:rFonts w:hint="eastAsia"/>
                <w:noProof/>
              </w:rPr>
              <w:t>第四章、個案描述</w:t>
            </w:r>
            <w:r>
              <w:rPr>
                <w:noProof/>
                <w:webHidden/>
              </w:rPr>
              <w:tab/>
            </w:r>
            <w:r>
              <w:rPr>
                <w:noProof/>
                <w:webHidden/>
              </w:rPr>
              <w:fldChar w:fldCharType="begin"/>
            </w:r>
            <w:r>
              <w:rPr>
                <w:noProof/>
                <w:webHidden/>
              </w:rPr>
              <w:instrText xml:space="preserve"> PAGEREF _Toc200404498 \h </w:instrText>
            </w:r>
            <w:r>
              <w:rPr>
                <w:noProof/>
                <w:webHidden/>
              </w:rPr>
            </w:r>
            <w:r>
              <w:rPr>
                <w:noProof/>
                <w:webHidden/>
              </w:rPr>
              <w:fldChar w:fldCharType="separate"/>
            </w:r>
            <w:r w:rsidR="00EE408B">
              <w:rPr>
                <w:noProof/>
                <w:webHidden/>
              </w:rPr>
              <w:t>56</w:t>
            </w:r>
            <w:r>
              <w:rPr>
                <w:noProof/>
                <w:webHidden/>
              </w:rPr>
              <w:fldChar w:fldCharType="end"/>
            </w:r>
          </w:hyperlink>
        </w:p>
        <w:p w14:paraId="5C861445" w14:textId="2EE4F9A3" w:rsidR="00BD1209" w:rsidRDefault="00BD1209">
          <w:pPr>
            <w:pStyle w:val="21"/>
            <w:tabs>
              <w:tab w:val="right" w:leader="dot" w:pos="8296"/>
            </w:tabs>
            <w:ind w:firstLine="480"/>
            <w:rPr>
              <w:rFonts w:asciiTheme="minorHAnsi" w:eastAsiaTheme="minorEastAsia" w:hAnsiTheme="minorHAnsi"/>
              <w:noProof/>
            </w:rPr>
          </w:pPr>
          <w:hyperlink w:anchor="_Toc200404499" w:history="1">
            <w:r w:rsidRPr="00851E62">
              <w:rPr>
                <w:rStyle w:val="af2"/>
                <w:noProof/>
              </w:rPr>
              <w:t xml:space="preserve">4.1 </w:t>
            </w:r>
            <w:r w:rsidRPr="00851E62">
              <w:rPr>
                <w:rStyle w:val="af2"/>
                <w:rFonts w:hint="eastAsia"/>
                <w:noProof/>
              </w:rPr>
              <w:t>全球與台灣紡織產業現況</w:t>
            </w:r>
            <w:r>
              <w:rPr>
                <w:noProof/>
                <w:webHidden/>
              </w:rPr>
              <w:tab/>
            </w:r>
            <w:r>
              <w:rPr>
                <w:noProof/>
                <w:webHidden/>
              </w:rPr>
              <w:fldChar w:fldCharType="begin"/>
            </w:r>
            <w:r>
              <w:rPr>
                <w:noProof/>
                <w:webHidden/>
              </w:rPr>
              <w:instrText xml:space="preserve"> PAGEREF _Toc200404499 \h </w:instrText>
            </w:r>
            <w:r>
              <w:rPr>
                <w:noProof/>
                <w:webHidden/>
              </w:rPr>
            </w:r>
            <w:r>
              <w:rPr>
                <w:noProof/>
                <w:webHidden/>
              </w:rPr>
              <w:fldChar w:fldCharType="separate"/>
            </w:r>
            <w:r w:rsidR="00EE408B">
              <w:rPr>
                <w:noProof/>
                <w:webHidden/>
              </w:rPr>
              <w:t>56</w:t>
            </w:r>
            <w:r>
              <w:rPr>
                <w:noProof/>
                <w:webHidden/>
              </w:rPr>
              <w:fldChar w:fldCharType="end"/>
            </w:r>
          </w:hyperlink>
        </w:p>
        <w:p w14:paraId="1EC47C8D" w14:textId="2081A7A5" w:rsidR="00BD1209" w:rsidRDefault="00BD1209">
          <w:pPr>
            <w:pStyle w:val="21"/>
            <w:tabs>
              <w:tab w:val="right" w:leader="dot" w:pos="8296"/>
            </w:tabs>
            <w:ind w:firstLine="480"/>
            <w:rPr>
              <w:rFonts w:asciiTheme="minorHAnsi" w:eastAsiaTheme="minorEastAsia" w:hAnsiTheme="minorHAnsi"/>
              <w:noProof/>
            </w:rPr>
          </w:pPr>
          <w:hyperlink w:anchor="_Toc200404500" w:history="1">
            <w:r w:rsidRPr="00851E62">
              <w:rPr>
                <w:rStyle w:val="af2"/>
                <w:noProof/>
              </w:rPr>
              <w:t xml:space="preserve">4.2 </w:t>
            </w:r>
            <w:r w:rsidRPr="00851E62">
              <w:rPr>
                <w:rStyle w:val="af2"/>
                <w:rFonts w:hint="eastAsia"/>
                <w:noProof/>
              </w:rPr>
              <w:t>個案公司簡介</w:t>
            </w:r>
            <w:r>
              <w:rPr>
                <w:noProof/>
                <w:webHidden/>
              </w:rPr>
              <w:tab/>
            </w:r>
            <w:r>
              <w:rPr>
                <w:noProof/>
                <w:webHidden/>
              </w:rPr>
              <w:fldChar w:fldCharType="begin"/>
            </w:r>
            <w:r>
              <w:rPr>
                <w:noProof/>
                <w:webHidden/>
              </w:rPr>
              <w:instrText xml:space="preserve"> PAGEREF _Toc200404500 \h </w:instrText>
            </w:r>
            <w:r>
              <w:rPr>
                <w:noProof/>
                <w:webHidden/>
              </w:rPr>
            </w:r>
            <w:r>
              <w:rPr>
                <w:noProof/>
                <w:webHidden/>
              </w:rPr>
              <w:fldChar w:fldCharType="separate"/>
            </w:r>
            <w:r w:rsidR="00EE408B">
              <w:rPr>
                <w:noProof/>
                <w:webHidden/>
              </w:rPr>
              <w:t>57</w:t>
            </w:r>
            <w:r>
              <w:rPr>
                <w:noProof/>
                <w:webHidden/>
              </w:rPr>
              <w:fldChar w:fldCharType="end"/>
            </w:r>
          </w:hyperlink>
        </w:p>
        <w:p w14:paraId="72EAECC2" w14:textId="60646B3A" w:rsidR="00BD1209" w:rsidRDefault="00BD1209">
          <w:pPr>
            <w:pStyle w:val="11"/>
            <w:tabs>
              <w:tab w:val="right" w:leader="dot" w:pos="8296"/>
            </w:tabs>
            <w:ind w:firstLine="480"/>
            <w:rPr>
              <w:rFonts w:asciiTheme="minorHAnsi" w:eastAsiaTheme="minorEastAsia" w:hAnsiTheme="minorHAnsi"/>
              <w:noProof/>
            </w:rPr>
          </w:pPr>
          <w:hyperlink w:anchor="_Toc200404501" w:history="1">
            <w:r w:rsidRPr="00851E62">
              <w:rPr>
                <w:rStyle w:val="af2"/>
                <w:rFonts w:hint="eastAsia"/>
                <w:noProof/>
              </w:rPr>
              <w:t>第五章、個案分析</w:t>
            </w:r>
            <w:r>
              <w:rPr>
                <w:noProof/>
                <w:webHidden/>
              </w:rPr>
              <w:tab/>
            </w:r>
            <w:r>
              <w:rPr>
                <w:noProof/>
                <w:webHidden/>
              </w:rPr>
              <w:fldChar w:fldCharType="begin"/>
            </w:r>
            <w:r>
              <w:rPr>
                <w:noProof/>
                <w:webHidden/>
              </w:rPr>
              <w:instrText xml:space="preserve"> PAGEREF _Toc200404501 \h </w:instrText>
            </w:r>
            <w:r>
              <w:rPr>
                <w:noProof/>
                <w:webHidden/>
              </w:rPr>
            </w:r>
            <w:r>
              <w:rPr>
                <w:noProof/>
                <w:webHidden/>
              </w:rPr>
              <w:fldChar w:fldCharType="separate"/>
            </w:r>
            <w:r w:rsidR="00EE408B">
              <w:rPr>
                <w:noProof/>
                <w:webHidden/>
              </w:rPr>
              <w:t>58</w:t>
            </w:r>
            <w:r>
              <w:rPr>
                <w:noProof/>
                <w:webHidden/>
              </w:rPr>
              <w:fldChar w:fldCharType="end"/>
            </w:r>
          </w:hyperlink>
        </w:p>
        <w:p w14:paraId="3989CFE1" w14:textId="4D3E8B55" w:rsidR="00BD1209" w:rsidRDefault="00BD1209">
          <w:pPr>
            <w:pStyle w:val="21"/>
            <w:tabs>
              <w:tab w:val="right" w:leader="dot" w:pos="8296"/>
            </w:tabs>
            <w:ind w:firstLine="480"/>
            <w:rPr>
              <w:rFonts w:asciiTheme="minorHAnsi" w:eastAsiaTheme="minorEastAsia" w:hAnsiTheme="minorHAnsi"/>
              <w:noProof/>
            </w:rPr>
          </w:pPr>
          <w:hyperlink w:anchor="_Toc200404502" w:history="1">
            <w:r w:rsidRPr="00851E62">
              <w:rPr>
                <w:rStyle w:val="af2"/>
                <w:noProof/>
              </w:rPr>
              <w:t xml:space="preserve">5.1 </w:t>
            </w:r>
            <w:r w:rsidRPr="00851E62">
              <w:rPr>
                <w:rStyle w:val="af2"/>
                <w:rFonts w:hint="eastAsia"/>
                <w:noProof/>
              </w:rPr>
              <w:t>台灣通用紡織科技股份有限公司（</w:t>
            </w:r>
            <w:r w:rsidRPr="00851E62">
              <w:rPr>
                <w:rStyle w:val="af2"/>
                <w:noProof/>
              </w:rPr>
              <w:t>Frontier.cool</w:t>
            </w:r>
            <w:r w:rsidRPr="00851E62">
              <w:rPr>
                <w:rStyle w:val="af2"/>
                <w:rFonts w:hint="eastAsia"/>
                <w:noProof/>
              </w:rPr>
              <w:t>）</w:t>
            </w:r>
            <w:r>
              <w:rPr>
                <w:noProof/>
                <w:webHidden/>
              </w:rPr>
              <w:tab/>
            </w:r>
            <w:r>
              <w:rPr>
                <w:noProof/>
                <w:webHidden/>
              </w:rPr>
              <w:fldChar w:fldCharType="begin"/>
            </w:r>
            <w:r>
              <w:rPr>
                <w:noProof/>
                <w:webHidden/>
              </w:rPr>
              <w:instrText xml:space="preserve"> PAGEREF _Toc200404502 \h </w:instrText>
            </w:r>
            <w:r>
              <w:rPr>
                <w:noProof/>
                <w:webHidden/>
              </w:rPr>
            </w:r>
            <w:r>
              <w:rPr>
                <w:noProof/>
                <w:webHidden/>
              </w:rPr>
              <w:fldChar w:fldCharType="separate"/>
            </w:r>
            <w:r w:rsidR="00EE408B">
              <w:rPr>
                <w:noProof/>
                <w:webHidden/>
              </w:rPr>
              <w:t>58</w:t>
            </w:r>
            <w:r>
              <w:rPr>
                <w:noProof/>
                <w:webHidden/>
              </w:rPr>
              <w:fldChar w:fldCharType="end"/>
            </w:r>
          </w:hyperlink>
        </w:p>
        <w:p w14:paraId="76F8B8E3" w14:textId="45DF979F" w:rsidR="00BD1209" w:rsidRDefault="00BD1209">
          <w:pPr>
            <w:pStyle w:val="31"/>
            <w:tabs>
              <w:tab w:val="right" w:leader="dot" w:pos="8296"/>
            </w:tabs>
            <w:ind w:firstLine="480"/>
            <w:rPr>
              <w:rFonts w:asciiTheme="minorHAnsi" w:eastAsiaTheme="minorEastAsia" w:hAnsiTheme="minorHAnsi"/>
              <w:noProof/>
            </w:rPr>
          </w:pPr>
          <w:hyperlink w:anchor="_Toc200404503" w:history="1">
            <w:r w:rsidRPr="00851E62">
              <w:rPr>
                <w:rStyle w:val="af2"/>
                <w:noProof/>
              </w:rPr>
              <w:t xml:space="preserve">5.1.1 </w:t>
            </w:r>
            <w:r w:rsidRPr="00851E62">
              <w:rPr>
                <w:rStyle w:val="af2"/>
                <w:rFonts w:hint="eastAsia"/>
                <w:noProof/>
              </w:rPr>
              <w:t>能動性</w:t>
            </w:r>
            <w:r w:rsidRPr="00851E62">
              <w:rPr>
                <w:rStyle w:val="af2"/>
                <w:rFonts w:ascii="標楷體" w:hAnsi="標楷體" w:hint="eastAsia"/>
                <w:noProof/>
              </w:rPr>
              <w:t>－</w:t>
            </w:r>
            <w:r w:rsidRPr="00851E62">
              <w:rPr>
                <w:rStyle w:val="af2"/>
                <w:rFonts w:hint="eastAsia"/>
                <w:noProof/>
              </w:rPr>
              <w:t>問題</w:t>
            </w:r>
            <w:r>
              <w:rPr>
                <w:noProof/>
                <w:webHidden/>
              </w:rPr>
              <w:tab/>
            </w:r>
            <w:r>
              <w:rPr>
                <w:noProof/>
                <w:webHidden/>
              </w:rPr>
              <w:fldChar w:fldCharType="begin"/>
            </w:r>
            <w:r>
              <w:rPr>
                <w:noProof/>
                <w:webHidden/>
              </w:rPr>
              <w:instrText xml:space="preserve"> PAGEREF _Toc200404503 \h </w:instrText>
            </w:r>
            <w:r>
              <w:rPr>
                <w:noProof/>
                <w:webHidden/>
              </w:rPr>
            </w:r>
            <w:r>
              <w:rPr>
                <w:noProof/>
                <w:webHidden/>
              </w:rPr>
              <w:fldChar w:fldCharType="separate"/>
            </w:r>
            <w:r w:rsidR="00EE408B">
              <w:rPr>
                <w:noProof/>
                <w:webHidden/>
              </w:rPr>
              <w:t>58</w:t>
            </w:r>
            <w:r>
              <w:rPr>
                <w:noProof/>
                <w:webHidden/>
              </w:rPr>
              <w:fldChar w:fldCharType="end"/>
            </w:r>
          </w:hyperlink>
        </w:p>
        <w:p w14:paraId="3ED9C79D" w14:textId="015B4B8D" w:rsidR="00BD1209" w:rsidRDefault="00BD1209">
          <w:pPr>
            <w:pStyle w:val="31"/>
            <w:tabs>
              <w:tab w:val="right" w:leader="dot" w:pos="8296"/>
            </w:tabs>
            <w:ind w:firstLine="480"/>
            <w:rPr>
              <w:rFonts w:asciiTheme="minorHAnsi" w:eastAsiaTheme="minorEastAsia" w:hAnsiTheme="minorHAnsi"/>
              <w:noProof/>
            </w:rPr>
          </w:pPr>
          <w:hyperlink w:anchor="_Toc200404504" w:history="1">
            <w:r w:rsidRPr="00851E62">
              <w:rPr>
                <w:rStyle w:val="af2"/>
                <w:noProof/>
              </w:rPr>
              <w:t xml:space="preserve">5.1.2 </w:t>
            </w:r>
            <w:r w:rsidRPr="00851E62">
              <w:rPr>
                <w:rStyle w:val="af2"/>
                <w:rFonts w:hint="eastAsia"/>
                <w:noProof/>
              </w:rPr>
              <w:t>能動性</w:t>
            </w:r>
            <w:r w:rsidRPr="00851E62">
              <w:rPr>
                <w:rStyle w:val="af2"/>
                <w:rFonts w:ascii="標楷體" w:hAnsi="標楷體" w:hint="eastAsia"/>
                <w:noProof/>
              </w:rPr>
              <w:t>－</w:t>
            </w:r>
            <w:r w:rsidRPr="00851E62">
              <w:rPr>
                <w:rStyle w:val="af2"/>
                <w:rFonts w:hint="eastAsia"/>
                <w:noProof/>
              </w:rPr>
              <w:t>意圖</w:t>
            </w:r>
            <w:r>
              <w:rPr>
                <w:noProof/>
                <w:webHidden/>
              </w:rPr>
              <w:tab/>
            </w:r>
            <w:r>
              <w:rPr>
                <w:noProof/>
                <w:webHidden/>
              </w:rPr>
              <w:fldChar w:fldCharType="begin"/>
            </w:r>
            <w:r>
              <w:rPr>
                <w:noProof/>
                <w:webHidden/>
              </w:rPr>
              <w:instrText xml:space="preserve"> PAGEREF _Toc200404504 \h </w:instrText>
            </w:r>
            <w:r>
              <w:rPr>
                <w:noProof/>
                <w:webHidden/>
              </w:rPr>
            </w:r>
            <w:r>
              <w:rPr>
                <w:noProof/>
                <w:webHidden/>
              </w:rPr>
              <w:fldChar w:fldCharType="separate"/>
            </w:r>
            <w:r w:rsidR="00EE408B">
              <w:rPr>
                <w:noProof/>
                <w:webHidden/>
              </w:rPr>
              <w:t>59</w:t>
            </w:r>
            <w:r>
              <w:rPr>
                <w:noProof/>
                <w:webHidden/>
              </w:rPr>
              <w:fldChar w:fldCharType="end"/>
            </w:r>
          </w:hyperlink>
        </w:p>
        <w:p w14:paraId="43CBA249" w14:textId="698339DA" w:rsidR="00BD1209" w:rsidRDefault="00BD1209">
          <w:pPr>
            <w:pStyle w:val="31"/>
            <w:tabs>
              <w:tab w:val="right" w:leader="dot" w:pos="8296"/>
            </w:tabs>
            <w:ind w:firstLine="480"/>
            <w:rPr>
              <w:rFonts w:asciiTheme="minorHAnsi" w:eastAsiaTheme="minorEastAsia" w:hAnsiTheme="minorHAnsi"/>
              <w:noProof/>
            </w:rPr>
          </w:pPr>
          <w:hyperlink w:anchor="_Toc200404505" w:history="1">
            <w:r w:rsidRPr="00851E62">
              <w:rPr>
                <w:rStyle w:val="af2"/>
                <w:noProof/>
              </w:rPr>
              <w:t xml:space="preserve">5.1.3 </w:t>
            </w:r>
            <w:r w:rsidRPr="00851E62">
              <w:rPr>
                <w:rStyle w:val="af2"/>
                <w:rFonts w:hint="eastAsia"/>
                <w:noProof/>
              </w:rPr>
              <w:t>目的</w:t>
            </w:r>
            <w:r>
              <w:rPr>
                <w:noProof/>
                <w:webHidden/>
              </w:rPr>
              <w:tab/>
            </w:r>
            <w:r>
              <w:rPr>
                <w:noProof/>
                <w:webHidden/>
              </w:rPr>
              <w:fldChar w:fldCharType="begin"/>
            </w:r>
            <w:r>
              <w:rPr>
                <w:noProof/>
                <w:webHidden/>
              </w:rPr>
              <w:instrText xml:space="preserve"> PAGEREF _Toc200404505 \h </w:instrText>
            </w:r>
            <w:r>
              <w:rPr>
                <w:noProof/>
                <w:webHidden/>
              </w:rPr>
            </w:r>
            <w:r>
              <w:rPr>
                <w:noProof/>
                <w:webHidden/>
              </w:rPr>
              <w:fldChar w:fldCharType="separate"/>
            </w:r>
            <w:r w:rsidR="00EE408B">
              <w:rPr>
                <w:noProof/>
                <w:webHidden/>
              </w:rPr>
              <w:t>60</w:t>
            </w:r>
            <w:r>
              <w:rPr>
                <w:noProof/>
                <w:webHidden/>
              </w:rPr>
              <w:fldChar w:fldCharType="end"/>
            </w:r>
          </w:hyperlink>
        </w:p>
        <w:p w14:paraId="761D9299" w14:textId="7F1CEE43" w:rsidR="00BD1209" w:rsidRDefault="00BD1209">
          <w:pPr>
            <w:pStyle w:val="21"/>
            <w:tabs>
              <w:tab w:val="right" w:leader="dot" w:pos="8296"/>
            </w:tabs>
            <w:ind w:firstLine="480"/>
            <w:rPr>
              <w:rFonts w:asciiTheme="minorHAnsi" w:eastAsiaTheme="minorEastAsia" w:hAnsiTheme="minorHAnsi"/>
              <w:noProof/>
            </w:rPr>
          </w:pPr>
          <w:hyperlink w:anchor="_Toc200404506" w:history="1">
            <w:r w:rsidRPr="00851E62">
              <w:rPr>
                <w:rStyle w:val="af2"/>
                <w:noProof/>
              </w:rPr>
              <w:t xml:space="preserve">5.2 </w:t>
            </w:r>
            <w:r w:rsidRPr="00851E62">
              <w:rPr>
                <w:rStyle w:val="af2"/>
                <w:rFonts w:hint="eastAsia"/>
                <w:noProof/>
              </w:rPr>
              <w:t>第一階段：開源與協作</w:t>
            </w:r>
            <w:r>
              <w:rPr>
                <w:noProof/>
                <w:webHidden/>
              </w:rPr>
              <w:tab/>
            </w:r>
            <w:r>
              <w:rPr>
                <w:noProof/>
                <w:webHidden/>
              </w:rPr>
              <w:fldChar w:fldCharType="begin"/>
            </w:r>
            <w:r>
              <w:rPr>
                <w:noProof/>
                <w:webHidden/>
              </w:rPr>
              <w:instrText xml:space="preserve"> PAGEREF _Toc200404506 \h </w:instrText>
            </w:r>
            <w:r>
              <w:rPr>
                <w:noProof/>
                <w:webHidden/>
              </w:rPr>
            </w:r>
            <w:r>
              <w:rPr>
                <w:noProof/>
                <w:webHidden/>
              </w:rPr>
              <w:fldChar w:fldCharType="separate"/>
            </w:r>
            <w:r w:rsidR="00EE408B">
              <w:rPr>
                <w:noProof/>
                <w:webHidden/>
              </w:rPr>
              <w:t>63</w:t>
            </w:r>
            <w:r>
              <w:rPr>
                <w:noProof/>
                <w:webHidden/>
              </w:rPr>
              <w:fldChar w:fldCharType="end"/>
            </w:r>
          </w:hyperlink>
        </w:p>
        <w:p w14:paraId="678DEDBE" w14:textId="16EB02F5" w:rsidR="00BD1209" w:rsidRDefault="00BD1209">
          <w:pPr>
            <w:pStyle w:val="31"/>
            <w:tabs>
              <w:tab w:val="right" w:leader="dot" w:pos="8296"/>
            </w:tabs>
            <w:ind w:firstLine="480"/>
            <w:rPr>
              <w:rFonts w:asciiTheme="minorHAnsi" w:eastAsiaTheme="minorEastAsia" w:hAnsiTheme="minorHAnsi"/>
              <w:noProof/>
            </w:rPr>
          </w:pPr>
          <w:hyperlink w:anchor="_Toc200404507" w:history="1">
            <w:r w:rsidRPr="00851E62">
              <w:rPr>
                <w:rStyle w:val="af2"/>
                <w:noProof/>
              </w:rPr>
              <w:t xml:space="preserve">5.2.1 </w:t>
            </w:r>
            <w:r w:rsidRPr="00851E62">
              <w:rPr>
                <w:rStyle w:val="af2"/>
                <w:rFonts w:hint="eastAsia"/>
                <w:noProof/>
              </w:rPr>
              <w:t>產業需求</w:t>
            </w:r>
            <w:r>
              <w:rPr>
                <w:noProof/>
                <w:webHidden/>
              </w:rPr>
              <w:tab/>
            </w:r>
            <w:r>
              <w:rPr>
                <w:noProof/>
                <w:webHidden/>
              </w:rPr>
              <w:fldChar w:fldCharType="begin"/>
            </w:r>
            <w:r>
              <w:rPr>
                <w:noProof/>
                <w:webHidden/>
              </w:rPr>
              <w:instrText xml:space="preserve"> PAGEREF _Toc200404507 \h </w:instrText>
            </w:r>
            <w:r>
              <w:rPr>
                <w:noProof/>
                <w:webHidden/>
              </w:rPr>
            </w:r>
            <w:r>
              <w:rPr>
                <w:noProof/>
                <w:webHidden/>
              </w:rPr>
              <w:fldChar w:fldCharType="separate"/>
            </w:r>
            <w:r w:rsidR="00EE408B">
              <w:rPr>
                <w:noProof/>
                <w:webHidden/>
              </w:rPr>
              <w:t>63</w:t>
            </w:r>
            <w:r>
              <w:rPr>
                <w:noProof/>
                <w:webHidden/>
              </w:rPr>
              <w:fldChar w:fldCharType="end"/>
            </w:r>
          </w:hyperlink>
        </w:p>
        <w:p w14:paraId="4AE67D18" w14:textId="4EE73331" w:rsidR="00BD1209" w:rsidRDefault="00BD1209">
          <w:pPr>
            <w:pStyle w:val="31"/>
            <w:tabs>
              <w:tab w:val="right" w:leader="dot" w:pos="8296"/>
            </w:tabs>
            <w:ind w:firstLine="480"/>
            <w:rPr>
              <w:rFonts w:asciiTheme="minorHAnsi" w:eastAsiaTheme="minorEastAsia" w:hAnsiTheme="minorHAnsi"/>
              <w:noProof/>
            </w:rPr>
          </w:pPr>
          <w:hyperlink w:anchor="_Toc200404508" w:history="1">
            <w:r w:rsidRPr="00851E62">
              <w:rPr>
                <w:rStyle w:val="af2"/>
                <w:noProof/>
              </w:rPr>
              <w:t xml:space="preserve">5.2.2 </w:t>
            </w:r>
            <w:r w:rsidRPr="00851E62">
              <w:rPr>
                <w:rStyle w:val="af2"/>
                <w:rFonts w:hint="eastAsia"/>
                <w:noProof/>
              </w:rPr>
              <w:t>企業能力</w:t>
            </w:r>
            <w:r>
              <w:rPr>
                <w:noProof/>
                <w:webHidden/>
              </w:rPr>
              <w:tab/>
            </w:r>
            <w:r>
              <w:rPr>
                <w:noProof/>
                <w:webHidden/>
              </w:rPr>
              <w:fldChar w:fldCharType="begin"/>
            </w:r>
            <w:r>
              <w:rPr>
                <w:noProof/>
                <w:webHidden/>
              </w:rPr>
              <w:instrText xml:space="preserve"> PAGEREF _Toc200404508 \h </w:instrText>
            </w:r>
            <w:r>
              <w:rPr>
                <w:noProof/>
                <w:webHidden/>
              </w:rPr>
            </w:r>
            <w:r>
              <w:rPr>
                <w:noProof/>
                <w:webHidden/>
              </w:rPr>
              <w:fldChar w:fldCharType="separate"/>
            </w:r>
            <w:r w:rsidR="00EE408B">
              <w:rPr>
                <w:noProof/>
                <w:webHidden/>
              </w:rPr>
              <w:t>64</w:t>
            </w:r>
            <w:r>
              <w:rPr>
                <w:noProof/>
                <w:webHidden/>
              </w:rPr>
              <w:fldChar w:fldCharType="end"/>
            </w:r>
          </w:hyperlink>
        </w:p>
        <w:p w14:paraId="0759F137" w14:textId="220EDBD4" w:rsidR="00BD1209" w:rsidRDefault="00BD1209">
          <w:pPr>
            <w:pStyle w:val="31"/>
            <w:tabs>
              <w:tab w:val="right" w:leader="dot" w:pos="8296"/>
            </w:tabs>
            <w:ind w:firstLine="480"/>
            <w:rPr>
              <w:rFonts w:asciiTheme="minorHAnsi" w:eastAsiaTheme="minorEastAsia" w:hAnsiTheme="minorHAnsi"/>
              <w:noProof/>
            </w:rPr>
          </w:pPr>
          <w:hyperlink w:anchor="_Toc200404509" w:history="1">
            <w:r w:rsidRPr="00851E62">
              <w:rPr>
                <w:rStyle w:val="af2"/>
                <w:noProof/>
              </w:rPr>
              <w:t xml:space="preserve">5.2.3 </w:t>
            </w:r>
            <w:r w:rsidRPr="00851E62">
              <w:rPr>
                <w:rStyle w:val="af2"/>
                <w:rFonts w:hint="eastAsia"/>
                <w:noProof/>
              </w:rPr>
              <w:t>探索可供性</w:t>
            </w:r>
            <w:r>
              <w:rPr>
                <w:noProof/>
                <w:webHidden/>
              </w:rPr>
              <w:tab/>
            </w:r>
            <w:r>
              <w:rPr>
                <w:noProof/>
                <w:webHidden/>
              </w:rPr>
              <w:fldChar w:fldCharType="begin"/>
            </w:r>
            <w:r>
              <w:rPr>
                <w:noProof/>
                <w:webHidden/>
              </w:rPr>
              <w:instrText xml:space="preserve"> PAGEREF _Toc200404509 \h </w:instrText>
            </w:r>
            <w:r>
              <w:rPr>
                <w:noProof/>
                <w:webHidden/>
              </w:rPr>
            </w:r>
            <w:r>
              <w:rPr>
                <w:noProof/>
                <w:webHidden/>
              </w:rPr>
              <w:fldChar w:fldCharType="separate"/>
            </w:r>
            <w:r w:rsidR="00EE408B">
              <w:rPr>
                <w:noProof/>
                <w:webHidden/>
              </w:rPr>
              <w:t>65</w:t>
            </w:r>
            <w:r>
              <w:rPr>
                <w:noProof/>
                <w:webHidden/>
              </w:rPr>
              <w:fldChar w:fldCharType="end"/>
            </w:r>
          </w:hyperlink>
        </w:p>
        <w:p w14:paraId="20878940" w14:textId="33136909" w:rsidR="00BD1209" w:rsidRDefault="00BD1209">
          <w:pPr>
            <w:pStyle w:val="31"/>
            <w:tabs>
              <w:tab w:val="right" w:leader="dot" w:pos="8296"/>
            </w:tabs>
            <w:ind w:firstLine="480"/>
            <w:rPr>
              <w:rFonts w:asciiTheme="minorHAnsi" w:eastAsiaTheme="minorEastAsia" w:hAnsiTheme="minorHAnsi"/>
              <w:noProof/>
            </w:rPr>
          </w:pPr>
          <w:hyperlink w:anchor="_Toc200404510" w:history="1">
            <w:r w:rsidRPr="00851E62">
              <w:rPr>
                <w:rStyle w:val="af2"/>
                <w:noProof/>
              </w:rPr>
              <w:t xml:space="preserve">5.2.4 </w:t>
            </w:r>
            <w:r w:rsidRPr="00851E62">
              <w:rPr>
                <w:rStyle w:val="af2"/>
                <w:rFonts w:hint="eastAsia"/>
                <w:noProof/>
              </w:rPr>
              <w:t>深耕運用</w:t>
            </w:r>
            <w:r>
              <w:rPr>
                <w:noProof/>
                <w:webHidden/>
              </w:rPr>
              <w:tab/>
            </w:r>
            <w:r>
              <w:rPr>
                <w:noProof/>
                <w:webHidden/>
              </w:rPr>
              <w:fldChar w:fldCharType="begin"/>
            </w:r>
            <w:r>
              <w:rPr>
                <w:noProof/>
                <w:webHidden/>
              </w:rPr>
              <w:instrText xml:space="preserve"> PAGEREF _Toc200404510 \h </w:instrText>
            </w:r>
            <w:r>
              <w:rPr>
                <w:noProof/>
                <w:webHidden/>
              </w:rPr>
            </w:r>
            <w:r>
              <w:rPr>
                <w:noProof/>
                <w:webHidden/>
              </w:rPr>
              <w:fldChar w:fldCharType="separate"/>
            </w:r>
            <w:r w:rsidR="00EE408B">
              <w:rPr>
                <w:noProof/>
                <w:webHidden/>
              </w:rPr>
              <w:t>66</w:t>
            </w:r>
            <w:r>
              <w:rPr>
                <w:noProof/>
                <w:webHidden/>
              </w:rPr>
              <w:fldChar w:fldCharType="end"/>
            </w:r>
          </w:hyperlink>
        </w:p>
        <w:p w14:paraId="0AA90D8E" w14:textId="4E6334CE" w:rsidR="00BD1209" w:rsidRDefault="00BD1209">
          <w:pPr>
            <w:pStyle w:val="31"/>
            <w:tabs>
              <w:tab w:val="right" w:leader="dot" w:pos="8296"/>
            </w:tabs>
            <w:ind w:firstLine="480"/>
            <w:rPr>
              <w:rFonts w:asciiTheme="minorHAnsi" w:eastAsiaTheme="minorEastAsia" w:hAnsiTheme="minorHAnsi"/>
              <w:noProof/>
            </w:rPr>
          </w:pPr>
          <w:hyperlink w:anchor="_Toc200404511" w:history="1">
            <w:r w:rsidRPr="00851E62">
              <w:rPr>
                <w:rStyle w:val="af2"/>
                <w:noProof/>
              </w:rPr>
              <w:t xml:space="preserve">5.2.5 </w:t>
            </w:r>
            <w:r w:rsidRPr="00851E62">
              <w:rPr>
                <w:rStyle w:val="af2"/>
                <w:rFonts w:hint="eastAsia"/>
                <w:noProof/>
              </w:rPr>
              <w:t>創新探索</w:t>
            </w:r>
            <w:r>
              <w:rPr>
                <w:noProof/>
                <w:webHidden/>
              </w:rPr>
              <w:tab/>
            </w:r>
            <w:r>
              <w:rPr>
                <w:noProof/>
                <w:webHidden/>
              </w:rPr>
              <w:fldChar w:fldCharType="begin"/>
            </w:r>
            <w:r>
              <w:rPr>
                <w:noProof/>
                <w:webHidden/>
              </w:rPr>
              <w:instrText xml:space="preserve"> PAGEREF _Toc200404511 \h </w:instrText>
            </w:r>
            <w:r>
              <w:rPr>
                <w:noProof/>
                <w:webHidden/>
              </w:rPr>
            </w:r>
            <w:r>
              <w:rPr>
                <w:noProof/>
                <w:webHidden/>
              </w:rPr>
              <w:fldChar w:fldCharType="separate"/>
            </w:r>
            <w:r w:rsidR="00EE408B">
              <w:rPr>
                <w:noProof/>
                <w:webHidden/>
              </w:rPr>
              <w:t>68</w:t>
            </w:r>
            <w:r>
              <w:rPr>
                <w:noProof/>
                <w:webHidden/>
              </w:rPr>
              <w:fldChar w:fldCharType="end"/>
            </w:r>
          </w:hyperlink>
        </w:p>
        <w:p w14:paraId="1279C7FF" w14:textId="0B055D04" w:rsidR="00BD1209" w:rsidRDefault="00BD1209">
          <w:pPr>
            <w:pStyle w:val="31"/>
            <w:tabs>
              <w:tab w:val="right" w:leader="dot" w:pos="8296"/>
            </w:tabs>
            <w:ind w:firstLine="480"/>
            <w:rPr>
              <w:rFonts w:asciiTheme="minorHAnsi" w:eastAsiaTheme="minorEastAsia" w:hAnsiTheme="minorHAnsi"/>
              <w:noProof/>
            </w:rPr>
          </w:pPr>
          <w:hyperlink w:anchor="_Toc200404512" w:history="1">
            <w:r w:rsidRPr="00851E62">
              <w:rPr>
                <w:rStyle w:val="af2"/>
                <w:noProof/>
              </w:rPr>
              <w:t xml:space="preserve">5.2.6 </w:t>
            </w:r>
            <w:r w:rsidRPr="00851E62">
              <w:rPr>
                <w:rStyle w:val="af2"/>
                <w:rFonts w:hint="eastAsia"/>
                <w:noProof/>
              </w:rPr>
              <w:t>平衡機制</w:t>
            </w:r>
            <w:r>
              <w:rPr>
                <w:noProof/>
                <w:webHidden/>
              </w:rPr>
              <w:tab/>
            </w:r>
            <w:r>
              <w:rPr>
                <w:noProof/>
                <w:webHidden/>
              </w:rPr>
              <w:fldChar w:fldCharType="begin"/>
            </w:r>
            <w:r>
              <w:rPr>
                <w:noProof/>
                <w:webHidden/>
              </w:rPr>
              <w:instrText xml:space="preserve"> PAGEREF _Toc200404512 \h </w:instrText>
            </w:r>
            <w:r>
              <w:rPr>
                <w:noProof/>
                <w:webHidden/>
              </w:rPr>
            </w:r>
            <w:r>
              <w:rPr>
                <w:noProof/>
                <w:webHidden/>
              </w:rPr>
              <w:fldChar w:fldCharType="separate"/>
            </w:r>
            <w:r w:rsidR="00EE408B">
              <w:rPr>
                <w:noProof/>
                <w:webHidden/>
              </w:rPr>
              <w:t>69</w:t>
            </w:r>
            <w:r>
              <w:rPr>
                <w:noProof/>
                <w:webHidden/>
              </w:rPr>
              <w:fldChar w:fldCharType="end"/>
            </w:r>
          </w:hyperlink>
        </w:p>
        <w:p w14:paraId="64FA3915" w14:textId="6A2EA5FB" w:rsidR="00BD1209" w:rsidRDefault="00BD1209">
          <w:pPr>
            <w:pStyle w:val="31"/>
            <w:tabs>
              <w:tab w:val="right" w:leader="dot" w:pos="8296"/>
            </w:tabs>
            <w:ind w:firstLine="480"/>
            <w:rPr>
              <w:rFonts w:asciiTheme="minorHAnsi" w:eastAsiaTheme="minorEastAsia" w:hAnsiTheme="minorHAnsi"/>
              <w:noProof/>
            </w:rPr>
          </w:pPr>
          <w:hyperlink w:anchor="_Toc200404513" w:history="1">
            <w:r w:rsidRPr="00851E62">
              <w:rPr>
                <w:rStyle w:val="af2"/>
                <w:noProof/>
              </w:rPr>
              <w:t xml:space="preserve">5.2.7 </w:t>
            </w:r>
            <w:r w:rsidRPr="00851E62">
              <w:rPr>
                <w:rStyle w:val="af2"/>
                <w:rFonts w:hint="eastAsia"/>
                <w:noProof/>
              </w:rPr>
              <w:t>數位創新結果</w:t>
            </w:r>
            <w:r>
              <w:rPr>
                <w:noProof/>
                <w:webHidden/>
              </w:rPr>
              <w:tab/>
            </w:r>
            <w:r>
              <w:rPr>
                <w:noProof/>
                <w:webHidden/>
              </w:rPr>
              <w:fldChar w:fldCharType="begin"/>
            </w:r>
            <w:r>
              <w:rPr>
                <w:noProof/>
                <w:webHidden/>
              </w:rPr>
              <w:instrText xml:space="preserve"> PAGEREF _Toc200404513 \h </w:instrText>
            </w:r>
            <w:r>
              <w:rPr>
                <w:noProof/>
                <w:webHidden/>
              </w:rPr>
            </w:r>
            <w:r>
              <w:rPr>
                <w:noProof/>
                <w:webHidden/>
              </w:rPr>
              <w:fldChar w:fldCharType="separate"/>
            </w:r>
            <w:r w:rsidR="00EE408B">
              <w:rPr>
                <w:noProof/>
                <w:webHidden/>
              </w:rPr>
              <w:t>70</w:t>
            </w:r>
            <w:r>
              <w:rPr>
                <w:noProof/>
                <w:webHidden/>
              </w:rPr>
              <w:fldChar w:fldCharType="end"/>
            </w:r>
          </w:hyperlink>
        </w:p>
        <w:p w14:paraId="6E6CC45A" w14:textId="67DBAD8B" w:rsidR="00BD1209" w:rsidRDefault="00BD1209">
          <w:pPr>
            <w:pStyle w:val="21"/>
            <w:tabs>
              <w:tab w:val="right" w:leader="dot" w:pos="8296"/>
            </w:tabs>
            <w:ind w:firstLine="480"/>
            <w:rPr>
              <w:rFonts w:asciiTheme="minorHAnsi" w:eastAsiaTheme="minorEastAsia" w:hAnsiTheme="minorHAnsi"/>
              <w:noProof/>
            </w:rPr>
          </w:pPr>
          <w:hyperlink w:anchor="_Toc200404514" w:history="1">
            <w:r w:rsidRPr="00851E62">
              <w:rPr>
                <w:rStyle w:val="af2"/>
                <w:noProof/>
              </w:rPr>
              <w:t xml:space="preserve">5.3 </w:t>
            </w:r>
            <w:r w:rsidRPr="00851E62">
              <w:rPr>
                <w:rStyle w:val="af2"/>
                <w:rFonts w:hint="eastAsia"/>
                <w:noProof/>
              </w:rPr>
              <w:t>第二階段：資安與私有</w:t>
            </w:r>
            <w:r>
              <w:rPr>
                <w:noProof/>
                <w:webHidden/>
              </w:rPr>
              <w:tab/>
            </w:r>
            <w:r>
              <w:rPr>
                <w:noProof/>
                <w:webHidden/>
              </w:rPr>
              <w:fldChar w:fldCharType="begin"/>
            </w:r>
            <w:r>
              <w:rPr>
                <w:noProof/>
                <w:webHidden/>
              </w:rPr>
              <w:instrText xml:space="preserve"> PAGEREF _Toc200404514 \h </w:instrText>
            </w:r>
            <w:r>
              <w:rPr>
                <w:noProof/>
                <w:webHidden/>
              </w:rPr>
            </w:r>
            <w:r>
              <w:rPr>
                <w:noProof/>
                <w:webHidden/>
              </w:rPr>
              <w:fldChar w:fldCharType="separate"/>
            </w:r>
            <w:r w:rsidR="00EE408B">
              <w:rPr>
                <w:noProof/>
                <w:webHidden/>
              </w:rPr>
              <w:t>73</w:t>
            </w:r>
            <w:r>
              <w:rPr>
                <w:noProof/>
                <w:webHidden/>
              </w:rPr>
              <w:fldChar w:fldCharType="end"/>
            </w:r>
          </w:hyperlink>
        </w:p>
        <w:p w14:paraId="5DB595D9" w14:textId="4485D298" w:rsidR="00BD1209" w:rsidRDefault="00BD1209">
          <w:pPr>
            <w:pStyle w:val="31"/>
            <w:tabs>
              <w:tab w:val="right" w:leader="dot" w:pos="8296"/>
            </w:tabs>
            <w:ind w:firstLine="480"/>
            <w:rPr>
              <w:rFonts w:asciiTheme="minorHAnsi" w:eastAsiaTheme="minorEastAsia" w:hAnsiTheme="minorHAnsi"/>
              <w:noProof/>
            </w:rPr>
          </w:pPr>
          <w:hyperlink w:anchor="_Toc200404515" w:history="1">
            <w:r w:rsidRPr="00851E62">
              <w:rPr>
                <w:rStyle w:val="af2"/>
                <w:noProof/>
              </w:rPr>
              <w:t xml:space="preserve">5.3.1 </w:t>
            </w:r>
            <w:r w:rsidRPr="00851E62">
              <w:rPr>
                <w:rStyle w:val="af2"/>
                <w:rFonts w:hint="eastAsia"/>
                <w:noProof/>
              </w:rPr>
              <w:t>產業需求</w:t>
            </w:r>
            <w:r>
              <w:rPr>
                <w:noProof/>
                <w:webHidden/>
              </w:rPr>
              <w:tab/>
            </w:r>
            <w:r>
              <w:rPr>
                <w:noProof/>
                <w:webHidden/>
              </w:rPr>
              <w:fldChar w:fldCharType="begin"/>
            </w:r>
            <w:r>
              <w:rPr>
                <w:noProof/>
                <w:webHidden/>
              </w:rPr>
              <w:instrText xml:space="preserve"> PAGEREF _Toc200404515 \h </w:instrText>
            </w:r>
            <w:r>
              <w:rPr>
                <w:noProof/>
                <w:webHidden/>
              </w:rPr>
            </w:r>
            <w:r>
              <w:rPr>
                <w:noProof/>
                <w:webHidden/>
              </w:rPr>
              <w:fldChar w:fldCharType="separate"/>
            </w:r>
            <w:r w:rsidR="00EE408B">
              <w:rPr>
                <w:noProof/>
                <w:webHidden/>
              </w:rPr>
              <w:t>73</w:t>
            </w:r>
            <w:r>
              <w:rPr>
                <w:noProof/>
                <w:webHidden/>
              </w:rPr>
              <w:fldChar w:fldCharType="end"/>
            </w:r>
          </w:hyperlink>
        </w:p>
        <w:p w14:paraId="1A428811" w14:textId="0795350A" w:rsidR="00BD1209" w:rsidRDefault="00BD1209">
          <w:pPr>
            <w:pStyle w:val="31"/>
            <w:tabs>
              <w:tab w:val="right" w:leader="dot" w:pos="8296"/>
            </w:tabs>
            <w:ind w:firstLine="480"/>
            <w:rPr>
              <w:rFonts w:asciiTheme="minorHAnsi" w:eastAsiaTheme="minorEastAsia" w:hAnsiTheme="minorHAnsi"/>
              <w:noProof/>
            </w:rPr>
          </w:pPr>
          <w:hyperlink w:anchor="_Toc200404516" w:history="1">
            <w:r w:rsidRPr="00851E62">
              <w:rPr>
                <w:rStyle w:val="af2"/>
                <w:noProof/>
              </w:rPr>
              <w:t xml:space="preserve">5.3.2 </w:t>
            </w:r>
            <w:r w:rsidRPr="00851E62">
              <w:rPr>
                <w:rStyle w:val="af2"/>
                <w:rFonts w:hint="eastAsia"/>
                <w:noProof/>
              </w:rPr>
              <w:t>企業能力</w:t>
            </w:r>
            <w:r>
              <w:rPr>
                <w:noProof/>
                <w:webHidden/>
              </w:rPr>
              <w:tab/>
            </w:r>
            <w:r>
              <w:rPr>
                <w:noProof/>
                <w:webHidden/>
              </w:rPr>
              <w:fldChar w:fldCharType="begin"/>
            </w:r>
            <w:r>
              <w:rPr>
                <w:noProof/>
                <w:webHidden/>
              </w:rPr>
              <w:instrText xml:space="preserve"> PAGEREF _Toc200404516 \h </w:instrText>
            </w:r>
            <w:r>
              <w:rPr>
                <w:noProof/>
                <w:webHidden/>
              </w:rPr>
            </w:r>
            <w:r>
              <w:rPr>
                <w:noProof/>
                <w:webHidden/>
              </w:rPr>
              <w:fldChar w:fldCharType="separate"/>
            </w:r>
            <w:r w:rsidR="00EE408B">
              <w:rPr>
                <w:noProof/>
                <w:webHidden/>
              </w:rPr>
              <w:t>74</w:t>
            </w:r>
            <w:r>
              <w:rPr>
                <w:noProof/>
                <w:webHidden/>
              </w:rPr>
              <w:fldChar w:fldCharType="end"/>
            </w:r>
          </w:hyperlink>
        </w:p>
        <w:p w14:paraId="056AACAD" w14:textId="327AA330" w:rsidR="00BD1209" w:rsidRDefault="00BD1209">
          <w:pPr>
            <w:pStyle w:val="31"/>
            <w:tabs>
              <w:tab w:val="left" w:pos="2400"/>
              <w:tab w:val="right" w:leader="dot" w:pos="8296"/>
            </w:tabs>
            <w:ind w:firstLine="480"/>
            <w:rPr>
              <w:rFonts w:asciiTheme="minorHAnsi" w:eastAsiaTheme="minorEastAsia" w:hAnsiTheme="minorHAnsi"/>
              <w:noProof/>
            </w:rPr>
          </w:pPr>
          <w:hyperlink w:anchor="_Toc200404517" w:history="1">
            <w:r w:rsidRPr="00851E62">
              <w:rPr>
                <w:rStyle w:val="af2"/>
                <w:noProof/>
              </w:rPr>
              <w:t>5.3.3</w:t>
            </w:r>
            <w:r>
              <w:rPr>
                <w:rFonts w:asciiTheme="minorHAnsi" w:eastAsiaTheme="minorEastAsia" w:hAnsiTheme="minorHAnsi"/>
                <w:noProof/>
              </w:rPr>
              <w:tab/>
            </w:r>
            <w:r w:rsidRPr="00851E62">
              <w:rPr>
                <w:rStyle w:val="af2"/>
                <w:rFonts w:hint="eastAsia"/>
                <w:noProof/>
              </w:rPr>
              <w:t>探索可供性</w:t>
            </w:r>
            <w:r>
              <w:rPr>
                <w:noProof/>
                <w:webHidden/>
              </w:rPr>
              <w:tab/>
            </w:r>
            <w:r>
              <w:rPr>
                <w:noProof/>
                <w:webHidden/>
              </w:rPr>
              <w:fldChar w:fldCharType="begin"/>
            </w:r>
            <w:r>
              <w:rPr>
                <w:noProof/>
                <w:webHidden/>
              </w:rPr>
              <w:instrText xml:space="preserve"> PAGEREF _Toc200404517 \h </w:instrText>
            </w:r>
            <w:r>
              <w:rPr>
                <w:noProof/>
                <w:webHidden/>
              </w:rPr>
            </w:r>
            <w:r>
              <w:rPr>
                <w:noProof/>
                <w:webHidden/>
              </w:rPr>
              <w:fldChar w:fldCharType="separate"/>
            </w:r>
            <w:r w:rsidR="00EE408B">
              <w:rPr>
                <w:noProof/>
                <w:webHidden/>
              </w:rPr>
              <w:t>75</w:t>
            </w:r>
            <w:r>
              <w:rPr>
                <w:noProof/>
                <w:webHidden/>
              </w:rPr>
              <w:fldChar w:fldCharType="end"/>
            </w:r>
          </w:hyperlink>
        </w:p>
        <w:p w14:paraId="686F1AAC" w14:textId="3554BE73" w:rsidR="00BD1209" w:rsidRDefault="00BD1209">
          <w:pPr>
            <w:pStyle w:val="31"/>
            <w:tabs>
              <w:tab w:val="right" w:leader="dot" w:pos="8296"/>
            </w:tabs>
            <w:ind w:firstLine="480"/>
            <w:rPr>
              <w:rFonts w:asciiTheme="minorHAnsi" w:eastAsiaTheme="minorEastAsia" w:hAnsiTheme="minorHAnsi"/>
              <w:noProof/>
            </w:rPr>
          </w:pPr>
          <w:hyperlink w:anchor="_Toc200404518" w:history="1">
            <w:r w:rsidRPr="00851E62">
              <w:rPr>
                <w:rStyle w:val="af2"/>
                <w:noProof/>
              </w:rPr>
              <w:t xml:space="preserve">5.3.4 </w:t>
            </w:r>
            <w:r w:rsidRPr="00851E62">
              <w:rPr>
                <w:rStyle w:val="af2"/>
                <w:rFonts w:hint="eastAsia"/>
                <w:noProof/>
              </w:rPr>
              <w:t>深耕運用</w:t>
            </w:r>
            <w:r>
              <w:rPr>
                <w:noProof/>
                <w:webHidden/>
              </w:rPr>
              <w:tab/>
            </w:r>
            <w:r>
              <w:rPr>
                <w:noProof/>
                <w:webHidden/>
              </w:rPr>
              <w:fldChar w:fldCharType="begin"/>
            </w:r>
            <w:r>
              <w:rPr>
                <w:noProof/>
                <w:webHidden/>
              </w:rPr>
              <w:instrText xml:space="preserve"> PAGEREF _Toc200404518 \h </w:instrText>
            </w:r>
            <w:r>
              <w:rPr>
                <w:noProof/>
                <w:webHidden/>
              </w:rPr>
            </w:r>
            <w:r>
              <w:rPr>
                <w:noProof/>
                <w:webHidden/>
              </w:rPr>
              <w:fldChar w:fldCharType="separate"/>
            </w:r>
            <w:r w:rsidR="00EE408B">
              <w:rPr>
                <w:noProof/>
                <w:webHidden/>
              </w:rPr>
              <w:t>76</w:t>
            </w:r>
            <w:r>
              <w:rPr>
                <w:noProof/>
                <w:webHidden/>
              </w:rPr>
              <w:fldChar w:fldCharType="end"/>
            </w:r>
          </w:hyperlink>
        </w:p>
        <w:p w14:paraId="095F30AC" w14:textId="1E8667FF" w:rsidR="00BD1209" w:rsidRDefault="00BD1209">
          <w:pPr>
            <w:pStyle w:val="31"/>
            <w:tabs>
              <w:tab w:val="right" w:leader="dot" w:pos="8296"/>
            </w:tabs>
            <w:ind w:firstLine="480"/>
            <w:rPr>
              <w:rFonts w:asciiTheme="minorHAnsi" w:eastAsiaTheme="minorEastAsia" w:hAnsiTheme="minorHAnsi"/>
              <w:noProof/>
            </w:rPr>
          </w:pPr>
          <w:hyperlink w:anchor="_Toc200404519" w:history="1">
            <w:r w:rsidRPr="00851E62">
              <w:rPr>
                <w:rStyle w:val="af2"/>
                <w:noProof/>
              </w:rPr>
              <w:t xml:space="preserve">5.3.5 </w:t>
            </w:r>
            <w:r w:rsidRPr="00851E62">
              <w:rPr>
                <w:rStyle w:val="af2"/>
                <w:rFonts w:hint="eastAsia"/>
                <w:noProof/>
              </w:rPr>
              <w:t>創新探索</w:t>
            </w:r>
            <w:r>
              <w:rPr>
                <w:noProof/>
                <w:webHidden/>
              </w:rPr>
              <w:tab/>
            </w:r>
            <w:r>
              <w:rPr>
                <w:noProof/>
                <w:webHidden/>
              </w:rPr>
              <w:fldChar w:fldCharType="begin"/>
            </w:r>
            <w:r>
              <w:rPr>
                <w:noProof/>
                <w:webHidden/>
              </w:rPr>
              <w:instrText xml:space="preserve"> PAGEREF _Toc200404519 \h </w:instrText>
            </w:r>
            <w:r>
              <w:rPr>
                <w:noProof/>
                <w:webHidden/>
              </w:rPr>
            </w:r>
            <w:r>
              <w:rPr>
                <w:noProof/>
                <w:webHidden/>
              </w:rPr>
              <w:fldChar w:fldCharType="separate"/>
            </w:r>
            <w:r w:rsidR="00EE408B">
              <w:rPr>
                <w:noProof/>
                <w:webHidden/>
              </w:rPr>
              <w:t>78</w:t>
            </w:r>
            <w:r>
              <w:rPr>
                <w:noProof/>
                <w:webHidden/>
              </w:rPr>
              <w:fldChar w:fldCharType="end"/>
            </w:r>
          </w:hyperlink>
        </w:p>
        <w:p w14:paraId="23DAF773" w14:textId="1584EF38" w:rsidR="00BD1209" w:rsidRDefault="00BD1209">
          <w:pPr>
            <w:pStyle w:val="31"/>
            <w:tabs>
              <w:tab w:val="right" w:leader="dot" w:pos="8296"/>
            </w:tabs>
            <w:ind w:firstLine="480"/>
            <w:rPr>
              <w:rFonts w:asciiTheme="minorHAnsi" w:eastAsiaTheme="minorEastAsia" w:hAnsiTheme="minorHAnsi"/>
              <w:noProof/>
            </w:rPr>
          </w:pPr>
          <w:hyperlink w:anchor="_Toc200404520" w:history="1">
            <w:r w:rsidRPr="00851E62">
              <w:rPr>
                <w:rStyle w:val="af2"/>
                <w:noProof/>
              </w:rPr>
              <w:t xml:space="preserve">5.3.6 </w:t>
            </w:r>
            <w:r w:rsidRPr="00851E62">
              <w:rPr>
                <w:rStyle w:val="af2"/>
                <w:rFonts w:hint="eastAsia"/>
                <w:noProof/>
              </w:rPr>
              <w:t>平衡機制</w:t>
            </w:r>
            <w:r>
              <w:rPr>
                <w:noProof/>
                <w:webHidden/>
              </w:rPr>
              <w:tab/>
            </w:r>
            <w:r>
              <w:rPr>
                <w:noProof/>
                <w:webHidden/>
              </w:rPr>
              <w:fldChar w:fldCharType="begin"/>
            </w:r>
            <w:r>
              <w:rPr>
                <w:noProof/>
                <w:webHidden/>
              </w:rPr>
              <w:instrText xml:space="preserve"> PAGEREF _Toc200404520 \h </w:instrText>
            </w:r>
            <w:r>
              <w:rPr>
                <w:noProof/>
                <w:webHidden/>
              </w:rPr>
            </w:r>
            <w:r>
              <w:rPr>
                <w:noProof/>
                <w:webHidden/>
              </w:rPr>
              <w:fldChar w:fldCharType="separate"/>
            </w:r>
            <w:r w:rsidR="00EE408B">
              <w:rPr>
                <w:noProof/>
                <w:webHidden/>
              </w:rPr>
              <w:t>79</w:t>
            </w:r>
            <w:r>
              <w:rPr>
                <w:noProof/>
                <w:webHidden/>
              </w:rPr>
              <w:fldChar w:fldCharType="end"/>
            </w:r>
          </w:hyperlink>
        </w:p>
        <w:p w14:paraId="2253BCC3" w14:textId="6FE6D6E1" w:rsidR="00BD1209" w:rsidRDefault="00BD1209">
          <w:pPr>
            <w:pStyle w:val="31"/>
            <w:tabs>
              <w:tab w:val="right" w:leader="dot" w:pos="8296"/>
            </w:tabs>
            <w:ind w:firstLine="480"/>
            <w:rPr>
              <w:rFonts w:asciiTheme="minorHAnsi" w:eastAsiaTheme="minorEastAsia" w:hAnsiTheme="minorHAnsi"/>
              <w:noProof/>
            </w:rPr>
          </w:pPr>
          <w:hyperlink w:anchor="_Toc200404521" w:history="1">
            <w:r w:rsidRPr="00851E62">
              <w:rPr>
                <w:rStyle w:val="af2"/>
                <w:noProof/>
              </w:rPr>
              <w:t xml:space="preserve">5.3.7 </w:t>
            </w:r>
            <w:r w:rsidRPr="00851E62">
              <w:rPr>
                <w:rStyle w:val="af2"/>
                <w:rFonts w:hint="eastAsia"/>
                <w:noProof/>
              </w:rPr>
              <w:t>數位創新結果</w:t>
            </w:r>
            <w:r>
              <w:rPr>
                <w:noProof/>
                <w:webHidden/>
              </w:rPr>
              <w:tab/>
            </w:r>
            <w:r>
              <w:rPr>
                <w:noProof/>
                <w:webHidden/>
              </w:rPr>
              <w:fldChar w:fldCharType="begin"/>
            </w:r>
            <w:r>
              <w:rPr>
                <w:noProof/>
                <w:webHidden/>
              </w:rPr>
              <w:instrText xml:space="preserve"> PAGEREF _Toc200404521 \h </w:instrText>
            </w:r>
            <w:r>
              <w:rPr>
                <w:noProof/>
                <w:webHidden/>
              </w:rPr>
            </w:r>
            <w:r>
              <w:rPr>
                <w:noProof/>
                <w:webHidden/>
              </w:rPr>
              <w:fldChar w:fldCharType="separate"/>
            </w:r>
            <w:r w:rsidR="00EE408B">
              <w:rPr>
                <w:noProof/>
                <w:webHidden/>
              </w:rPr>
              <w:t>80</w:t>
            </w:r>
            <w:r>
              <w:rPr>
                <w:noProof/>
                <w:webHidden/>
              </w:rPr>
              <w:fldChar w:fldCharType="end"/>
            </w:r>
          </w:hyperlink>
        </w:p>
        <w:p w14:paraId="017D5159" w14:textId="598FF2C0" w:rsidR="00BD1209" w:rsidRDefault="00BD1209">
          <w:pPr>
            <w:pStyle w:val="21"/>
            <w:tabs>
              <w:tab w:val="right" w:leader="dot" w:pos="8296"/>
            </w:tabs>
            <w:ind w:firstLine="480"/>
            <w:rPr>
              <w:rFonts w:asciiTheme="minorHAnsi" w:eastAsiaTheme="minorEastAsia" w:hAnsiTheme="minorHAnsi"/>
              <w:noProof/>
            </w:rPr>
          </w:pPr>
          <w:hyperlink w:anchor="_Toc200404522" w:history="1">
            <w:r w:rsidRPr="00851E62">
              <w:rPr>
                <w:rStyle w:val="af2"/>
                <w:noProof/>
              </w:rPr>
              <w:t xml:space="preserve">5.4 </w:t>
            </w:r>
            <w:r w:rsidRPr="00851E62">
              <w:rPr>
                <w:rStyle w:val="af2"/>
                <w:rFonts w:hint="eastAsia"/>
                <w:noProof/>
              </w:rPr>
              <w:t>第三階段：銷售與推廣</w:t>
            </w:r>
            <w:r>
              <w:rPr>
                <w:noProof/>
                <w:webHidden/>
              </w:rPr>
              <w:tab/>
            </w:r>
            <w:r>
              <w:rPr>
                <w:noProof/>
                <w:webHidden/>
              </w:rPr>
              <w:fldChar w:fldCharType="begin"/>
            </w:r>
            <w:r>
              <w:rPr>
                <w:noProof/>
                <w:webHidden/>
              </w:rPr>
              <w:instrText xml:space="preserve"> PAGEREF _Toc200404522 \h </w:instrText>
            </w:r>
            <w:r>
              <w:rPr>
                <w:noProof/>
                <w:webHidden/>
              </w:rPr>
            </w:r>
            <w:r>
              <w:rPr>
                <w:noProof/>
                <w:webHidden/>
              </w:rPr>
              <w:fldChar w:fldCharType="separate"/>
            </w:r>
            <w:r w:rsidR="00EE408B">
              <w:rPr>
                <w:noProof/>
                <w:webHidden/>
              </w:rPr>
              <w:t>83</w:t>
            </w:r>
            <w:r>
              <w:rPr>
                <w:noProof/>
                <w:webHidden/>
              </w:rPr>
              <w:fldChar w:fldCharType="end"/>
            </w:r>
          </w:hyperlink>
        </w:p>
        <w:p w14:paraId="3FA661E7" w14:textId="50652B2B" w:rsidR="00BD1209" w:rsidRDefault="00BD1209">
          <w:pPr>
            <w:pStyle w:val="31"/>
            <w:tabs>
              <w:tab w:val="right" w:leader="dot" w:pos="8296"/>
            </w:tabs>
            <w:ind w:firstLine="480"/>
            <w:rPr>
              <w:rFonts w:asciiTheme="minorHAnsi" w:eastAsiaTheme="minorEastAsia" w:hAnsiTheme="minorHAnsi"/>
              <w:noProof/>
            </w:rPr>
          </w:pPr>
          <w:hyperlink w:anchor="_Toc200404523" w:history="1">
            <w:r w:rsidRPr="00851E62">
              <w:rPr>
                <w:rStyle w:val="af2"/>
                <w:noProof/>
              </w:rPr>
              <w:t xml:space="preserve">5.4.1 </w:t>
            </w:r>
            <w:r w:rsidRPr="00851E62">
              <w:rPr>
                <w:rStyle w:val="af2"/>
                <w:rFonts w:hint="eastAsia"/>
                <w:noProof/>
              </w:rPr>
              <w:t>產業需求</w:t>
            </w:r>
            <w:r>
              <w:rPr>
                <w:noProof/>
                <w:webHidden/>
              </w:rPr>
              <w:tab/>
            </w:r>
            <w:r>
              <w:rPr>
                <w:noProof/>
                <w:webHidden/>
              </w:rPr>
              <w:fldChar w:fldCharType="begin"/>
            </w:r>
            <w:r>
              <w:rPr>
                <w:noProof/>
                <w:webHidden/>
              </w:rPr>
              <w:instrText xml:space="preserve"> PAGEREF _Toc200404523 \h </w:instrText>
            </w:r>
            <w:r>
              <w:rPr>
                <w:noProof/>
                <w:webHidden/>
              </w:rPr>
            </w:r>
            <w:r>
              <w:rPr>
                <w:noProof/>
                <w:webHidden/>
              </w:rPr>
              <w:fldChar w:fldCharType="separate"/>
            </w:r>
            <w:r w:rsidR="00EE408B">
              <w:rPr>
                <w:noProof/>
                <w:webHidden/>
              </w:rPr>
              <w:t>83</w:t>
            </w:r>
            <w:r>
              <w:rPr>
                <w:noProof/>
                <w:webHidden/>
              </w:rPr>
              <w:fldChar w:fldCharType="end"/>
            </w:r>
          </w:hyperlink>
        </w:p>
        <w:p w14:paraId="6D06B8F4" w14:textId="3442701A" w:rsidR="00BD1209" w:rsidRDefault="00BD1209">
          <w:pPr>
            <w:pStyle w:val="31"/>
            <w:tabs>
              <w:tab w:val="right" w:leader="dot" w:pos="8296"/>
            </w:tabs>
            <w:ind w:firstLine="480"/>
            <w:rPr>
              <w:rFonts w:asciiTheme="minorHAnsi" w:eastAsiaTheme="minorEastAsia" w:hAnsiTheme="minorHAnsi"/>
              <w:noProof/>
            </w:rPr>
          </w:pPr>
          <w:hyperlink w:anchor="_Toc200404524" w:history="1">
            <w:r w:rsidRPr="00851E62">
              <w:rPr>
                <w:rStyle w:val="af2"/>
                <w:noProof/>
              </w:rPr>
              <w:t xml:space="preserve">5.4.2 </w:t>
            </w:r>
            <w:r w:rsidRPr="00851E62">
              <w:rPr>
                <w:rStyle w:val="af2"/>
                <w:rFonts w:hint="eastAsia"/>
                <w:noProof/>
              </w:rPr>
              <w:t>企業能力</w:t>
            </w:r>
            <w:r>
              <w:rPr>
                <w:noProof/>
                <w:webHidden/>
              </w:rPr>
              <w:tab/>
            </w:r>
            <w:r>
              <w:rPr>
                <w:noProof/>
                <w:webHidden/>
              </w:rPr>
              <w:fldChar w:fldCharType="begin"/>
            </w:r>
            <w:r>
              <w:rPr>
                <w:noProof/>
                <w:webHidden/>
              </w:rPr>
              <w:instrText xml:space="preserve"> PAGEREF _Toc200404524 \h </w:instrText>
            </w:r>
            <w:r>
              <w:rPr>
                <w:noProof/>
                <w:webHidden/>
              </w:rPr>
            </w:r>
            <w:r>
              <w:rPr>
                <w:noProof/>
                <w:webHidden/>
              </w:rPr>
              <w:fldChar w:fldCharType="separate"/>
            </w:r>
            <w:r w:rsidR="00EE408B">
              <w:rPr>
                <w:noProof/>
                <w:webHidden/>
              </w:rPr>
              <w:t>84</w:t>
            </w:r>
            <w:r>
              <w:rPr>
                <w:noProof/>
                <w:webHidden/>
              </w:rPr>
              <w:fldChar w:fldCharType="end"/>
            </w:r>
          </w:hyperlink>
        </w:p>
        <w:p w14:paraId="35F24C5F" w14:textId="10DCDB25" w:rsidR="00BD1209" w:rsidRDefault="00BD1209">
          <w:pPr>
            <w:pStyle w:val="31"/>
            <w:tabs>
              <w:tab w:val="right" w:leader="dot" w:pos="8296"/>
            </w:tabs>
            <w:ind w:firstLine="480"/>
            <w:rPr>
              <w:rFonts w:asciiTheme="minorHAnsi" w:eastAsiaTheme="minorEastAsia" w:hAnsiTheme="minorHAnsi"/>
              <w:noProof/>
            </w:rPr>
          </w:pPr>
          <w:hyperlink w:anchor="_Toc200404525" w:history="1">
            <w:r w:rsidRPr="00851E62">
              <w:rPr>
                <w:rStyle w:val="af2"/>
                <w:noProof/>
              </w:rPr>
              <w:t xml:space="preserve">5.4.3 </w:t>
            </w:r>
            <w:r w:rsidRPr="00851E62">
              <w:rPr>
                <w:rStyle w:val="af2"/>
                <w:rFonts w:hint="eastAsia"/>
                <w:noProof/>
              </w:rPr>
              <w:t>探索可供性</w:t>
            </w:r>
            <w:r>
              <w:rPr>
                <w:noProof/>
                <w:webHidden/>
              </w:rPr>
              <w:tab/>
            </w:r>
            <w:r>
              <w:rPr>
                <w:noProof/>
                <w:webHidden/>
              </w:rPr>
              <w:fldChar w:fldCharType="begin"/>
            </w:r>
            <w:r>
              <w:rPr>
                <w:noProof/>
                <w:webHidden/>
              </w:rPr>
              <w:instrText xml:space="preserve"> PAGEREF _Toc200404525 \h </w:instrText>
            </w:r>
            <w:r>
              <w:rPr>
                <w:noProof/>
                <w:webHidden/>
              </w:rPr>
            </w:r>
            <w:r>
              <w:rPr>
                <w:noProof/>
                <w:webHidden/>
              </w:rPr>
              <w:fldChar w:fldCharType="separate"/>
            </w:r>
            <w:r w:rsidR="00EE408B">
              <w:rPr>
                <w:noProof/>
                <w:webHidden/>
              </w:rPr>
              <w:t>85</w:t>
            </w:r>
            <w:r>
              <w:rPr>
                <w:noProof/>
                <w:webHidden/>
              </w:rPr>
              <w:fldChar w:fldCharType="end"/>
            </w:r>
          </w:hyperlink>
        </w:p>
        <w:p w14:paraId="2B68A95C" w14:textId="55B406B3" w:rsidR="00BD1209" w:rsidRDefault="00BD1209">
          <w:pPr>
            <w:pStyle w:val="31"/>
            <w:tabs>
              <w:tab w:val="right" w:leader="dot" w:pos="8296"/>
            </w:tabs>
            <w:ind w:firstLine="480"/>
            <w:rPr>
              <w:rFonts w:asciiTheme="minorHAnsi" w:eastAsiaTheme="minorEastAsia" w:hAnsiTheme="minorHAnsi"/>
              <w:noProof/>
            </w:rPr>
          </w:pPr>
          <w:hyperlink w:anchor="_Toc200404526" w:history="1">
            <w:r w:rsidRPr="00851E62">
              <w:rPr>
                <w:rStyle w:val="af2"/>
                <w:noProof/>
              </w:rPr>
              <w:t xml:space="preserve">5.4.4 </w:t>
            </w:r>
            <w:r w:rsidRPr="00851E62">
              <w:rPr>
                <w:rStyle w:val="af2"/>
                <w:rFonts w:hint="eastAsia"/>
                <w:noProof/>
              </w:rPr>
              <w:t>深耕運用</w:t>
            </w:r>
            <w:r>
              <w:rPr>
                <w:noProof/>
                <w:webHidden/>
              </w:rPr>
              <w:tab/>
            </w:r>
            <w:r>
              <w:rPr>
                <w:noProof/>
                <w:webHidden/>
              </w:rPr>
              <w:fldChar w:fldCharType="begin"/>
            </w:r>
            <w:r>
              <w:rPr>
                <w:noProof/>
                <w:webHidden/>
              </w:rPr>
              <w:instrText xml:space="preserve"> PAGEREF _Toc200404526 \h </w:instrText>
            </w:r>
            <w:r>
              <w:rPr>
                <w:noProof/>
                <w:webHidden/>
              </w:rPr>
            </w:r>
            <w:r>
              <w:rPr>
                <w:noProof/>
                <w:webHidden/>
              </w:rPr>
              <w:fldChar w:fldCharType="separate"/>
            </w:r>
            <w:r w:rsidR="00EE408B">
              <w:rPr>
                <w:noProof/>
                <w:webHidden/>
              </w:rPr>
              <w:t>87</w:t>
            </w:r>
            <w:r>
              <w:rPr>
                <w:noProof/>
                <w:webHidden/>
              </w:rPr>
              <w:fldChar w:fldCharType="end"/>
            </w:r>
          </w:hyperlink>
        </w:p>
        <w:p w14:paraId="693607E2" w14:textId="081191E5" w:rsidR="00BD1209" w:rsidRDefault="00BD1209">
          <w:pPr>
            <w:pStyle w:val="31"/>
            <w:tabs>
              <w:tab w:val="right" w:leader="dot" w:pos="8296"/>
            </w:tabs>
            <w:ind w:firstLine="480"/>
            <w:rPr>
              <w:rFonts w:asciiTheme="minorHAnsi" w:eastAsiaTheme="minorEastAsia" w:hAnsiTheme="minorHAnsi"/>
              <w:noProof/>
            </w:rPr>
          </w:pPr>
          <w:hyperlink w:anchor="_Toc200404527" w:history="1">
            <w:r w:rsidRPr="00851E62">
              <w:rPr>
                <w:rStyle w:val="af2"/>
                <w:noProof/>
              </w:rPr>
              <w:t xml:space="preserve">5.4.5 </w:t>
            </w:r>
            <w:r w:rsidRPr="00851E62">
              <w:rPr>
                <w:rStyle w:val="af2"/>
                <w:rFonts w:hint="eastAsia"/>
                <w:noProof/>
              </w:rPr>
              <w:t>創新探索</w:t>
            </w:r>
            <w:r>
              <w:rPr>
                <w:noProof/>
                <w:webHidden/>
              </w:rPr>
              <w:tab/>
            </w:r>
            <w:r>
              <w:rPr>
                <w:noProof/>
                <w:webHidden/>
              </w:rPr>
              <w:fldChar w:fldCharType="begin"/>
            </w:r>
            <w:r>
              <w:rPr>
                <w:noProof/>
                <w:webHidden/>
              </w:rPr>
              <w:instrText xml:space="preserve"> PAGEREF _Toc200404527 \h </w:instrText>
            </w:r>
            <w:r>
              <w:rPr>
                <w:noProof/>
                <w:webHidden/>
              </w:rPr>
            </w:r>
            <w:r>
              <w:rPr>
                <w:noProof/>
                <w:webHidden/>
              </w:rPr>
              <w:fldChar w:fldCharType="separate"/>
            </w:r>
            <w:r w:rsidR="00EE408B">
              <w:rPr>
                <w:noProof/>
                <w:webHidden/>
              </w:rPr>
              <w:t>88</w:t>
            </w:r>
            <w:r>
              <w:rPr>
                <w:noProof/>
                <w:webHidden/>
              </w:rPr>
              <w:fldChar w:fldCharType="end"/>
            </w:r>
          </w:hyperlink>
        </w:p>
        <w:p w14:paraId="58D964A8" w14:textId="724EC2EE" w:rsidR="00BD1209" w:rsidRDefault="00BD1209">
          <w:pPr>
            <w:pStyle w:val="31"/>
            <w:tabs>
              <w:tab w:val="right" w:leader="dot" w:pos="8296"/>
            </w:tabs>
            <w:ind w:firstLine="480"/>
            <w:rPr>
              <w:rFonts w:asciiTheme="minorHAnsi" w:eastAsiaTheme="minorEastAsia" w:hAnsiTheme="minorHAnsi"/>
              <w:noProof/>
            </w:rPr>
          </w:pPr>
          <w:hyperlink w:anchor="_Toc200404528" w:history="1">
            <w:r w:rsidRPr="00851E62">
              <w:rPr>
                <w:rStyle w:val="af2"/>
                <w:noProof/>
              </w:rPr>
              <w:t xml:space="preserve">5.4.6 </w:t>
            </w:r>
            <w:r w:rsidRPr="00851E62">
              <w:rPr>
                <w:rStyle w:val="af2"/>
                <w:rFonts w:hint="eastAsia"/>
                <w:noProof/>
              </w:rPr>
              <w:t>平衡機制</w:t>
            </w:r>
            <w:r>
              <w:rPr>
                <w:noProof/>
                <w:webHidden/>
              </w:rPr>
              <w:tab/>
            </w:r>
            <w:r>
              <w:rPr>
                <w:noProof/>
                <w:webHidden/>
              </w:rPr>
              <w:fldChar w:fldCharType="begin"/>
            </w:r>
            <w:r>
              <w:rPr>
                <w:noProof/>
                <w:webHidden/>
              </w:rPr>
              <w:instrText xml:space="preserve"> PAGEREF _Toc200404528 \h </w:instrText>
            </w:r>
            <w:r>
              <w:rPr>
                <w:noProof/>
                <w:webHidden/>
              </w:rPr>
            </w:r>
            <w:r>
              <w:rPr>
                <w:noProof/>
                <w:webHidden/>
              </w:rPr>
              <w:fldChar w:fldCharType="separate"/>
            </w:r>
            <w:r w:rsidR="00EE408B">
              <w:rPr>
                <w:noProof/>
                <w:webHidden/>
              </w:rPr>
              <w:t>89</w:t>
            </w:r>
            <w:r>
              <w:rPr>
                <w:noProof/>
                <w:webHidden/>
              </w:rPr>
              <w:fldChar w:fldCharType="end"/>
            </w:r>
          </w:hyperlink>
        </w:p>
        <w:p w14:paraId="26F76F07" w14:textId="54D34587" w:rsidR="00BD1209" w:rsidRDefault="00BD1209">
          <w:pPr>
            <w:pStyle w:val="31"/>
            <w:tabs>
              <w:tab w:val="right" w:leader="dot" w:pos="8296"/>
            </w:tabs>
            <w:ind w:firstLine="480"/>
            <w:rPr>
              <w:rFonts w:asciiTheme="minorHAnsi" w:eastAsiaTheme="minorEastAsia" w:hAnsiTheme="minorHAnsi"/>
              <w:noProof/>
            </w:rPr>
          </w:pPr>
          <w:hyperlink w:anchor="_Toc200404529" w:history="1">
            <w:r w:rsidRPr="00851E62">
              <w:rPr>
                <w:rStyle w:val="af2"/>
                <w:noProof/>
              </w:rPr>
              <w:t xml:space="preserve">5.4.7 </w:t>
            </w:r>
            <w:r w:rsidRPr="00851E62">
              <w:rPr>
                <w:rStyle w:val="af2"/>
                <w:rFonts w:hint="eastAsia"/>
                <w:noProof/>
              </w:rPr>
              <w:t>數位創新結果</w:t>
            </w:r>
            <w:r>
              <w:rPr>
                <w:noProof/>
                <w:webHidden/>
              </w:rPr>
              <w:tab/>
            </w:r>
            <w:r>
              <w:rPr>
                <w:noProof/>
                <w:webHidden/>
              </w:rPr>
              <w:fldChar w:fldCharType="begin"/>
            </w:r>
            <w:r>
              <w:rPr>
                <w:noProof/>
                <w:webHidden/>
              </w:rPr>
              <w:instrText xml:space="preserve"> PAGEREF _Toc200404529 \h </w:instrText>
            </w:r>
            <w:r>
              <w:rPr>
                <w:noProof/>
                <w:webHidden/>
              </w:rPr>
            </w:r>
            <w:r>
              <w:rPr>
                <w:noProof/>
                <w:webHidden/>
              </w:rPr>
              <w:fldChar w:fldCharType="separate"/>
            </w:r>
            <w:r w:rsidR="00EE408B">
              <w:rPr>
                <w:noProof/>
                <w:webHidden/>
              </w:rPr>
              <w:t>90</w:t>
            </w:r>
            <w:r>
              <w:rPr>
                <w:noProof/>
                <w:webHidden/>
              </w:rPr>
              <w:fldChar w:fldCharType="end"/>
            </w:r>
          </w:hyperlink>
        </w:p>
        <w:p w14:paraId="7D6B2BE4" w14:textId="6C901132" w:rsidR="00BD1209" w:rsidRDefault="00BD1209">
          <w:pPr>
            <w:pStyle w:val="21"/>
            <w:tabs>
              <w:tab w:val="right" w:leader="dot" w:pos="8296"/>
            </w:tabs>
            <w:ind w:firstLine="480"/>
            <w:rPr>
              <w:rFonts w:asciiTheme="minorHAnsi" w:eastAsiaTheme="minorEastAsia" w:hAnsiTheme="minorHAnsi"/>
              <w:noProof/>
            </w:rPr>
          </w:pPr>
          <w:hyperlink w:anchor="_Toc200404530" w:history="1">
            <w:r w:rsidRPr="00851E62">
              <w:rPr>
                <w:rStyle w:val="af2"/>
                <w:noProof/>
              </w:rPr>
              <w:t xml:space="preserve">5.5 </w:t>
            </w:r>
            <w:r w:rsidRPr="00851E62">
              <w:rPr>
                <w:rStyle w:val="af2"/>
                <w:rFonts w:hint="eastAsia"/>
                <w:noProof/>
              </w:rPr>
              <w:t>第四階段：多元新應用</w:t>
            </w:r>
            <w:r>
              <w:rPr>
                <w:noProof/>
                <w:webHidden/>
              </w:rPr>
              <w:tab/>
            </w:r>
            <w:r>
              <w:rPr>
                <w:noProof/>
                <w:webHidden/>
              </w:rPr>
              <w:fldChar w:fldCharType="begin"/>
            </w:r>
            <w:r>
              <w:rPr>
                <w:noProof/>
                <w:webHidden/>
              </w:rPr>
              <w:instrText xml:space="preserve"> PAGEREF _Toc200404530 \h </w:instrText>
            </w:r>
            <w:r>
              <w:rPr>
                <w:noProof/>
                <w:webHidden/>
              </w:rPr>
            </w:r>
            <w:r>
              <w:rPr>
                <w:noProof/>
                <w:webHidden/>
              </w:rPr>
              <w:fldChar w:fldCharType="separate"/>
            </w:r>
            <w:r w:rsidR="00EE408B">
              <w:rPr>
                <w:noProof/>
                <w:webHidden/>
              </w:rPr>
              <w:t>93</w:t>
            </w:r>
            <w:r>
              <w:rPr>
                <w:noProof/>
                <w:webHidden/>
              </w:rPr>
              <w:fldChar w:fldCharType="end"/>
            </w:r>
          </w:hyperlink>
        </w:p>
        <w:p w14:paraId="137FCD8E" w14:textId="42CBBF6A" w:rsidR="00BD1209" w:rsidRDefault="00BD1209">
          <w:pPr>
            <w:pStyle w:val="31"/>
            <w:tabs>
              <w:tab w:val="right" w:leader="dot" w:pos="8296"/>
            </w:tabs>
            <w:ind w:firstLine="480"/>
            <w:rPr>
              <w:rFonts w:asciiTheme="minorHAnsi" w:eastAsiaTheme="minorEastAsia" w:hAnsiTheme="minorHAnsi"/>
              <w:noProof/>
            </w:rPr>
          </w:pPr>
          <w:hyperlink w:anchor="_Toc200404531" w:history="1">
            <w:r w:rsidRPr="00851E62">
              <w:rPr>
                <w:rStyle w:val="af2"/>
                <w:noProof/>
              </w:rPr>
              <w:t xml:space="preserve">5.5.1 </w:t>
            </w:r>
            <w:r w:rsidRPr="00851E62">
              <w:rPr>
                <w:rStyle w:val="af2"/>
                <w:rFonts w:hint="eastAsia"/>
                <w:noProof/>
              </w:rPr>
              <w:t>產業需求</w:t>
            </w:r>
            <w:r>
              <w:rPr>
                <w:noProof/>
                <w:webHidden/>
              </w:rPr>
              <w:tab/>
            </w:r>
            <w:r>
              <w:rPr>
                <w:noProof/>
                <w:webHidden/>
              </w:rPr>
              <w:fldChar w:fldCharType="begin"/>
            </w:r>
            <w:r>
              <w:rPr>
                <w:noProof/>
                <w:webHidden/>
              </w:rPr>
              <w:instrText xml:space="preserve"> PAGEREF _Toc200404531 \h </w:instrText>
            </w:r>
            <w:r>
              <w:rPr>
                <w:noProof/>
                <w:webHidden/>
              </w:rPr>
            </w:r>
            <w:r>
              <w:rPr>
                <w:noProof/>
                <w:webHidden/>
              </w:rPr>
              <w:fldChar w:fldCharType="separate"/>
            </w:r>
            <w:r w:rsidR="00EE408B">
              <w:rPr>
                <w:noProof/>
                <w:webHidden/>
              </w:rPr>
              <w:t>93</w:t>
            </w:r>
            <w:r>
              <w:rPr>
                <w:noProof/>
                <w:webHidden/>
              </w:rPr>
              <w:fldChar w:fldCharType="end"/>
            </w:r>
          </w:hyperlink>
        </w:p>
        <w:p w14:paraId="28FD80A7" w14:textId="157481C5" w:rsidR="00BD1209" w:rsidRDefault="00BD1209">
          <w:pPr>
            <w:pStyle w:val="31"/>
            <w:tabs>
              <w:tab w:val="right" w:leader="dot" w:pos="8296"/>
            </w:tabs>
            <w:ind w:firstLine="480"/>
            <w:rPr>
              <w:rFonts w:asciiTheme="minorHAnsi" w:eastAsiaTheme="minorEastAsia" w:hAnsiTheme="minorHAnsi"/>
              <w:noProof/>
            </w:rPr>
          </w:pPr>
          <w:hyperlink w:anchor="_Toc200404532" w:history="1">
            <w:r w:rsidRPr="00851E62">
              <w:rPr>
                <w:rStyle w:val="af2"/>
                <w:noProof/>
              </w:rPr>
              <w:t xml:space="preserve">5.5.2 </w:t>
            </w:r>
            <w:r w:rsidRPr="00851E62">
              <w:rPr>
                <w:rStyle w:val="af2"/>
                <w:rFonts w:hint="eastAsia"/>
                <w:noProof/>
              </w:rPr>
              <w:t>企業能力</w:t>
            </w:r>
            <w:r>
              <w:rPr>
                <w:noProof/>
                <w:webHidden/>
              </w:rPr>
              <w:tab/>
            </w:r>
            <w:r>
              <w:rPr>
                <w:noProof/>
                <w:webHidden/>
              </w:rPr>
              <w:fldChar w:fldCharType="begin"/>
            </w:r>
            <w:r>
              <w:rPr>
                <w:noProof/>
                <w:webHidden/>
              </w:rPr>
              <w:instrText xml:space="preserve"> PAGEREF _Toc200404532 \h </w:instrText>
            </w:r>
            <w:r>
              <w:rPr>
                <w:noProof/>
                <w:webHidden/>
              </w:rPr>
            </w:r>
            <w:r>
              <w:rPr>
                <w:noProof/>
                <w:webHidden/>
              </w:rPr>
              <w:fldChar w:fldCharType="separate"/>
            </w:r>
            <w:r w:rsidR="00EE408B">
              <w:rPr>
                <w:noProof/>
                <w:webHidden/>
              </w:rPr>
              <w:t>94</w:t>
            </w:r>
            <w:r>
              <w:rPr>
                <w:noProof/>
                <w:webHidden/>
              </w:rPr>
              <w:fldChar w:fldCharType="end"/>
            </w:r>
          </w:hyperlink>
        </w:p>
        <w:p w14:paraId="203D45C3" w14:textId="57F63CA7" w:rsidR="00BD1209" w:rsidRDefault="00BD1209">
          <w:pPr>
            <w:pStyle w:val="31"/>
            <w:tabs>
              <w:tab w:val="right" w:leader="dot" w:pos="8296"/>
            </w:tabs>
            <w:ind w:firstLine="480"/>
            <w:rPr>
              <w:rFonts w:asciiTheme="minorHAnsi" w:eastAsiaTheme="minorEastAsia" w:hAnsiTheme="minorHAnsi"/>
              <w:noProof/>
            </w:rPr>
          </w:pPr>
          <w:hyperlink w:anchor="_Toc200404533" w:history="1">
            <w:r w:rsidRPr="00851E62">
              <w:rPr>
                <w:rStyle w:val="af2"/>
                <w:noProof/>
              </w:rPr>
              <w:t xml:space="preserve">5.5.3 </w:t>
            </w:r>
            <w:r w:rsidRPr="00851E62">
              <w:rPr>
                <w:rStyle w:val="af2"/>
                <w:rFonts w:hint="eastAsia"/>
                <w:noProof/>
              </w:rPr>
              <w:t>探索可供性</w:t>
            </w:r>
            <w:r>
              <w:rPr>
                <w:noProof/>
                <w:webHidden/>
              </w:rPr>
              <w:tab/>
            </w:r>
            <w:r>
              <w:rPr>
                <w:noProof/>
                <w:webHidden/>
              </w:rPr>
              <w:fldChar w:fldCharType="begin"/>
            </w:r>
            <w:r>
              <w:rPr>
                <w:noProof/>
                <w:webHidden/>
              </w:rPr>
              <w:instrText xml:space="preserve"> PAGEREF _Toc200404533 \h </w:instrText>
            </w:r>
            <w:r>
              <w:rPr>
                <w:noProof/>
                <w:webHidden/>
              </w:rPr>
            </w:r>
            <w:r>
              <w:rPr>
                <w:noProof/>
                <w:webHidden/>
              </w:rPr>
              <w:fldChar w:fldCharType="separate"/>
            </w:r>
            <w:r w:rsidR="00EE408B">
              <w:rPr>
                <w:noProof/>
                <w:webHidden/>
              </w:rPr>
              <w:t>95</w:t>
            </w:r>
            <w:r>
              <w:rPr>
                <w:noProof/>
                <w:webHidden/>
              </w:rPr>
              <w:fldChar w:fldCharType="end"/>
            </w:r>
          </w:hyperlink>
        </w:p>
        <w:p w14:paraId="69A9FB11" w14:textId="348D56DE" w:rsidR="00BD1209" w:rsidRDefault="00BD1209">
          <w:pPr>
            <w:pStyle w:val="31"/>
            <w:tabs>
              <w:tab w:val="right" w:leader="dot" w:pos="8296"/>
            </w:tabs>
            <w:ind w:firstLine="480"/>
            <w:rPr>
              <w:rFonts w:asciiTheme="minorHAnsi" w:eastAsiaTheme="minorEastAsia" w:hAnsiTheme="minorHAnsi"/>
              <w:noProof/>
            </w:rPr>
          </w:pPr>
          <w:hyperlink w:anchor="_Toc200404534" w:history="1">
            <w:r w:rsidRPr="00851E62">
              <w:rPr>
                <w:rStyle w:val="af2"/>
                <w:noProof/>
              </w:rPr>
              <w:t xml:space="preserve">5.5.4 </w:t>
            </w:r>
            <w:r w:rsidRPr="00851E62">
              <w:rPr>
                <w:rStyle w:val="af2"/>
                <w:rFonts w:hint="eastAsia"/>
                <w:noProof/>
              </w:rPr>
              <w:t>深耕運用</w:t>
            </w:r>
            <w:r>
              <w:rPr>
                <w:noProof/>
                <w:webHidden/>
              </w:rPr>
              <w:tab/>
            </w:r>
            <w:r>
              <w:rPr>
                <w:noProof/>
                <w:webHidden/>
              </w:rPr>
              <w:fldChar w:fldCharType="begin"/>
            </w:r>
            <w:r>
              <w:rPr>
                <w:noProof/>
                <w:webHidden/>
              </w:rPr>
              <w:instrText xml:space="preserve"> PAGEREF _Toc200404534 \h </w:instrText>
            </w:r>
            <w:r>
              <w:rPr>
                <w:noProof/>
                <w:webHidden/>
              </w:rPr>
            </w:r>
            <w:r>
              <w:rPr>
                <w:noProof/>
                <w:webHidden/>
              </w:rPr>
              <w:fldChar w:fldCharType="separate"/>
            </w:r>
            <w:r w:rsidR="00EE408B">
              <w:rPr>
                <w:noProof/>
                <w:webHidden/>
              </w:rPr>
              <w:t>97</w:t>
            </w:r>
            <w:r>
              <w:rPr>
                <w:noProof/>
                <w:webHidden/>
              </w:rPr>
              <w:fldChar w:fldCharType="end"/>
            </w:r>
          </w:hyperlink>
        </w:p>
        <w:p w14:paraId="3911A1FA" w14:textId="166F543E" w:rsidR="00BD1209" w:rsidRDefault="00BD1209">
          <w:pPr>
            <w:pStyle w:val="31"/>
            <w:tabs>
              <w:tab w:val="right" w:leader="dot" w:pos="8296"/>
            </w:tabs>
            <w:ind w:firstLine="480"/>
            <w:rPr>
              <w:rFonts w:asciiTheme="minorHAnsi" w:eastAsiaTheme="minorEastAsia" w:hAnsiTheme="minorHAnsi"/>
              <w:noProof/>
            </w:rPr>
          </w:pPr>
          <w:hyperlink w:anchor="_Toc200404535" w:history="1">
            <w:r w:rsidRPr="00851E62">
              <w:rPr>
                <w:rStyle w:val="af2"/>
                <w:noProof/>
              </w:rPr>
              <w:t xml:space="preserve">5.5.5 </w:t>
            </w:r>
            <w:r w:rsidRPr="00851E62">
              <w:rPr>
                <w:rStyle w:val="af2"/>
                <w:rFonts w:hint="eastAsia"/>
                <w:noProof/>
              </w:rPr>
              <w:t>創新探索</w:t>
            </w:r>
            <w:r>
              <w:rPr>
                <w:noProof/>
                <w:webHidden/>
              </w:rPr>
              <w:tab/>
            </w:r>
            <w:r>
              <w:rPr>
                <w:noProof/>
                <w:webHidden/>
              </w:rPr>
              <w:fldChar w:fldCharType="begin"/>
            </w:r>
            <w:r>
              <w:rPr>
                <w:noProof/>
                <w:webHidden/>
              </w:rPr>
              <w:instrText xml:space="preserve"> PAGEREF _Toc200404535 \h </w:instrText>
            </w:r>
            <w:r>
              <w:rPr>
                <w:noProof/>
                <w:webHidden/>
              </w:rPr>
            </w:r>
            <w:r>
              <w:rPr>
                <w:noProof/>
                <w:webHidden/>
              </w:rPr>
              <w:fldChar w:fldCharType="separate"/>
            </w:r>
            <w:r w:rsidR="00EE408B">
              <w:rPr>
                <w:noProof/>
                <w:webHidden/>
              </w:rPr>
              <w:t>99</w:t>
            </w:r>
            <w:r>
              <w:rPr>
                <w:noProof/>
                <w:webHidden/>
              </w:rPr>
              <w:fldChar w:fldCharType="end"/>
            </w:r>
          </w:hyperlink>
        </w:p>
        <w:p w14:paraId="747FD5C0" w14:textId="334FE776" w:rsidR="00BD1209" w:rsidRDefault="00BD1209">
          <w:pPr>
            <w:pStyle w:val="31"/>
            <w:tabs>
              <w:tab w:val="right" w:leader="dot" w:pos="8296"/>
            </w:tabs>
            <w:ind w:firstLine="480"/>
            <w:rPr>
              <w:rFonts w:asciiTheme="minorHAnsi" w:eastAsiaTheme="minorEastAsia" w:hAnsiTheme="minorHAnsi"/>
              <w:noProof/>
            </w:rPr>
          </w:pPr>
          <w:hyperlink w:anchor="_Toc200404536" w:history="1">
            <w:r w:rsidRPr="00851E62">
              <w:rPr>
                <w:rStyle w:val="af2"/>
                <w:noProof/>
              </w:rPr>
              <w:t xml:space="preserve">5.5.6 </w:t>
            </w:r>
            <w:r w:rsidRPr="00851E62">
              <w:rPr>
                <w:rStyle w:val="af2"/>
                <w:rFonts w:hint="eastAsia"/>
                <w:noProof/>
              </w:rPr>
              <w:t>平衡機制</w:t>
            </w:r>
            <w:r>
              <w:rPr>
                <w:noProof/>
                <w:webHidden/>
              </w:rPr>
              <w:tab/>
            </w:r>
            <w:r>
              <w:rPr>
                <w:noProof/>
                <w:webHidden/>
              </w:rPr>
              <w:fldChar w:fldCharType="begin"/>
            </w:r>
            <w:r>
              <w:rPr>
                <w:noProof/>
                <w:webHidden/>
              </w:rPr>
              <w:instrText xml:space="preserve"> PAGEREF _Toc200404536 \h </w:instrText>
            </w:r>
            <w:r>
              <w:rPr>
                <w:noProof/>
                <w:webHidden/>
              </w:rPr>
            </w:r>
            <w:r>
              <w:rPr>
                <w:noProof/>
                <w:webHidden/>
              </w:rPr>
              <w:fldChar w:fldCharType="separate"/>
            </w:r>
            <w:r w:rsidR="00EE408B">
              <w:rPr>
                <w:noProof/>
                <w:webHidden/>
              </w:rPr>
              <w:t>99</w:t>
            </w:r>
            <w:r>
              <w:rPr>
                <w:noProof/>
                <w:webHidden/>
              </w:rPr>
              <w:fldChar w:fldCharType="end"/>
            </w:r>
          </w:hyperlink>
        </w:p>
        <w:p w14:paraId="67381019" w14:textId="1D327E61" w:rsidR="00BD1209" w:rsidRDefault="00BD1209">
          <w:pPr>
            <w:pStyle w:val="31"/>
            <w:tabs>
              <w:tab w:val="right" w:leader="dot" w:pos="8296"/>
            </w:tabs>
            <w:ind w:firstLine="480"/>
            <w:rPr>
              <w:rFonts w:asciiTheme="minorHAnsi" w:eastAsiaTheme="minorEastAsia" w:hAnsiTheme="minorHAnsi"/>
              <w:noProof/>
            </w:rPr>
          </w:pPr>
          <w:hyperlink w:anchor="_Toc200404537" w:history="1">
            <w:r w:rsidRPr="00851E62">
              <w:rPr>
                <w:rStyle w:val="af2"/>
                <w:noProof/>
              </w:rPr>
              <w:t xml:space="preserve">5.5.7 </w:t>
            </w:r>
            <w:r w:rsidRPr="00851E62">
              <w:rPr>
                <w:rStyle w:val="af2"/>
                <w:rFonts w:hint="eastAsia"/>
                <w:noProof/>
              </w:rPr>
              <w:t>數位創新結果</w:t>
            </w:r>
            <w:r>
              <w:rPr>
                <w:noProof/>
                <w:webHidden/>
              </w:rPr>
              <w:tab/>
            </w:r>
            <w:r>
              <w:rPr>
                <w:noProof/>
                <w:webHidden/>
              </w:rPr>
              <w:fldChar w:fldCharType="begin"/>
            </w:r>
            <w:r>
              <w:rPr>
                <w:noProof/>
                <w:webHidden/>
              </w:rPr>
              <w:instrText xml:space="preserve"> PAGEREF _Toc200404537 \h </w:instrText>
            </w:r>
            <w:r>
              <w:rPr>
                <w:noProof/>
                <w:webHidden/>
              </w:rPr>
            </w:r>
            <w:r>
              <w:rPr>
                <w:noProof/>
                <w:webHidden/>
              </w:rPr>
              <w:fldChar w:fldCharType="separate"/>
            </w:r>
            <w:r w:rsidR="00EE408B">
              <w:rPr>
                <w:noProof/>
                <w:webHidden/>
              </w:rPr>
              <w:t>101</w:t>
            </w:r>
            <w:r>
              <w:rPr>
                <w:noProof/>
                <w:webHidden/>
              </w:rPr>
              <w:fldChar w:fldCharType="end"/>
            </w:r>
          </w:hyperlink>
        </w:p>
        <w:p w14:paraId="6CCE77E8" w14:textId="34387CCF" w:rsidR="00BD1209" w:rsidRDefault="00BD1209">
          <w:pPr>
            <w:pStyle w:val="21"/>
            <w:tabs>
              <w:tab w:val="right" w:leader="dot" w:pos="8296"/>
            </w:tabs>
            <w:ind w:firstLine="480"/>
            <w:rPr>
              <w:rFonts w:asciiTheme="minorHAnsi" w:eastAsiaTheme="minorEastAsia" w:hAnsiTheme="minorHAnsi"/>
              <w:noProof/>
            </w:rPr>
          </w:pPr>
          <w:hyperlink w:anchor="_Toc200404538" w:history="1">
            <w:r w:rsidRPr="00851E62">
              <w:rPr>
                <w:rStyle w:val="af2"/>
                <w:noProof/>
              </w:rPr>
              <w:t xml:space="preserve">5.6 </w:t>
            </w:r>
            <w:r w:rsidRPr="00851E62">
              <w:rPr>
                <w:rStyle w:val="af2"/>
                <w:rFonts w:hint="eastAsia"/>
                <w:noProof/>
              </w:rPr>
              <w:t>個案分析小節</w:t>
            </w:r>
            <w:r>
              <w:rPr>
                <w:noProof/>
                <w:webHidden/>
              </w:rPr>
              <w:tab/>
            </w:r>
            <w:r>
              <w:rPr>
                <w:noProof/>
                <w:webHidden/>
              </w:rPr>
              <w:fldChar w:fldCharType="begin"/>
            </w:r>
            <w:r>
              <w:rPr>
                <w:noProof/>
                <w:webHidden/>
              </w:rPr>
              <w:instrText xml:space="preserve"> PAGEREF _Toc200404538 \h </w:instrText>
            </w:r>
            <w:r>
              <w:rPr>
                <w:noProof/>
                <w:webHidden/>
              </w:rPr>
            </w:r>
            <w:r>
              <w:rPr>
                <w:noProof/>
                <w:webHidden/>
              </w:rPr>
              <w:fldChar w:fldCharType="separate"/>
            </w:r>
            <w:r w:rsidR="00EE408B">
              <w:rPr>
                <w:noProof/>
                <w:webHidden/>
              </w:rPr>
              <w:t>106</w:t>
            </w:r>
            <w:r>
              <w:rPr>
                <w:noProof/>
                <w:webHidden/>
              </w:rPr>
              <w:fldChar w:fldCharType="end"/>
            </w:r>
          </w:hyperlink>
        </w:p>
        <w:p w14:paraId="47DADD8A" w14:textId="3428F9E0" w:rsidR="00BD1209" w:rsidRDefault="00BD1209">
          <w:pPr>
            <w:pStyle w:val="11"/>
            <w:tabs>
              <w:tab w:val="right" w:leader="dot" w:pos="8296"/>
            </w:tabs>
            <w:ind w:firstLine="480"/>
            <w:rPr>
              <w:rFonts w:asciiTheme="minorHAnsi" w:eastAsiaTheme="minorEastAsia" w:hAnsiTheme="minorHAnsi"/>
              <w:noProof/>
            </w:rPr>
          </w:pPr>
          <w:hyperlink w:anchor="_Toc200404539" w:history="1">
            <w:r w:rsidRPr="00851E62">
              <w:rPr>
                <w:rStyle w:val="af2"/>
                <w:rFonts w:hint="eastAsia"/>
                <w:noProof/>
              </w:rPr>
              <w:t>第六章、研究結論與建議</w:t>
            </w:r>
            <w:r>
              <w:rPr>
                <w:noProof/>
                <w:webHidden/>
              </w:rPr>
              <w:tab/>
            </w:r>
            <w:r>
              <w:rPr>
                <w:noProof/>
                <w:webHidden/>
              </w:rPr>
              <w:fldChar w:fldCharType="begin"/>
            </w:r>
            <w:r>
              <w:rPr>
                <w:noProof/>
                <w:webHidden/>
              </w:rPr>
              <w:instrText xml:space="preserve"> PAGEREF _Toc200404539 \h </w:instrText>
            </w:r>
            <w:r>
              <w:rPr>
                <w:noProof/>
                <w:webHidden/>
              </w:rPr>
            </w:r>
            <w:r>
              <w:rPr>
                <w:noProof/>
                <w:webHidden/>
              </w:rPr>
              <w:fldChar w:fldCharType="separate"/>
            </w:r>
            <w:r w:rsidR="00EE408B">
              <w:rPr>
                <w:noProof/>
                <w:webHidden/>
              </w:rPr>
              <w:t>107</w:t>
            </w:r>
            <w:r>
              <w:rPr>
                <w:noProof/>
                <w:webHidden/>
              </w:rPr>
              <w:fldChar w:fldCharType="end"/>
            </w:r>
          </w:hyperlink>
        </w:p>
        <w:p w14:paraId="3271E474" w14:textId="597873CA" w:rsidR="00BD1209" w:rsidRDefault="00BD1209">
          <w:pPr>
            <w:pStyle w:val="21"/>
            <w:tabs>
              <w:tab w:val="right" w:leader="dot" w:pos="8296"/>
            </w:tabs>
            <w:ind w:firstLine="480"/>
            <w:rPr>
              <w:rFonts w:asciiTheme="minorHAnsi" w:eastAsiaTheme="minorEastAsia" w:hAnsiTheme="minorHAnsi"/>
              <w:noProof/>
            </w:rPr>
          </w:pPr>
          <w:hyperlink w:anchor="_Toc200404540" w:history="1">
            <w:r w:rsidRPr="00851E62">
              <w:rPr>
                <w:rStyle w:val="af2"/>
                <w:noProof/>
              </w:rPr>
              <w:t xml:space="preserve">6.1 </w:t>
            </w:r>
            <w:r w:rsidRPr="00851E62">
              <w:rPr>
                <w:rStyle w:val="af2"/>
                <w:rFonts w:hint="eastAsia"/>
                <w:noProof/>
              </w:rPr>
              <w:t>結論與研究貢獻</w:t>
            </w:r>
            <w:r>
              <w:rPr>
                <w:noProof/>
                <w:webHidden/>
              </w:rPr>
              <w:tab/>
            </w:r>
            <w:r>
              <w:rPr>
                <w:noProof/>
                <w:webHidden/>
              </w:rPr>
              <w:fldChar w:fldCharType="begin"/>
            </w:r>
            <w:r>
              <w:rPr>
                <w:noProof/>
                <w:webHidden/>
              </w:rPr>
              <w:instrText xml:space="preserve"> PAGEREF _Toc200404540 \h </w:instrText>
            </w:r>
            <w:r>
              <w:rPr>
                <w:noProof/>
                <w:webHidden/>
              </w:rPr>
            </w:r>
            <w:r>
              <w:rPr>
                <w:noProof/>
                <w:webHidden/>
              </w:rPr>
              <w:fldChar w:fldCharType="separate"/>
            </w:r>
            <w:r w:rsidR="00EE408B">
              <w:rPr>
                <w:noProof/>
                <w:webHidden/>
              </w:rPr>
              <w:t>107</w:t>
            </w:r>
            <w:r>
              <w:rPr>
                <w:noProof/>
                <w:webHidden/>
              </w:rPr>
              <w:fldChar w:fldCharType="end"/>
            </w:r>
          </w:hyperlink>
        </w:p>
        <w:p w14:paraId="56561081" w14:textId="5C458E2F" w:rsidR="00BD1209" w:rsidRDefault="00BD1209">
          <w:pPr>
            <w:pStyle w:val="21"/>
            <w:tabs>
              <w:tab w:val="right" w:leader="dot" w:pos="8296"/>
            </w:tabs>
            <w:ind w:firstLine="480"/>
            <w:rPr>
              <w:rFonts w:asciiTheme="minorHAnsi" w:eastAsiaTheme="minorEastAsia" w:hAnsiTheme="minorHAnsi"/>
              <w:noProof/>
            </w:rPr>
          </w:pPr>
          <w:hyperlink w:anchor="_Toc200404541" w:history="1">
            <w:r w:rsidRPr="00851E62">
              <w:rPr>
                <w:rStyle w:val="af2"/>
                <w:noProof/>
              </w:rPr>
              <w:t xml:space="preserve">6.2 </w:t>
            </w:r>
            <w:r w:rsidRPr="00851E62">
              <w:rPr>
                <w:rStyle w:val="af2"/>
                <w:rFonts w:hint="eastAsia"/>
                <w:noProof/>
              </w:rPr>
              <w:t>研究限制與未來研究方向</w:t>
            </w:r>
            <w:r>
              <w:rPr>
                <w:noProof/>
                <w:webHidden/>
              </w:rPr>
              <w:tab/>
            </w:r>
            <w:r>
              <w:rPr>
                <w:noProof/>
                <w:webHidden/>
              </w:rPr>
              <w:fldChar w:fldCharType="begin"/>
            </w:r>
            <w:r>
              <w:rPr>
                <w:noProof/>
                <w:webHidden/>
              </w:rPr>
              <w:instrText xml:space="preserve"> PAGEREF _Toc200404541 \h </w:instrText>
            </w:r>
            <w:r>
              <w:rPr>
                <w:noProof/>
                <w:webHidden/>
              </w:rPr>
            </w:r>
            <w:r>
              <w:rPr>
                <w:noProof/>
                <w:webHidden/>
              </w:rPr>
              <w:fldChar w:fldCharType="separate"/>
            </w:r>
            <w:r w:rsidR="00EE408B">
              <w:rPr>
                <w:noProof/>
                <w:webHidden/>
              </w:rPr>
              <w:t>107</w:t>
            </w:r>
            <w:r>
              <w:rPr>
                <w:noProof/>
                <w:webHidden/>
              </w:rPr>
              <w:fldChar w:fldCharType="end"/>
            </w:r>
          </w:hyperlink>
        </w:p>
        <w:p w14:paraId="3EC400F3" w14:textId="26FB8EEB" w:rsidR="00BD1209" w:rsidRDefault="00BD1209">
          <w:pPr>
            <w:pStyle w:val="11"/>
            <w:tabs>
              <w:tab w:val="right" w:leader="dot" w:pos="8296"/>
            </w:tabs>
            <w:ind w:firstLine="480"/>
            <w:rPr>
              <w:rFonts w:asciiTheme="minorHAnsi" w:eastAsiaTheme="minorEastAsia" w:hAnsiTheme="minorHAnsi"/>
              <w:noProof/>
            </w:rPr>
          </w:pPr>
          <w:hyperlink w:anchor="_Toc200404542" w:history="1">
            <w:r w:rsidRPr="00851E62">
              <w:rPr>
                <w:rStyle w:val="af2"/>
                <w:rFonts w:hint="eastAsia"/>
                <w:noProof/>
              </w:rPr>
              <w:t>第七章、參考文獻</w:t>
            </w:r>
            <w:r>
              <w:rPr>
                <w:noProof/>
                <w:webHidden/>
              </w:rPr>
              <w:tab/>
            </w:r>
            <w:r>
              <w:rPr>
                <w:noProof/>
                <w:webHidden/>
              </w:rPr>
              <w:fldChar w:fldCharType="begin"/>
            </w:r>
            <w:r>
              <w:rPr>
                <w:noProof/>
                <w:webHidden/>
              </w:rPr>
              <w:instrText xml:space="preserve"> PAGEREF _Toc200404542 \h </w:instrText>
            </w:r>
            <w:r>
              <w:rPr>
                <w:noProof/>
                <w:webHidden/>
              </w:rPr>
            </w:r>
            <w:r>
              <w:rPr>
                <w:noProof/>
                <w:webHidden/>
              </w:rPr>
              <w:fldChar w:fldCharType="separate"/>
            </w:r>
            <w:r w:rsidR="00EE408B">
              <w:rPr>
                <w:noProof/>
                <w:webHidden/>
              </w:rPr>
              <w:t>108</w:t>
            </w:r>
            <w:r>
              <w:rPr>
                <w:noProof/>
                <w:webHidden/>
              </w:rPr>
              <w:fldChar w:fldCharType="end"/>
            </w:r>
          </w:hyperlink>
        </w:p>
        <w:p w14:paraId="7988DDC2" w14:textId="00654D30" w:rsidR="00430B97" w:rsidRDefault="00430B97">
          <w:pPr>
            <w:ind w:firstLine="480"/>
          </w:pPr>
          <w:r>
            <w:rPr>
              <w:b/>
              <w:bCs/>
              <w:lang w:val="zh-TW"/>
            </w:rPr>
            <w:fldChar w:fldCharType="end"/>
          </w:r>
        </w:p>
      </w:sdtContent>
    </w:sdt>
    <w:p w14:paraId="49E04A0F" w14:textId="77777777" w:rsidR="00EF55D4" w:rsidRPr="00EF55D4" w:rsidRDefault="00EF55D4" w:rsidP="00EF55D4">
      <w:pPr>
        <w:ind w:firstLine="480"/>
      </w:pPr>
    </w:p>
    <w:p w14:paraId="20EDF871" w14:textId="77777777" w:rsidR="006465B0" w:rsidRDefault="006465B0">
      <w:pPr>
        <w:widowControl/>
        <w:ind w:firstLineChars="0" w:firstLine="0"/>
        <w:rPr>
          <w:highlight w:val="lightGray"/>
        </w:rPr>
      </w:pPr>
      <w:r>
        <w:rPr>
          <w:highlight w:val="lightGray"/>
        </w:rPr>
        <w:br w:type="page"/>
      </w:r>
    </w:p>
    <w:p w14:paraId="249962F2" w14:textId="0D120651" w:rsidR="00C44E46" w:rsidRDefault="00C44E46" w:rsidP="00C44E46">
      <w:pPr>
        <w:pStyle w:val="afff4"/>
        <w:tabs>
          <w:tab w:val="right" w:leader="dot" w:pos="8296"/>
        </w:tabs>
        <w:ind w:left="1761" w:hanging="801"/>
        <w:jc w:val="center"/>
        <w:rPr>
          <w:rFonts w:cstheme="majorBidi"/>
          <w:b/>
          <w:color w:val="000000" w:themeColor="text1"/>
          <w:sz w:val="40"/>
          <w:szCs w:val="48"/>
          <w:highlight w:val="lightGray"/>
        </w:rPr>
      </w:pPr>
      <w:r>
        <w:rPr>
          <w:rFonts w:cstheme="majorBidi" w:hint="eastAsia"/>
          <w:b/>
          <w:color w:val="000000" w:themeColor="text1"/>
          <w:sz w:val="40"/>
          <w:szCs w:val="48"/>
          <w:highlight w:val="lightGray"/>
        </w:rPr>
        <w:lastRenderedPageBreak/>
        <w:t>表目錄</w:t>
      </w:r>
    </w:p>
    <w:p w14:paraId="249D05E7" w14:textId="5E75FEBB" w:rsidR="00E04D16" w:rsidRDefault="000372D2">
      <w:pPr>
        <w:pStyle w:val="afff4"/>
        <w:tabs>
          <w:tab w:val="right" w:leader="dot" w:pos="8296"/>
        </w:tabs>
        <w:ind w:left="1761" w:hanging="801"/>
        <w:rPr>
          <w:rFonts w:asciiTheme="minorHAnsi" w:eastAsiaTheme="minorEastAsia" w:hAnsiTheme="minorHAnsi"/>
          <w:noProof/>
        </w:rPr>
      </w:pP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2.1-" </w:instrText>
      </w:r>
      <w:r>
        <w:rPr>
          <w:rFonts w:cstheme="majorBidi"/>
          <w:b/>
          <w:color w:val="000000" w:themeColor="text1"/>
          <w:sz w:val="40"/>
          <w:szCs w:val="48"/>
          <w:highlight w:val="lightGray"/>
        </w:rPr>
        <w:fldChar w:fldCharType="separate"/>
      </w:r>
      <w:hyperlink w:anchor="_Toc200124906" w:history="1">
        <w:r w:rsidR="00E04D16" w:rsidRPr="00E826C6">
          <w:rPr>
            <w:rStyle w:val="af2"/>
            <w:rFonts w:hint="eastAsia"/>
            <w:noProof/>
          </w:rPr>
          <w:t>表</w:t>
        </w:r>
        <w:r w:rsidR="00E04D16" w:rsidRPr="00E826C6">
          <w:rPr>
            <w:rStyle w:val="af2"/>
            <w:noProof/>
          </w:rPr>
          <w:t xml:space="preserve"> 2.1-1 </w:t>
        </w:r>
        <w:r w:rsidR="00E04D16" w:rsidRPr="00E826C6">
          <w:rPr>
            <w:rStyle w:val="af2"/>
            <w:rFonts w:hint="eastAsia"/>
            <w:noProof/>
          </w:rPr>
          <w:t>數位技術關鍵特性彙整表</w:t>
        </w:r>
        <w:r w:rsidR="00E04D16">
          <w:rPr>
            <w:noProof/>
            <w:webHidden/>
          </w:rPr>
          <w:tab/>
        </w:r>
        <w:r w:rsidR="00E04D16">
          <w:rPr>
            <w:noProof/>
            <w:webHidden/>
          </w:rPr>
          <w:fldChar w:fldCharType="begin"/>
        </w:r>
        <w:r w:rsidR="00E04D16">
          <w:rPr>
            <w:noProof/>
            <w:webHidden/>
          </w:rPr>
          <w:instrText xml:space="preserve"> PAGEREF _Toc200124906 \h </w:instrText>
        </w:r>
        <w:r w:rsidR="00E04D16">
          <w:rPr>
            <w:noProof/>
            <w:webHidden/>
          </w:rPr>
        </w:r>
        <w:r w:rsidR="00E04D16">
          <w:rPr>
            <w:noProof/>
            <w:webHidden/>
          </w:rPr>
          <w:fldChar w:fldCharType="separate"/>
        </w:r>
        <w:r w:rsidR="00EE408B">
          <w:rPr>
            <w:noProof/>
            <w:webHidden/>
          </w:rPr>
          <w:t>22</w:t>
        </w:r>
        <w:r w:rsidR="00E04D16">
          <w:rPr>
            <w:noProof/>
            <w:webHidden/>
          </w:rPr>
          <w:fldChar w:fldCharType="end"/>
        </w:r>
      </w:hyperlink>
    </w:p>
    <w:p w14:paraId="752E7745" w14:textId="58557467" w:rsidR="00E04D16" w:rsidRDefault="00E04D16" w:rsidP="00DD5416">
      <w:pPr>
        <w:pStyle w:val="afff4"/>
        <w:tabs>
          <w:tab w:val="right" w:leader="dot" w:pos="8296"/>
        </w:tabs>
        <w:ind w:left="1440" w:hanging="480"/>
        <w:rPr>
          <w:noProof/>
        </w:rPr>
      </w:pPr>
      <w:hyperlink w:anchor="_Toc200124907" w:history="1">
        <w:r w:rsidRPr="00E826C6">
          <w:rPr>
            <w:rStyle w:val="af2"/>
            <w:rFonts w:hint="eastAsia"/>
            <w:noProof/>
          </w:rPr>
          <w:t>表</w:t>
        </w:r>
        <w:r w:rsidRPr="00E826C6">
          <w:rPr>
            <w:rStyle w:val="af2"/>
            <w:noProof/>
          </w:rPr>
          <w:t xml:space="preserve"> 2.1-2 </w:t>
        </w:r>
        <w:r w:rsidRPr="00E826C6">
          <w:rPr>
            <w:rStyle w:val="af2"/>
            <w:rFonts w:hint="eastAsia"/>
            <w:noProof/>
          </w:rPr>
          <w:t>數位創新七維度分析表</w:t>
        </w:r>
        <w:r>
          <w:rPr>
            <w:noProof/>
            <w:webHidden/>
          </w:rPr>
          <w:tab/>
        </w:r>
        <w:r>
          <w:rPr>
            <w:noProof/>
            <w:webHidden/>
          </w:rPr>
          <w:fldChar w:fldCharType="begin"/>
        </w:r>
        <w:r>
          <w:rPr>
            <w:noProof/>
            <w:webHidden/>
          </w:rPr>
          <w:instrText xml:space="preserve"> PAGEREF _Toc200124907 \h </w:instrText>
        </w:r>
        <w:r>
          <w:rPr>
            <w:noProof/>
            <w:webHidden/>
          </w:rPr>
        </w:r>
        <w:r>
          <w:rPr>
            <w:noProof/>
            <w:webHidden/>
          </w:rPr>
          <w:fldChar w:fldCharType="separate"/>
        </w:r>
        <w:r w:rsidR="00EE408B">
          <w:rPr>
            <w:noProof/>
            <w:webHidden/>
          </w:rPr>
          <w:t>24</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1-" </w:instrText>
      </w:r>
      <w:r w:rsidR="000372D2">
        <w:rPr>
          <w:rFonts w:cstheme="majorBidi"/>
          <w:b/>
          <w:color w:val="000000" w:themeColor="text1"/>
          <w:sz w:val="40"/>
          <w:szCs w:val="48"/>
          <w:highlight w:val="lightGray"/>
        </w:rPr>
        <w:fldChar w:fldCharType="separate"/>
      </w:r>
    </w:p>
    <w:p w14:paraId="091A1F76" w14:textId="28A9A3B7" w:rsidR="00C44E46" w:rsidRDefault="00E04D16" w:rsidP="00DD5416">
      <w:pPr>
        <w:pStyle w:val="afff4"/>
        <w:tabs>
          <w:tab w:val="right" w:leader="dot" w:pos="8296"/>
        </w:tabs>
        <w:ind w:left="1440" w:hanging="480"/>
        <w:rPr>
          <w:noProof/>
        </w:rPr>
      </w:pPr>
      <w:hyperlink w:anchor="_Toc200124909" w:history="1">
        <w:r w:rsidRPr="00246933">
          <w:rPr>
            <w:rStyle w:val="af2"/>
            <w:rFonts w:hint="eastAsia"/>
            <w:noProof/>
          </w:rPr>
          <w:t>表</w:t>
        </w:r>
        <w:r w:rsidRPr="00246933">
          <w:rPr>
            <w:rStyle w:val="af2"/>
            <w:noProof/>
          </w:rPr>
          <w:t xml:space="preserve"> 3.1-1 </w:t>
        </w:r>
        <w:r w:rsidRPr="00246933">
          <w:rPr>
            <w:rStyle w:val="af2"/>
            <w:rFonts w:hint="eastAsia"/>
            <w:noProof/>
          </w:rPr>
          <w:t>個案研究類型</w:t>
        </w:r>
        <w:r>
          <w:rPr>
            <w:noProof/>
            <w:webHidden/>
          </w:rPr>
          <w:tab/>
        </w:r>
        <w:r>
          <w:rPr>
            <w:noProof/>
            <w:webHidden/>
          </w:rPr>
          <w:fldChar w:fldCharType="begin"/>
        </w:r>
        <w:r>
          <w:rPr>
            <w:noProof/>
            <w:webHidden/>
          </w:rPr>
          <w:instrText xml:space="preserve"> PAGEREF _Toc200124909 \h </w:instrText>
        </w:r>
        <w:r>
          <w:rPr>
            <w:noProof/>
            <w:webHidden/>
          </w:rPr>
        </w:r>
        <w:r>
          <w:rPr>
            <w:noProof/>
            <w:webHidden/>
          </w:rPr>
          <w:fldChar w:fldCharType="separate"/>
        </w:r>
        <w:r w:rsidR="00EE408B">
          <w:rPr>
            <w:noProof/>
            <w:webHidden/>
          </w:rPr>
          <w:t>46</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3-" </w:instrText>
      </w:r>
      <w:r w:rsidR="000372D2">
        <w:rPr>
          <w:rFonts w:cstheme="majorBidi"/>
          <w:b/>
          <w:color w:val="000000" w:themeColor="text1"/>
          <w:sz w:val="40"/>
          <w:szCs w:val="48"/>
          <w:highlight w:val="lightGray"/>
        </w:rPr>
        <w:fldChar w:fldCharType="separate"/>
      </w:r>
    </w:p>
    <w:p w14:paraId="0942998E" w14:textId="36C3F135" w:rsidR="00C44E46" w:rsidRDefault="00C44E46">
      <w:pPr>
        <w:pStyle w:val="afff4"/>
        <w:tabs>
          <w:tab w:val="right" w:leader="dot" w:pos="8296"/>
        </w:tabs>
        <w:ind w:left="1440" w:hanging="480"/>
        <w:rPr>
          <w:rFonts w:asciiTheme="minorHAnsi" w:eastAsiaTheme="minorEastAsia" w:hAnsiTheme="minorHAnsi"/>
          <w:noProof/>
        </w:rPr>
      </w:pPr>
      <w:hyperlink w:anchor="_Toc200067285" w:history="1">
        <w:r w:rsidRPr="005B77E6">
          <w:rPr>
            <w:rStyle w:val="af2"/>
            <w:rFonts w:hint="eastAsia"/>
            <w:noProof/>
          </w:rPr>
          <w:t>表</w:t>
        </w:r>
        <w:r w:rsidRPr="005B77E6">
          <w:rPr>
            <w:rStyle w:val="af2"/>
            <w:noProof/>
          </w:rPr>
          <w:t xml:space="preserve"> 3.3-1</w:t>
        </w:r>
        <w:r w:rsidRPr="005B77E6">
          <w:rPr>
            <w:rStyle w:val="af2"/>
            <w:rFonts w:hint="eastAsia"/>
            <w:noProof/>
          </w:rPr>
          <w:t>研究觀察重點表</w:t>
        </w:r>
        <w:r>
          <w:rPr>
            <w:noProof/>
            <w:webHidden/>
          </w:rPr>
          <w:tab/>
        </w:r>
        <w:r>
          <w:rPr>
            <w:noProof/>
            <w:webHidden/>
          </w:rPr>
          <w:fldChar w:fldCharType="begin"/>
        </w:r>
        <w:r>
          <w:rPr>
            <w:noProof/>
            <w:webHidden/>
          </w:rPr>
          <w:instrText xml:space="preserve"> PAGEREF _Toc200067285 \h </w:instrText>
        </w:r>
        <w:r>
          <w:rPr>
            <w:noProof/>
            <w:webHidden/>
          </w:rPr>
        </w:r>
        <w:r>
          <w:rPr>
            <w:noProof/>
            <w:webHidden/>
          </w:rPr>
          <w:fldChar w:fldCharType="separate"/>
        </w:r>
        <w:r w:rsidR="00EE408B">
          <w:rPr>
            <w:noProof/>
            <w:webHidden/>
          </w:rPr>
          <w:t>49</w:t>
        </w:r>
        <w:r>
          <w:rPr>
            <w:noProof/>
            <w:webHidden/>
          </w:rPr>
          <w:fldChar w:fldCharType="end"/>
        </w:r>
      </w:hyperlink>
    </w:p>
    <w:p w14:paraId="240F1A2F" w14:textId="006B580C" w:rsidR="00E04D16" w:rsidRDefault="00C44E46" w:rsidP="000372D2">
      <w:pPr>
        <w:pStyle w:val="afff4"/>
        <w:tabs>
          <w:tab w:val="right" w:leader="dot" w:pos="8296"/>
        </w:tabs>
        <w:ind w:left="1440" w:hanging="480"/>
        <w:rPr>
          <w:noProof/>
        </w:rPr>
      </w:pPr>
      <w:hyperlink w:anchor="_Toc200067286" w:history="1">
        <w:r w:rsidRPr="005B77E6">
          <w:rPr>
            <w:rStyle w:val="af2"/>
            <w:rFonts w:hint="eastAsia"/>
            <w:noProof/>
          </w:rPr>
          <w:t>表</w:t>
        </w:r>
        <w:r w:rsidRPr="005B77E6">
          <w:rPr>
            <w:rStyle w:val="af2"/>
            <w:noProof/>
          </w:rPr>
          <w:t xml:space="preserve"> 3.3-2</w:t>
        </w:r>
        <w:r w:rsidRPr="005B77E6">
          <w:rPr>
            <w:rStyle w:val="af2"/>
            <w:rFonts w:hint="eastAsia"/>
            <w:noProof/>
          </w:rPr>
          <w:t>研究觀察重點表</w:t>
        </w:r>
        <w:r>
          <w:rPr>
            <w:noProof/>
            <w:webHidden/>
          </w:rPr>
          <w:tab/>
        </w:r>
        <w:r>
          <w:rPr>
            <w:noProof/>
            <w:webHidden/>
          </w:rPr>
          <w:fldChar w:fldCharType="begin"/>
        </w:r>
        <w:r>
          <w:rPr>
            <w:noProof/>
            <w:webHidden/>
          </w:rPr>
          <w:instrText xml:space="preserve"> PAGEREF _Toc200067286 \h </w:instrText>
        </w:r>
        <w:r>
          <w:rPr>
            <w:noProof/>
            <w:webHidden/>
          </w:rPr>
        </w:r>
        <w:r>
          <w:rPr>
            <w:noProof/>
            <w:webHidden/>
          </w:rPr>
          <w:fldChar w:fldCharType="separate"/>
        </w:r>
        <w:r w:rsidR="00EE408B">
          <w:rPr>
            <w:noProof/>
            <w:webHidden/>
          </w:rPr>
          <w:t>50</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4-" </w:instrText>
      </w:r>
      <w:r w:rsidR="000372D2">
        <w:rPr>
          <w:rFonts w:cstheme="majorBidi"/>
          <w:b/>
          <w:color w:val="000000" w:themeColor="text1"/>
          <w:sz w:val="40"/>
          <w:szCs w:val="48"/>
          <w:highlight w:val="lightGray"/>
        </w:rPr>
        <w:fldChar w:fldCharType="separate"/>
      </w:r>
    </w:p>
    <w:p w14:paraId="343D1581" w14:textId="54CFC44A" w:rsidR="00E04D16" w:rsidRDefault="00E04D16" w:rsidP="00DD5416">
      <w:pPr>
        <w:pStyle w:val="afff4"/>
        <w:tabs>
          <w:tab w:val="right" w:leader="dot" w:pos="8296"/>
        </w:tabs>
        <w:ind w:left="1440" w:hanging="480"/>
        <w:rPr>
          <w:noProof/>
        </w:rPr>
      </w:pPr>
      <w:hyperlink w:anchor="_Toc200124908" w:history="1">
        <w:r w:rsidRPr="00DA138D">
          <w:rPr>
            <w:rStyle w:val="af2"/>
            <w:rFonts w:hint="eastAsia"/>
            <w:noProof/>
          </w:rPr>
          <w:t>表</w:t>
        </w:r>
        <w:r w:rsidRPr="00DA138D">
          <w:rPr>
            <w:rStyle w:val="af2"/>
            <w:noProof/>
          </w:rPr>
          <w:t xml:space="preserve"> 3.4-1 </w:t>
        </w:r>
        <w:r w:rsidRPr="00DA138D">
          <w:rPr>
            <w:rStyle w:val="af2"/>
            <w:rFonts w:hint="eastAsia"/>
            <w:noProof/>
          </w:rPr>
          <w:t>個案訪談紀錄表</w:t>
        </w:r>
        <w:r>
          <w:rPr>
            <w:noProof/>
            <w:webHidden/>
          </w:rPr>
          <w:tab/>
        </w:r>
        <w:r>
          <w:rPr>
            <w:noProof/>
            <w:webHidden/>
          </w:rPr>
          <w:fldChar w:fldCharType="begin"/>
        </w:r>
        <w:r>
          <w:rPr>
            <w:noProof/>
            <w:webHidden/>
          </w:rPr>
          <w:instrText xml:space="preserve"> PAGEREF _Toc200124908 \h </w:instrText>
        </w:r>
        <w:r>
          <w:rPr>
            <w:noProof/>
            <w:webHidden/>
          </w:rPr>
        </w:r>
        <w:r>
          <w:rPr>
            <w:noProof/>
            <w:webHidden/>
          </w:rPr>
          <w:fldChar w:fldCharType="separate"/>
        </w:r>
        <w:r w:rsidR="00EE408B">
          <w:rPr>
            <w:noProof/>
            <w:webHidden/>
          </w:rPr>
          <w:t>51</w:t>
        </w:r>
        <w:r>
          <w:rPr>
            <w:noProof/>
            <w:webHidden/>
          </w:rPr>
          <w:fldChar w:fldCharType="end"/>
        </w:r>
      </w:hyperlink>
      <w:r w:rsidR="000372D2">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3.5-" </w:instrText>
      </w:r>
      <w:r w:rsidR="00DD5416">
        <w:rPr>
          <w:rFonts w:cstheme="majorBidi"/>
          <w:b/>
          <w:color w:val="000000" w:themeColor="text1"/>
          <w:sz w:val="40"/>
          <w:szCs w:val="48"/>
          <w:highlight w:val="lightGray"/>
        </w:rPr>
        <w:fldChar w:fldCharType="separate"/>
      </w:r>
    </w:p>
    <w:p w14:paraId="0051AA0A" w14:textId="3AB247ED" w:rsidR="00E04D16" w:rsidRDefault="00E04D16">
      <w:pPr>
        <w:pStyle w:val="afff4"/>
        <w:tabs>
          <w:tab w:val="right" w:leader="dot" w:pos="8296"/>
        </w:tabs>
        <w:ind w:left="1440" w:hanging="480"/>
        <w:rPr>
          <w:rFonts w:asciiTheme="minorHAnsi" w:eastAsiaTheme="minorEastAsia" w:hAnsiTheme="minorHAnsi"/>
          <w:noProof/>
        </w:rPr>
      </w:pPr>
      <w:hyperlink w:anchor="_Toc200124910" w:history="1">
        <w:r w:rsidRPr="00284504">
          <w:rPr>
            <w:rStyle w:val="af2"/>
            <w:rFonts w:hint="eastAsia"/>
            <w:noProof/>
          </w:rPr>
          <w:t>表</w:t>
        </w:r>
        <w:r w:rsidRPr="00284504">
          <w:rPr>
            <w:rStyle w:val="af2"/>
            <w:noProof/>
          </w:rPr>
          <w:t xml:space="preserve"> 3.5-1 </w:t>
        </w:r>
        <w:r w:rsidRPr="00284504">
          <w:rPr>
            <w:rStyle w:val="af2"/>
            <w:rFonts w:hint="eastAsia"/>
            <w:noProof/>
          </w:rPr>
          <w:t>資料蒐集架構表</w:t>
        </w:r>
        <w:r>
          <w:rPr>
            <w:noProof/>
            <w:webHidden/>
          </w:rPr>
          <w:tab/>
        </w:r>
        <w:r>
          <w:rPr>
            <w:noProof/>
            <w:webHidden/>
          </w:rPr>
          <w:fldChar w:fldCharType="begin"/>
        </w:r>
        <w:r>
          <w:rPr>
            <w:noProof/>
            <w:webHidden/>
          </w:rPr>
          <w:instrText xml:space="preserve"> PAGEREF _Toc200124910 \h </w:instrText>
        </w:r>
        <w:r>
          <w:rPr>
            <w:noProof/>
            <w:webHidden/>
          </w:rPr>
        </w:r>
        <w:r>
          <w:rPr>
            <w:noProof/>
            <w:webHidden/>
          </w:rPr>
          <w:fldChar w:fldCharType="separate"/>
        </w:r>
        <w:r w:rsidR="00EE408B">
          <w:rPr>
            <w:noProof/>
            <w:webHidden/>
          </w:rPr>
          <w:t>53</w:t>
        </w:r>
        <w:r>
          <w:rPr>
            <w:noProof/>
            <w:webHidden/>
          </w:rPr>
          <w:fldChar w:fldCharType="end"/>
        </w:r>
      </w:hyperlink>
    </w:p>
    <w:p w14:paraId="18175EF3" w14:textId="552F254B" w:rsidR="00DD5416" w:rsidRDefault="00E04D16" w:rsidP="00F75CC2">
      <w:pPr>
        <w:pStyle w:val="afff4"/>
        <w:tabs>
          <w:tab w:val="right" w:leader="dot" w:pos="8296"/>
        </w:tabs>
        <w:ind w:left="1440" w:hanging="480"/>
        <w:rPr>
          <w:noProof/>
        </w:rPr>
      </w:pPr>
      <w:hyperlink w:anchor="_Toc200124911" w:history="1">
        <w:r w:rsidRPr="00284504">
          <w:rPr>
            <w:rStyle w:val="af2"/>
            <w:rFonts w:hint="eastAsia"/>
            <w:noProof/>
          </w:rPr>
          <w:t>表</w:t>
        </w:r>
        <w:r w:rsidRPr="00284504">
          <w:rPr>
            <w:rStyle w:val="af2"/>
            <w:noProof/>
          </w:rPr>
          <w:t xml:space="preserve"> 3.5-2 </w:t>
        </w:r>
        <w:r w:rsidRPr="00284504">
          <w:rPr>
            <w:rStyle w:val="af2"/>
            <w:rFonts w:hint="eastAsia"/>
            <w:noProof/>
          </w:rPr>
          <w:t>資料蒐集及分析流程表</w:t>
        </w:r>
        <w:r>
          <w:rPr>
            <w:noProof/>
            <w:webHidden/>
          </w:rPr>
          <w:tab/>
        </w:r>
        <w:r>
          <w:rPr>
            <w:noProof/>
            <w:webHidden/>
          </w:rPr>
          <w:fldChar w:fldCharType="begin"/>
        </w:r>
        <w:r>
          <w:rPr>
            <w:noProof/>
            <w:webHidden/>
          </w:rPr>
          <w:instrText xml:space="preserve"> PAGEREF _Toc200124911 \h </w:instrText>
        </w:r>
        <w:r>
          <w:rPr>
            <w:noProof/>
            <w:webHidden/>
          </w:rPr>
        </w:r>
        <w:r>
          <w:rPr>
            <w:noProof/>
            <w:webHidden/>
          </w:rPr>
          <w:fldChar w:fldCharType="separate"/>
        </w:r>
        <w:r w:rsidR="00EE408B">
          <w:rPr>
            <w:noProof/>
            <w:webHidden/>
          </w:rPr>
          <w:t>55</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4.2-" </w:instrText>
      </w:r>
      <w:r w:rsidR="00DD5416">
        <w:rPr>
          <w:rFonts w:cstheme="majorBidi"/>
          <w:b/>
          <w:color w:val="000000" w:themeColor="text1"/>
          <w:sz w:val="40"/>
          <w:szCs w:val="48"/>
          <w:highlight w:val="lightGray"/>
        </w:rPr>
        <w:fldChar w:fldCharType="separate"/>
      </w:r>
    </w:p>
    <w:p w14:paraId="68E6FCF7" w14:textId="51560840" w:rsidR="00DD5416" w:rsidRDefault="00DD5416" w:rsidP="00DD5416">
      <w:pPr>
        <w:pStyle w:val="afff4"/>
        <w:tabs>
          <w:tab w:val="right" w:leader="dot" w:pos="8296"/>
        </w:tabs>
        <w:ind w:left="1440" w:hanging="480"/>
        <w:rPr>
          <w:noProof/>
        </w:rPr>
      </w:pPr>
      <w:hyperlink w:anchor="_Toc200119390" w:history="1">
        <w:r w:rsidRPr="00EC6792">
          <w:rPr>
            <w:rStyle w:val="af2"/>
            <w:rFonts w:hint="eastAsia"/>
            <w:noProof/>
          </w:rPr>
          <w:t>表</w:t>
        </w:r>
        <w:r w:rsidRPr="00EC6792">
          <w:rPr>
            <w:rStyle w:val="af2"/>
            <w:noProof/>
          </w:rPr>
          <w:t xml:space="preserve"> 4.2-1 </w:t>
        </w:r>
        <w:r w:rsidRPr="00EC6792">
          <w:rPr>
            <w:rStyle w:val="af2"/>
            <w:rFonts w:hint="eastAsia"/>
            <w:noProof/>
          </w:rPr>
          <w:t>數位平台發展階段表</w:t>
        </w:r>
        <w:r>
          <w:rPr>
            <w:noProof/>
            <w:webHidden/>
          </w:rPr>
          <w:tab/>
        </w:r>
        <w:r>
          <w:rPr>
            <w:noProof/>
            <w:webHidden/>
          </w:rPr>
          <w:fldChar w:fldCharType="begin"/>
        </w:r>
        <w:r>
          <w:rPr>
            <w:noProof/>
            <w:webHidden/>
          </w:rPr>
          <w:instrText xml:space="preserve"> PAGEREF _Toc200119390 \h </w:instrText>
        </w:r>
        <w:r>
          <w:rPr>
            <w:noProof/>
            <w:webHidden/>
          </w:rPr>
        </w:r>
        <w:r>
          <w:rPr>
            <w:noProof/>
            <w:webHidden/>
          </w:rPr>
          <w:fldChar w:fldCharType="separate"/>
        </w:r>
        <w:r w:rsidR="00EE408B">
          <w:rPr>
            <w:noProof/>
            <w:webHidden/>
          </w:rPr>
          <w:t>57</w:t>
        </w:r>
        <w:r>
          <w:rPr>
            <w:noProof/>
            <w:webHidden/>
          </w:rPr>
          <w:fldChar w:fldCharType="end"/>
        </w:r>
      </w:hyperlink>
      <w:r>
        <w:rPr>
          <w:rFonts w:cstheme="majorBidi"/>
          <w:b/>
          <w:color w:val="000000" w:themeColor="text1"/>
          <w:sz w:val="40"/>
          <w:szCs w:val="48"/>
          <w:highlight w:val="lightGray"/>
        </w:rPr>
        <w:fldChar w:fldCharType="end"/>
      </w: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5.1-" </w:instrText>
      </w:r>
      <w:r>
        <w:rPr>
          <w:rFonts w:cstheme="majorBidi"/>
          <w:b/>
          <w:color w:val="000000" w:themeColor="text1"/>
          <w:sz w:val="40"/>
          <w:szCs w:val="48"/>
          <w:highlight w:val="lightGray"/>
        </w:rPr>
        <w:fldChar w:fldCharType="separate"/>
      </w:r>
    </w:p>
    <w:p w14:paraId="304601D9" w14:textId="203ACFFA" w:rsidR="00DD5416" w:rsidRDefault="00DD5416" w:rsidP="00DE04D4">
      <w:pPr>
        <w:pStyle w:val="afff4"/>
        <w:tabs>
          <w:tab w:val="right" w:leader="dot" w:pos="8296"/>
        </w:tabs>
        <w:ind w:left="1440" w:hanging="480"/>
        <w:rPr>
          <w:noProof/>
        </w:rPr>
      </w:pPr>
      <w:hyperlink w:anchor="_Toc200119396" w:history="1">
        <w:r w:rsidRPr="00F9288F">
          <w:rPr>
            <w:rStyle w:val="af2"/>
            <w:rFonts w:hint="eastAsia"/>
            <w:noProof/>
          </w:rPr>
          <w:t>表</w:t>
        </w:r>
        <w:r w:rsidRPr="00F9288F">
          <w:rPr>
            <w:rStyle w:val="af2"/>
            <w:noProof/>
          </w:rPr>
          <w:t xml:space="preserve"> 5.1-1 </w:t>
        </w:r>
        <w:r w:rsidRPr="00F9288F">
          <w:rPr>
            <w:rStyle w:val="af2"/>
            <w:rFonts w:hint="eastAsia"/>
            <w:noProof/>
          </w:rPr>
          <w:t>能動性分析表</w:t>
        </w:r>
        <w:r>
          <w:rPr>
            <w:noProof/>
            <w:webHidden/>
          </w:rPr>
          <w:tab/>
        </w:r>
        <w:r>
          <w:rPr>
            <w:noProof/>
            <w:webHidden/>
          </w:rPr>
          <w:fldChar w:fldCharType="begin"/>
        </w:r>
        <w:r>
          <w:rPr>
            <w:noProof/>
            <w:webHidden/>
          </w:rPr>
          <w:instrText xml:space="preserve"> PAGEREF _Toc200119396 \h </w:instrText>
        </w:r>
        <w:r>
          <w:rPr>
            <w:noProof/>
            <w:webHidden/>
          </w:rPr>
        </w:r>
        <w:r>
          <w:rPr>
            <w:noProof/>
            <w:webHidden/>
          </w:rPr>
          <w:fldChar w:fldCharType="separate"/>
        </w:r>
        <w:r w:rsidR="00EE408B">
          <w:rPr>
            <w:noProof/>
            <w:webHidden/>
          </w:rPr>
          <w:t>62</w:t>
        </w:r>
        <w:r>
          <w:rPr>
            <w:noProof/>
            <w:webHidden/>
          </w:rPr>
          <w:fldChar w:fldCharType="end"/>
        </w:r>
      </w:hyperlink>
      <w:r>
        <w:rPr>
          <w:rFonts w:cstheme="majorBidi"/>
          <w:b/>
          <w:color w:val="000000" w:themeColor="text1"/>
          <w:sz w:val="40"/>
          <w:szCs w:val="48"/>
          <w:highlight w:val="lightGray"/>
        </w:rPr>
        <w:fldChar w:fldCharType="end"/>
      </w: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5.2-" </w:instrText>
      </w:r>
      <w:r>
        <w:rPr>
          <w:rFonts w:cstheme="majorBidi"/>
          <w:b/>
          <w:color w:val="000000" w:themeColor="text1"/>
          <w:sz w:val="40"/>
          <w:szCs w:val="48"/>
          <w:highlight w:val="lightGray"/>
        </w:rPr>
        <w:fldChar w:fldCharType="separate"/>
      </w:r>
    </w:p>
    <w:p w14:paraId="33EF6FED" w14:textId="1B3EDF3F" w:rsidR="00DD5416" w:rsidRDefault="00DD5416" w:rsidP="00DE04D4">
      <w:pPr>
        <w:pStyle w:val="afff4"/>
        <w:tabs>
          <w:tab w:val="right" w:leader="dot" w:pos="8296"/>
        </w:tabs>
        <w:ind w:left="1440" w:hanging="480"/>
        <w:rPr>
          <w:noProof/>
        </w:rPr>
      </w:pPr>
      <w:hyperlink w:anchor="_Toc200119403" w:history="1">
        <w:r w:rsidRPr="009704A3">
          <w:rPr>
            <w:rStyle w:val="af2"/>
            <w:rFonts w:hint="eastAsia"/>
            <w:noProof/>
          </w:rPr>
          <w:t>表</w:t>
        </w:r>
        <w:r w:rsidRPr="009704A3">
          <w:rPr>
            <w:rStyle w:val="af2"/>
            <w:noProof/>
          </w:rPr>
          <w:t xml:space="preserve"> 5.2-1 </w:t>
        </w:r>
        <w:r w:rsidRPr="009704A3">
          <w:rPr>
            <w:rStyle w:val="af2"/>
            <w:rFonts w:hint="eastAsia"/>
            <w:noProof/>
          </w:rPr>
          <w:t>第一階段個案分析表</w:t>
        </w:r>
        <w:r>
          <w:rPr>
            <w:noProof/>
            <w:webHidden/>
          </w:rPr>
          <w:tab/>
        </w:r>
        <w:r>
          <w:rPr>
            <w:noProof/>
            <w:webHidden/>
          </w:rPr>
          <w:fldChar w:fldCharType="begin"/>
        </w:r>
        <w:r>
          <w:rPr>
            <w:noProof/>
            <w:webHidden/>
          </w:rPr>
          <w:instrText xml:space="preserve"> PAGEREF _Toc200119403 \h </w:instrText>
        </w:r>
        <w:r>
          <w:rPr>
            <w:noProof/>
            <w:webHidden/>
          </w:rPr>
        </w:r>
        <w:r>
          <w:rPr>
            <w:noProof/>
            <w:webHidden/>
          </w:rPr>
          <w:fldChar w:fldCharType="separate"/>
        </w:r>
        <w:r w:rsidR="00EE408B">
          <w:rPr>
            <w:noProof/>
            <w:webHidden/>
          </w:rPr>
          <w:t>72</w:t>
        </w:r>
        <w:r>
          <w:rPr>
            <w:noProof/>
            <w:webHidden/>
          </w:rPr>
          <w:fldChar w:fldCharType="end"/>
        </w:r>
      </w:hyperlink>
      <w:r>
        <w:rPr>
          <w:rFonts w:cstheme="majorBidi"/>
          <w:b/>
          <w:color w:val="000000" w:themeColor="text1"/>
          <w:sz w:val="40"/>
          <w:szCs w:val="48"/>
          <w:highlight w:val="lightGray"/>
        </w:rPr>
        <w:fldChar w:fldCharType="end"/>
      </w: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5.3-" </w:instrText>
      </w:r>
      <w:r>
        <w:rPr>
          <w:rFonts w:cstheme="majorBidi"/>
          <w:b/>
          <w:color w:val="000000" w:themeColor="text1"/>
          <w:sz w:val="40"/>
          <w:szCs w:val="48"/>
          <w:highlight w:val="lightGray"/>
        </w:rPr>
        <w:fldChar w:fldCharType="separate"/>
      </w:r>
    </w:p>
    <w:p w14:paraId="77B662E9" w14:textId="6CAE9EBF" w:rsidR="00DD5416" w:rsidRDefault="00DD5416" w:rsidP="00DE04D4">
      <w:pPr>
        <w:pStyle w:val="afff4"/>
        <w:tabs>
          <w:tab w:val="right" w:leader="dot" w:pos="8296"/>
        </w:tabs>
        <w:ind w:left="1440" w:hanging="480"/>
        <w:rPr>
          <w:noProof/>
        </w:rPr>
      </w:pPr>
      <w:hyperlink w:anchor="_Toc200119409" w:history="1">
        <w:r w:rsidRPr="00E82ADF">
          <w:rPr>
            <w:rStyle w:val="af2"/>
            <w:rFonts w:hint="eastAsia"/>
            <w:noProof/>
          </w:rPr>
          <w:t>表</w:t>
        </w:r>
        <w:r w:rsidRPr="00E82ADF">
          <w:rPr>
            <w:rStyle w:val="af2"/>
            <w:noProof/>
          </w:rPr>
          <w:t xml:space="preserve"> 5.3-1</w:t>
        </w:r>
        <w:r w:rsidRPr="00E82ADF">
          <w:rPr>
            <w:rStyle w:val="af2"/>
            <w:rFonts w:hint="eastAsia"/>
            <w:noProof/>
          </w:rPr>
          <w:t>第二階段個案分析表</w:t>
        </w:r>
        <w:r>
          <w:rPr>
            <w:noProof/>
            <w:webHidden/>
          </w:rPr>
          <w:tab/>
        </w:r>
        <w:r>
          <w:rPr>
            <w:noProof/>
            <w:webHidden/>
          </w:rPr>
          <w:fldChar w:fldCharType="begin"/>
        </w:r>
        <w:r>
          <w:rPr>
            <w:noProof/>
            <w:webHidden/>
          </w:rPr>
          <w:instrText xml:space="preserve"> PAGEREF _Toc200119409 \h </w:instrText>
        </w:r>
        <w:r>
          <w:rPr>
            <w:noProof/>
            <w:webHidden/>
          </w:rPr>
        </w:r>
        <w:r>
          <w:rPr>
            <w:noProof/>
            <w:webHidden/>
          </w:rPr>
          <w:fldChar w:fldCharType="separate"/>
        </w:r>
        <w:r w:rsidR="00EE408B">
          <w:rPr>
            <w:noProof/>
            <w:webHidden/>
          </w:rPr>
          <w:t>82</w:t>
        </w:r>
        <w:r>
          <w:rPr>
            <w:noProof/>
            <w:webHidden/>
          </w:rPr>
          <w:fldChar w:fldCharType="end"/>
        </w:r>
      </w:hyperlink>
      <w:r>
        <w:rPr>
          <w:rFonts w:cstheme="majorBidi"/>
          <w:b/>
          <w:color w:val="000000" w:themeColor="text1"/>
          <w:sz w:val="40"/>
          <w:szCs w:val="48"/>
          <w:highlight w:val="lightGray"/>
        </w:rPr>
        <w:fldChar w:fldCharType="end"/>
      </w: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5.4-" </w:instrText>
      </w:r>
      <w:r>
        <w:rPr>
          <w:rFonts w:cstheme="majorBidi"/>
          <w:b/>
          <w:color w:val="000000" w:themeColor="text1"/>
          <w:sz w:val="40"/>
          <w:szCs w:val="48"/>
          <w:highlight w:val="lightGray"/>
        </w:rPr>
        <w:fldChar w:fldCharType="separate"/>
      </w:r>
    </w:p>
    <w:p w14:paraId="63EF8347" w14:textId="4651DDFC" w:rsidR="00DD5416" w:rsidRDefault="00DD5416" w:rsidP="00DE04D4">
      <w:pPr>
        <w:pStyle w:val="afff4"/>
        <w:tabs>
          <w:tab w:val="right" w:leader="dot" w:pos="8296"/>
        </w:tabs>
        <w:ind w:left="1440" w:hanging="480"/>
        <w:rPr>
          <w:noProof/>
        </w:rPr>
      </w:pPr>
      <w:hyperlink w:anchor="_Toc200119413" w:history="1">
        <w:r w:rsidRPr="00AA0D1E">
          <w:rPr>
            <w:rStyle w:val="af2"/>
            <w:rFonts w:hint="eastAsia"/>
            <w:noProof/>
          </w:rPr>
          <w:t>表</w:t>
        </w:r>
        <w:r w:rsidRPr="00AA0D1E">
          <w:rPr>
            <w:rStyle w:val="af2"/>
            <w:noProof/>
          </w:rPr>
          <w:t xml:space="preserve"> 5.4-1 </w:t>
        </w:r>
        <w:r w:rsidRPr="00AA0D1E">
          <w:rPr>
            <w:rStyle w:val="af2"/>
            <w:rFonts w:hint="eastAsia"/>
            <w:noProof/>
          </w:rPr>
          <w:t>第三階段個案分析表</w:t>
        </w:r>
        <w:r>
          <w:rPr>
            <w:noProof/>
            <w:webHidden/>
          </w:rPr>
          <w:tab/>
        </w:r>
        <w:r>
          <w:rPr>
            <w:noProof/>
            <w:webHidden/>
          </w:rPr>
          <w:fldChar w:fldCharType="begin"/>
        </w:r>
        <w:r>
          <w:rPr>
            <w:noProof/>
            <w:webHidden/>
          </w:rPr>
          <w:instrText xml:space="preserve"> PAGEREF _Toc200119413 \h </w:instrText>
        </w:r>
        <w:r>
          <w:rPr>
            <w:noProof/>
            <w:webHidden/>
          </w:rPr>
        </w:r>
        <w:r>
          <w:rPr>
            <w:noProof/>
            <w:webHidden/>
          </w:rPr>
          <w:fldChar w:fldCharType="separate"/>
        </w:r>
        <w:r w:rsidR="00EE408B">
          <w:rPr>
            <w:noProof/>
            <w:webHidden/>
          </w:rPr>
          <w:t>92</w:t>
        </w:r>
        <w:r>
          <w:rPr>
            <w:noProof/>
            <w:webHidden/>
          </w:rPr>
          <w:fldChar w:fldCharType="end"/>
        </w:r>
      </w:hyperlink>
      <w:r>
        <w:rPr>
          <w:rFonts w:cstheme="majorBidi"/>
          <w:b/>
          <w:color w:val="000000" w:themeColor="text1"/>
          <w:sz w:val="40"/>
          <w:szCs w:val="48"/>
          <w:highlight w:val="lightGray"/>
        </w:rPr>
        <w:fldChar w:fldCharType="end"/>
      </w: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5.5-" </w:instrText>
      </w:r>
      <w:r>
        <w:rPr>
          <w:rFonts w:cstheme="majorBidi"/>
          <w:b/>
          <w:color w:val="000000" w:themeColor="text1"/>
          <w:sz w:val="40"/>
          <w:szCs w:val="48"/>
          <w:highlight w:val="lightGray"/>
        </w:rPr>
        <w:fldChar w:fldCharType="separate"/>
      </w:r>
    </w:p>
    <w:p w14:paraId="768C2DBB" w14:textId="09B7E715" w:rsidR="00DD5416" w:rsidRDefault="00DD5416">
      <w:pPr>
        <w:pStyle w:val="afff4"/>
        <w:tabs>
          <w:tab w:val="right" w:leader="dot" w:pos="8296"/>
        </w:tabs>
        <w:ind w:left="1440" w:hanging="480"/>
        <w:rPr>
          <w:rFonts w:asciiTheme="minorHAnsi" w:eastAsiaTheme="minorEastAsia" w:hAnsiTheme="minorHAnsi"/>
          <w:noProof/>
        </w:rPr>
      </w:pPr>
      <w:hyperlink w:anchor="_Toc200119418" w:history="1">
        <w:r w:rsidRPr="00907D90">
          <w:rPr>
            <w:rStyle w:val="af2"/>
            <w:rFonts w:hint="eastAsia"/>
            <w:noProof/>
          </w:rPr>
          <w:t>表</w:t>
        </w:r>
        <w:r w:rsidRPr="00907D90">
          <w:rPr>
            <w:rStyle w:val="af2"/>
            <w:noProof/>
          </w:rPr>
          <w:t xml:space="preserve"> 5.5-1 </w:t>
        </w:r>
        <w:r w:rsidRPr="00907D90">
          <w:rPr>
            <w:rStyle w:val="af2"/>
            <w:rFonts w:hint="eastAsia"/>
            <w:noProof/>
          </w:rPr>
          <w:t>第四階段個案分析表</w:t>
        </w:r>
        <w:r>
          <w:rPr>
            <w:noProof/>
            <w:webHidden/>
          </w:rPr>
          <w:tab/>
        </w:r>
        <w:r>
          <w:rPr>
            <w:noProof/>
            <w:webHidden/>
          </w:rPr>
          <w:fldChar w:fldCharType="begin"/>
        </w:r>
        <w:r>
          <w:rPr>
            <w:noProof/>
            <w:webHidden/>
          </w:rPr>
          <w:instrText xml:space="preserve"> PAGEREF _Toc200119418 \h </w:instrText>
        </w:r>
        <w:r>
          <w:rPr>
            <w:noProof/>
            <w:webHidden/>
          </w:rPr>
        </w:r>
        <w:r>
          <w:rPr>
            <w:noProof/>
            <w:webHidden/>
          </w:rPr>
          <w:fldChar w:fldCharType="separate"/>
        </w:r>
        <w:r w:rsidR="00EE408B">
          <w:rPr>
            <w:noProof/>
            <w:webHidden/>
          </w:rPr>
          <w:t>104</w:t>
        </w:r>
        <w:r>
          <w:rPr>
            <w:noProof/>
            <w:webHidden/>
          </w:rPr>
          <w:fldChar w:fldCharType="end"/>
        </w:r>
      </w:hyperlink>
    </w:p>
    <w:p w14:paraId="64280554" w14:textId="255FB6AB" w:rsidR="00C44E46" w:rsidRDefault="00DD5416">
      <w:pPr>
        <w:widowControl/>
        <w:ind w:firstLineChars="0" w:firstLine="0"/>
        <w:rPr>
          <w:rFonts w:cstheme="majorBidi"/>
          <w:b/>
          <w:color w:val="000000" w:themeColor="text1"/>
          <w:sz w:val="40"/>
          <w:szCs w:val="48"/>
          <w:highlight w:val="lightGray"/>
        </w:rPr>
      </w:pPr>
      <w:r>
        <w:rPr>
          <w:rFonts w:cstheme="majorBidi"/>
          <w:b/>
          <w:color w:val="000000" w:themeColor="text1"/>
          <w:sz w:val="40"/>
          <w:szCs w:val="48"/>
          <w:highlight w:val="lightGray"/>
        </w:rPr>
        <w:fldChar w:fldCharType="end"/>
      </w:r>
    </w:p>
    <w:p w14:paraId="73A95DBC" w14:textId="22BA1943" w:rsidR="0087246B" w:rsidRDefault="00C44E46" w:rsidP="0087246B">
      <w:pPr>
        <w:pStyle w:val="afff4"/>
        <w:tabs>
          <w:tab w:val="right" w:leader="dot" w:pos="8296"/>
        </w:tabs>
        <w:ind w:left="1761" w:hanging="801"/>
        <w:jc w:val="center"/>
        <w:rPr>
          <w:rFonts w:cstheme="majorBidi"/>
          <w:b/>
          <w:color w:val="000000" w:themeColor="text1"/>
          <w:sz w:val="40"/>
          <w:szCs w:val="48"/>
          <w:highlight w:val="lightGray"/>
        </w:rPr>
      </w:pPr>
      <w:r>
        <w:rPr>
          <w:rFonts w:cstheme="majorBidi"/>
          <w:b/>
          <w:color w:val="000000" w:themeColor="text1"/>
          <w:sz w:val="40"/>
          <w:szCs w:val="48"/>
          <w:highlight w:val="lightGray"/>
        </w:rPr>
        <w:br w:type="page"/>
      </w:r>
      <w:r w:rsidR="0087246B">
        <w:rPr>
          <w:rFonts w:cstheme="majorBidi" w:hint="eastAsia"/>
          <w:b/>
          <w:color w:val="000000" w:themeColor="text1"/>
          <w:sz w:val="40"/>
          <w:szCs w:val="48"/>
          <w:highlight w:val="lightGray"/>
        </w:rPr>
        <w:lastRenderedPageBreak/>
        <w:t>圖目錄</w:t>
      </w:r>
    </w:p>
    <w:p w14:paraId="45D4C521" w14:textId="0ABB88B1" w:rsidR="009B706B" w:rsidRDefault="00254D3F" w:rsidP="00E951D4">
      <w:pPr>
        <w:pStyle w:val="afff4"/>
        <w:tabs>
          <w:tab w:val="right" w:leader="dot" w:pos="8296"/>
        </w:tabs>
        <w:ind w:left="1440" w:hanging="480"/>
        <w:rPr>
          <w:noProof/>
        </w:rPr>
      </w:pPr>
      <w:r>
        <w:rPr>
          <w:highlight w:val="lightGray"/>
        </w:rPr>
        <w:fldChar w:fldCharType="begin"/>
      </w:r>
      <w:r>
        <w:rPr>
          <w:highlight w:val="lightGray"/>
        </w:rPr>
        <w:instrText xml:space="preserve"> </w:instrText>
      </w:r>
      <w:r>
        <w:rPr>
          <w:rFonts w:hint="eastAsia"/>
          <w:highlight w:val="lightGray"/>
        </w:rPr>
        <w:instrText>TOC \h \z \c "</w:instrText>
      </w:r>
      <w:r>
        <w:rPr>
          <w:rFonts w:hint="eastAsia"/>
          <w:highlight w:val="lightGray"/>
        </w:rPr>
        <w:instrText>圖</w:instrText>
      </w:r>
      <w:r>
        <w:rPr>
          <w:rFonts w:hint="eastAsia"/>
          <w:highlight w:val="lightGray"/>
        </w:rPr>
        <w:instrText xml:space="preserve"> 1.3-"</w:instrText>
      </w:r>
      <w:r>
        <w:rPr>
          <w:highlight w:val="lightGray"/>
        </w:rPr>
        <w:instrText xml:space="preserve"> </w:instrText>
      </w:r>
      <w:r>
        <w:rPr>
          <w:highlight w:val="lightGray"/>
        </w:rPr>
        <w:fldChar w:fldCharType="separate"/>
      </w:r>
      <w:hyperlink w:anchor="_Toc200124921" w:history="1">
        <w:r w:rsidR="009B706B" w:rsidRPr="00B77E85">
          <w:rPr>
            <w:rStyle w:val="af2"/>
            <w:rFonts w:hint="eastAsia"/>
            <w:noProof/>
          </w:rPr>
          <w:t>圖</w:t>
        </w:r>
        <w:r w:rsidR="009B706B" w:rsidRPr="00B77E85">
          <w:rPr>
            <w:rStyle w:val="af2"/>
            <w:noProof/>
          </w:rPr>
          <w:t xml:space="preserve"> 1.3-1 </w:t>
        </w:r>
        <w:r w:rsidR="009B706B" w:rsidRPr="00B77E85">
          <w:rPr>
            <w:rStyle w:val="af2"/>
            <w:rFonts w:hint="eastAsia"/>
            <w:noProof/>
          </w:rPr>
          <w:t>研究流程圖</w:t>
        </w:r>
        <w:r w:rsidR="009B706B">
          <w:rPr>
            <w:noProof/>
            <w:webHidden/>
          </w:rPr>
          <w:tab/>
        </w:r>
        <w:r w:rsidR="009B706B">
          <w:rPr>
            <w:noProof/>
            <w:webHidden/>
          </w:rPr>
          <w:fldChar w:fldCharType="begin"/>
        </w:r>
        <w:r w:rsidR="009B706B">
          <w:rPr>
            <w:noProof/>
            <w:webHidden/>
          </w:rPr>
          <w:instrText xml:space="preserve"> PAGEREF _Toc200124921 \h </w:instrText>
        </w:r>
        <w:r w:rsidR="009B706B">
          <w:rPr>
            <w:noProof/>
            <w:webHidden/>
          </w:rPr>
        </w:r>
        <w:r w:rsidR="009B706B">
          <w:rPr>
            <w:noProof/>
            <w:webHidden/>
          </w:rPr>
          <w:fldChar w:fldCharType="separate"/>
        </w:r>
        <w:r w:rsidR="00EE408B">
          <w:rPr>
            <w:noProof/>
            <w:webHidden/>
          </w:rPr>
          <w:t>17</w:t>
        </w:r>
        <w:r w:rsidR="009B706B">
          <w:rPr>
            <w:noProof/>
            <w:webHidden/>
          </w:rPr>
          <w:fldChar w:fldCharType="end"/>
        </w:r>
      </w:hyperlink>
      <w:r>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2.1-" </w:instrText>
      </w:r>
      <w:r>
        <w:rPr>
          <w:highlight w:val="lightGray"/>
        </w:rPr>
        <w:fldChar w:fldCharType="separate"/>
      </w:r>
    </w:p>
    <w:p w14:paraId="4A6D4A74" w14:textId="21BA35A9" w:rsidR="009B706B" w:rsidRDefault="009B706B" w:rsidP="00E951D4">
      <w:pPr>
        <w:pStyle w:val="afff4"/>
        <w:tabs>
          <w:tab w:val="right" w:leader="dot" w:pos="8296"/>
        </w:tabs>
        <w:ind w:left="1440" w:hanging="480"/>
        <w:rPr>
          <w:noProof/>
        </w:rPr>
      </w:pPr>
      <w:hyperlink w:anchor="_Toc200124924" w:history="1">
        <w:r w:rsidRPr="008F114E">
          <w:rPr>
            <w:rStyle w:val="af2"/>
            <w:rFonts w:hint="eastAsia"/>
            <w:noProof/>
          </w:rPr>
          <w:t>圖</w:t>
        </w:r>
        <w:r w:rsidRPr="008F114E">
          <w:rPr>
            <w:rStyle w:val="af2"/>
            <w:noProof/>
          </w:rPr>
          <w:t xml:space="preserve"> 2.1-1 </w:t>
        </w:r>
        <w:r w:rsidRPr="008F114E">
          <w:rPr>
            <w:rStyle w:val="af2"/>
            <w:rFonts w:hint="eastAsia"/>
            <w:noProof/>
          </w:rPr>
          <w:t>數位創新行動圖</w:t>
        </w:r>
        <w:r>
          <w:rPr>
            <w:noProof/>
            <w:webHidden/>
          </w:rPr>
          <w:tab/>
        </w:r>
        <w:r>
          <w:rPr>
            <w:noProof/>
            <w:webHidden/>
          </w:rPr>
          <w:fldChar w:fldCharType="begin"/>
        </w:r>
        <w:r>
          <w:rPr>
            <w:noProof/>
            <w:webHidden/>
          </w:rPr>
          <w:instrText xml:space="preserve"> PAGEREF _Toc200124924 \h </w:instrText>
        </w:r>
        <w:r>
          <w:rPr>
            <w:noProof/>
            <w:webHidden/>
          </w:rPr>
        </w:r>
        <w:r>
          <w:rPr>
            <w:noProof/>
            <w:webHidden/>
          </w:rPr>
          <w:fldChar w:fldCharType="separate"/>
        </w:r>
        <w:r w:rsidR="00EE408B">
          <w:rPr>
            <w:noProof/>
            <w:webHidden/>
          </w:rPr>
          <w:t>23</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2-" </w:instrText>
      </w:r>
      <w:r w:rsidR="00254D3F">
        <w:rPr>
          <w:highlight w:val="lightGray"/>
        </w:rPr>
        <w:fldChar w:fldCharType="separate"/>
      </w:r>
    </w:p>
    <w:p w14:paraId="44FCB367" w14:textId="1D39BC0C" w:rsidR="009B706B" w:rsidRDefault="009B706B">
      <w:pPr>
        <w:pStyle w:val="afff4"/>
        <w:tabs>
          <w:tab w:val="right" w:leader="dot" w:pos="8296"/>
        </w:tabs>
        <w:ind w:left="1440" w:hanging="480"/>
        <w:rPr>
          <w:rFonts w:asciiTheme="minorHAnsi" w:eastAsiaTheme="minorEastAsia" w:hAnsiTheme="minorHAnsi"/>
          <w:noProof/>
        </w:rPr>
      </w:pPr>
      <w:hyperlink w:anchor="_Toc200124925" w:history="1">
        <w:r w:rsidRPr="008F4712">
          <w:rPr>
            <w:rStyle w:val="af2"/>
            <w:rFonts w:hint="eastAsia"/>
            <w:noProof/>
          </w:rPr>
          <w:t>圖</w:t>
        </w:r>
        <w:r w:rsidRPr="008F4712">
          <w:rPr>
            <w:rStyle w:val="af2"/>
            <w:noProof/>
          </w:rPr>
          <w:t xml:space="preserve"> 2.2-1 </w:t>
        </w:r>
        <w:r w:rsidRPr="008F4712">
          <w:rPr>
            <w:rStyle w:val="af2"/>
            <w:rFonts w:hint="eastAsia"/>
            <w:noProof/>
          </w:rPr>
          <w:t>環境與制定關係圖</w:t>
        </w:r>
        <w:r>
          <w:rPr>
            <w:noProof/>
            <w:webHidden/>
          </w:rPr>
          <w:tab/>
        </w:r>
        <w:r>
          <w:rPr>
            <w:noProof/>
            <w:webHidden/>
          </w:rPr>
          <w:fldChar w:fldCharType="begin"/>
        </w:r>
        <w:r>
          <w:rPr>
            <w:noProof/>
            <w:webHidden/>
          </w:rPr>
          <w:instrText xml:space="preserve"> PAGEREF _Toc200124925 \h </w:instrText>
        </w:r>
        <w:r>
          <w:rPr>
            <w:noProof/>
            <w:webHidden/>
          </w:rPr>
        </w:r>
        <w:r>
          <w:rPr>
            <w:noProof/>
            <w:webHidden/>
          </w:rPr>
          <w:fldChar w:fldCharType="separate"/>
        </w:r>
        <w:r w:rsidR="00EE408B">
          <w:rPr>
            <w:noProof/>
            <w:webHidden/>
          </w:rPr>
          <w:t>28</w:t>
        </w:r>
        <w:r>
          <w:rPr>
            <w:noProof/>
            <w:webHidden/>
          </w:rPr>
          <w:fldChar w:fldCharType="end"/>
        </w:r>
      </w:hyperlink>
    </w:p>
    <w:p w14:paraId="277AA729" w14:textId="6E430D34" w:rsidR="009B706B" w:rsidRDefault="009B706B" w:rsidP="00E951D4">
      <w:pPr>
        <w:pStyle w:val="afff4"/>
        <w:tabs>
          <w:tab w:val="right" w:leader="dot" w:pos="8296"/>
        </w:tabs>
        <w:ind w:left="1440" w:hanging="480"/>
        <w:rPr>
          <w:noProof/>
        </w:rPr>
      </w:pPr>
      <w:hyperlink w:anchor="_Toc200124926" w:history="1">
        <w:r w:rsidRPr="008F4712">
          <w:rPr>
            <w:rStyle w:val="af2"/>
            <w:rFonts w:hint="eastAsia"/>
            <w:noProof/>
          </w:rPr>
          <w:t>圖</w:t>
        </w:r>
        <w:r w:rsidRPr="008F4712">
          <w:rPr>
            <w:rStyle w:val="af2"/>
            <w:noProof/>
          </w:rPr>
          <w:t xml:space="preserve"> 2.2-2 </w:t>
        </w:r>
        <w:r w:rsidRPr="008F4712">
          <w:rPr>
            <w:rStyle w:val="af2"/>
            <w:rFonts w:hint="eastAsia"/>
            <w:noProof/>
          </w:rPr>
          <w:t>制定循環圖</w:t>
        </w:r>
        <w:r>
          <w:rPr>
            <w:noProof/>
            <w:webHidden/>
          </w:rPr>
          <w:tab/>
        </w:r>
        <w:r>
          <w:rPr>
            <w:noProof/>
            <w:webHidden/>
          </w:rPr>
          <w:fldChar w:fldCharType="begin"/>
        </w:r>
        <w:r>
          <w:rPr>
            <w:noProof/>
            <w:webHidden/>
          </w:rPr>
          <w:instrText xml:space="preserve"> PAGEREF _Toc200124926 \h </w:instrText>
        </w:r>
        <w:r>
          <w:rPr>
            <w:noProof/>
            <w:webHidden/>
          </w:rPr>
        </w:r>
        <w:r>
          <w:rPr>
            <w:noProof/>
            <w:webHidden/>
          </w:rPr>
          <w:fldChar w:fldCharType="separate"/>
        </w:r>
        <w:r w:rsidR="00EE408B">
          <w:rPr>
            <w:noProof/>
            <w:webHidden/>
          </w:rPr>
          <w:t>30</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3-" </w:instrText>
      </w:r>
      <w:r w:rsidR="00254D3F">
        <w:rPr>
          <w:highlight w:val="lightGray"/>
        </w:rPr>
        <w:fldChar w:fldCharType="separate"/>
      </w:r>
    </w:p>
    <w:p w14:paraId="56BA47E2" w14:textId="4A60C81C" w:rsidR="009B706B" w:rsidRDefault="009B706B" w:rsidP="00E951D4">
      <w:pPr>
        <w:pStyle w:val="afff4"/>
        <w:tabs>
          <w:tab w:val="right" w:leader="dot" w:pos="8296"/>
        </w:tabs>
        <w:ind w:left="1440" w:hanging="480"/>
        <w:rPr>
          <w:noProof/>
        </w:rPr>
      </w:pPr>
      <w:hyperlink w:anchor="_Toc200124927" w:history="1">
        <w:r w:rsidRPr="003B279C">
          <w:rPr>
            <w:rStyle w:val="af2"/>
            <w:rFonts w:hint="eastAsia"/>
            <w:noProof/>
          </w:rPr>
          <w:t>圖</w:t>
        </w:r>
        <w:r w:rsidRPr="003B279C">
          <w:rPr>
            <w:rStyle w:val="af2"/>
            <w:noProof/>
          </w:rPr>
          <w:t xml:space="preserve"> 2.3-1 </w:t>
        </w:r>
        <w:r w:rsidRPr="003B279C">
          <w:rPr>
            <w:rStyle w:val="af2"/>
            <w:rFonts w:hint="eastAsia"/>
            <w:noProof/>
          </w:rPr>
          <w:t>可供性分類圖</w:t>
        </w:r>
        <w:r>
          <w:rPr>
            <w:noProof/>
            <w:webHidden/>
          </w:rPr>
          <w:tab/>
        </w:r>
        <w:r>
          <w:rPr>
            <w:noProof/>
            <w:webHidden/>
          </w:rPr>
          <w:fldChar w:fldCharType="begin"/>
        </w:r>
        <w:r>
          <w:rPr>
            <w:noProof/>
            <w:webHidden/>
          </w:rPr>
          <w:instrText xml:space="preserve"> PAGEREF _Toc200124927 \h </w:instrText>
        </w:r>
        <w:r>
          <w:rPr>
            <w:noProof/>
            <w:webHidden/>
          </w:rPr>
        </w:r>
        <w:r>
          <w:rPr>
            <w:noProof/>
            <w:webHidden/>
          </w:rPr>
          <w:fldChar w:fldCharType="separate"/>
        </w:r>
        <w:r w:rsidR="00EE408B">
          <w:rPr>
            <w:noProof/>
            <w:webHidden/>
          </w:rPr>
          <w:t>34</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3.2-" </w:instrText>
      </w:r>
      <w:r w:rsidR="00254D3F">
        <w:rPr>
          <w:highlight w:val="lightGray"/>
        </w:rPr>
        <w:fldChar w:fldCharType="separate"/>
      </w:r>
    </w:p>
    <w:p w14:paraId="571B61F3" w14:textId="084A18AC" w:rsidR="009B706B" w:rsidRDefault="009B706B" w:rsidP="00E951D4">
      <w:pPr>
        <w:pStyle w:val="afff4"/>
        <w:tabs>
          <w:tab w:val="right" w:leader="dot" w:pos="8296"/>
        </w:tabs>
        <w:ind w:left="1440" w:hanging="480"/>
        <w:rPr>
          <w:noProof/>
        </w:rPr>
      </w:pPr>
      <w:hyperlink w:anchor="_Toc200124928" w:history="1">
        <w:r w:rsidRPr="006010F9">
          <w:rPr>
            <w:rStyle w:val="af2"/>
            <w:rFonts w:hint="eastAsia"/>
            <w:noProof/>
          </w:rPr>
          <w:t>圖</w:t>
        </w:r>
        <w:r w:rsidRPr="006010F9">
          <w:rPr>
            <w:rStyle w:val="af2"/>
            <w:noProof/>
          </w:rPr>
          <w:t xml:space="preserve"> 3.2-1 </w:t>
        </w:r>
        <w:r w:rsidRPr="006010F9">
          <w:rPr>
            <w:rStyle w:val="af2"/>
            <w:rFonts w:hint="eastAsia"/>
            <w:noProof/>
          </w:rPr>
          <w:t>研究架構圖</w:t>
        </w:r>
        <w:r>
          <w:rPr>
            <w:noProof/>
            <w:webHidden/>
          </w:rPr>
          <w:tab/>
        </w:r>
        <w:r>
          <w:rPr>
            <w:noProof/>
            <w:webHidden/>
          </w:rPr>
          <w:fldChar w:fldCharType="begin"/>
        </w:r>
        <w:r>
          <w:rPr>
            <w:noProof/>
            <w:webHidden/>
          </w:rPr>
          <w:instrText xml:space="preserve"> PAGEREF _Toc200124928 \h </w:instrText>
        </w:r>
        <w:r>
          <w:rPr>
            <w:noProof/>
            <w:webHidden/>
          </w:rPr>
        </w:r>
        <w:r>
          <w:rPr>
            <w:noProof/>
            <w:webHidden/>
          </w:rPr>
          <w:fldChar w:fldCharType="separate"/>
        </w:r>
        <w:r w:rsidR="00EE408B">
          <w:rPr>
            <w:noProof/>
            <w:webHidden/>
          </w:rPr>
          <w:t>47</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2-" </w:instrText>
      </w:r>
      <w:r w:rsidR="00254D3F">
        <w:rPr>
          <w:highlight w:val="lightGray"/>
        </w:rPr>
        <w:fldChar w:fldCharType="separate"/>
      </w:r>
    </w:p>
    <w:p w14:paraId="1EB6BF54" w14:textId="4D316E97" w:rsidR="00254D3F" w:rsidRDefault="009B706B" w:rsidP="00E951D4">
      <w:pPr>
        <w:pStyle w:val="afff4"/>
        <w:tabs>
          <w:tab w:val="right" w:leader="dot" w:pos="8296"/>
        </w:tabs>
        <w:ind w:left="1440" w:hanging="480"/>
        <w:rPr>
          <w:noProof/>
        </w:rPr>
      </w:pPr>
      <w:hyperlink w:anchor="_Toc200124929" w:history="1">
        <w:r w:rsidRPr="008F5183">
          <w:rPr>
            <w:rStyle w:val="af2"/>
            <w:rFonts w:hint="eastAsia"/>
            <w:noProof/>
          </w:rPr>
          <w:t>圖</w:t>
        </w:r>
        <w:r w:rsidRPr="008F5183">
          <w:rPr>
            <w:rStyle w:val="af2"/>
            <w:noProof/>
          </w:rPr>
          <w:t xml:space="preserve"> 5.2-1 </w:t>
        </w:r>
        <w:r w:rsidRPr="008F5183">
          <w:rPr>
            <w:rStyle w:val="af2"/>
            <w:rFonts w:hint="eastAsia"/>
            <w:noProof/>
          </w:rPr>
          <w:t>第一階段平衡機制</w:t>
        </w:r>
        <w:r>
          <w:rPr>
            <w:noProof/>
            <w:webHidden/>
          </w:rPr>
          <w:tab/>
        </w:r>
        <w:r>
          <w:rPr>
            <w:noProof/>
            <w:webHidden/>
          </w:rPr>
          <w:fldChar w:fldCharType="begin"/>
        </w:r>
        <w:r>
          <w:rPr>
            <w:noProof/>
            <w:webHidden/>
          </w:rPr>
          <w:instrText xml:space="preserve"> PAGEREF _Toc200124929 \h </w:instrText>
        </w:r>
        <w:r>
          <w:rPr>
            <w:noProof/>
            <w:webHidden/>
          </w:rPr>
        </w:r>
        <w:r>
          <w:rPr>
            <w:noProof/>
            <w:webHidden/>
          </w:rPr>
          <w:fldChar w:fldCharType="separate"/>
        </w:r>
        <w:r w:rsidR="00EE408B">
          <w:rPr>
            <w:noProof/>
            <w:webHidden/>
          </w:rPr>
          <w:t>70</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3-" </w:instrText>
      </w:r>
      <w:r w:rsidR="00254D3F">
        <w:rPr>
          <w:highlight w:val="lightGray"/>
        </w:rPr>
        <w:fldChar w:fldCharType="separate"/>
      </w:r>
    </w:p>
    <w:p w14:paraId="2809A91F" w14:textId="661DFA7E" w:rsidR="00254D3F" w:rsidRDefault="00254D3F" w:rsidP="009118D7">
      <w:pPr>
        <w:pStyle w:val="afff4"/>
        <w:tabs>
          <w:tab w:val="right" w:leader="dot" w:pos="8296"/>
        </w:tabs>
        <w:ind w:left="1440" w:hanging="480"/>
        <w:rPr>
          <w:noProof/>
        </w:rPr>
      </w:pPr>
      <w:hyperlink w:anchor="_Toc200124448" w:history="1">
        <w:r w:rsidRPr="000B654C">
          <w:rPr>
            <w:rStyle w:val="af2"/>
            <w:rFonts w:hint="eastAsia"/>
            <w:noProof/>
          </w:rPr>
          <w:t>圖</w:t>
        </w:r>
        <w:r w:rsidRPr="000B654C">
          <w:rPr>
            <w:rStyle w:val="af2"/>
            <w:noProof/>
          </w:rPr>
          <w:t xml:space="preserve"> 5.3-1 </w:t>
        </w:r>
        <w:r w:rsidRPr="000B654C">
          <w:rPr>
            <w:rStyle w:val="af2"/>
            <w:rFonts w:hint="eastAsia"/>
            <w:noProof/>
          </w:rPr>
          <w:t>第二階段平衡機制</w:t>
        </w:r>
        <w:r>
          <w:rPr>
            <w:noProof/>
            <w:webHidden/>
          </w:rPr>
          <w:tab/>
        </w:r>
        <w:r>
          <w:rPr>
            <w:noProof/>
            <w:webHidden/>
          </w:rPr>
          <w:fldChar w:fldCharType="begin"/>
        </w:r>
        <w:r>
          <w:rPr>
            <w:noProof/>
            <w:webHidden/>
          </w:rPr>
          <w:instrText xml:space="preserve"> PAGEREF _Toc200124448 \h </w:instrText>
        </w:r>
        <w:r>
          <w:rPr>
            <w:noProof/>
            <w:webHidden/>
          </w:rPr>
        </w:r>
        <w:r>
          <w:rPr>
            <w:noProof/>
            <w:webHidden/>
          </w:rPr>
          <w:fldChar w:fldCharType="separate"/>
        </w:r>
        <w:r w:rsidR="00EE408B">
          <w:rPr>
            <w:noProof/>
            <w:webHidden/>
          </w:rPr>
          <w:t>80</w:t>
        </w:r>
        <w:r>
          <w:rPr>
            <w:noProof/>
            <w:webHidden/>
          </w:rPr>
          <w:fldChar w:fldCharType="end"/>
        </w:r>
      </w:hyperlink>
      <w:r>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5.4-" </w:instrText>
      </w:r>
      <w:r>
        <w:rPr>
          <w:highlight w:val="lightGray"/>
        </w:rPr>
        <w:fldChar w:fldCharType="separate"/>
      </w:r>
    </w:p>
    <w:p w14:paraId="1DD4E2E6" w14:textId="01070C05" w:rsidR="00254D3F" w:rsidRDefault="00254D3F" w:rsidP="009118D7">
      <w:pPr>
        <w:pStyle w:val="afff4"/>
        <w:tabs>
          <w:tab w:val="right" w:leader="dot" w:pos="8296"/>
        </w:tabs>
        <w:ind w:left="1440" w:hanging="480"/>
        <w:rPr>
          <w:noProof/>
        </w:rPr>
      </w:pPr>
      <w:hyperlink w:anchor="_Toc200124452" w:history="1">
        <w:r w:rsidRPr="00EE2289">
          <w:rPr>
            <w:rStyle w:val="af2"/>
            <w:rFonts w:hint="eastAsia"/>
            <w:noProof/>
          </w:rPr>
          <w:t>圖</w:t>
        </w:r>
        <w:r w:rsidRPr="00EE2289">
          <w:rPr>
            <w:rStyle w:val="af2"/>
            <w:noProof/>
          </w:rPr>
          <w:t xml:space="preserve"> 5.4-1 </w:t>
        </w:r>
        <w:r w:rsidRPr="00EE2289">
          <w:rPr>
            <w:rStyle w:val="af2"/>
            <w:rFonts w:hint="eastAsia"/>
            <w:noProof/>
          </w:rPr>
          <w:t>第三階段平衡機制</w:t>
        </w:r>
        <w:r>
          <w:rPr>
            <w:noProof/>
            <w:webHidden/>
          </w:rPr>
          <w:tab/>
        </w:r>
        <w:r>
          <w:rPr>
            <w:noProof/>
            <w:webHidden/>
          </w:rPr>
          <w:fldChar w:fldCharType="begin"/>
        </w:r>
        <w:r>
          <w:rPr>
            <w:noProof/>
            <w:webHidden/>
          </w:rPr>
          <w:instrText xml:space="preserve"> PAGEREF _Toc200124452 \h </w:instrText>
        </w:r>
        <w:r>
          <w:rPr>
            <w:noProof/>
            <w:webHidden/>
          </w:rPr>
        </w:r>
        <w:r>
          <w:rPr>
            <w:noProof/>
            <w:webHidden/>
          </w:rPr>
          <w:fldChar w:fldCharType="separate"/>
        </w:r>
        <w:r w:rsidR="00EE408B">
          <w:rPr>
            <w:noProof/>
            <w:webHidden/>
          </w:rPr>
          <w:t>89</w:t>
        </w:r>
        <w:r>
          <w:rPr>
            <w:noProof/>
            <w:webHidden/>
          </w:rPr>
          <w:fldChar w:fldCharType="end"/>
        </w:r>
      </w:hyperlink>
      <w:r>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5.5-" </w:instrText>
      </w:r>
      <w:r>
        <w:rPr>
          <w:highlight w:val="lightGray"/>
        </w:rPr>
        <w:fldChar w:fldCharType="separate"/>
      </w:r>
    </w:p>
    <w:p w14:paraId="0B115332" w14:textId="65F27096" w:rsidR="00254D3F" w:rsidRDefault="00254D3F">
      <w:pPr>
        <w:pStyle w:val="afff4"/>
        <w:tabs>
          <w:tab w:val="right" w:leader="dot" w:pos="8296"/>
        </w:tabs>
        <w:ind w:left="1440" w:hanging="480"/>
        <w:rPr>
          <w:rFonts w:asciiTheme="minorHAnsi" w:eastAsiaTheme="minorEastAsia" w:hAnsiTheme="minorHAnsi"/>
          <w:noProof/>
        </w:rPr>
      </w:pPr>
      <w:hyperlink w:anchor="_Toc200124457" w:history="1">
        <w:r w:rsidRPr="00064246">
          <w:rPr>
            <w:rStyle w:val="af2"/>
            <w:rFonts w:hint="eastAsia"/>
            <w:noProof/>
          </w:rPr>
          <w:t>圖</w:t>
        </w:r>
        <w:r w:rsidRPr="00064246">
          <w:rPr>
            <w:rStyle w:val="af2"/>
            <w:noProof/>
          </w:rPr>
          <w:t xml:space="preserve"> 5.5-1 </w:t>
        </w:r>
        <w:r w:rsidRPr="00064246">
          <w:rPr>
            <w:rStyle w:val="af2"/>
            <w:rFonts w:hint="eastAsia"/>
            <w:noProof/>
          </w:rPr>
          <w:t>第四階段平衡機制</w:t>
        </w:r>
        <w:r>
          <w:rPr>
            <w:noProof/>
            <w:webHidden/>
          </w:rPr>
          <w:tab/>
        </w:r>
        <w:r>
          <w:rPr>
            <w:noProof/>
            <w:webHidden/>
          </w:rPr>
          <w:fldChar w:fldCharType="begin"/>
        </w:r>
        <w:r>
          <w:rPr>
            <w:noProof/>
            <w:webHidden/>
          </w:rPr>
          <w:instrText xml:space="preserve"> PAGEREF _Toc200124457 \h </w:instrText>
        </w:r>
        <w:r>
          <w:rPr>
            <w:noProof/>
            <w:webHidden/>
          </w:rPr>
        </w:r>
        <w:r>
          <w:rPr>
            <w:noProof/>
            <w:webHidden/>
          </w:rPr>
          <w:fldChar w:fldCharType="separate"/>
        </w:r>
        <w:r w:rsidR="00EE408B">
          <w:rPr>
            <w:noProof/>
            <w:webHidden/>
          </w:rPr>
          <w:t>101</w:t>
        </w:r>
        <w:r>
          <w:rPr>
            <w:noProof/>
            <w:webHidden/>
          </w:rPr>
          <w:fldChar w:fldCharType="end"/>
        </w:r>
      </w:hyperlink>
    </w:p>
    <w:p w14:paraId="4E0990CE" w14:textId="58F72F0D" w:rsidR="003321E7" w:rsidRPr="003321E7" w:rsidRDefault="00254D3F" w:rsidP="003321E7">
      <w:pPr>
        <w:ind w:firstLine="480"/>
        <w:rPr>
          <w:highlight w:val="lightGray"/>
        </w:rPr>
      </w:pPr>
      <w:r>
        <w:rPr>
          <w:highlight w:val="lightGray"/>
        </w:rPr>
        <w:fldChar w:fldCharType="end"/>
      </w:r>
    </w:p>
    <w:p w14:paraId="53291047" w14:textId="437DDEB9" w:rsidR="0087246B" w:rsidRDefault="0087246B">
      <w:pPr>
        <w:widowControl/>
        <w:ind w:firstLineChars="0" w:firstLine="0"/>
        <w:rPr>
          <w:rFonts w:cstheme="majorBidi"/>
          <w:b/>
          <w:color w:val="000000" w:themeColor="text1"/>
          <w:sz w:val="40"/>
          <w:szCs w:val="48"/>
          <w:highlight w:val="lightGray"/>
        </w:rPr>
      </w:pPr>
      <w:r>
        <w:rPr>
          <w:rFonts w:cstheme="majorBidi"/>
          <w:b/>
          <w:color w:val="000000" w:themeColor="text1"/>
          <w:sz w:val="40"/>
          <w:szCs w:val="48"/>
          <w:highlight w:val="lightGray"/>
        </w:rPr>
        <w:br w:type="page"/>
      </w:r>
    </w:p>
    <w:p w14:paraId="42A5BF42" w14:textId="0D760F1F" w:rsidR="001B4229" w:rsidRPr="001B4229" w:rsidRDefault="00632C95" w:rsidP="0006680C">
      <w:pPr>
        <w:pStyle w:val="1"/>
      </w:pPr>
      <w:bookmarkStart w:id="4" w:name="_Toc200404470"/>
      <w:r>
        <w:rPr>
          <w:rFonts w:hint="eastAsia"/>
        </w:rPr>
        <w:lastRenderedPageBreak/>
        <w:t>第一章、</w:t>
      </w:r>
      <w:r w:rsidR="00542AA6" w:rsidRPr="00542AA6">
        <w:t>緒論</w:t>
      </w:r>
      <w:bookmarkEnd w:id="4"/>
    </w:p>
    <w:p w14:paraId="51D440B8" w14:textId="7DA6BE6C" w:rsidR="006058E9" w:rsidRDefault="00656CA9" w:rsidP="00656CA9">
      <w:pPr>
        <w:pStyle w:val="2"/>
      </w:pPr>
      <w:bookmarkStart w:id="5" w:name="_Toc200404471"/>
      <w:r>
        <w:rPr>
          <w:rFonts w:hint="eastAsia"/>
        </w:rPr>
        <w:t xml:space="preserve">1.1 </w:t>
      </w:r>
      <w:r>
        <w:t>研究背景與動機</w:t>
      </w:r>
      <w:bookmarkEnd w:id="5"/>
    </w:p>
    <w:p w14:paraId="552D6AF4" w14:textId="20E7B0EB" w:rsidR="00BC414A" w:rsidRDefault="00706C19" w:rsidP="007F42CE">
      <w:pPr>
        <w:pStyle w:val="15"/>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r w:rsidR="00C55A57" w:rsidRPr="00C55A57">
        <w:t>近十年來，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3E0E9C59" w14:textId="788F7B17" w:rsidR="00134F2F" w:rsidRPr="004A3A55" w:rsidRDefault="00872607" w:rsidP="007F42CE">
      <w:pPr>
        <w:pStyle w:val="15"/>
        <w:ind w:firstLine="480"/>
      </w:pPr>
      <w:r>
        <w:rPr>
          <w:rFonts w:hint="eastAsia"/>
        </w:rPr>
        <w:t>分析</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r w:rsidR="004E36EE" w:rsidRPr="004E36EE">
        <w:t>103</w:t>
      </w:r>
      <w:r w:rsidR="004E36EE" w:rsidRPr="004E36EE">
        <w:t>億美元</w:t>
      </w:r>
      <w:r w:rsidR="000D0997">
        <w:rPr>
          <w:rFonts w:hint="eastAsia"/>
        </w:rPr>
        <w:t>、</w:t>
      </w:r>
      <w:r w:rsidR="00134F2F" w:rsidRPr="004A3A55">
        <w:t>貿易順差</w:t>
      </w:r>
      <w:r w:rsidR="009A6DF8">
        <w:rPr>
          <w:rFonts w:hint="eastAsia"/>
        </w:rPr>
        <w:t>平均</w:t>
      </w:r>
      <w:r w:rsidR="00664730">
        <w:rPr>
          <w:rFonts w:hint="eastAsia"/>
        </w:rPr>
        <w:t>共</w:t>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p>
    <w:p w14:paraId="6E5BFD0D" w14:textId="7BE05E00" w:rsidR="008F24FD" w:rsidRDefault="00332A58" w:rsidP="007F42CE">
      <w:pPr>
        <w:pStyle w:val="15"/>
        <w:ind w:firstLine="480"/>
      </w:pPr>
      <w:r w:rsidRPr="007F7860">
        <w:t>然而</w:t>
      </w:r>
      <w:r w:rsidR="00A05831">
        <w:rPr>
          <w:rFonts w:hint="eastAsia"/>
        </w:rPr>
        <w:t>五年過去，</w:t>
      </w:r>
      <w:r w:rsidRPr="007F7860">
        <w:t>2006</w:t>
      </w:r>
      <w:r w:rsidR="00F205DE">
        <w:rPr>
          <w:rFonts w:hint="eastAsia"/>
        </w:rPr>
        <w:t>至</w:t>
      </w:r>
      <w:r w:rsidRPr="007F7860">
        <w:t>2010</w:t>
      </w:r>
      <w:r w:rsidRPr="007F7860">
        <w:t>年，整體</w:t>
      </w:r>
      <w:r w:rsidR="00640C3A">
        <w:rPr>
          <w:rFonts w:hint="eastAsia"/>
        </w:rPr>
        <w:t>紡織業</w:t>
      </w:r>
      <w:r w:rsidR="002F3EB6">
        <w:rPr>
          <w:rFonts w:hint="eastAsia"/>
        </w:rPr>
        <w:t>的</w:t>
      </w:r>
      <w:r w:rsidRPr="007F7860">
        <w:t>出口</w:t>
      </w:r>
      <w:r w:rsidR="00665CF1">
        <w:rPr>
          <w:rFonts w:hint="eastAsia"/>
        </w:rPr>
        <w:t>額</w:t>
      </w:r>
      <w:r w:rsidR="00F94AD5">
        <w:rPr>
          <w:rFonts w:hint="eastAsia"/>
        </w:rPr>
        <w:t>開始</w:t>
      </w:r>
      <w:r w:rsidRPr="007F7860">
        <w:t>出現下滑</w:t>
      </w:r>
      <w:r w:rsidR="000C4DBE">
        <w:rPr>
          <w:rFonts w:hint="eastAsia"/>
        </w:rPr>
        <w:t>趨勢</w:t>
      </w:r>
      <w:r w:rsidRPr="007F7860">
        <w:t>，成衣類輸出尤為明顯</w:t>
      </w:r>
      <w:r w:rsidR="009B731D">
        <w:rPr>
          <w:rFonts w:hint="eastAsia"/>
        </w:rPr>
        <w:t>，</w:t>
      </w:r>
      <w:r w:rsidR="00BF7757">
        <w:rPr>
          <w:rFonts w:hint="eastAsia"/>
        </w:rPr>
        <w:t>加上</w:t>
      </w:r>
      <w:r w:rsidRPr="007F7860">
        <w:t>進口</w:t>
      </w:r>
      <w:r w:rsidR="007F7860">
        <w:rPr>
          <w:rFonts w:hint="eastAsia"/>
        </w:rPr>
        <w:t>總額</w:t>
      </w:r>
      <w:r w:rsidR="00C27BBA">
        <w:rPr>
          <w:rFonts w:hint="eastAsia"/>
        </w:rPr>
        <w:t>不斷</w:t>
      </w:r>
      <w:r w:rsidRPr="007F7860">
        <w:t>逐年攀升，導致</w:t>
      </w:r>
      <w:r w:rsidR="009B731D">
        <w:rPr>
          <w:rFonts w:hint="eastAsia"/>
        </w:rPr>
        <w:t>五年平均</w:t>
      </w:r>
      <w:r w:rsidR="009B731D" w:rsidRPr="004A3A55">
        <w:t>貿易順差</w:t>
      </w:r>
      <w:r w:rsidRPr="007F7860">
        <w:t>縮減至</w:t>
      </w:r>
      <w:r w:rsidR="00243D69">
        <w:rPr>
          <w:rFonts w:hint="eastAsia"/>
        </w:rPr>
        <w:t>69</w:t>
      </w:r>
      <w:r w:rsidR="00243D69">
        <w:rPr>
          <w:rFonts w:hint="eastAsia"/>
        </w:rPr>
        <w:t>億美元</w:t>
      </w:r>
      <w:r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r w:rsidR="007F5C62" w:rsidRPr="00B16E84">
        <w:t>年均</w:t>
      </w:r>
      <w:r w:rsidR="007F5C62">
        <w:rPr>
          <w:rFonts w:hint="eastAsia"/>
        </w:rPr>
        <w:t>總</w:t>
      </w:r>
      <w:r w:rsidR="007F5C62" w:rsidRPr="00B16E84">
        <w:t>出口額</w:t>
      </w:r>
      <w:r w:rsidR="007F5C62">
        <w:rPr>
          <w:rFonts w:hint="eastAsia"/>
        </w:rPr>
        <w:t>降至</w:t>
      </w:r>
      <w:r w:rsidR="00772E94">
        <w:rPr>
          <w:rFonts w:hint="eastAsia"/>
        </w:rPr>
        <w:t>74.5</w:t>
      </w:r>
      <w:r w:rsidR="00772E94">
        <w:rPr>
          <w:rFonts w:hint="eastAsia"/>
        </w:rPr>
        <w:t>億美元</w:t>
      </w:r>
      <w:r w:rsidR="008974A8">
        <w:rPr>
          <w:rFonts w:hint="eastAsia"/>
        </w:rPr>
        <w:t>，而</w:t>
      </w:r>
      <w:r w:rsidR="008F24FD" w:rsidRPr="00197205">
        <w:t>整體貿易順差僅剩</w:t>
      </w:r>
      <w:r w:rsidR="00873C3A">
        <w:rPr>
          <w:rFonts w:hint="eastAsia"/>
        </w:rPr>
        <w:t>38.3</w:t>
      </w:r>
      <w:r w:rsidR="00873C3A">
        <w:rPr>
          <w:rFonts w:hint="eastAsia"/>
        </w:rPr>
        <w:t>億美元</w:t>
      </w:r>
      <w:r w:rsidR="008F24FD" w:rsidRPr="00197205">
        <w:t>，僅</w:t>
      </w:r>
      <w:r w:rsidR="007F0C71">
        <w:rPr>
          <w:rFonts w:hint="eastAsia"/>
        </w:rPr>
        <w:t>剩</w:t>
      </w:r>
      <w:r w:rsidR="008F24FD" w:rsidRPr="00197205">
        <w:t>二十年前高峰期的一半以下。</w:t>
      </w:r>
    </w:p>
    <w:p w14:paraId="3A00F3D8" w14:textId="18F1A6B8" w:rsidR="009953D7" w:rsidRDefault="008D161C" w:rsidP="007F42CE">
      <w:pPr>
        <w:pStyle w:val="15"/>
        <w:ind w:firstLine="480"/>
      </w:pPr>
      <w:r>
        <w:rPr>
          <w:rFonts w:hint="eastAsia"/>
        </w:rPr>
        <w:t>根據</w:t>
      </w:r>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4D52B6">
        <w:rPr>
          <w:rFonts w:hint="eastAsia"/>
        </w:rPr>
        <w:t>產業</w:t>
      </w:r>
      <w:r w:rsidR="00F82591">
        <w:rPr>
          <w:rFonts w:hint="eastAsia"/>
        </w:rPr>
        <w:t>分析報告，</w:t>
      </w:r>
      <w:r w:rsidR="00F230F8">
        <w:rPr>
          <w:rFonts w:hint="eastAsia"/>
        </w:rPr>
        <w:t>近年</w:t>
      </w:r>
      <w:r w:rsidR="00D12659">
        <w:rPr>
          <w:rFonts w:hint="eastAsia"/>
        </w:rPr>
        <w:t>紡織</w:t>
      </w:r>
      <w:r>
        <w:rPr>
          <w:rFonts w:hint="eastAsia"/>
        </w:rPr>
        <w:t>業</w:t>
      </w:r>
      <w:r w:rsidR="00D64934">
        <w:rPr>
          <w:rFonts w:hint="eastAsia"/>
        </w:rPr>
        <w:t>進出</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具體</w:t>
      </w:r>
      <w:r w:rsidR="001B5073">
        <w:rPr>
          <w:rFonts w:hint="eastAsia"/>
        </w:rPr>
        <w:t>事件</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r w:rsidR="00D64934" w:rsidRPr="00D64934">
        <w:t>疫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r w:rsidR="00D64934" w:rsidRPr="00D64934">
        <w:t>疫</w:t>
      </w:r>
      <w:r w:rsidR="00EF5024">
        <w:rPr>
          <w:rFonts w:hint="eastAsia"/>
        </w:rPr>
        <w:t>情而</w:t>
      </w:r>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w:t>
      </w:r>
    </w:p>
    <w:p w14:paraId="59E7E3ED" w14:textId="73995818" w:rsidR="00D64934" w:rsidRDefault="00D64934" w:rsidP="007F42CE">
      <w:pPr>
        <w:pStyle w:val="15"/>
        <w:ind w:firstLine="480"/>
      </w:pPr>
      <w:r w:rsidRPr="00D64934">
        <w:t>即便</w:t>
      </w:r>
      <w:r w:rsidR="00681324">
        <w:rPr>
          <w:rFonts w:hint="eastAsia"/>
        </w:rPr>
        <w:t>疫情趨緩</w:t>
      </w:r>
      <w:r w:rsidRPr="00D64934">
        <w:t>、數位化風潮興起帶動</w:t>
      </w:r>
      <w:r w:rsidR="00681324">
        <w:rPr>
          <w:rFonts w:hint="eastAsia"/>
        </w:rPr>
        <w:t>產業</w:t>
      </w:r>
      <w:r w:rsidRPr="00D64934">
        <w:t>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Pr="00D64934">
        <w:t>原物料</w:t>
      </w:r>
      <w:r w:rsidR="00F8697A">
        <w:rPr>
          <w:rFonts w:hint="eastAsia"/>
        </w:rPr>
        <w:t>採購面臨</w:t>
      </w:r>
      <w:r w:rsidR="00726E24">
        <w:rPr>
          <w:rFonts w:hint="eastAsia"/>
        </w:rPr>
        <w:t>價格</w:t>
      </w:r>
      <w:r w:rsidRPr="00D64934">
        <w:t>上漲</w:t>
      </w:r>
      <w:r w:rsidR="00191923">
        <w:rPr>
          <w:rFonts w:hint="eastAsia"/>
        </w:rPr>
        <w:t>、</w:t>
      </w:r>
      <w:r w:rsidRPr="00D64934">
        <w:t>品牌</w:t>
      </w:r>
      <w:r w:rsidR="00191923">
        <w:rPr>
          <w:rFonts w:hint="eastAsia"/>
        </w:rPr>
        <w:t>商</w:t>
      </w:r>
      <w:r w:rsidR="005235FF">
        <w:rPr>
          <w:rFonts w:hint="eastAsia"/>
        </w:rPr>
        <w:t>為</w:t>
      </w:r>
      <w:r w:rsidR="005235FF">
        <w:rPr>
          <w:rFonts w:hint="eastAsia"/>
        </w:rPr>
        <w:lastRenderedPageBreak/>
        <w:t>回應永續</w:t>
      </w:r>
      <w:r w:rsidR="009C7410">
        <w:rPr>
          <w:rFonts w:hint="eastAsia"/>
        </w:rPr>
        <w:t>需求</w:t>
      </w:r>
      <w:r w:rsidR="005235FF">
        <w:rPr>
          <w:rFonts w:hint="eastAsia"/>
        </w:rPr>
        <w:t>而實施</w:t>
      </w:r>
      <w:r w:rsidRPr="00D64934">
        <w:t>去庫存化</w:t>
      </w:r>
      <w:r w:rsidR="00F8697A">
        <w:rPr>
          <w:rFonts w:hint="eastAsia"/>
        </w:rPr>
        <w:t>策略</w:t>
      </w:r>
      <w:r w:rsidRPr="00D64934">
        <w:t>，</w:t>
      </w:r>
      <w:r w:rsidR="00C84D92">
        <w:rPr>
          <w:rFonts w:hint="eastAsia"/>
        </w:rPr>
        <w:t>促使</w:t>
      </w:r>
      <w:r w:rsidR="00B7623B">
        <w:rPr>
          <w:rFonts w:hint="eastAsia"/>
        </w:rPr>
        <w:t>台灣紡織品</w:t>
      </w:r>
      <w:r w:rsidRPr="00D64934">
        <w:t>出口成長力道疲弱。</w:t>
      </w:r>
    </w:p>
    <w:p w14:paraId="0D1FFF08" w14:textId="3B1E4707" w:rsidR="00173DAF" w:rsidRDefault="00681324" w:rsidP="007F42CE">
      <w:pPr>
        <w:pStyle w:val="15"/>
        <w:ind w:firstLine="480"/>
      </w:pPr>
      <w:r w:rsidRPr="00681324">
        <w:t>此外，越南紡織產業的快速崛起也對台灣紡織業構成直接挑戰。</w:t>
      </w:r>
      <w:r w:rsidR="00630375">
        <w:rPr>
          <w:rFonts w:hint="eastAsia"/>
        </w:rPr>
        <w:t>越南位居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所帶來的關稅優勢，吸引眾多成衣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0CBE72E5" w14:textId="0224A487" w:rsidR="00173DAF" w:rsidRDefault="00173DAF" w:rsidP="007F42CE">
      <w:pPr>
        <w:pStyle w:val="15"/>
        <w:ind w:firstLine="480"/>
      </w:pPr>
      <w:r w:rsidRPr="00173DAF">
        <w:t>台灣紡織業</w:t>
      </w:r>
      <w:r w:rsidR="002F78F7">
        <w:rPr>
          <w:rFonts w:hint="eastAsia"/>
        </w:rPr>
        <w:t>亦</w:t>
      </w:r>
      <w:r w:rsidRPr="00173DAF">
        <w:t>面臨</w:t>
      </w:r>
      <w:r w:rsidR="00F27337">
        <w:rPr>
          <w:rFonts w:hint="eastAsia"/>
        </w:rPr>
        <w:t>著</w:t>
      </w:r>
      <w:r w:rsidRPr="00173DAF">
        <w:t>嚴峻的「內憂」壓力。</w:t>
      </w:r>
      <w:r w:rsidR="00E11AC2">
        <w:rPr>
          <w:rFonts w:hint="eastAsia"/>
        </w:rPr>
        <w:t>過去</w:t>
      </w:r>
      <w:r w:rsidRPr="00173DAF">
        <w:t>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r w:rsidR="00541B69">
        <w:rPr>
          <w:rFonts w:hint="eastAsia"/>
        </w:rPr>
        <w:t>此外</w:t>
      </w:r>
      <w:r w:rsidR="00A143CA">
        <w:rPr>
          <w:rFonts w:hint="eastAsia"/>
        </w:rPr>
        <w:t>，</w:t>
      </w:r>
      <w:r w:rsidRPr="00173DAF">
        <w:t>在</w:t>
      </w:r>
      <w:r w:rsidR="00963C1D">
        <w:rPr>
          <w:rFonts w:hint="eastAsia"/>
        </w:rPr>
        <w:t>台灣</w:t>
      </w:r>
      <w:r w:rsidRPr="00173DAF">
        <w:t>少子化與人口老化的背景下，青年勞動</w:t>
      </w:r>
      <w:r w:rsidR="00752377">
        <w:rPr>
          <w:rFonts w:hint="eastAsia"/>
        </w:rPr>
        <w:t>人口</w:t>
      </w:r>
      <w:r w:rsidR="00023D03">
        <w:rPr>
          <w:rFonts w:hint="eastAsia"/>
        </w:rPr>
        <w:t>明顯</w:t>
      </w:r>
      <w:r w:rsidRPr="00173DAF">
        <w:t>流失，企業普遍面臨技術斷層與人力短缺的困境。</w:t>
      </w:r>
    </w:p>
    <w:p w14:paraId="1E735415" w14:textId="1A093351" w:rsidR="00173DAF" w:rsidRDefault="00A50C56" w:rsidP="000E604B">
      <w:pPr>
        <w:pStyle w:val="15"/>
        <w:ind w:firstLine="480"/>
      </w:pPr>
      <w:r w:rsidRPr="00A50C56">
        <w:t>台灣紡織業長期以來扮演</w:t>
      </w:r>
      <w:r w:rsidR="00E45312">
        <w:rPr>
          <w:rFonts w:hint="eastAsia"/>
        </w:rPr>
        <w:t>著</w:t>
      </w:r>
      <w:r w:rsidRPr="00A50C56">
        <w:t>國際品牌的代工角色，缺乏自主品牌與高附加價值的設計能力，</w:t>
      </w:r>
      <w:r w:rsidR="00D50A57">
        <w:rPr>
          <w:rFonts w:hint="eastAsia"/>
        </w:rPr>
        <w:t>與</w:t>
      </w:r>
      <w:r w:rsidRPr="00A50C56">
        <w:t>韓國、日本等國轉型為品牌經營與研發導向的發展路徑相比，台灣在全球價值鏈中的角色逐漸邊緣化</w:t>
      </w:r>
      <w:r w:rsidR="00EE6B73">
        <w:rPr>
          <w:rFonts w:hint="eastAsia"/>
        </w:rPr>
        <w:t>，只</w:t>
      </w:r>
      <w:r w:rsidR="008F1B33">
        <w:rPr>
          <w:rFonts w:hint="eastAsia"/>
        </w:rPr>
        <w:t>以</w:t>
      </w:r>
      <w:r w:rsidRPr="00A50C56">
        <w:t>過去仰賴的低成本製造與快速交貨優勢，已無法支撐當前產業的永續發展。</w:t>
      </w:r>
    </w:p>
    <w:p w14:paraId="38190543" w14:textId="1B86C42E" w:rsidR="00734CBB" w:rsidRDefault="008A127A" w:rsidP="000E604B">
      <w:pPr>
        <w:pStyle w:val="15"/>
        <w:ind w:firstLine="480"/>
      </w:pPr>
      <w:r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Pr="008A127A">
        <w:t>治理成為國際品牌對供應鏈的基本要求，</w:t>
      </w:r>
      <w:r w:rsidR="004D57A8">
        <w:rPr>
          <w:rFonts w:hint="eastAsia"/>
        </w:rPr>
        <w:t>紡織供應商</w:t>
      </w:r>
      <w:r w:rsidRPr="008A127A">
        <w:t>若無法提供透明的資料追蹤與符合永續標準的流程設計，可能</w:t>
      </w:r>
      <w:r w:rsidR="008F5DA7">
        <w:rPr>
          <w:rFonts w:hint="eastAsia"/>
        </w:rPr>
        <w:t>無法獲得品牌商訂單</w:t>
      </w:r>
      <w:r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Pr="008A127A">
        <w:t>的情勢下，</w:t>
      </w:r>
      <w:r>
        <w:rPr>
          <w:rFonts w:hint="eastAsia"/>
        </w:rPr>
        <w:t>傳統紡織業意識到</w:t>
      </w:r>
      <w:r w:rsidRPr="008A127A">
        <w:t>數位轉型已不再是選項，而是存續的必要</w:t>
      </w:r>
      <w:r w:rsidR="00E14B75">
        <w:rPr>
          <w:rFonts w:hint="eastAsia"/>
        </w:rPr>
        <w:t>路徑</w:t>
      </w:r>
      <w:r w:rsidRPr="008A127A">
        <w:t>。</w:t>
      </w:r>
    </w:p>
    <w:p w14:paraId="3D925E2B" w14:textId="6AE96842" w:rsidR="00593B94" w:rsidRDefault="00470CCE" w:rsidP="000E604B">
      <w:pPr>
        <w:pStyle w:val="15"/>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推動</w:t>
      </w:r>
      <w:r w:rsidR="00F952A6">
        <w:rPr>
          <w:rFonts w:hint="eastAsia"/>
        </w:rPr>
        <w:t>多項</w:t>
      </w:r>
      <w:r w:rsidRPr="00470CCE">
        <w:t>數位轉型</w:t>
      </w:r>
      <w:r w:rsidR="003C69A6">
        <w:rPr>
          <w:rFonts w:hint="eastAsia"/>
        </w:rPr>
        <w:t>專案</w:t>
      </w:r>
      <w:r>
        <w:rPr>
          <w:rFonts w:hint="eastAsia"/>
        </w:rPr>
        <w:t>，如</w:t>
      </w:r>
      <w:r w:rsidRPr="00470CCE">
        <w:t>經濟部</w:t>
      </w:r>
      <w:r w:rsidR="0036508F">
        <w:rPr>
          <w:rFonts w:hint="eastAsia"/>
        </w:rPr>
        <w:t>於</w:t>
      </w:r>
      <w:r w:rsidR="0036508F">
        <w:rPr>
          <w:rFonts w:hint="eastAsia"/>
        </w:rPr>
        <w:t>2021</w:t>
      </w:r>
      <w:r w:rsidR="0036508F">
        <w:rPr>
          <w:rFonts w:hint="eastAsia"/>
        </w:rPr>
        <w:t>至</w:t>
      </w:r>
      <w:r w:rsidR="0036508F">
        <w:rPr>
          <w:rFonts w:hint="eastAsia"/>
        </w:rPr>
        <w:t>2023</w:t>
      </w:r>
      <w:r w:rsidR="007C2EC2">
        <w:rPr>
          <w:rFonts w:hint="eastAsia"/>
        </w:rPr>
        <w:t>年</w:t>
      </w:r>
      <w:r w:rsidR="0036508F">
        <w:rPr>
          <w:rFonts w:hint="eastAsia"/>
        </w:rPr>
        <w:t>接</w:t>
      </w:r>
      <w:r w:rsidR="007C2EC2">
        <w:rPr>
          <w:rFonts w:hint="eastAsia"/>
        </w:rPr>
        <w:t>續</w:t>
      </w:r>
      <w:r w:rsidRPr="00470CCE">
        <w:t>推出的「中小企業數位共好計畫」</w:t>
      </w:r>
      <w:r w:rsidR="005D5700">
        <w:rPr>
          <w:rFonts w:hint="eastAsia"/>
        </w:rPr>
        <w:t>以及連續四年</w:t>
      </w:r>
      <w:r w:rsidR="00BA16C6">
        <w:rPr>
          <w:rFonts w:hint="eastAsia"/>
        </w:rPr>
        <w:t>的</w:t>
      </w:r>
      <w:r w:rsidR="00A220ED" w:rsidRPr="00A220ED">
        <w:rPr>
          <w:rFonts w:hint="eastAsia"/>
        </w:rPr>
        <w:t>「輔導微型企業數位轉型及永續發展計畫」</w:t>
      </w:r>
      <w:r w:rsidR="00A220ED">
        <w:rPr>
          <w:rFonts w:hint="eastAsia"/>
        </w:rPr>
        <w:t>，</w:t>
      </w:r>
      <w:r w:rsidR="00455CAC">
        <w:rPr>
          <w:rFonts w:hint="eastAsia"/>
        </w:rPr>
        <w:t>各</w:t>
      </w:r>
      <w:r w:rsidR="00562711">
        <w:rPr>
          <w:rFonts w:hint="eastAsia"/>
        </w:rPr>
        <w:t>轉型專</w:t>
      </w:r>
      <w:r w:rsidR="00253D07">
        <w:rPr>
          <w:rFonts w:hint="eastAsia"/>
        </w:rPr>
        <w:t>案</w:t>
      </w:r>
      <w:r w:rsidR="00455CAC">
        <w:rPr>
          <w:rFonts w:hint="eastAsia"/>
        </w:rPr>
        <w:t>的推進與政府預算的提撥，</w:t>
      </w:r>
      <w:r w:rsidR="00606514">
        <w:rPr>
          <w:rFonts w:hint="eastAsia"/>
        </w:rPr>
        <w:t>同樣說明</w:t>
      </w:r>
      <w:r w:rsidR="00455CAC" w:rsidRPr="00455CAC">
        <w:t>政府</w:t>
      </w:r>
      <w:r w:rsidR="007D3D16">
        <w:rPr>
          <w:rFonts w:hint="eastAsia"/>
        </w:rPr>
        <w:t>認為</w:t>
      </w:r>
      <w:r w:rsidR="00455CAC" w:rsidRPr="00455CAC">
        <w:t>數位技術將是傳統產業提升生產效率</w:t>
      </w:r>
      <w:r w:rsidR="00A138C6">
        <w:rPr>
          <w:rFonts w:hint="eastAsia"/>
        </w:rPr>
        <w:t>、</w:t>
      </w:r>
      <w:r w:rsidR="00455CAC" w:rsidRPr="00455CAC">
        <w:t>強</w:t>
      </w:r>
      <w:r w:rsidR="00455CAC" w:rsidRPr="00455CAC">
        <w:lastRenderedPageBreak/>
        <w:t>化供應鏈韌性、達成</w:t>
      </w:r>
      <w:r w:rsidR="00455CAC" w:rsidRPr="00455CAC">
        <w:t>ESG</w:t>
      </w:r>
      <w:r w:rsidR="00455CAC" w:rsidRPr="00455CAC">
        <w:t>目標的關鍵途徑。</w:t>
      </w:r>
    </w:p>
    <w:p w14:paraId="264C3387" w14:textId="533B18F0" w:rsidR="00470CCE" w:rsidRDefault="00593B94" w:rsidP="000E604B">
      <w:pPr>
        <w:pStyle w:val="15"/>
        <w:ind w:firstLine="480"/>
      </w:pPr>
      <w:r w:rsidRPr="00593B94">
        <w:t>在此背景下，</w:t>
      </w:r>
      <w:r w:rsidR="00342F8E" w:rsidRPr="00B55002">
        <w:t>企業</w:t>
      </w:r>
      <w:r w:rsidR="00342F8E">
        <w:rPr>
          <w:rFonts w:hint="eastAsia"/>
        </w:rPr>
        <w:t>也陸續推出協助產業轉型的產品與服務，</w:t>
      </w:r>
      <w:r w:rsidR="00342F8E">
        <w:t>台灣通用紡織科技股份有限公司</w:t>
      </w:r>
      <w:r w:rsidR="00342F8E">
        <w:rPr>
          <w:rFonts w:hint="eastAsia"/>
        </w:rPr>
        <w:t>（</w:t>
      </w:r>
      <w:r w:rsidR="00342F8E" w:rsidRPr="00342F8E">
        <w:t>Frontier.cool</w:t>
      </w:r>
      <w:r w:rsidR="00342F8E">
        <w:rPr>
          <w:rFonts w:hint="eastAsia"/>
        </w:rPr>
        <w:t>）</w:t>
      </w:r>
      <w:r w:rsidRPr="00593B94">
        <w:t>推出的</w:t>
      </w:r>
      <w:r w:rsidRPr="00593B94">
        <w:t>TextileCloud™</w:t>
      </w:r>
      <w:r w:rsidRPr="00593B94">
        <w:t>數位布料平台，正是從布料貿易實務痛點出發，結合掃描</w:t>
      </w:r>
      <w:r w:rsidR="00D10FAC">
        <w:rPr>
          <w:rFonts w:hint="eastAsia"/>
        </w:rPr>
        <w:t>技術</w:t>
      </w:r>
      <w:r w:rsidRPr="00593B94">
        <w:t>與</w:t>
      </w:r>
      <w:r w:rsidRPr="00593B94">
        <w:t>AI</w:t>
      </w:r>
      <w:r w:rsidRPr="00593B94">
        <w:t>模型，打造可追溯、可共享的布料資料庫系統，</w:t>
      </w:r>
      <w:r w:rsidR="00E02DF2">
        <w:rPr>
          <w:rFonts w:hint="eastAsia"/>
        </w:rPr>
        <w:t>協助組織快速</w:t>
      </w:r>
      <w:r w:rsidRPr="00593B94">
        <w:t>決策與</w:t>
      </w:r>
      <w:r w:rsidR="00621B31">
        <w:rPr>
          <w:rFonts w:hint="eastAsia"/>
        </w:rPr>
        <w:t>跨域</w:t>
      </w:r>
      <w:r w:rsidR="00912992">
        <w:rPr>
          <w:rFonts w:hint="eastAsia"/>
        </w:rPr>
        <w:t>、跨組織的協</w:t>
      </w:r>
      <w:r w:rsidRPr="00593B94">
        <w:t>作機制。</w:t>
      </w:r>
    </w:p>
    <w:p w14:paraId="5F4C57DC" w14:textId="77777777" w:rsidR="00232890" w:rsidRDefault="00CE1534" w:rsidP="00232890">
      <w:pPr>
        <w:pStyle w:val="15"/>
        <w:ind w:firstLine="480"/>
      </w:pPr>
      <w:r w:rsidRPr="00CE1534">
        <w:t>因此，本研究將以</w:t>
      </w:r>
      <w:r w:rsidR="00BF52E3">
        <w:t>台灣通用紡織科技股份有限公司</w:t>
      </w:r>
      <w:r w:rsidR="00BF52E3">
        <w:rPr>
          <w:rFonts w:hint="eastAsia"/>
        </w:rPr>
        <w:t>（</w:t>
      </w:r>
      <w:r w:rsidR="00BF52E3" w:rsidRPr="00342F8E">
        <w:t>Frontier.cool</w:t>
      </w:r>
      <w:r w:rsidR="00BF52E3">
        <w:rPr>
          <w:rFonts w:hint="eastAsia"/>
        </w:rPr>
        <w:t>）</w:t>
      </w:r>
      <w:r w:rsidRPr="00CE1534">
        <w:t>為個案，</w:t>
      </w:r>
      <w:r w:rsidR="00C44778">
        <w:rPr>
          <w:rFonts w:hint="eastAsia"/>
        </w:rPr>
        <w:t>探討</w:t>
      </w:r>
      <w:r w:rsidR="00E22D23">
        <w:rPr>
          <w:rFonts w:hint="eastAsia"/>
        </w:rPr>
        <w:t>新創企業</w:t>
      </w:r>
      <w:r w:rsidRPr="00CE1534">
        <w:t>如何透過技術研發與平台策略，</w:t>
      </w:r>
      <w:r w:rsidR="001D0E40">
        <w:rPr>
          <w:rFonts w:hint="eastAsia"/>
        </w:rPr>
        <w:t>回應</w:t>
      </w:r>
      <w:r w:rsidR="00421455">
        <w:rPr>
          <w:rFonts w:hint="eastAsia"/>
        </w:rPr>
        <w:t>目前</w:t>
      </w:r>
      <w:r w:rsidRPr="00CE1534">
        <w:t>產業面臨的內外部變局與數位轉型挑戰，</w:t>
      </w:r>
      <w:r w:rsidRPr="00734CBB">
        <w:t>並從中探索紡織業在動盪環境中</w:t>
      </w:r>
      <w:r w:rsidR="00767A77">
        <w:rPr>
          <w:rFonts w:hint="eastAsia"/>
        </w:rPr>
        <w:t>的</w:t>
      </w:r>
      <w:r w:rsidRPr="00734CBB">
        <w:t>數位轉型</w:t>
      </w:r>
      <w:r w:rsidR="00767A77">
        <w:rPr>
          <w:rFonts w:hint="eastAsia"/>
        </w:rPr>
        <w:t>路徑與創新</w:t>
      </w:r>
      <w:r w:rsidRPr="00734CBB">
        <w:t>生態系建立的可能性</w:t>
      </w:r>
      <w:r w:rsidRPr="00CE1534">
        <w:t>。</w:t>
      </w:r>
    </w:p>
    <w:p w14:paraId="614DB782" w14:textId="77777777" w:rsidR="00232890" w:rsidRDefault="00232890">
      <w:pPr>
        <w:widowControl/>
        <w:ind w:firstLineChars="0" w:firstLine="0"/>
      </w:pPr>
      <w:r>
        <w:br w:type="page"/>
      </w:r>
    </w:p>
    <w:p w14:paraId="6032CBE1" w14:textId="0ED37575" w:rsidR="00327945" w:rsidRDefault="00656CA9" w:rsidP="00232890">
      <w:pPr>
        <w:pStyle w:val="2"/>
      </w:pPr>
      <w:bookmarkStart w:id="6" w:name="_Toc200404472"/>
      <w:r>
        <w:rPr>
          <w:rFonts w:hint="eastAsia"/>
        </w:rPr>
        <w:lastRenderedPageBreak/>
        <w:t xml:space="preserve">1.2 </w:t>
      </w:r>
      <w:r w:rsidR="00327945">
        <w:t>研究問題與目的</w:t>
      </w:r>
      <w:bookmarkEnd w:id="6"/>
    </w:p>
    <w:p w14:paraId="0537AC6D" w14:textId="2EF89520" w:rsidR="005A405D" w:rsidRPr="00F00B55" w:rsidRDefault="005A405D" w:rsidP="0020188F">
      <w:pPr>
        <w:pStyle w:val="15"/>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帶來</w:t>
      </w:r>
      <w:r w:rsidR="002647DC">
        <w:rPr>
          <w:rFonts w:hint="eastAsia"/>
        </w:rPr>
        <w:t>的</w:t>
      </w:r>
      <w:r w:rsidRPr="00F00B55">
        <w:rPr>
          <w:rFonts w:hint="eastAsia"/>
        </w:rPr>
        <w:t>轉型壓力。尤其疫情加速催化數位工具與遠距協作需求，使得紡織業亦須加速數位創新腳步，以維持其國際競爭力與永續發展潛力。</w:t>
      </w:r>
    </w:p>
    <w:p w14:paraId="5F17DA41" w14:textId="4F5F2C4D" w:rsidR="0020188F" w:rsidRDefault="005A405D" w:rsidP="0020188F">
      <w:pPr>
        <w:pStyle w:val="15"/>
        <w:ind w:firstLine="480"/>
      </w:pPr>
      <w:r w:rsidRPr="00F00B55">
        <w:rPr>
          <w:rFonts w:hint="eastAsia"/>
        </w:rPr>
        <w:t>本研究以</w:t>
      </w:r>
      <w:r w:rsidR="006C6DC9" w:rsidRPr="00B55002">
        <w:t>新創</w:t>
      </w:r>
      <w:r w:rsidR="007663C0">
        <w:rPr>
          <w:rFonts w:hint="eastAsia"/>
        </w:rPr>
        <w:t>企業</w:t>
      </w:r>
      <w:r w:rsidR="00026A77">
        <w:t>台灣通用紡織科技股份有限公司</w:t>
      </w:r>
      <w:r w:rsidR="00026A77">
        <w:rPr>
          <w:rFonts w:hint="eastAsia"/>
        </w:rPr>
        <w:t>（以下簡稱</w:t>
      </w:r>
      <w:r w:rsidR="00026A77" w:rsidRPr="00026A77">
        <w:t>Frontier.cool</w:t>
      </w:r>
      <w:r w:rsidR="00026A77">
        <w:rPr>
          <w:rFonts w:hint="eastAsia"/>
        </w:rPr>
        <w:t>）為主要研究對象，</w:t>
      </w:r>
      <w:r w:rsidR="00607A66">
        <w:rPr>
          <w:rFonts w:hint="eastAsia"/>
        </w:rPr>
        <w:t>分析</w:t>
      </w:r>
      <w:r w:rsidR="008C7222" w:rsidRPr="00026A77">
        <w:t>Frontier.cool</w:t>
      </w:r>
      <w:r w:rsidR="00A10F15">
        <w:rPr>
          <w:rFonts w:hint="eastAsia"/>
        </w:rPr>
        <w:t>在外部環境與企業需求不斷變化的情況下</w:t>
      </w:r>
      <w:r w:rsidR="00FC0CA4">
        <w:rPr>
          <w:rFonts w:hint="eastAsia"/>
        </w:rPr>
        <w:t>，</w:t>
      </w:r>
      <w:r w:rsidR="00FA0CCE" w:rsidRPr="00FA0CCE">
        <w:t>如何持續調整平台策略、整合技術資源</w:t>
      </w:r>
      <w:r w:rsidR="00FC0CA4">
        <w:rPr>
          <w:rFonts w:hint="eastAsia"/>
        </w:rPr>
        <w:t>，</w:t>
      </w:r>
      <w:r w:rsidR="00774DB4" w:rsidRPr="00774DB4">
        <w:t>並透過可供性實踐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2A963A40" w14:textId="0B4E8A2F" w:rsidR="00B377C7" w:rsidRPr="00CF688A" w:rsidRDefault="00B377C7" w:rsidP="0020188F">
      <w:pPr>
        <w:pStyle w:val="15"/>
        <w:ind w:firstLineChars="0" w:firstLine="0"/>
        <w:rPr>
          <w:b/>
          <w:bCs/>
        </w:rPr>
      </w:pPr>
      <w:r w:rsidRPr="00CF688A">
        <w:rPr>
          <w:rFonts w:hint="eastAsia"/>
          <w:b/>
          <w:bCs/>
        </w:rPr>
        <w:t>本研究</w:t>
      </w:r>
      <w:r w:rsidR="00E14ADC" w:rsidRPr="00CF688A">
        <w:rPr>
          <w:rFonts w:hint="eastAsia"/>
          <w:b/>
          <w:bCs/>
        </w:rPr>
        <w:t>之</w:t>
      </w:r>
      <w:r w:rsidR="00245948" w:rsidRPr="00CF688A">
        <w:rPr>
          <w:rFonts w:hint="eastAsia"/>
          <w:b/>
          <w:bCs/>
        </w:rPr>
        <w:t>主要目的：</w:t>
      </w:r>
    </w:p>
    <w:p w14:paraId="125A29A3" w14:textId="36A62C42" w:rsidR="00952DBE" w:rsidRPr="00F15452" w:rsidRDefault="00C5692D">
      <w:pPr>
        <w:pStyle w:val="151"/>
        <w:numPr>
          <w:ilvl w:val="0"/>
          <w:numId w:val="3"/>
        </w:numPr>
      </w:pPr>
      <w:r w:rsidRPr="00F15452">
        <w:t>探討數位</w:t>
      </w:r>
      <w:r w:rsidR="004427B4">
        <w:rPr>
          <w:rFonts w:hint="eastAsia"/>
        </w:rPr>
        <w:t>創新</w:t>
      </w:r>
      <w:r w:rsidRPr="00F15452">
        <w:t>平台發展歷程中，科技可供性制定與演化之軌跡</w:t>
      </w:r>
      <w:r w:rsidR="007364F3" w:rsidRPr="00F15452">
        <w:rPr>
          <w:rFonts w:hint="eastAsia"/>
        </w:rPr>
        <w:t>。</w:t>
      </w:r>
    </w:p>
    <w:p w14:paraId="458C12F9" w14:textId="53BE1AF6" w:rsidR="00FA715B" w:rsidRPr="00F15452" w:rsidRDefault="000D622A">
      <w:pPr>
        <w:pStyle w:val="151"/>
        <w:numPr>
          <w:ilvl w:val="0"/>
          <w:numId w:val="3"/>
        </w:numPr>
      </w:pPr>
      <w:r w:rsidRPr="00F15452">
        <w:rPr>
          <w:rFonts w:hint="eastAsia"/>
        </w:rPr>
        <w:t>探討</w:t>
      </w:r>
      <w:r w:rsidR="00FF57B4">
        <w:rPr>
          <w:rFonts w:hint="eastAsia"/>
        </w:rPr>
        <w:t>數位創新</w:t>
      </w:r>
      <w:r w:rsidR="00AD6AD8" w:rsidRPr="00F15452">
        <w:rPr>
          <w:rFonts w:hint="eastAsia"/>
        </w:rPr>
        <w:t>歷程</w:t>
      </w:r>
      <w:r w:rsidRPr="00F15452">
        <w:t>中</w:t>
      </w:r>
      <w:r w:rsidR="00857FBF" w:rsidRPr="00F15452">
        <w:rPr>
          <w:rFonts w:hint="eastAsia"/>
        </w:rPr>
        <w:t>企業</w:t>
      </w:r>
      <w:r w:rsidR="00626A86">
        <w:rPr>
          <w:rFonts w:hint="eastAsia"/>
        </w:rPr>
        <w:t>所</w:t>
      </w:r>
      <w:r w:rsidRPr="00F15452">
        <w:t>展現</w:t>
      </w:r>
      <w:r w:rsidR="004E1C9C">
        <w:rPr>
          <w:rFonts w:hint="eastAsia"/>
        </w:rPr>
        <w:t>之</w:t>
      </w:r>
      <w:r w:rsidRPr="00F15452">
        <w:t>雙元性能力</w:t>
      </w:r>
      <w:r w:rsidR="00BA2577">
        <w:rPr>
          <w:rFonts w:hint="eastAsia"/>
        </w:rPr>
        <w:t>，如何</w:t>
      </w:r>
      <w:r w:rsidRPr="00F15452">
        <w:t>探索</w:t>
      </w:r>
      <w:r w:rsidR="006060EA" w:rsidRPr="00F15452">
        <w:rPr>
          <w:rFonts w:hint="eastAsia"/>
        </w:rPr>
        <w:t>、</w:t>
      </w:r>
      <w:r w:rsidRPr="00F15452">
        <w:t>運用資源</w:t>
      </w:r>
      <w:r w:rsidR="00B61977" w:rsidRPr="00F15452">
        <w:rPr>
          <w:rFonts w:hint="eastAsia"/>
        </w:rPr>
        <w:t>以及制訂</w:t>
      </w:r>
      <w:r w:rsidR="009D6F13" w:rsidRPr="00F15452">
        <w:rPr>
          <w:rFonts w:hint="eastAsia"/>
        </w:rPr>
        <w:t>資源</w:t>
      </w:r>
      <w:r w:rsidR="002664E8" w:rsidRPr="00F15452">
        <w:rPr>
          <w:rFonts w:hint="eastAsia"/>
        </w:rPr>
        <w:t>整合</w:t>
      </w:r>
      <w:r w:rsidR="009D6F13" w:rsidRPr="00F15452">
        <w:rPr>
          <w:rFonts w:hint="eastAsia"/>
        </w:rPr>
        <w:t>之</w:t>
      </w:r>
      <w:r w:rsidR="003E64B1" w:rsidRPr="00F15452">
        <w:rPr>
          <w:rFonts w:hint="eastAsia"/>
        </w:rPr>
        <w:t>平衡機制</w:t>
      </w:r>
      <w:r w:rsidRPr="00F15452">
        <w:t>。</w:t>
      </w:r>
    </w:p>
    <w:p w14:paraId="7D993C67" w14:textId="4874B722" w:rsidR="007364F3" w:rsidRPr="00F15452" w:rsidRDefault="00FA715B">
      <w:pPr>
        <w:pStyle w:val="151"/>
        <w:numPr>
          <w:ilvl w:val="0"/>
          <w:numId w:val="3"/>
        </w:numPr>
      </w:pPr>
      <w:r w:rsidRPr="00F15452">
        <w:rPr>
          <w:rFonts w:hint="eastAsia"/>
        </w:rPr>
        <w:t>以數位創新為觀點，分析企業藉由平台功能與創新服務促進產業轉型與建立</w:t>
      </w:r>
      <w:r w:rsidRPr="006C7F4C">
        <w:rPr>
          <w:rFonts w:hint="eastAsia"/>
          <w:color w:val="EE0000"/>
        </w:rPr>
        <w:t>數位創新產業生態系</w:t>
      </w:r>
      <w:r w:rsidRPr="00F15452">
        <w:rPr>
          <w:rFonts w:hint="eastAsia"/>
        </w:rPr>
        <w:t>之過程。</w:t>
      </w: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4D4E770D" w:rsidR="00FB75A2" w:rsidRPr="000220EC" w:rsidRDefault="00FB75A2">
      <w:pPr>
        <w:pStyle w:val="151"/>
        <w:numPr>
          <w:ilvl w:val="0"/>
          <w:numId w:val="4"/>
        </w:numPr>
      </w:pPr>
      <w:r w:rsidRPr="000220EC">
        <w:rPr>
          <w:rFonts w:hint="eastAsia"/>
        </w:rPr>
        <w:t>企業如何持續認知</w:t>
      </w:r>
      <w:r w:rsidR="00AD1B83" w:rsidRPr="000220EC">
        <w:rPr>
          <w:rFonts w:hint="eastAsia"/>
        </w:rPr>
        <w:t>和</w:t>
      </w:r>
      <w:r w:rsidRPr="000220EC">
        <w:rPr>
          <w:rFonts w:hint="eastAsia"/>
        </w:rPr>
        <w:t>調整行動，制定數位平台之階段性</w:t>
      </w:r>
      <w:r w:rsidR="00FA715B" w:rsidRPr="000220EC">
        <w:rPr>
          <w:rFonts w:hint="eastAsia"/>
        </w:rPr>
        <w:t>創新</w:t>
      </w:r>
      <w:r w:rsidRPr="000220EC">
        <w:rPr>
          <w:rFonts w:hint="eastAsia"/>
        </w:rPr>
        <w:t>經營策略？</w:t>
      </w:r>
    </w:p>
    <w:p w14:paraId="01163076" w14:textId="6F63EAF0" w:rsidR="00DE6233" w:rsidRPr="000220EC" w:rsidRDefault="00DE6233">
      <w:pPr>
        <w:pStyle w:val="151"/>
        <w:numPr>
          <w:ilvl w:val="0"/>
          <w:numId w:val="4"/>
        </w:numPr>
      </w:pPr>
      <w:r w:rsidRPr="000220EC">
        <w:rPr>
          <w:rFonts w:hint="eastAsia"/>
        </w:rPr>
        <w:t>探討可供性制定過程中，</w:t>
      </w:r>
      <w:r w:rsidRPr="000220EC">
        <w:t>企業如何展現雙元性能力，</w:t>
      </w:r>
      <w:r w:rsidR="009C2439" w:rsidRPr="000220EC">
        <w:rPr>
          <w:rFonts w:hint="eastAsia"/>
        </w:rPr>
        <w:t>實現</w:t>
      </w:r>
      <w:r w:rsidRPr="000220EC">
        <w:t>可供性探索與可供性實踐</w:t>
      </w:r>
      <w:r w:rsidR="00A567D2">
        <w:rPr>
          <w:rFonts w:hint="eastAsia"/>
        </w:rPr>
        <w:t>之</w:t>
      </w:r>
      <w:r w:rsidRPr="000220EC">
        <w:t>雙重行動？</w:t>
      </w:r>
    </w:p>
    <w:p w14:paraId="16C1E07F" w14:textId="48F6C081" w:rsidR="0065632F" w:rsidRPr="005A1073" w:rsidRDefault="00C65BC1">
      <w:pPr>
        <w:pStyle w:val="151"/>
        <w:numPr>
          <w:ilvl w:val="0"/>
          <w:numId w:val="4"/>
        </w:numPr>
      </w:pPr>
      <w:r w:rsidRPr="000220EC">
        <w:t>數位平台如何與產業與環境互動，</w:t>
      </w:r>
      <w:r w:rsidR="00164539">
        <w:rPr>
          <w:rFonts w:hint="eastAsia"/>
        </w:rPr>
        <w:t>並</w:t>
      </w:r>
      <w:r w:rsidRPr="000220EC">
        <w:t>促進</w:t>
      </w:r>
      <w:r w:rsidR="009C2439" w:rsidRPr="000220EC">
        <w:rPr>
          <w:rFonts w:hint="eastAsia"/>
        </w:rPr>
        <w:t>平台</w:t>
      </w:r>
      <w:r w:rsidRPr="000220EC">
        <w:t>應用落地</w:t>
      </w:r>
      <w:r w:rsidR="009C2439" w:rsidRPr="000220EC">
        <w:rPr>
          <w:rFonts w:hint="eastAsia"/>
        </w:rPr>
        <w:t>實踐</w:t>
      </w:r>
      <w:r w:rsidRPr="000220EC">
        <w:t>，</w:t>
      </w:r>
      <w:r w:rsidR="009C2439" w:rsidRPr="000220EC">
        <w:rPr>
          <w:rFonts w:hint="eastAsia"/>
        </w:rPr>
        <w:t>使</w:t>
      </w:r>
      <w:r w:rsidRPr="000220EC">
        <w:t>產業數位轉型並</w:t>
      </w:r>
      <w:r w:rsidRPr="006C7F4C">
        <w:rPr>
          <w:color w:val="EE0000"/>
        </w:rPr>
        <w:t>建構數位創新產業生態系</w:t>
      </w:r>
      <w:r w:rsidRPr="000220EC">
        <w:t>？</w:t>
      </w:r>
    </w:p>
    <w:p w14:paraId="6C90C4C4" w14:textId="5DBC2AC6" w:rsidR="00003FA3" w:rsidRDefault="00003FA3" w:rsidP="00003FA3">
      <w:pPr>
        <w:pStyle w:val="2"/>
      </w:pPr>
      <w:bookmarkStart w:id="7" w:name="_Toc200404473"/>
      <w:r>
        <w:lastRenderedPageBreak/>
        <w:t>1.</w:t>
      </w:r>
      <w:r>
        <w:rPr>
          <w:rFonts w:hint="eastAsia"/>
        </w:rPr>
        <w:t>3</w:t>
      </w:r>
      <w:r>
        <w:t xml:space="preserve"> </w:t>
      </w:r>
      <w:r>
        <w:t>研究</w:t>
      </w:r>
      <w:r>
        <w:rPr>
          <w:rFonts w:hint="eastAsia"/>
        </w:rPr>
        <w:t>範圍與流程</w:t>
      </w:r>
      <w:bookmarkEnd w:id="7"/>
    </w:p>
    <w:p w14:paraId="0AB6519F" w14:textId="413887B3" w:rsidR="008F06B5" w:rsidRDefault="004D31CC" w:rsidP="005A1073">
      <w:pPr>
        <w:pStyle w:val="15"/>
        <w:ind w:firstLine="480"/>
      </w:pPr>
      <w:r w:rsidRPr="00F00B55">
        <w:rPr>
          <w:rFonts w:hint="eastAsia"/>
        </w:rPr>
        <w:t>本研究以</w:t>
      </w:r>
      <w:r w:rsidR="004370B9" w:rsidRPr="00B55002">
        <w:t>新創企業</w:t>
      </w:r>
      <w:r w:rsidRPr="00026A77">
        <w:t>Frontier.cool</w:t>
      </w:r>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w:t>
      </w:r>
      <w:r w:rsidR="00366F60">
        <w:rPr>
          <w:rFonts w:hint="eastAsia"/>
        </w:rPr>
        <w:t>，</w:t>
      </w:r>
      <w:r w:rsidR="00493274" w:rsidRPr="00493274">
        <w:rPr>
          <w:rFonts w:hint="eastAsia"/>
        </w:rPr>
        <w:t>建構出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作為後續個案研究資料蒐集與分析</w:t>
      </w:r>
      <w:r w:rsidR="006404D6">
        <w:rPr>
          <w:rFonts w:hint="eastAsia"/>
        </w:rPr>
        <w:t>框架</w:t>
      </w:r>
      <w:r w:rsidR="00493274" w:rsidRPr="00493274">
        <w:rPr>
          <w:rFonts w:hint="eastAsia"/>
        </w:rPr>
        <w:t>。</w:t>
      </w:r>
    </w:p>
    <w:p w14:paraId="556FE63D" w14:textId="48DA2256" w:rsidR="00D70086" w:rsidRPr="00E916BC" w:rsidRDefault="00744C5E" w:rsidP="005A1073">
      <w:pPr>
        <w:pStyle w:val="151"/>
      </w:pPr>
      <w:r w:rsidRPr="00E916BC">
        <w:rPr>
          <w:rFonts w:hint="eastAsia"/>
        </w:rPr>
        <w:t>本研究具體流程如下：</w:t>
      </w:r>
    </w:p>
    <w:p w14:paraId="1656791A" w14:textId="648A0493" w:rsidR="00B5176B" w:rsidRPr="005A1073" w:rsidRDefault="00B55002">
      <w:pPr>
        <w:pStyle w:val="151"/>
        <w:numPr>
          <w:ilvl w:val="0"/>
          <w:numId w:val="5"/>
        </w:numPr>
      </w:pPr>
      <w:r w:rsidRPr="005A1073">
        <w:t>確定研究對象</w:t>
      </w:r>
      <w:r w:rsidR="00171F28" w:rsidRPr="005A1073">
        <w:rPr>
          <w:rFonts w:hint="eastAsia"/>
        </w:rPr>
        <w:t>與研究</w:t>
      </w:r>
      <w:r w:rsidRPr="005A1073">
        <w:t>方向</w:t>
      </w:r>
    </w:p>
    <w:p w14:paraId="4181B260" w14:textId="1CA6DFAD" w:rsidR="008D1C81" w:rsidRDefault="00B55002" w:rsidP="005A1073">
      <w:pPr>
        <w:pStyle w:val="15"/>
        <w:ind w:firstLine="480"/>
      </w:pPr>
      <w:r w:rsidRPr="00B55002">
        <w:t>確定研究方向與研究對象，本研究擬以</w:t>
      </w:r>
      <w:r w:rsidR="00075474" w:rsidRPr="00026A77">
        <w:t>Frontier.cool</w:t>
      </w:r>
      <w:r w:rsidRPr="00B55002">
        <w:t>為</w:t>
      </w:r>
      <w:r w:rsidR="007C0486">
        <w:rPr>
          <w:rFonts w:hint="eastAsia"/>
        </w:rPr>
        <w:t>主要</w:t>
      </w:r>
      <w:r w:rsidRPr="00B55002">
        <w:t>研究</w:t>
      </w:r>
      <w:r w:rsidR="00057831">
        <w:rPr>
          <w:rFonts w:hint="eastAsia"/>
        </w:rPr>
        <w:t>對象</w:t>
      </w:r>
      <w:r w:rsidRPr="00B55002">
        <w:t>，探討</w:t>
      </w:r>
      <w:r w:rsidR="00A12BCB">
        <w:rPr>
          <w:rFonts w:hint="eastAsia"/>
        </w:rPr>
        <w:t>新創企業</w:t>
      </w:r>
      <w:r w:rsidRPr="00B55002">
        <w:t>如何</w:t>
      </w:r>
      <w:r w:rsidR="00A12BCB">
        <w:rPr>
          <w:rFonts w:hint="eastAsia"/>
        </w:rPr>
        <w:t>藉由數位科技與平台服務</w:t>
      </w:r>
      <w:r w:rsidRPr="00B55002">
        <w:t>，推動產業數位轉型與</w:t>
      </w:r>
      <w:r w:rsidR="00792E4F">
        <w:rPr>
          <w:rFonts w:hint="eastAsia"/>
        </w:rPr>
        <w:t>建立</w:t>
      </w:r>
      <w:r w:rsidRPr="00B55002">
        <w:t>生態系。</w:t>
      </w:r>
    </w:p>
    <w:p w14:paraId="7356150E" w14:textId="77777777" w:rsidR="009E595D" w:rsidRPr="005A1073" w:rsidRDefault="00B55002">
      <w:pPr>
        <w:pStyle w:val="151"/>
        <w:numPr>
          <w:ilvl w:val="0"/>
          <w:numId w:val="5"/>
        </w:numPr>
      </w:pPr>
      <w:r w:rsidRPr="005A1073">
        <w:t>確立研究議題</w:t>
      </w:r>
    </w:p>
    <w:p w14:paraId="4B431017" w14:textId="163D67AF" w:rsidR="00B55002" w:rsidRPr="00B55002" w:rsidRDefault="00B55002" w:rsidP="004D4807">
      <w:pPr>
        <w:pStyle w:val="15"/>
        <w:ind w:firstLine="480"/>
      </w:pPr>
      <w:r w:rsidRPr="009E595D">
        <w:t>探討</w:t>
      </w:r>
      <w:r w:rsidR="00E2528A">
        <w:rPr>
          <w:rFonts w:hint="eastAsia"/>
        </w:rPr>
        <w:t>新創企業</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0B6289">
        <w:rPr>
          <w:rFonts w:hint="eastAsia"/>
        </w:rPr>
        <w:t>模組</w:t>
      </w:r>
      <w:r w:rsidRPr="009E595D">
        <w:t>設計與技術導入，回應產業需求</w:t>
      </w:r>
      <w:r w:rsidR="00FE690E">
        <w:rPr>
          <w:rFonts w:hint="eastAsia"/>
        </w:rPr>
        <w:t>與轉型挑戰</w:t>
      </w:r>
      <w:r w:rsidRPr="009E595D">
        <w:t>，並透過可供性與</w:t>
      </w:r>
      <w:r w:rsidR="004D3163">
        <w:rPr>
          <w:rFonts w:hint="eastAsia"/>
        </w:rPr>
        <w:t>組織</w:t>
      </w:r>
      <w:r w:rsidRPr="009E595D">
        <w:t>雙元性理論分析其平台策略演化歷程。</w:t>
      </w:r>
    </w:p>
    <w:p w14:paraId="7870F161" w14:textId="77777777" w:rsidR="009E595D" w:rsidRPr="009E595D" w:rsidRDefault="003742F2">
      <w:pPr>
        <w:pStyle w:val="151"/>
        <w:numPr>
          <w:ilvl w:val="0"/>
          <w:numId w:val="5"/>
        </w:numPr>
      </w:pPr>
      <w:r>
        <w:rPr>
          <w:rFonts w:hint="eastAsia"/>
        </w:rPr>
        <w:t>蒐集相關文獻與探討</w:t>
      </w:r>
    </w:p>
    <w:p w14:paraId="66CD21BD" w14:textId="408E6824" w:rsidR="00B55002" w:rsidRPr="00B55002" w:rsidRDefault="0092700E" w:rsidP="004D4807">
      <w:pPr>
        <w:pStyle w:val="15"/>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理論、可供性</w:t>
      </w:r>
      <w:r w:rsidR="00ED157C">
        <w:rPr>
          <w:rFonts w:hint="eastAsia"/>
        </w:rPr>
        <w:t>、</w:t>
      </w:r>
      <w:r w:rsidR="00B55002" w:rsidRPr="00B55002">
        <w:t>雙元性能力</w:t>
      </w:r>
      <w:r w:rsidR="00ED157C">
        <w:rPr>
          <w:rFonts w:hint="eastAsia"/>
        </w:rPr>
        <w:t>、數位創新、</w:t>
      </w:r>
      <w:r w:rsidR="00B55002" w:rsidRPr="00B55002">
        <w:t>平台策略</w:t>
      </w:r>
      <w:r w:rsidR="00F96C69">
        <w:rPr>
          <w:rFonts w:hint="eastAsia"/>
        </w:rPr>
        <w:t>等</w:t>
      </w:r>
      <w:r w:rsidR="00B55002" w:rsidRPr="00B55002">
        <w:t>相關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與</w:t>
      </w:r>
      <w:r w:rsidR="007F4C0A">
        <w:rPr>
          <w:rFonts w:hint="eastAsia"/>
        </w:rPr>
        <w:t>發展</w:t>
      </w:r>
      <w:r w:rsidR="00B55002" w:rsidRPr="00B55002">
        <w:t>。</w:t>
      </w:r>
    </w:p>
    <w:p w14:paraId="1377052B" w14:textId="4B300F20" w:rsidR="00F72423" w:rsidRDefault="00F72423">
      <w:pPr>
        <w:pStyle w:val="151"/>
        <w:numPr>
          <w:ilvl w:val="0"/>
          <w:numId w:val="5"/>
        </w:numPr>
      </w:pPr>
      <w:r w:rsidRPr="00237EB1">
        <w:rPr>
          <w:rFonts w:hint="eastAsia"/>
        </w:rPr>
        <w:t>蒐集個案資料</w:t>
      </w:r>
    </w:p>
    <w:p w14:paraId="1F5C3079" w14:textId="7780E576" w:rsidR="005F1BBE" w:rsidRPr="00237EB1" w:rsidRDefault="00872877" w:rsidP="004D4807">
      <w:pPr>
        <w:pStyle w:val="15"/>
        <w:ind w:firstLine="480"/>
      </w:pPr>
      <w:r>
        <w:rPr>
          <w:rFonts w:hint="eastAsia"/>
        </w:rPr>
        <w:t>根據研究</w:t>
      </w:r>
      <w:r w:rsidR="00F7586B">
        <w:rPr>
          <w:rFonts w:hint="eastAsia"/>
        </w:rPr>
        <w:t>設計架構，採用半結構式的訪談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5626B8" w:rsidRDefault="00DE170C">
      <w:pPr>
        <w:pStyle w:val="151"/>
        <w:numPr>
          <w:ilvl w:val="0"/>
          <w:numId w:val="5"/>
        </w:numPr>
      </w:pPr>
      <w:r w:rsidRPr="00237EB1">
        <w:rPr>
          <w:rFonts w:hint="eastAsia"/>
        </w:rPr>
        <w:lastRenderedPageBreak/>
        <w:t>訂定</w:t>
      </w:r>
      <w:r w:rsidR="00B55002" w:rsidRPr="00237EB1">
        <w:t>研究架構與</w:t>
      </w:r>
      <w:r w:rsidR="00FD6B27" w:rsidRPr="00237EB1">
        <w:rPr>
          <w:rFonts w:hint="eastAsia"/>
        </w:rPr>
        <w:t>觀察</w:t>
      </w:r>
      <w:r w:rsidR="00B55002" w:rsidRPr="00237EB1">
        <w:t>重點</w:t>
      </w:r>
    </w:p>
    <w:p w14:paraId="66944944" w14:textId="6A6D2057" w:rsidR="00B55002" w:rsidRPr="00B55002" w:rsidRDefault="00B55002" w:rsidP="004D4807">
      <w:pPr>
        <w:pStyle w:val="15"/>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Pr="00B55002">
        <w:t>認知</w:t>
      </w:r>
      <w:r w:rsidR="00065026">
        <w:rPr>
          <w:rFonts w:hint="eastAsia"/>
        </w:rPr>
        <w:t>、可供性</w:t>
      </w:r>
      <w:r w:rsidRPr="00B55002">
        <w:t>行動</w:t>
      </w:r>
      <w:r w:rsidR="00065026">
        <w:rPr>
          <w:rFonts w:hint="eastAsia"/>
        </w:rPr>
        <w:t>、</w:t>
      </w:r>
      <w:r w:rsidRPr="00B55002">
        <w:t>結果</w:t>
      </w:r>
      <w:r w:rsidR="00065026">
        <w:rPr>
          <w:rFonts w:hint="eastAsia"/>
        </w:rPr>
        <w:t>、</w:t>
      </w:r>
      <w:r w:rsidRPr="00B55002">
        <w:t>再制定為循環邏輯的分析架構，探討企業如何制</w:t>
      </w:r>
      <w:r w:rsidR="00EA6DBC">
        <w:rPr>
          <w:rFonts w:hint="eastAsia"/>
        </w:rPr>
        <w:t>定組織發展</w:t>
      </w:r>
      <w:r w:rsidRPr="00B55002">
        <w:t>策略、如何實現資源調度的雙元性能力。</w:t>
      </w:r>
    </w:p>
    <w:p w14:paraId="158E7767" w14:textId="77777777" w:rsidR="005626B8" w:rsidRPr="005626B8" w:rsidRDefault="00B55002">
      <w:pPr>
        <w:pStyle w:val="151"/>
        <w:numPr>
          <w:ilvl w:val="0"/>
          <w:numId w:val="5"/>
        </w:numPr>
      </w:pPr>
      <w:r w:rsidRPr="008D1C81">
        <w:t>資料</w:t>
      </w:r>
      <w:r w:rsidR="008D1C81">
        <w:rPr>
          <w:rFonts w:hint="eastAsia"/>
        </w:rPr>
        <w:t>彙整</w:t>
      </w:r>
      <w:r w:rsidRPr="008D1C81">
        <w:t>與分析</w:t>
      </w:r>
    </w:p>
    <w:p w14:paraId="61CBAE56" w14:textId="290ACE82" w:rsidR="00B55002" w:rsidRPr="00B55002" w:rsidRDefault="00B55002" w:rsidP="004D4807">
      <w:pPr>
        <w:pStyle w:val="15"/>
        <w:ind w:firstLine="480"/>
      </w:pPr>
      <w:r w:rsidRPr="00B55002">
        <w:t>本研究將蒐集</w:t>
      </w:r>
      <w:r w:rsidRPr="00B55002">
        <w:t>Frontier.cool</w:t>
      </w:r>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平台演進與市場互動情況，歸納出平台制定歷程與創新</w:t>
      </w:r>
      <w:r w:rsidR="00C86332">
        <w:rPr>
          <w:rFonts w:hint="eastAsia"/>
        </w:rPr>
        <w:t>經營</w:t>
      </w:r>
      <w:r w:rsidRPr="00B55002">
        <w:t>邏輯。</w:t>
      </w:r>
    </w:p>
    <w:p w14:paraId="0BBD2151" w14:textId="77777777" w:rsidR="00FF593E" w:rsidRPr="00FF593E" w:rsidRDefault="00B55002">
      <w:pPr>
        <w:pStyle w:val="151"/>
        <w:numPr>
          <w:ilvl w:val="0"/>
          <w:numId w:val="5"/>
        </w:numPr>
      </w:pPr>
      <w:r w:rsidRPr="008D1C81">
        <w:t>提出研究成果</w:t>
      </w:r>
    </w:p>
    <w:p w14:paraId="5DEC0403" w14:textId="71802998" w:rsidR="00B55002" w:rsidRPr="00B55002" w:rsidRDefault="00B55002" w:rsidP="004D4807">
      <w:pPr>
        <w:pStyle w:val="15"/>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轉型與</w:t>
      </w:r>
      <w:r w:rsidR="00D06F99" w:rsidRPr="00B55002">
        <w:t>生態系建構之</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研究</w:t>
      </w:r>
      <w:r w:rsidR="00D06F99">
        <w:rPr>
          <w:rFonts w:hint="eastAsia"/>
        </w:rPr>
        <w:t>結論，</w:t>
      </w:r>
      <w:r w:rsidR="000F6B0B">
        <w:rPr>
          <w:rFonts w:hint="eastAsia"/>
        </w:rPr>
        <w:t>提出</w:t>
      </w:r>
      <w:r w:rsidR="00D06F99">
        <w:rPr>
          <w:rFonts w:hint="eastAsia"/>
        </w:rPr>
        <w:t>研究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1AEF4A1B" w:rsidR="00493274" w:rsidRPr="005626B8" w:rsidRDefault="00A923A5" w:rsidP="00A923A5">
      <w:pPr>
        <w:pStyle w:val="afff0"/>
      </w:pPr>
      <w:bookmarkStart w:id="8" w:name="_Toc200124921"/>
      <w:r>
        <w:rPr>
          <w:rFonts w:hint="eastAsia"/>
        </w:rPr>
        <w:t>圖</w:t>
      </w:r>
      <w:r>
        <w:rPr>
          <w:rFonts w:hint="eastAsia"/>
        </w:rPr>
        <w:t xml:space="preserve"> 1.3-</w:t>
      </w:r>
      <w:r>
        <w:fldChar w:fldCharType="begin"/>
      </w:r>
      <w:r>
        <w:instrText xml:space="preserve"> </w:instrText>
      </w:r>
      <w:r>
        <w:rPr>
          <w:rFonts w:hint="eastAsia"/>
        </w:rPr>
        <w:instrText xml:space="preserve">SEQ </w:instrText>
      </w:r>
      <w:r>
        <w:rPr>
          <w:rFonts w:hint="eastAsia"/>
        </w:rPr>
        <w:instrText>圖</w:instrText>
      </w:r>
      <w:r>
        <w:rPr>
          <w:rFonts w:hint="eastAsia"/>
        </w:rPr>
        <w:instrText>_1.3- \* ARABIC</w:instrText>
      </w:r>
      <w:r>
        <w:instrText xml:space="preserve"> </w:instrText>
      </w:r>
      <w:r>
        <w:fldChar w:fldCharType="separate"/>
      </w:r>
      <w:r w:rsidR="00EE408B">
        <w:rPr>
          <w:noProof/>
        </w:rPr>
        <w:t>1</w:t>
      </w:r>
      <w:r>
        <w:fldChar w:fldCharType="end"/>
      </w:r>
      <w:r w:rsidR="001734F8">
        <w:rPr>
          <w:rFonts w:hint="eastAsia"/>
        </w:rPr>
        <w:t xml:space="preserve"> </w:t>
      </w:r>
      <w:r w:rsidR="005626B8" w:rsidRPr="005626B8">
        <w:rPr>
          <w:rFonts w:hint="eastAsia"/>
        </w:rPr>
        <w:t>研究流程圖</w:t>
      </w:r>
      <w:bookmarkEnd w:id="8"/>
    </w:p>
    <w:p w14:paraId="7BBF88DD" w14:textId="19427C70" w:rsidR="005626B8" w:rsidRPr="00FF20C5" w:rsidRDefault="005626B8" w:rsidP="008C2C70">
      <w:pPr>
        <w:pStyle w:val="afff0"/>
      </w:pPr>
      <w:r>
        <w:rPr>
          <w:rFonts w:hint="eastAsia"/>
        </w:rPr>
        <w:t>資料來源：本研究整理</w:t>
      </w:r>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9" w:name="_Toc200404474"/>
      <w:r>
        <w:rPr>
          <w:rFonts w:hint="eastAsia"/>
        </w:rPr>
        <w:lastRenderedPageBreak/>
        <w:t xml:space="preserve">1.4 </w:t>
      </w:r>
      <w:r>
        <w:rPr>
          <w:rFonts w:hint="eastAsia"/>
        </w:rPr>
        <w:t>論文架構</w:t>
      </w:r>
      <w:bookmarkEnd w:id="9"/>
    </w:p>
    <w:p w14:paraId="494ED7D1" w14:textId="736422EB" w:rsidR="00BB7461" w:rsidRDefault="00C37004" w:rsidP="00C47FED">
      <w:pPr>
        <w:pStyle w:val="15"/>
        <w:ind w:firstLine="480"/>
      </w:pPr>
      <w:r w:rsidRPr="00C37004">
        <w:t>本研究共分為七個章節，</w:t>
      </w:r>
      <w:r w:rsidR="00B001A6">
        <w:rPr>
          <w:rFonts w:hint="eastAsia"/>
        </w:rPr>
        <w:t>各章節內容</w:t>
      </w:r>
      <w:r w:rsidRPr="00C37004">
        <w:t>如下：</w:t>
      </w:r>
    </w:p>
    <w:p w14:paraId="61B3FE83" w14:textId="3A3691A9" w:rsidR="00BA7612" w:rsidRPr="00BB7461" w:rsidRDefault="000C63D7" w:rsidP="00BB7461">
      <w:pPr>
        <w:ind w:firstLineChars="0" w:firstLine="0"/>
        <w:rPr>
          <w:b/>
          <w:bCs/>
        </w:rPr>
      </w:pPr>
      <w:r w:rsidRPr="00BB7461">
        <w:rPr>
          <w:rFonts w:hint="eastAsia"/>
          <w:b/>
          <w:bCs/>
        </w:rPr>
        <w:t>第一章、</w:t>
      </w:r>
      <w:r w:rsidR="00B57D14" w:rsidRPr="00BB7461">
        <w:rPr>
          <w:b/>
          <w:bCs/>
        </w:rPr>
        <w:t>緒論</w:t>
      </w:r>
    </w:p>
    <w:p w14:paraId="4E1F3CAE" w14:textId="1EC07AB7" w:rsidR="004B3814" w:rsidRPr="00B57D14" w:rsidRDefault="00B666AA" w:rsidP="00BB7461">
      <w:pPr>
        <w:ind w:firstLine="480"/>
      </w:pPr>
      <w:r>
        <w:rPr>
          <w:rFonts w:hint="eastAsia"/>
        </w:rPr>
        <w:t>介紹</w:t>
      </w:r>
      <w:r w:rsidR="00B57D14" w:rsidRPr="00B57D14">
        <w:t>研究背景與動機，界定研究問題與目的</w:t>
      </w:r>
      <w:r w:rsidR="004220AE">
        <w:rPr>
          <w:rFonts w:hint="eastAsia"/>
        </w:rPr>
        <w:t>、研究</w:t>
      </w:r>
      <w:r w:rsidR="001C7106">
        <w:rPr>
          <w:rFonts w:hint="eastAsia"/>
        </w:rPr>
        <w:t>範圍</w:t>
      </w:r>
      <w:r w:rsidR="004220AE">
        <w:rPr>
          <w:rFonts w:hint="eastAsia"/>
        </w:rPr>
        <w:t>流程</w:t>
      </w:r>
      <w:r w:rsidR="001C7106">
        <w:rPr>
          <w:rFonts w:hint="eastAsia"/>
        </w:rPr>
        <w:t>及</w:t>
      </w:r>
      <w:r w:rsidR="004220AE">
        <w:rPr>
          <w:rFonts w:hint="eastAsia"/>
        </w:rPr>
        <w:t>論文架構</w:t>
      </w:r>
      <w:r w:rsidR="00B57D14" w:rsidRPr="00B57D14">
        <w:t>。</w:t>
      </w:r>
    </w:p>
    <w:p w14:paraId="71BA76C3" w14:textId="23C3ECFD" w:rsidR="004355E6" w:rsidRPr="00BB7461" w:rsidRDefault="00B57D14" w:rsidP="00BB7461">
      <w:pPr>
        <w:ind w:firstLineChars="0" w:firstLine="0"/>
        <w:rPr>
          <w:b/>
          <w:bCs/>
        </w:rPr>
      </w:pPr>
      <w:r w:rsidRPr="00BB7461">
        <w:rPr>
          <w:b/>
          <w:bCs/>
        </w:rPr>
        <w:t>第二章</w:t>
      </w:r>
      <w:r w:rsidR="00EE451B" w:rsidRPr="00BB7461">
        <w:rPr>
          <w:rFonts w:hint="eastAsia"/>
          <w:b/>
          <w:bCs/>
        </w:rPr>
        <w:t>、</w:t>
      </w:r>
      <w:r w:rsidRPr="00BB7461">
        <w:rPr>
          <w:b/>
          <w:bCs/>
        </w:rPr>
        <w:t>文獻探討</w:t>
      </w:r>
    </w:p>
    <w:p w14:paraId="4972E5BC" w14:textId="7535BA58" w:rsidR="008032FC" w:rsidRPr="008032FC" w:rsidRDefault="00402196" w:rsidP="004267A5">
      <w:pPr>
        <w:pStyle w:val="15"/>
        <w:ind w:firstLine="480"/>
      </w:pPr>
      <w:r>
        <w:rPr>
          <w:rFonts w:hint="eastAsia"/>
        </w:rPr>
        <w:t>針對</w:t>
      </w:r>
      <w:r w:rsidR="00B57D14" w:rsidRPr="00B57D14">
        <w:t>研究涉及之理論進行文獻回顧，內容涵蓋</w:t>
      </w:r>
      <w:r w:rsidR="00A22417" w:rsidRPr="0070465A">
        <w:t>制定</w:t>
      </w:r>
      <w:r w:rsidR="009E4879">
        <w:rPr>
          <w:rFonts w:hint="eastAsia"/>
        </w:rPr>
        <w:t>（</w:t>
      </w:r>
      <w:r w:rsidR="009E4879" w:rsidRPr="009E4879">
        <w:rPr>
          <w:rFonts w:hint="eastAsia"/>
        </w:rPr>
        <w:t>Enactment</w:t>
      </w:r>
      <w:r w:rsidR="009E4879">
        <w:rPr>
          <w:rFonts w:hint="eastAsia"/>
        </w:rPr>
        <w:t>）</w:t>
      </w:r>
      <w:r w:rsidR="00A22417" w:rsidRPr="0070465A">
        <w:t>、可供性</w:t>
      </w:r>
      <w:r w:rsidR="00790618">
        <w:rPr>
          <w:rFonts w:hint="eastAsia"/>
        </w:rPr>
        <w:t>（</w:t>
      </w:r>
      <w:r w:rsidR="00790618" w:rsidRPr="00790618">
        <w:t>Affordance</w:t>
      </w:r>
      <w:r w:rsidR="00790618">
        <w:rPr>
          <w:rFonts w:hint="eastAsia"/>
        </w:rPr>
        <w:t>）</w:t>
      </w:r>
      <w:r w:rsidR="00A22417" w:rsidRPr="0070465A">
        <w:t>、</w:t>
      </w:r>
      <w:r w:rsidR="00A4523C">
        <w:rPr>
          <w:rFonts w:hint="eastAsia"/>
        </w:rPr>
        <w:t>組織雙元性</w:t>
      </w:r>
      <w:r w:rsidR="002509C8">
        <w:rPr>
          <w:rFonts w:hint="eastAsia"/>
        </w:rPr>
        <w:t>（</w:t>
      </w:r>
      <w:r w:rsidR="002509C8" w:rsidRPr="002509C8">
        <w:t>Organizational Ambidexterity</w:t>
      </w:r>
      <w:r w:rsidR="002509C8">
        <w:rPr>
          <w:rFonts w:hint="eastAsia"/>
        </w:rPr>
        <w:t>）</w:t>
      </w:r>
      <w:r w:rsidR="00A22417" w:rsidRPr="0070465A">
        <w:t>、數位創新</w:t>
      </w:r>
      <w:r w:rsidR="009F525B">
        <w:rPr>
          <w:rFonts w:hint="eastAsia"/>
        </w:rPr>
        <w:t>（</w:t>
      </w:r>
      <w:r w:rsidR="00F43AD9" w:rsidRPr="00F43AD9">
        <w:t>Digital innovation</w:t>
      </w:r>
      <w:r w:rsidR="009F525B">
        <w:rPr>
          <w:rFonts w:hint="eastAsia"/>
        </w:rPr>
        <w:t>）</w:t>
      </w:r>
      <w:r w:rsidR="00CF5DFA">
        <w:rPr>
          <w:rFonts w:hint="eastAsia"/>
        </w:rPr>
        <w:t>等</w:t>
      </w:r>
      <w:r w:rsidR="00B57D14" w:rsidRPr="00B57D14">
        <w:t>。</w:t>
      </w:r>
    </w:p>
    <w:p w14:paraId="7BBF7BCE" w14:textId="373FBFC8" w:rsidR="00D950F7" w:rsidRPr="00BB7461" w:rsidRDefault="00B57D14" w:rsidP="00BB7461">
      <w:pPr>
        <w:ind w:firstLineChars="0" w:firstLine="0"/>
        <w:rPr>
          <w:b/>
          <w:bCs/>
        </w:rPr>
      </w:pPr>
      <w:r w:rsidRPr="00BB7461">
        <w:rPr>
          <w:b/>
          <w:bCs/>
        </w:rPr>
        <w:t>第三章</w:t>
      </w:r>
      <w:r w:rsidR="00120063" w:rsidRPr="00BB7461">
        <w:rPr>
          <w:rFonts w:hint="eastAsia"/>
          <w:b/>
          <w:bCs/>
        </w:rPr>
        <w:t>、</w:t>
      </w:r>
      <w:r w:rsidRPr="00BB7461">
        <w:rPr>
          <w:b/>
          <w:bCs/>
        </w:rPr>
        <w:t>研究方法與研究設計</w:t>
      </w:r>
    </w:p>
    <w:p w14:paraId="52A09140" w14:textId="58FB7B75" w:rsidR="00AE6146" w:rsidRPr="003672C4" w:rsidRDefault="00F46C9A" w:rsidP="004267A5">
      <w:pPr>
        <w:pStyle w:val="15"/>
        <w:ind w:firstLine="480"/>
      </w:pPr>
      <w:r>
        <w:rPr>
          <w:rFonts w:hint="eastAsia"/>
        </w:rPr>
        <w:t>介紹</w:t>
      </w:r>
      <w:r w:rsidR="00B57D14" w:rsidRPr="00B57D14">
        <w:t>本研究所採取之研究方法，包括研究</w:t>
      </w:r>
      <w:r w:rsidR="00CD32E1">
        <w:rPr>
          <w:rFonts w:hint="eastAsia"/>
        </w:rPr>
        <w:t>架構</w:t>
      </w:r>
      <w:r w:rsidR="00B57D14" w:rsidRPr="00B57D14">
        <w:t>、研究</w:t>
      </w:r>
      <w:r w:rsidR="00CD32E1">
        <w:rPr>
          <w:rFonts w:hint="eastAsia"/>
        </w:rPr>
        <w:t>觀察重點</w:t>
      </w:r>
      <w:r w:rsidR="00B57D14" w:rsidRPr="00B57D14">
        <w:t>、</w:t>
      </w:r>
      <w:r w:rsidR="00CD32E1">
        <w:rPr>
          <w:rFonts w:hint="eastAsia"/>
        </w:rPr>
        <w:t>研究對象、</w:t>
      </w:r>
      <w:r w:rsidR="00B57D14" w:rsidRPr="00B57D14">
        <w:t>資料蒐集與分析方式。研究方法採用質性個案研究法，</w:t>
      </w:r>
      <w:r w:rsidR="009E4879">
        <w:rPr>
          <w:rFonts w:hint="eastAsia"/>
        </w:rPr>
        <w:t>並以單一個案為主要方法。</w:t>
      </w:r>
    </w:p>
    <w:p w14:paraId="601975AA" w14:textId="31C07934" w:rsidR="00AE6146" w:rsidRDefault="00B57D14" w:rsidP="00AE6146">
      <w:pPr>
        <w:ind w:firstLineChars="0" w:firstLine="0"/>
        <w:rPr>
          <w:b/>
          <w:bCs/>
        </w:rPr>
      </w:pPr>
      <w:r w:rsidRPr="00B57D14">
        <w:rPr>
          <w:b/>
          <w:bCs/>
        </w:rPr>
        <w:t>第四章</w:t>
      </w:r>
      <w:r w:rsidR="00C20FFB">
        <w:rPr>
          <w:rFonts w:hint="eastAsia"/>
          <w:b/>
          <w:bCs/>
        </w:rPr>
        <w:t>、</w:t>
      </w:r>
      <w:r w:rsidRPr="00B57D14">
        <w:rPr>
          <w:b/>
          <w:bCs/>
        </w:rPr>
        <w:t>個案</w:t>
      </w:r>
      <w:r w:rsidR="00BC4AA3">
        <w:rPr>
          <w:rFonts w:hint="eastAsia"/>
          <w:b/>
          <w:bCs/>
        </w:rPr>
        <w:t>介紹</w:t>
      </w:r>
    </w:p>
    <w:p w14:paraId="228211CF" w14:textId="42BC2B91" w:rsidR="0065278F" w:rsidRPr="00B57D14" w:rsidRDefault="00B57D14" w:rsidP="004267A5">
      <w:pPr>
        <w:pStyle w:val="15"/>
        <w:ind w:firstLine="480"/>
      </w:pPr>
      <w:r w:rsidRPr="00B57D14">
        <w:t>本章</w:t>
      </w:r>
      <w:r w:rsidR="008B1D9F">
        <w:rPr>
          <w:rFonts w:hint="eastAsia"/>
        </w:rPr>
        <w:t>將概述</w:t>
      </w:r>
      <w:r w:rsidR="005273FF">
        <w:rPr>
          <w:rFonts w:hint="eastAsia"/>
        </w:rPr>
        <w:t>我國紡織產業現況，並介紹研究個案</w:t>
      </w:r>
      <w:r w:rsidR="003F5ACF">
        <w:rPr>
          <w:rFonts w:hint="eastAsia"/>
        </w:rPr>
        <w:t>之</w:t>
      </w:r>
      <w:r w:rsidRPr="00B57D14">
        <w:t>創立背景</w:t>
      </w:r>
      <w:r w:rsidR="005273FF">
        <w:rPr>
          <w:rFonts w:hint="eastAsia"/>
        </w:rPr>
        <w:t>與</w:t>
      </w:r>
      <w:r w:rsidRPr="00B57D14">
        <w:t>發展歷程。</w:t>
      </w:r>
    </w:p>
    <w:p w14:paraId="586FCF1A" w14:textId="77777777" w:rsidR="003713E5" w:rsidRDefault="00B57D14" w:rsidP="005273FF">
      <w:pPr>
        <w:ind w:firstLineChars="0" w:firstLine="0"/>
        <w:rPr>
          <w:b/>
          <w:bCs/>
        </w:rPr>
      </w:pPr>
      <w:r w:rsidRPr="00B57D14">
        <w:rPr>
          <w:b/>
          <w:bCs/>
        </w:rPr>
        <w:t>第五章</w:t>
      </w:r>
      <w:r w:rsidR="0065278F">
        <w:rPr>
          <w:rFonts w:hint="eastAsia"/>
          <w:b/>
          <w:bCs/>
        </w:rPr>
        <w:t>、</w:t>
      </w:r>
      <w:r w:rsidRPr="00B57D14">
        <w:rPr>
          <w:b/>
          <w:bCs/>
        </w:rPr>
        <w:t>個案分析</w:t>
      </w:r>
    </w:p>
    <w:p w14:paraId="0AA02F77" w14:textId="47E04160" w:rsidR="008472DD" w:rsidRPr="00B57D14" w:rsidRDefault="00B57D14" w:rsidP="004267A5">
      <w:pPr>
        <w:pStyle w:val="15"/>
        <w:ind w:firstLine="480"/>
      </w:pPr>
      <w:r w:rsidRPr="00B57D14">
        <w:t>本章根據</w:t>
      </w:r>
      <w:r w:rsidR="000C4D22">
        <w:rPr>
          <w:rFonts w:hint="eastAsia"/>
        </w:rPr>
        <w:t>前章節</w:t>
      </w:r>
      <w:r w:rsidRPr="00B57D14">
        <w:t>所提出之研究架構與理論，</w:t>
      </w:r>
      <w:r w:rsidR="000C4D22">
        <w:rPr>
          <w:rFonts w:hint="eastAsia"/>
        </w:rPr>
        <w:t>分析</w:t>
      </w:r>
      <w:r w:rsidR="006320B0">
        <w:rPr>
          <w:rFonts w:hint="eastAsia"/>
        </w:rPr>
        <w:t>研究</w:t>
      </w:r>
      <w:r w:rsidR="000C4D22">
        <w:rPr>
          <w:rFonts w:hint="eastAsia"/>
        </w:rPr>
        <w:t>個案</w:t>
      </w:r>
      <w:r w:rsidRPr="00B57D14">
        <w:t>各階段</w:t>
      </w:r>
      <w:r w:rsidR="006320B0">
        <w:rPr>
          <w:rFonts w:hint="eastAsia"/>
        </w:rPr>
        <w:t>之研究觀察重點，</w:t>
      </w:r>
      <w:r w:rsidR="000E0185">
        <w:rPr>
          <w:rFonts w:hint="eastAsia"/>
        </w:rPr>
        <w:t>並</w:t>
      </w:r>
      <w:r w:rsidR="003F7284">
        <w:rPr>
          <w:rFonts w:hint="eastAsia"/>
        </w:rPr>
        <w:t>以理論視角</w:t>
      </w:r>
      <w:r w:rsidR="000E0185">
        <w:rPr>
          <w:rFonts w:hint="eastAsia"/>
        </w:rPr>
        <w:t>為核心，針</w:t>
      </w:r>
      <w:r w:rsidR="006320B0">
        <w:rPr>
          <w:rFonts w:hint="eastAsia"/>
        </w:rPr>
        <w:t>對各階段</w:t>
      </w:r>
      <w:r w:rsidR="00133BC4">
        <w:rPr>
          <w:rFonts w:hint="eastAsia"/>
        </w:rPr>
        <w:t>中</w:t>
      </w:r>
      <w:r w:rsidR="006320B0">
        <w:rPr>
          <w:rFonts w:hint="eastAsia"/>
        </w:rPr>
        <w:t>事件發展作進一步分析</w:t>
      </w:r>
      <w:r w:rsidRPr="00B57D14">
        <w:t>。</w:t>
      </w:r>
    </w:p>
    <w:p w14:paraId="7FEDD549" w14:textId="77777777" w:rsidR="008E6F1A" w:rsidRDefault="00B57D14" w:rsidP="00B14857">
      <w:pPr>
        <w:ind w:firstLineChars="0" w:firstLine="0"/>
        <w:rPr>
          <w:b/>
          <w:bCs/>
        </w:rPr>
      </w:pPr>
      <w:r w:rsidRPr="00B57D14">
        <w:rPr>
          <w:b/>
          <w:bCs/>
        </w:rPr>
        <w:t>第六章</w:t>
      </w:r>
      <w:r w:rsidR="00B14857">
        <w:rPr>
          <w:rFonts w:hint="eastAsia"/>
          <w:b/>
          <w:bCs/>
        </w:rPr>
        <w:t>、</w:t>
      </w:r>
      <w:r w:rsidRPr="00B57D14">
        <w:rPr>
          <w:b/>
          <w:bCs/>
        </w:rPr>
        <w:t>研究結論與建議</w:t>
      </w:r>
    </w:p>
    <w:p w14:paraId="71B8BDE5" w14:textId="3EDF5D1D" w:rsidR="00B57D14" w:rsidRPr="00B57D14" w:rsidRDefault="00B57D14" w:rsidP="004267A5">
      <w:pPr>
        <w:pStyle w:val="15"/>
        <w:ind w:firstLine="480"/>
      </w:pPr>
      <w:r w:rsidRPr="00B57D14">
        <w:t>本章</w:t>
      </w:r>
      <w:r w:rsidR="008472DD">
        <w:rPr>
          <w:rFonts w:hint="eastAsia"/>
        </w:rPr>
        <w:t>總結</w:t>
      </w:r>
      <w:r w:rsidRPr="00B57D14">
        <w:t>個案研究之</w:t>
      </w:r>
      <w:r w:rsidR="00170504">
        <w:rPr>
          <w:rFonts w:hint="eastAsia"/>
        </w:rPr>
        <w:t>分析結果</w:t>
      </w:r>
      <w:r w:rsidR="000E2E19">
        <w:rPr>
          <w:rFonts w:hint="eastAsia"/>
        </w:rPr>
        <w:t>彙總出</w:t>
      </w:r>
      <w:r w:rsidR="00F85775">
        <w:rPr>
          <w:rFonts w:hint="eastAsia"/>
        </w:rPr>
        <w:t>研究結論</w:t>
      </w:r>
      <w:r w:rsidR="00BB5BDD">
        <w:rPr>
          <w:rFonts w:hint="eastAsia"/>
        </w:rPr>
        <w:t>與</w:t>
      </w:r>
      <w:r w:rsidRPr="00B57D14">
        <w:t>回應研究問題，並針對平台型創新策略、產業轉型與後續研究方向提出建議與反思。</w:t>
      </w:r>
    </w:p>
    <w:p w14:paraId="29C449FC" w14:textId="77777777" w:rsidR="00BB5BDD" w:rsidRDefault="00B57D14" w:rsidP="00BB5BDD">
      <w:pPr>
        <w:ind w:firstLineChars="0" w:firstLine="0"/>
        <w:rPr>
          <w:b/>
          <w:bCs/>
        </w:rPr>
      </w:pPr>
      <w:r w:rsidRPr="00B57D14">
        <w:rPr>
          <w:b/>
          <w:bCs/>
        </w:rPr>
        <w:t>第七章</w:t>
      </w:r>
      <w:r w:rsidR="00BB5BDD">
        <w:rPr>
          <w:rFonts w:hint="eastAsia"/>
          <w:b/>
          <w:bCs/>
        </w:rPr>
        <w:t>、</w:t>
      </w:r>
      <w:r w:rsidRPr="00B57D14">
        <w:rPr>
          <w:b/>
          <w:bCs/>
        </w:rPr>
        <w:t>參考文獻</w:t>
      </w:r>
    </w:p>
    <w:p w14:paraId="575A0089" w14:textId="26747249" w:rsidR="00B57D14" w:rsidRPr="00B57D14" w:rsidRDefault="00B57D14" w:rsidP="004267A5">
      <w:pPr>
        <w:pStyle w:val="15"/>
        <w:ind w:firstLine="480"/>
      </w:pPr>
      <w:r w:rsidRPr="00B57D14">
        <w:t>彙整研究中所引用之中英文學術</w:t>
      </w:r>
      <w:r w:rsidR="00A67EAF">
        <w:rPr>
          <w:rFonts w:hint="eastAsia"/>
        </w:rPr>
        <w:t>與期刊</w:t>
      </w:r>
      <w:r w:rsidRPr="00B57D14">
        <w:t>論文</w:t>
      </w:r>
      <w:r w:rsidR="00B06EA8">
        <w:rPr>
          <w:rFonts w:hint="eastAsia"/>
        </w:rPr>
        <w:t>，包含</w:t>
      </w:r>
      <w:r w:rsidR="003672C4">
        <w:rPr>
          <w:rFonts w:hint="eastAsia"/>
        </w:rPr>
        <w:t>二手</w:t>
      </w:r>
      <w:r w:rsidRPr="00B57D14">
        <w:t>資料、</w:t>
      </w:r>
      <w:r w:rsidR="00B06EA8">
        <w:rPr>
          <w:rFonts w:hint="eastAsia"/>
        </w:rPr>
        <w:t>網路資料、報章報導與</w:t>
      </w:r>
      <w:r w:rsidRPr="00B57D14">
        <w:t>產業報</w:t>
      </w:r>
      <w:r w:rsidR="003672C4">
        <w:rPr>
          <w:rFonts w:hint="eastAsia"/>
        </w:rPr>
        <w:t>告</w:t>
      </w:r>
      <w:r w:rsidR="00B06EA8">
        <w:rPr>
          <w:rFonts w:hint="eastAsia"/>
        </w:rPr>
        <w:t>等參考資料</w:t>
      </w:r>
      <w:r w:rsidRPr="00B57D14">
        <w:t>。</w:t>
      </w:r>
    </w:p>
    <w:p w14:paraId="430BD315" w14:textId="37ADA2DF" w:rsidR="003B4446" w:rsidRDefault="008A1B72" w:rsidP="003B4446">
      <w:pPr>
        <w:pStyle w:val="1"/>
      </w:pPr>
      <w:bookmarkStart w:id="10" w:name="_Toc200404475"/>
      <w:r>
        <w:rPr>
          <w:rFonts w:hint="eastAsia"/>
        </w:rPr>
        <w:lastRenderedPageBreak/>
        <w:t>第</w:t>
      </w:r>
      <w:r>
        <w:t>二章、文獻探討</w:t>
      </w:r>
      <w:bookmarkEnd w:id="10"/>
    </w:p>
    <w:p w14:paraId="4D383236" w14:textId="77777777" w:rsidR="003B4446" w:rsidRDefault="003B4446" w:rsidP="003B4446">
      <w:pPr>
        <w:pStyle w:val="2"/>
      </w:pPr>
      <w:bookmarkStart w:id="11" w:name="_Toc200404476"/>
      <w:r>
        <w:rPr>
          <w:rFonts w:hint="eastAsia"/>
        </w:rPr>
        <w:t xml:space="preserve">2.1 </w:t>
      </w:r>
      <w:r>
        <w:rPr>
          <w:rFonts w:hint="eastAsia"/>
        </w:rPr>
        <w:t>數位創新（</w:t>
      </w:r>
      <w:r w:rsidRPr="002071AB">
        <w:t xml:space="preserve">Digital </w:t>
      </w:r>
      <w:r>
        <w:rPr>
          <w:rFonts w:hint="eastAsia"/>
        </w:rPr>
        <w:t>I</w:t>
      </w:r>
      <w:r w:rsidRPr="002071AB">
        <w:t>nnovation</w:t>
      </w:r>
      <w:r>
        <w:rPr>
          <w:rFonts w:hint="eastAsia"/>
        </w:rPr>
        <w:t>）</w:t>
      </w:r>
      <w:bookmarkEnd w:id="11"/>
    </w:p>
    <w:p w14:paraId="7FEB1CF4" w14:textId="77777777" w:rsidR="003B4446" w:rsidRDefault="003B4446" w:rsidP="003B4446">
      <w:pPr>
        <w:pStyle w:val="3"/>
      </w:pPr>
      <w:bookmarkStart w:id="12" w:name="_Toc200404477"/>
      <w:r>
        <w:rPr>
          <w:rFonts w:hint="eastAsia"/>
        </w:rPr>
        <w:t xml:space="preserve">2.1.1 </w:t>
      </w:r>
      <w:r w:rsidRPr="00102BE6">
        <w:t>數位創新起源</w:t>
      </w:r>
      <w:r>
        <w:rPr>
          <w:rFonts w:hint="eastAsia"/>
        </w:rPr>
        <w:t>與基本定義</w:t>
      </w:r>
      <w:bookmarkEnd w:id="12"/>
    </w:p>
    <w:p w14:paraId="79C2A696" w14:textId="1317FC9E" w:rsidR="003B4446" w:rsidRDefault="003B4446" w:rsidP="003B4446">
      <w:pPr>
        <w:pStyle w:val="15"/>
        <w:ind w:firstLine="480"/>
      </w:pPr>
      <w:r w:rsidRPr="004806CB">
        <w:t>創新</w:t>
      </w:r>
      <w:r w:rsidRPr="00BB188D">
        <w:rPr>
          <w:rFonts w:hint="eastAsia"/>
        </w:rPr>
        <w:t>（</w:t>
      </w:r>
      <w:r w:rsidRPr="00BB188D">
        <w:rPr>
          <w:rFonts w:hint="eastAsia"/>
        </w:rPr>
        <w:t>Innovation</w:t>
      </w:r>
      <w:r w:rsidRPr="00BB188D">
        <w:rPr>
          <w:rFonts w:hint="eastAsia"/>
        </w:rPr>
        <w:t>）</w:t>
      </w:r>
      <w:r w:rsidRPr="004806CB">
        <w:t>的興起可追溯至</w:t>
      </w:r>
      <w:r>
        <w:rPr>
          <w:rFonts w:hint="eastAsia"/>
        </w:rPr>
        <w:t>1962</w:t>
      </w:r>
      <w:r>
        <w:rPr>
          <w:rFonts w:hint="eastAsia"/>
        </w:rPr>
        <w:t>年，由傳播學家</w:t>
      </w:r>
      <w:r w:rsidRPr="00517576">
        <w:t>Everett M. Rogers</w:t>
      </w:r>
      <w:r>
        <w:rPr>
          <w:rFonts w:hint="eastAsia"/>
        </w:rPr>
        <w:t>於提出的</w:t>
      </w:r>
      <w:r w:rsidRPr="004806CB">
        <w:t>創新擴散理論</w:t>
      </w:r>
      <w:r>
        <w:rPr>
          <w:rFonts w:hint="eastAsia"/>
        </w:rPr>
        <w:t>（</w:t>
      </w:r>
      <w:r w:rsidRPr="00DE7776">
        <w:rPr>
          <w:rFonts w:hint="eastAsia"/>
        </w:rPr>
        <w:t>Innovation Diffusion Theory</w:t>
      </w:r>
      <w:r>
        <w:rPr>
          <w:rFonts w:hint="eastAsia"/>
        </w:rPr>
        <w:t>），被傳播訊息內容</w:t>
      </w:r>
      <w:r w:rsidRPr="00F170F7">
        <w:t>之所以具有吸引力，往往源於其被接收者視為「新事物」的特性</w:t>
      </w:r>
      <w:r>
        <w:rPr>
          <w:rFonts w:hint="eastAsia"/>
        </w:rPr>
        <w:t>。</w:t>
      </w:r>
      <w:r w:rsidRPr="00756499">
        <w:rPr>
          <w:rFonts w:hint="eastAsia"/>
        </w:rPr>
        <w:t>創新</w:t>
      </w:r>
      <w:r>
        <w:rPr>
          <w:rFonts w:hint="eastAsia"/>
        </w:rPr>
        <w:t>可以是</w:t>
      </w:r>
      <w:r w:rsidRPr="00756499">
        <w:rPr>
          <w:rFonts w:hint="eastAsia"/>
        </w:rPr>
        <w:t>觀念、方法或事物，只要</w:t>
      </w:r>
      <w:r>
        <w:rPr>
          <w:rFonts w:hint="eastAsia"/>
        </w:rPr>
        <w:t>被個體</w:t>
      </w:r>
      <w:r w:rsidRPr="00756499">
        <w:rPr>
          <w:rFonts w:hint="eastAsia"/>
        </w:rPr>
        <w:t>認為</w:t>
      </w:r>
      <w:r>
        <w:rPr>
          <w:rFonts w:hint="eastAsia"/>
        </w:rPr>
        <w:t>新穎</w:t>
      </w:r>
      <w:r w:rsidRPr="00756499">
        <w:rPr>
          <w:rFonts w:hint="eastAsia"/>
        </w:rPr>
        <w:t>，</w:t>
      </w:r>
      <w:r w:rsidRPr="00E7375E">
        <w:t>無論實際</w:t>
      </w:r>
      <w:r>
        <w:rPr>
          <w:rFonts w:hint="eastAsia"/>
        </w:rPr>
        <w:t>存在多久</w:t>
      </w:r>
      <w:r w:rsidRPr="00756499">
        <w:rPr>
          <w:rFonts w:hint="eastAsia"/>
        </w:rPr>
        <w:t>，都可稱為創新</w:t>
      </w:r>
      <w:r w:rsidRPr="00BB188D">
        <w:rPr>
          <w:rFonts w:hint="eastAsia"/>
        </w:rPr>
        <w:t>（</w:t>
      </w:r>
      <w:r w:rsidRPr="00BB188D">
        <w:rPr>
          <w:rFonts w:hint="eastAsia"/>
        </w:rPr>
        <w:t>Innovation</w:t>
      </w:r>
      <w:r w:rsidRPr="00BB188D">
        <w:rPr>
          <w:rFonts w:hint="eastAsia"/>
        </w:rPr>
        <w:t>）</w:t>
      </w:r>
      <w:r w:rsidRPr="00756499">
        <w:rPr>
          <w:rFonts w:hint="eastAsia"/>
        </w:rPr>
        <w:t>。</w:t>
      </w:r>
      <w:r w:rsidRPr="000F6E15">
        <w:t>隨著數位技術的迅速演進，</w:t>
      </w:r>
      <w:r>
        <w:rPr>
          <w:rFonts w:hint="eastAsia"/>
        </w:rPr>
        <w:t>數位</w:t>
      </w:r>
      <w:r w:rsidRPr="000F6E15">
        <w:t>創新已不再只是新產品的推出，更</w:t>
      </w:r>
      <w:r w:rsidRPr="008B0E0E">
        <w:rPr>
          <w:color w:val="EE0000"/>
        </w:rPr>
        <w:t>轉化為組織變革</w:t>
      </w:r>
      <w:r w:rsidRPr="008B0E0E">
        <w:rPr>
          <w:rFonts w:hint="eastAsia"/>
          <w:color w:val="EE0000"/>
        </w:rPr>
        <w:t>時具有優勢的新穎解方與關鍵力量</w:t>
      </w:r>
      <w:r w:rsidR="009428FA">
        <w:rPr>
          <w:color w:val="EE0000"/>
        </w:rPr>
        <w:fldChar w:fldCharType="begin"/>
      </w:r>
      <w:r w:rsidR="009428FA">
        <w:rPr>
          <w:color w:val="EE0000"/>
        </w:rPr>
        <w:instrText xml:space="preserve"> ADDIN EN.CITE &lt;EndNote&gt;&lt;Cite&gt;&lt;Author&gt;Rogers&lt;/Author&gt;&lt;Year&gt;2014&lt;/Year&gt;&lt;RecNum&gt;139&lt;/RecNum&gt;&lt;DisplayText&gt;(Rogers et al., 2014)&lt;/DisplayText&gt;&lt;record&gt;&lt;rec-number&gt;139&lt;/rec-number&gt;&lt;foreign-keys&gt;&lt;key app="EN" db-id="r2e5zw95wvrp0oese9bpt2t4fvzdpxftd0rp" timestamp="1748344680" guid="2e4c9c1d-785d-4988-a7bf-21b260bec331"&gt;139&lt;/key&gt;&lt;/foreign-keys&gt;&lt;ref-type name="Book Section"&gt;5&lt;/ref-type&gt;&lt;contributors&gt;&lt;authors&gt;&lt;author&gt;Rogers, Everett M&lt;/author&gt;&lt;author&gt;Singhal, Arvind&lt;/author&gt;&lt;author&gt;Quinlan, Margaret M&lt;/author&gt;&lt;/authors&gt;&lt;/contributors&gt;&lt;titles&gt;&lt;title&gt;Diffusion of innovations&lt;/title&gt;&lt;secondary-title&gt;An integrated approach to communication theory and research&lt;/secondary-title&gt;&lt;/titles&gt;&lt;pages&gt;432-448&lt;/pages&gt;&lt;dates&gt;&lt;year&gt;2014&lt;/year&gt;&lt;/dates&gt;&lt;publisher&gt;Routledge&lt;/publisher</w:instrText>
      </w:r>
      <w:r w:rsidR="009428FA">
        <w:rPr>
          <w:rFonts w:hint="eastAsia"/>
          <w:color w:val="EE0000"/>
        </w:rPr>
        <w:instrText>&gt;&lt;urls&gt;&lt;/urls&gt;&lt;research-notes&gt;</w:instrText>
      </w:r>
      <w:r w:rsidR="009428FA">
        <w:rPr>
          <w:rFonts w:hint="eastAsia"/>
          <w:color w:val="EE0000"/>
        </w:rPr>
        <w:instrText>作為數位創新概念之前的基礎</w:instrText>
      </w:r>
      <w:r w:rsidR="009428FA">
        <w:rPr>
          <w:rFonts w:hint="eastAsia"/>
          <w:color w:val="EE0000"/>
        </w:rPr>
        <w:instrText xml:space="preserve"> </w:instrText>
      </w:r>
      <w:r w:rsidR="009428FA">
        <w:rPr>
          <w:rFonts w:hint="eastAsia"/>
          <w:color w:val="EE0000"/>
        </w:rPr>
        <w:instrText>很多人引用</w:instrText>
      </w:r>
      <w:r w:rsidR="009428FA">
        <w:rPr>
          <w:rFonts w:hint="eastAsia"/>
          <w:color w:val="EE0000"/>
        </w:rPr>
        <w:instrText>&lt;/research-notes&gt;&lt;/record&gt;&lt;/Cite&gt;&lt;/EndNote&gt;</w:instrText>
      </w:r>
      <w:r w:rsidR="009428FA">
        <w:rPr>
          <w:color w:val="EE0000"/>
        </w:rPr>
        <w:fldChar w:fldCharType="separate"/>
      </w:r>
      <w:r w:rsidR="009428FA">
        <w:rPr>
          <w:noProof/>
          <w:color w:val="EE0000"/>
        </w:rPr>
        <w:t>(Rogers et al., 2014)</w:t>
      </w:r>
      <w:r w:rsidR="009428FA">
        <w:rPr>
          <w:color w:val="EE0000"/>
        </w:rPr>
        <w:fldChar w:fldCharType="end"/>
      </w:r>
      <w:r w:rsidRPr="000F6E15">
        <w:t>。</w:t>
      </w:r>
      <w:r w:rsidRPr="002A0A07">
        <w:t>企業</w:t>
      </w:r>
      <w:r w:rsidRPr="000F6E15">
        <w:t>開始藉由數位科技</w:t>
      </w:r>
      <w:r w:rsidRPr="008B0E0E">
        <w:rPr>
          <w:color w:val="EE0000"/>
        </w:rPr>
        <w:t>回應環境挑戰、重構商業模式，藉此維持競爭優勢</w:t>
      </w:r>
      <w:r w:rsidR="0014284D">
        <w:rPr>
          <w:color w:val="EE0000"/>
        </w:rPr>
        <w:fldChar w:fldCharType="begin"/>
      </w:r>
      <w:r w:rsidR="0014284D">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14284D">
        <w:rPr>
          <w:color w:val="EE0000"/>
        </w:rPr>
        <w:fldChar w:fldCharType="separate"/>
      </w:r>
      <w:r w:rsidR="0014284D">
        <w:rPr>
          <w:noProof/>
          <w:color w:val="EE0000"/>
        </w:rPr>
        <w:t>(Kohli &amp; Melville, 2019)</w:t>
      </w:r>
      <w:r w:rsidR="0014284D">
        <w:rPr>
          <w:color w:val="EE0000"/>
        </w:rPr>
        <w:fldChar w:fldCharType="end"/>
      </w:r>
      <w:r>
        <w:rPr>
          <w:rFonts w:hint="eastAsia"/>
        </w:rPr>
        <w:t>。</w:t>
      </w:r>
    </w:p>
    <w:p w14:paraId="3B7DC2B3" w14:textId="351FC311" w:rsidR="003B4446" w:rsidRDefault="003B4446" w:rsidP="003B4446">
      <w:pPr>
        <w:pStyle w:val="15"/>
        <w:ind w:firstLine="480"/>
      </w:pPr>
      <w:r w:rsidRPr="009701B6">
        <w:t>數位創新</w:t>
      </w:r>
      <w:r w:rsidRPr="00BB188D">
        <w:rPr>
          <w:rFonts w:hint="eastAsia"/>
        </w:rPr>
        <w:t>（</w:t>
      </w:r>
      <w:r w:rsidRPr="00BB188D">
        <w:rPr>
          <w:rFonts w:hint="eastAsia"/>
        </w:rPr>
        <w:t>Digital Innovation</w:t>
      </w:r>
      <w:r w:rsidRPr="00BB188D">
        <w:rPr>
          <w:rFonts w:hint="eastAsia"/>
        </w:rPr>
        <w:t>）</w:t>
      </w:r>
      <w:r>
        <w:rPr>
          <w:rFonts w:hint="eastAsia"/>
        </w:rPr>
        <w:t>結合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sidR="008211FF">
        <w:fldChar w:fldCharType="begin"/>
      </w:r>
      <w:r w:rsidR="008211FF">
        <w:instrText xml:space="preserve"> ADDIN EN.CITE &lt;EndNote&gt;&lt;Cite&gt;&lt;Author&gt;Shen&lt;/Author&gt;&lt;Year&gt;2022&lt;/Year&gt;&lt;RecNum&gt;178&lt;/RecNum&gt;&lt;DisplayText&gt;(Shen et al., 2022)&lt;/DisplayText&gt;&lt;record&gt;&lt;rec-number&gt;178&lt;/rec-number&gt;&lt;foreign-keys&gt;&lt;key app="EN" db-id="r2e5zw95wvrp0oese9bpt2t4fvzdpxftd0rp" timestamp="1748500733" guid="3b1bfbdf-ec36-4bae-ab29-e8dbe03739bd"&gt;178&lt;/key&gt;&lt;/foreign-keys&gt;&lt;ref-type name="Journal Article"&gt;17&lt;/ref-type&gt;&lt;contributors&gt;&lt;authors&gt;&lt;author&gt;Shen, Lei&lt;/author&gt;&lt;author&gt;Zhang, Xi&lt;/author&gt;&lt;author&gt;Liu, Hongda&lt;/author&gt;&lt;/authors&gt;&lt;/contributors&gt;&lt;titles&gt;&lt;title&gt;Digital technology adoption, digital dynamic capability, and digital transformation performance of textile industry: Moderating role of digital innovation orientation&lt;/title&gt;&lt;secondary-title&gt;Managerial and Decision Economics&lt;/secondary-title&gt;&lt;/titles&gt;&lt;periodical&gt;&lt;full-title&gt;Managerial and Decision Economics&lt;/full-title&gt;&lt;/periodical&gt;&lt;pages&gt;2038-2054&lt;/pages&gt;&lt;volume&gt;43&lt;/volume&gt;&lt;number&gt;6&lt;/number&gt;&lt;dates&gt;&lt;year&gt;2022&lt;/year&gt;&lt;/dates&gt;&lt;publisher&gt;Wiley&lt;/publisher&gt;&lt;isbn&gt;0143-6570&lt;/isbn&gt;&lt;urls&gt;&lt;related-urls&gt;&lt;url&gt;https://dx.doi.org/10.1002/mde.3507&lt;/url&gt;&lt;/related-urls&gt;&lt;/urls&gt;&lt;electronic-resource-num&gt;10.1002/mde.3507&lt;/electronic-resource-num&gt;&lt;/record&gt;&lt;/Cite&gt;&lt;/EndNote&gt;</w:instrText>
      </w:r>
      <w:r w:rsidR="008211FF">
        <w:fldChar w:fldCharType="separate"/>
      </w:r>
      <w:r w:rsidR="008211FF">
        <w:rPr>
          <w:noProof/>
        </w:rPr>
        <w:t>(Shen et al., 2022)</w:t>
      </w:r>
      <w:r w:rsidR="008211FF">
        <w:fldChar w:fldCharType="end"/>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w:t>
      </w:r>
      <w:r>
        <w:rPr>
          <w:rFonts w:hint="eastAsia"/>
        </w:rPr>
        <w:t>或</w:t>
      </w:r>
      <w:r w:rsidRPr="009701B6">
        <w:t>商業模式</w:t>
      </w:r>
      <w:r w:rsidR="00861E52">
        <w:fldChar w:fldCharType="begin"/>
      </w:r>
      <w:r w:rsidR="00BB68E8">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61E52">
        <w:fldChar w:fldCharType="separate"/>
      </w:r>
      <w:r w:rsidR="00861E52">
        <w:rPr>
          <w:noProof/>
        </w:rPr>
        <w:t>(Hinings et al., 2018; Nambisan et al., 2017)</w:t>
      </w:r>
      <w:r w:rsidR="00861E52">
        <w:fldChar w:fldCharType="end"/>
      </w:r>
      <w:r w:rsidRPr="009701B6">
        <w:t>，其</w:t>
      </w:r>
      <w:r>
        <w:rPr>
          <w:rFonts w:hint="eastAsia"/>
        </w:rPr>
        <w:t>核心不僅是專業</w:t>
      </w:r>
      <w:r w:rsidRPr="009701B6">
        <w:t>技術的導入，</w:t>
      </w:r>
      <w:r>
        <w:rPr>
          <w:rFonts w:hint="eastAsia"/>
        </w:rPr>
        <w:t>更</w:t>
      </w:r>
      <w:r w:rsidRPr="009701B6">
        <w:t>強調數位元素與設計、組織、價值等層面的整合與重</w:t>
      </w:r>
      <w:r>
        <w:rPr>
          <w:rFonts w:hint="eastAsia"/>
        </w:rPr>
        <w:t>組所產生之創新產物，部</w:t>
      </w:r>
      <w:r w:rsidRPr="008B0E0E">
        <w:rPr>
          <w:rFonts w:hint="eastAsia"/>
          <w:color w:val="EE0000"/>
        </w:rPr>
        <w:t>分學者認為數位創新本質就是</w:t>
      </w:r>
      <w:r w:rsidRPr="008B0E0E">
        <w:rPr>
          <w:color w:val="EE0000"/>
        </w:rPr>
        <w:t>資源重組與延伸</w:t>
      </w:r>
      <w:r w:rsidRPr="008B0E0E">
        <w:rPr>
          <w:rFonts w:hint="eastAsia"/>
          <w:color w:val="EE0000"/>
        </w:rPr>
        <w:t>之過程</w:t>
      </w:r>
      <w:r w:rsidR="00BB68E8">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 </w:instrText>
      </w:r>
      <w:r w:rsidR="00140C60">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DATA </w:instrText>
      </w:r>
      <w:r w:rsidR="00140C60">
        <w:rPr>
          <w:color w:val="EE0000"/>
        </w:rPr>
      </w:r>
      <w:r w:rsidR="00140C60">
        <w:rPr>
          <w:color w:val="EE0000"/>
        </w:rPr>
        <w:fldChar w:fldCharType="end"/>
      </w:r>
      <w:r w:rsidR="00BB68E8">
        <w:rPr>
          <w:color w:val="EE0000"/>
        </w:rPr>
      </w:r>
      <w:r w:rsidR="00BB68E8">
        <w:rPr>
          <w:color w:val="EE0000"/>
        </w:rPr>
        <w:fldChar w:fldCharType="separate"/>
      </w:r>
      <w:r w:rsidR="00BB68E8">
        <w:rPr>
          <w:noProof/>
          <w:color w:val="EE0000"/>
        </w:rPr>
        <w:t>(Arthur, 2009; Svahn et al., 2017; Yoo et al., 2012)</w:t>
      </w:r>
      <w:r w:rsidR="00BB68E8">
        <w:rPr>
          <w:color w:val="EE0000"/>
        </w:rPr>
        <w:fldChar w:fldCharType="end"/>
      </w:r>
      <w:r w:rsidR="00FB2625">
        <w:rPr>
          <w:rFonts w:hint="eastAsia"/>
        </w:rPr>
        <w:t>。</w:t>
      </w:r>
    </w:p>
    <w:p w14:paraId="62A330C1" w14:textId="77777777" w:rsidR="003B4446" w:rsidRDefault="003B4446" w:rsidP="003B4446">
      <w:pPr>
        <w:pStyle w:val="15"/>
        <w:ind w:firstLine="480"/>
      </w:pPr>
      <w:r w:rsidRPr="00B87450">
        <w:t>數位創新展現出與傳統創新</w:t>
      </w:r>
      <w:r>
        <w:rPr>
          <w:rFonts w:hint="eastAsia"/>
        </w:rPr>
        <w:t>全然</w:t>
      </w:r>
      <w:r w:rsidRPr="00B87450">
        <w:t>不同的特徵樣態，</w:t>
      </w:r>
      <w:r w:rsidRPr="00E02D52">
        <w:t>部分學者以分散式創新</w:t>
      </w:r>
      <w:r w:rsidRPr="00B87450">
        <w:t>（</w:t>
      </w:r>
      <w:r w:rsidRPr="00B87450">
        <w:t>Distributed Innovation</w:t>
      </w:r>
      <w:r w:rsidRPr="00B87450">
        <w:t>）與組合式創新（</w:t>
      </w:r>
      <w:r w:rsidRPr="00B87450">
        <w:t>Combinatorial Innovation</w:t>
      </w:r>
      <w:r w:rsidRPr="00B87450">
        <w:t>）</w:t>
      </w:r>
      <w:r>
        <w:rPr>
          <w:rFonts w:hint="eastAsia"/>
        </w:rPr>
        <w:t>作為代表</w:t>
      </w:r>
      <w:r w:rsidRPr="00B87450">
        <w:t>，</w:t>
      </w:r>
      <w:r w:rsidRPr="00934434">
        <w:t>前者著重於</w:t>
      </w:r>
      <w:r w:rsidRPr="002C2B38">
        <w:rPr>
          <w:color w:val="EE0000"/>
        </w:rPr>
        <w:t>創新活動的協作方式</w:t>
      </w:r>
      <w:r w:rsidRPr="00934434">
        <w:t>，反映</w:t>
      </w:r>
      <w:r>
        <w:rPr>
          <w:rFonts w:hint="eastAsia"/>
        </w:rPr>
        <w:t>數位</w:t>
      </w:r>
      <w:r w:rsidRPr="002C2B38">
        <w:rPr>
          <w:color w:val="EE0000"/>
        </w:rPr>
        <w:t>創新主體與實踐過程日益去中心化</w:t>
      </w:r>
      <w:r w:rsidRPr="00934434">
        <w:t>；後者</w:t>
      </w:r>
      <w:r w:rsidRPr="00940E83">
        <w:rPr>
          <w:color w:val="EE0000"/>
        </w:rPr>
        <w:t>則聚焦於創新</w:t>
      </w:r>
      <w:r w:rsidRPr="00940E83">
        <w:rPr>
          <w:rFonts w:hint="eastAsia"/>
          <w:color w:val="EE0000"/>
        </w:rPr>
        <w:t>結果</w:t>
      </w:r>
      <w:r w:rsidRPr="00940E83">
        <w:rPr>
          <w:color w:val="EE0000"/>
        </w:rPr>
        <w:t>的</w:t>
      </w:r>
      <w:r>
        <w:rPr>
          <w:rFonts w:hint="eastAsia"/>
          <w:color w:val="EE0000"/>
        </w:rPr>
        <w:t>建</w:t>
      </w:r>
      <w:r w:rsidRPr="00940E83">
        <w:rPr>
          <w:color w:val="EE0000"/>
        </w:rPr>
        <w:t>構邏輯，突顯</w:t>
      </w:r>
      <w:r>
        <w:rPr>
          <w:rFonts w:hint="eastAsia"/>
          <w:color w:val="EE0000"/>
        </w:rPr>
        <w:t>出</w:t>
      </w:r>
      <w:r w:rsidRPr="00940E83">
        <w:rPr>
          <w:color w:val="EE0000"/>
        </w:rPr>
        <w:t>數位產物的模組化與可延展性</w:t>
      </w:r>
      <w:r>
        <w:rPr>
          <w:rFonts w:hint="eastAsia"/>
          <w:color w:val="EE0000"/>
        </w:rPr>
        <w:t>。</w:t>
      </w:r>
    </w:p>
    <w:p w14:paraId="29925340" w14:textId="77777777" w:rsidR="003B4446" w:rsidRPr="00605F9D" w:rsidRDefault="003B4446" w:rsidP="008B0E0E">
      <w:pPr>
        <w:pStyle w:val="151"/>
        <w:numPr>
          <w:ilvl w:val="0"/>
          <w:numId w:val="5"/>
        </w:numPr>
        <w:rPr>
          <w:b/>
          <w:bCs/>
        </w:rPr>
      </w:pPr>
      <w:r w:rsidRPr="00605F9D">
        <w:rPr>
          <w:b/>
          <w:bCs/>
        </w:rPr>
        <w:t>分散式創新（</w:t>
      </w:r>
      <w:r w:rsidRPr="00605F9D">
        <w:rPr>
          <w:b/>
          <w:bCs/>
        </w:rPr>
        <w:t>Distributed Innovation</w:t>
      </w:r>
      <w:r w:rsidRPr="00605F9D">
        <w:rPr>
          <w:b/>
          <w:bCs/>
        </w:rPr>
        <w:t>）</w:t>
      </w:r>
    </w:p>
    <w:p w14:paraId="6D9090BE" w14:textId="1EF6FC9A" w:rsidR="003B4446" w:rsidRDefault="003B4446" w:rsidP="003B4446">
      <w:pPr>
        <w:pStyle w:val="15"/>
        <w:ind w:firstLine="480"/>
      </w:pPr>
      <w:r w:rsidRPr="0035674B">
        <w:lastRenderedPageBreak/>
        <w:t>分散式創新意指創新主體與活動不再集中於單一組織或部門，而是由多元且</w:t>
      </w:r>
      <w:r w:rsidRPr="001A0184">
        <w:t>異質</w:t>
      </w:r>
      <w:r>
        <w:rPr>
          <w:rFonts w:hint="eastAsia"/>
        </w:rPr>
        <w:t>（</w:t>
      </w:r>
      <w:r>
        <w:rPr>
          <w:rFonts w:hint="eastAsia"/>
        </w:rPr>
        <w:t>H</w:t>
      </w:r>
      <w:r w:rsidRPr="00C6491F">
        <w:t>eterogeneous</w:t>
      </w:r>
      <w:r>
        <w:rPr>
          <w:rFonts w:hint="eastAsia"/>
        </w:rPr>
        <w:t>）</w:t>
      </w:r>
      <w:r w:rsidRPr="0035674B">
        <w:t>參與者所構成的創新網絡</w:t>
      </w:r>
      <w:r w:rsidR="00090885">
        <w:fldChar w:fldCharType="begin"/>
      </w:r>
      <w:r w:rsidR="00090885">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090885">
        <w:rPr>
          <w:rFonts w:hint="eastAsia"/>
        </w:rPr>
        <w:instrText>-7783&lt;/isbn&gt;&lt;urls&gt;&lt;/urls&gt;&lt;research-notes&gt;</w:instrText>
      </w:r>
      <w:r w:rsidR="00090885">
        <w:rPr>
          <w:rFonts w:hint="eastAsia"/>
        </w:rPr>
        <w:instrText>從</w:instrText>
      </w:r>
      <w:r w:rsidR="00090885">
        <w:rPr>
          <w:rFonts w:hint="eastAsia"/>
        </w:rPr>
        <w:instrText>Digital Innovation Management &amp;#xD;(2017)</w:instrText>
      </w:r>
      <w:r w:rsidR="00090885">
        <w:rPr>
          <w:rFonts w:hint="eastAsia"/>
        </w:rPr>
        <w:instrText>來的</w:instrText>
      </w:r>
      <w:r w:rsidR="00090885">
        <w:rPr>
          <w:rFonts w:hint="eastAsia"/>
        </w:rPr>
        <w:instrText>&amp;#xD;&amp;#xD;</w:instrText>
      </w:r>
      <w:r w:rsidR="00090885">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090885">
        <w:rPr>
          <w:rFonts w:hint="eastAsia"/>
        </w:rPr>
        <w:instrText xml:space="preserve"> (Lusch </w:instrText>
      </w:r>
      <w:r w:rsidR="00090885">
        <w:rPr>
          <w:rFonts w:hint="eastAsia"/>
        </w:rPr>
        <w:instrText>和</w:instrText>
      </w:r>
      <w:r w:rsidR="00090885">
        <w:rPr>
          <w:rFonts w:hint="eastAsia"/>
        </w:rPr>
        <w:instrText xml:space="preserve"> Nambisan 2015&lt;/research-notes&gt;&lt;/record&gt;&lt;/Cite&gt;&lt;/EndNote</w:instrText>
      </w:r>
      <w:r w:rsidR="00090885">
        <w:instrText>&gt;</w:instrText>
      </w:r>
      <w:r w:rsidR="00090885">
        <w:fldChar w:fldCharType="separate"/>
      </w:r>
      <w:r w:rsidR="00090885">
        <w:rPr>
          <w:noProof/>
        </w:rPr>
        <w:t>(Lusch &amp; Nambisan, 2015)</w:t>
      </w:r>
      <w:r w:rsidR="00090885">
        <w:fldChar w:fldCharType="end"/>
      </w:r>
      <w:r>
        <w:rPr>
          <w:rFonts w:hint="eastAsia"/>
        </w:rPr>
        <w:t>。</w:t>
      </w:r>
      <w:r w:rsidRPr="00C56F51">
        <w:t>隨著創新過程朝向去中心化與</w:t>
      </w:r>
      <w:r>
        <w:rPr>
          <w:rFonts w:hint="eastAsia"/>
        </w:rPr>
        <w:t>更少預定義（</w:t>
      </w:r>
      <w:r>
        <w:rPr>
          <w:rFonts w:hint="eastAsia"/>
        </w:rPr>
        <w:t>P</w:t>
      </w:r>
      <w:r w:rsidRPr="00946D78">
        <w:t>redefined</w:t>
      </w:r>
      <w:r>
        <w:rPr>
          <w:rFonts w:hint="eastAsia"/>
        </w:rPr>
        <w:t>）</w:t>
      </w:r>
      <w:r w:rsidRPr="00C56F51">
        <w:t>發展，</w:t>
      </w:r>
      <w:r>
        <w:rPr>
          <w:rFonts w:hint="eastAsia"/>
        </w:rPr>
        <w:t>使其</w:t>
      </w:r>
      <w:r w:rsidRPr="00C56F51">
        <w:t>呈現多元資源來源與知識異質性的特徵</w:t>
      </w:r>
      <w:r w:rsidR="00F02587">
        <w:fldChar w:fldCharType="begin"/>
      </w:r>
      <w:r w:rsidR="00F02587">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F02587">
        <w:fldChar w:fldCharType="separate"/>
      </w:r>
      <w:r w:rsidR="00F02587">
        <w:rPr>
          <w:noProof/>
        </w:rPr>
        <w:t>(Nambisan et al., 2017)</w:t>
      </w:r>
      <w:r w:rsidR="00F02587">
        <w:fldChar w:fldCharType="end"/>
      </w:r>
      <w:r>
        <w:rPr>
          <w:rFonts w:hint="eastAsia"/>
        </w:rPr>
        <w:t>，</w:t>
      </w:r>
      <w:r w:rsidRPr="00A436A3">
        <w:t>提高</w:t>
      </w:r>
      <w:r>
        <w:rPr>
          <w:rFonts w:hint="eastAsia"/>
        </w:rPr>
        <w:t>了組織對</w:t>
      </w:r>
      <w:r w:rsidRPr="00A436A3">
        <w:t>資源整合與動態協調的</w:t>
      </w:r>
      <w:r>
        <w:rPr>
          <w:rFonts w:hint="eastAsia"/>
        </w:rPr>
        <w:t>困難度</w:t>
      </w:r>
      <w:r w:rsidR="00463C19">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Cite&gt;&lt;Author&gt;Yoo&lt;/Author&gt;&lt;Year&gt;2012&lt;/Year&gt;&lt;RecNum&gt;196&lt;/RecNum&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463C19">
        <w:fldChar w:fldCharType="separate"/>
      </w:r>
      <w:r w:rsidR="00ED5912">
        <w:rPr>
          <w:noProof/>
        </w:rPr>
        <w:t>(Yoo et al., 2012)</w:t>
      </w:r>
      <w:r w:rsidR="00463C19">
        <w:fldChar w:fldCharType="end"/>
      </w:r>
      <w:r w:rsidRPr="00A436A3">
        <w:t>。</w:t>
      </w:r>
    </w:p>
    <w:p w14:paraId="5E0DC8B3" w14:textId="14B1AB23" w:rsidR="003B4446" w:rsidRPr="00FC4FBF" w:rsidRDefault="003B4446" w:rsidP="003B4446">
      <w:pPr>
        <w:pStyle w:val="15"/>
        <w:ind w:firstLine="480"/>
      </w:pPr>
      <w:r>
        <w:rPr>
          <w:rFonts w:hint="eastAsia"/>
        </w:rPr>
        <w:t>此外，分散式創新的</w:t>
      </w:r>
      <w:r w:rsidRPr="001A0184">
        <w:t>參與者組成具有</w:t>
      </w:r>
      <w:r>
        <w:rPr>
          <w:rFonts w:hint="eastAsia"/>
        </w:rPr>
        <w:t>高</w:t>
      </w:r>
      <w:r w:rsidRPr="001A0184">
        <w:t>流動性與變異性，其</w:t>
      </w:r>
      <w:r>
        <w:rPr>
          <w:rFonts w:hint="eastAsia"/>
        </w:rPr>
        <w:t>行動</w:t>
      </w:r>
      <w:r w:rsidRPr="001A0184">
        <w:t>會因應目標、能力、資源與動機的變化而隨時調整</w:t>
      </w:r>
      <w:r w:rsidR="00987C09">
        <w:fldChar w:fldCharType="begin"/>
      </w:r>
      <w:r w:rsidR="00987C09">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987C09">
        <w:rPr>
          <w:rFonts w:hint="eastAsia"/>
        </w:rPr>
        <w:instrText>-7783&lt;/isbn&gt;&lt;urls&gt;&lt;/urls&gt;&lt;research-notes&gt;</w:instrText>
      </w:r>
      <w:r w:rsidR="00987C09">
        <w:rPr>
          <w:rFonts w:hint="eastAsia"/>
        </w:rPr>
        <w:instrText>從</w:instrText>
      </w:r>
      <w:r w:rsidR="00987C09">
        <w:rPr>
          <w:rFonts w:hint="eastAsia"/>
        </w:rPr>
        <w:instrText>Digital Innovation Management &amp;#xD;(2017)</w:instrText>
      </w:r>
      <w:r w:rsidR="00987C09">
        <w:rPr>
          <w:rFonts w:hint="eastAsia"/>
        </w:rPr>
        <w:instrText>來的</w:instrText>
      </w:r>
      <w:r w:rsidR="00987C09">
        <w:rPr>
          <w:rFonts w:hint="eastAsia"/>
        </w:rPr>
        <w:instrText>&amp;#xD;&amp;#xD;</w:instrText>
      </w:r>
      <w:r w:rsidR="00987C09">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987C09">
        <w:rPr>
          <w:rFonts w:hint="eastAsia"/>
        </w:rPr>
        <w:instrText xml:space="preserve"> (Lusch </w:instrText>
      </w:r>
      <w:r w:rsidR="00987C09">
        <w:rPr>
          <w:rFonts w:hint="eastAsia"/>
        </w:rPr>
        <w:instrText>和</w:instrText>
      </w:r>
      <w:r w:rsidR="00987C09">
        <w:rPr>
          <w:rFonts w:hint="eastAsia"/>
        </w:rPr>
        <w:instrText xml:space="preserve"> Nambisan 2015&lt;/research-notes&gt;&lt;/record&gt;&lt;/Cite&gt;&lt;/EndNote</w:instrText>
      </w:r>
      <w:r w:rsidR="00987C09">
        <w:instrText>&gt;</w:instrText>
      </w:r>
      <w:r w:rsidR="00987C09">
        <w:fldChar w:fldCharType="separate"/>
      </w:r>
      <w:r w:rsidR="00987C09">
        <w:rPr>
          <w:noProof/>
        </w:rPr>
        <w:t>(Lusch &amp; Nambisan, 2015)</w:t>
      </w:r>
      <w:r w:rsidR="00987C09">
        <w:fldChar w:fldCharType="end"/>
      </w:r>
      <w:r w:rsidRPr="001A0184">
        <w:t>。</w:t>
      </w:r>
      <w:r>
        <w:rPr>
          <w:rFonts w:hint="eastAsia"/>
        </w:rPr>
        <w:t>因此，</w:t>
      </w:r>
      <w:r w:rsidRPr="001A0184">
        <w:t>當分散式創新缺乏有效協調機制，過度的異質性與無邊界的創新可能導致混亂與管理失靈</w:t>
      </w:r>
      <w:r w:rsidR="000F12DB">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F12DB">
        <w:fldChar w:fldCharType="separate"/>
      </w:r>
      <w:r w:rsidR="000F12DB">
        <w:rPr>
          <w:noProof/>
        </w:rPr>
        <w:t>(Yoo et al., 2012)</w:t>
      </w:r>
      <w:r w:rsidR="000F12DB">
        <w:fldChar w:fldCharType="end"/>
      </w:r>
      <w:r>
        <w:rPr>
          <w:rFonts w:hint="eastAsia"/>
        </w:rPr>
        <w:t>，</w:t>
      </w:r>
      <w:r w:rsidRPr="001A0184">
        <w:t>促使</w:t>
      </w:r>
      <w:r>
        <w:rPr>
          <w:rFonts w:hint="eastAsia"/>
        </w:rPr>
        <w:t>組織</w:t>
      </w:r>
      <w:r w:rsidRPr="001A0184">
        <w:t>必須發展</w:t>
      </w:r>
      <w:r w:rsidRPr="00831C8B">
        <w:rPr>
          <w:color w:val="EE0000"/>
        </w:rPr>
        <w:t>知識整合機制與共通語言，才能在多元創新中維持策略一致性</w:t>
      </w:r>
      <w:r w:rsidR="00ED5912">
        <w:rPr>
          <w:color w:val="EE0000"/>
        </w:rPr>
        <w:fldChar w:fldCharType="begin"/>
      </w:r>
      <w:r w:rsidR="00ED5912">
        <w:rPr>
          <w:color w:val="EE0000"/>
        </w:rPr>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ED5912">
        <w:rPr>
          <w:color w:val="EE0000"/>
        </w:rPr>
        <w:fldChar w:fldCharType="separate"/>
      </w:r>
      <w:r w:rsidR="00ED5912">
        <w:rPr>
          <w:noProof/>
          <w:color w:val="EE0000"/>
        </w:rPr>
        <w:t>(Nambisan et al., 2017)</w:t>
      </w:r>
      <w:r w:rsidR="00ED5912">
        <w:rPr>
          <w:color w:val="EE0000"/>
        </w:rPr>
        <w:fldChar w:fldCharType="end"/>
      </w:r>
      <w:r w:rsidRPr="001A0184">
        <w:t>。</w:t>
      </w:r>
    </w:p>
    <w:p w14:paraId="51D968A6" w14:textId="77777777" w:rsidR="003B4446" w:rsidRPr="000C1095" w:rsidRDefault="003B4446" w:rsidP="00A96DF0">
      <w:pPr>
        <w:pStyle w:val="a"/>
      </w:pPr>
      <w:r w:rsidRPr="000C1095">
        <w:t>組合式創新（</w:t>
      </w:r>
      <w:r w:rsidRPr="000C1095">
        <w:t>Combinatorial Innovation</w:t>
      </w:r>
      <w:r w:rsidRPr="000C1095">
        <w:t>）</w:t>
      </w:r>
    </w:p>
    <w:p w14:paraId="6D5F4850" w14:textId="75F47DE5" w:rsidR="003B4446" w:rsidRDefault="003B4446" w:rsidP="003B4446">
      <w:pPr>
        <w:pStyle w:val="15"/>
        <w:ind w:firstLine="480"/>
      </w:pPr>
      <w:r w:rsidRPr="00DE3E9D">
        <w:rPr>
          <w:color w:val="EE0000"/>
        </w:rPr>
        <w:t>組合式創新則描述企業如何透過重組數位元件與模組，產出可持續演化的</w:t>
      </w:r>
      <w:r>
        <w:rPr>
          <w:rFonts w:hint="eastAsia"/>
          <w:color w:val="EE0000"/>
        </w:rPr>
        <w:t>創新</w:t>
      </w:r>
      <w:r w:rsidRPr="00DE3E9D">
        <w:rPr>
          <w:color w:val="EE0000"/>
        </w:rPr>
        <w:t>產品與服務</w:t>
      </w:r>
      <w:r w:rsidR="00AA0C4F">
        <w:rPr>
          <w:color w:val="EE0000"/>
        </w:rPr>
        <w:fldChar w:fldCharType="begin"/>
      </w:r>
      <w:r w:rsidR="00140C60">
        <w:rPr>
          <w:color w:val="EE0000"/>
        </w:rPr>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A0C4F">
        <w:rPr>
          <w:color w:val="EE0000"/>
        </w:rPr>
        <w:fldChar w:fldCharType="separate"/>
      </w:r>
      <w:r w:rsidR="00AA0C4F">
        <w:rPr>
          <w:noProof/>
          <w:color w:val="EE0000"/>
        </w:rPr>
        <w:t>(Yoo et al., 2012)</w:t>
      </w:r>
      <w:r w:rsidR="00AA0C4F">
        <w:rPr>
          <w:color w:val="EE0000"/>
        </w:rPr>
        <w:fldChar w:fldCharType="end"/>
      </w:r>
      <w:r>
        <w:rPr>
          <w:rFonts w:hint="eastAsia"/>
        </w:rPr>
        <w:t>。</w:t>
      </w:r>
      <w:r w:rsidRPr="00183FE1">
        <w:t>數位產品</w:t>
      </w:r>
      <w:r w:rsidRPr="0012314E">
        <w:t>具有高度延展性</w:t>
      </w:r>
      <w:r w:rsidRPr="00183FE1">
        <w:t>，其功能可由使用者持續安裝、更新與改變設定，</w:t>
      </w:r>
      <w:r>
        <w:rPr>
          <w:rFonts w:hint="eastAsia"/>
        </w:rPr>
        <w:t>因而</w:t>
      </w:r>
      <w:r w:rsidRPr="00183FE1">
        <w:t>形成「永遠不完整」的數位產物</w:t>
      </w:r>
      <w:r>
        <w:rPr>
          <w:rFonts w:hint="eastAsia"/>
        </w:rPr>
        <w:t>，</w:t>
      </w:r>
      <w:r w:rsidRPr="005314FA">
        <w:t>如智慧型手機</w:t>
      </w:r>
      <w:r w:rsidRPr="00387B6C">
        <w:t>需仰賴使用者安裝應用程式與設定個人化功能，整個生命週期皆處於持續變動</w:t>
      </w:r>
      <w:r>
        <w:rPr>
          <w:rFonts w:hint="eastAsia"/>
        </w:rPr>
        <w:t>狀態</w:t>
      </w:r>
      <w:r w:rsidR="00245758">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245758">
        <w:fldChar w:fldCharType="separate"/>
      </w:r>
      <w:r w:rsidR="00245758">
        <w:rPr>
          <w:noProof/>
        </w:rPr>
        <w:t>(Yoo et al., 2012)</w:t>
      </w:r>
      <w:r w:rsidR="00245758">
        <w:fldChar w:fldCharType="end"/>
      </w:r>
      <w:r>
        <w:rPr>
          <w:rFonts w:hint="eastAsia"/>
        </w:rPr>
        <w:t>。</w:t>
      </w:r>
      <w:r w:rsidRPr="00460EC9">
        <w:rPr>
          <w:color w:val="EE0000"/>
        </w:rPr>
        <w:t>組合式創新</w:t>
      </w:r>
      <w:r w:rsidRPr="00460EC9">
        <w:rPr>
          <w:rFonts w:hint="eastAsia"/>
          <w:color w:val="EE0000"/>
        </w:rPr>
        <w:t>使</w:t>
      </w:r>
      <w:r w:rsidRPr="00460EC9">
        <w:rPr>
          <w:color w:val="EE0000"/>
        </w:rPr>
        <w:t>創意將不再只是單純地傳播，而是在</w:t>
      </w:r>
      <w:r w:rsidRPr="00460EC9">
        <w:rPr>
          <w:rFonts w:hint="eastAsia"/>
          <w:color w:val="EE0000"/>
        </w:rPr>
        <w:t>創新</w:t>
      </w:r>
      <w:r w:rsidRPr="00460EC9">
        <w:rPr>
          <w:color w:val="EE0000"/>
        </w:rPr>
        <w:t>過程中發生變異和發展</w:t>
      </w:r>
      <w:r>
        <w:rPr>
          <w:rFonts w:hint="eastAsia"/>
        </w:rPr>
        <w:t>，這意味者數位化的複雜性增強，</w:t>
      </w:r>
      <w:r w:rsidRPr="00BD7101">
        <w:t>增加</w:t>
      </w:r>
      <w:r>
        <w:rPr>
          <w:rFonts w:hint="eastAsia"/>
        </w:rPr>
        <w:t>了</w:t>
      </w:r>
      <w:r w:rsidRPr="00501F86">
        <w:t>系統錯誤與管理風險</w:t>
      </w:r>
      <w:r w:rsidR="00A071CF">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071CF">
        <w:fldChar w:fldCharType="separate"/>
      </w:r>
      <w:r w:rsidR="00A071CF">
        <w:rPr>
          <w:noProof/>
        </w:rPr>
        <w:t>(Yoo et al., 2012)</w:t>
      </w:r>
      <w:r w:rsidR="00A071CF">
        <w:fldChar w:fldCharType="end"/>
      </w:r>
      <w:r>
        <w:rPr>
          <w:rFonts w:hint="eastAsia"/>
        </w:rPr>
        <w:t>。</w:t>
      </w:r>
    </w:p>
    <w:p w14:paraId="7B660977" w14:textId="2AE913A4" w:rsidR="003B4446" w:rsidRDefault="003B4446" w:rsidP="003B4446">
      <w:pPr>
        <w:pStyle w:val="15"/>
        <w:ind w:firstLine="480"/>
      </w:pPr>
      <w:r>
        <w:rPr>
          <w:rFonts w:hint="eastAsia"/>
        </w:rPr>
        <w:t>而</w:t>
      </w:r>
      <w:r w:rsidRPr="003512D4">
        <w:t>組合式創新所揭示的延展性與動態演化特性，亦回應學者對於</w:t>
      </w:r>
      <w:r w:rsidRPr="001E7BFB">
        <w:rPr>
          <w:rFonts w:hint="eastAsia"/>
        </w:rPr>
        <w:t>「創新過程</w:t>
      </w:r>
      <w:r>
        <w:rPr>
          <w:rFonts w:hint="eastAsia"/>
        </w:rPr>
        <w:t>」</w:t>
      </w:r>
      <w:r w:rsidRPr="003512D4">
        <w:t>與</w:t>
      </w:r>
      <w:r>
        <w:rPr>
          <w:rFonts w:hint="eastAsia"/>
        </w:rPr>
        <w:t>「創新</w:t>
      </w:r>
      <w:r w:rsidRPr="001E7BFB">
        <w:rPr>
          <w:rFonts w:hint="eastAsia"/>
        </w:rPr>
        <w:t>結果」</w:t>
      </w:r>
      <w:r w:rsidRPr="003512D4">
        <w:t>界線日益模糊的觀察。</w:t>
      </w:r>
      <w:r>
        <w:rPr>
          <w:rFonts w:hint="eastAsia"/>
        </w:rPr>
        <w:t>雖然二者</w:t>
      </w:r>
      <w:r w:rsidRPr="001E7BFB">
        <w:t>在理論上可被視為截然不同的</w:t>
      </w:r>
      <w:r>
        <w:rPr>
          <w:rFonts w:hint="eastAsia"/>
        </w:rPr>
        <w:t>階段</w:t>
      </w:r>
      <w:r w:rsidRPr="001E7BFB">
        <w:rPr>
          <w:rFonts w:hint="eastAsia"/>
        </w:rPr>
        <w:t>，</w:t>
      </w:r>
      <w:r w:rsidRPr="009377DA">
        <w:t>但在實務中往往難以明確劃分</w:t>
      </w:r>
      <w:r w:rsidR="000F170E">
        <w:fldChar w:fldCharType="begin"/>
      </w:r>
      <w:r w:rsidR="000F170E">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0F170E">
        <w:fldChar w:fldCharType="separate"/>
      </w:r>
      <w:r w:rsidR="000F170E">
        <w:rPr>
          <w:noProof/>
        </w:rPr>
        <w:t>(Nambisan et al., 2017)</w:t>
      </w:r>
      <w:r w:rsidR="000F170E">
        <w:fldChar w:fldCharType="end"/>
      </w:r>
      <w:r>
        <w:rPr>
          <w:rFonts w:hint="eastAsia"/>
        </w:rPr>
        <w:t>，因為</w:t>
      </w:r>
      <w:r w:rsidRPr="00BE06F9">
        <w:t>數位產品在推出或實施後，其應用範圍、功能與價值</w:t>
      </w:r>
      <w:r>
        <w:rPr>
          <w:rFonts w:hint="eastAsia"/>
        </w:rPr>
        <w:t>亦不斷更新</w:t>
      </w:r>
      <w:r w:rsidRPr="00BE06F9">
        <w:t>，創新實踐因而呈現出動態延續的樣貌</w:t>
      </w:r>
      <w:r>
        <w:rPr>
          <w:rFonts w:hint="eastAsia"/>
        </w:rPr>
        <w:t>。</w:t>
      </w:r>
      <w:r w:rsidRPr="006F7EC6">
        <w:t>在數位基礎設施</w:t>
      </w:r>
      <w:r>
        <w:rPr>
          <w:rFonts w:hint="eastAsia"/>
        </w:rPr>
        <w:t>（</w:t>
      </w:r>
      <w:r>
        <w:rPr>
          <w:rFonts w:hint="eastAsia"/>
        </w:rPr>
        <w:t>D</w:t>
      </w:r>
      <w:r w:rsidRPr="00BB67D1">
        <w:t>igital</w:t>
      </w:r>
      <w:r>
        <w:rPr>
          <w:rFonts w:hint="eastAsia"/>
        </w:rPr>
        <w:t xml:space="preserve"> I</w:t>
      </w:r>
      <w:r w:rsidRPr="00AC316A">
        <w:t>nfrastructures</w:t>
      </w:r>
      <w:r>
        <w:rPr>
          <w:rFonts w:hint="eastAsia"/>
        </w:rPr>
        <w:t>）</w:t>
      </w:r>
      <w:r w:rsidRPr="006F7EC6">
        <w:t>如網際網路、雲端儲存</w:t>
      </w:r>
      <w:r>
        <w:rPr>
          <w:rFonts w:hint="eastAsia"/>
        </w:rPr>
        <w:t>之下</w:t>
      </w:r>
      <w:r w:rsidRPr="006F7EC6">
        <w:t>，技術與服務可重組與疊加產生新的應用</w:t>
      </w:r>
      <w:r w:rsidR="0018292C">
        <w:fldChar w:fldCharType="begin"/>
      </w:r>
      <w:r w:rsidR="00140C60">
        <w:instrText xml:space="preserve"> ADDIN EN.CITE &lt;EndNote&gt;&lt;Cite&gt;&lt;Author&gt;Nylén&lt;/Author&gt;&lt;Year&gt;2015&lt;/Year&gt;&lt;RecNum&gt;197&lt;/RecNum&gt;&lt;DisplayText&gt;(Nylén &amp;amp; Holmström, 2015)&lt;/DisplayText&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18292C">
        <w:fldChar w:fldCharType="separate"/>
      </w:r>
      <w:r w:rsidR="0018292C">
        <w:rPr>
          <w:noProof/>
        </w:rPr>
        <w:t>(Nylén &amp; Holmström, 2015)</w:t>
      </w:r>
      <w:r w:rsidR="0018292C">
        <w:fldChar w:fldCharType="end"/>
      </w:r>
      <w:r>
        <w:rPr>
          <w:rFonts w:hint="eastAsia"/>
        </w:rPr>
        <w:t>，</w:t>
      </w:r>
      <w:r>
        <w:rPr>
          <w:rFonts w:hint="eastAsia"/>
        </w:rPr>
        <w:lastRenderedPageBreak/>
        <w:t>如原僅提供聯網功能的網際網路</w:t>
      </w:r>
      <w:r w:rsidRPr="006F7EC6">
        <w:t>結合感測器</w:t>
      </w:r>
      <w:r>
        <w:rPr>
          <w:rFonts w:hint="eastAsia"/>
        </w:rPr>
        <w:t>與平台系統等技術</w:t>
      </w:r>
      <w:r w:rsidRPr="006F7EC6">
        <w:t>後，</w:t>
      </w:r>
      <w:r>
        <w:rPr>
          <w:rFonts w:hint="eastAsia"/>
        </w:rPr>
        <w:t>就</w:t>
      </w:r>
      <w:r w:rsidRPr="006F7EC6">
        <w:t>能進一步發展為智慧</w:t>
      </w:r>
      <w:r>
        <w:rPr>
          <w:rFonts w:hint="eastAsia"/>
        </w:rPr>
        <w:t>運輸（</w:t>
      </w:r>
      <w:r w:rsidRPr="00213B42">
        <w:t>Intelligent Transportation System</w:t>
      </w:r>
      <w:r>
        <w:rPr>
          <w:rFonts w:hint="eastAsia"/>
        </w:rPr>
        <w:t>）</w:t>
      </w:r>
      <w:r w:rsidRPr="006F7EC6">
        <w:t>或物聯網系統</w:t>
      </w:r>
      <w:r>
        <w:rPr>
          <w:rFonts w:hint="eastAsia"/>
        </w:rPr>
        <w:t>（</w:t>
      </w:r>
      <w:r w:rsidRPr="00BB0229">
        <w:t>IoT</w:t>
      </w:r>
      <w:r>
        <w:rPr>
          <w:rFonts w:hint="eastAsia"/>
        </w:rPr>
        <w:t xml:space="preserve"> </w:t>
      </w:r>
      <w:r w:rsidRPr="00213B42">
        <w:t>System</w:t>
      </w:r>
      <w:r>
        <w:rPr>
          <w:rFonts w:hint="eastAsia"/>
        </w:rPr>
        <w:t>），</w:t>
      </w:r>
      <w:r w:rsidRPr="00592CC0">
        <w:t>創新歷程因此呈現出「無明確起點與終點」的</w:t>
      </w:r>
      <w:r w:rsidRPr="006F7EC6">
        <w:t>模糊</w:t>
      </w:r>
      <w:r w:rsidRPr="00592CC0">
        <w:t>樣態</w:t>
      </w:r>
      <w:r w:rsidR="00822E46">
        <w:fldChar w:fldCharType="begin"/>
      </w:r>
      <w:r w:rsidR="00822E46">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22E46">
        <w:fldChar w:fldCharType="separate"/>
      </w:r>
      <w:r w:rsidR="00822E46">
        <w:rPr>
          <w:noProof/>
        </w:rPr>
        <w:t>(Nambisan et al., 2017)</w:t>
      </w:r>
      <w:r w:rsidR="00822E46">
        <w:fldChar w:fldCharType="end"/>
      </w:r>
      <w:r>
        <w:rPr>
          <w:rFonts w:hint="eastAsia"/>
        </w:rPr>
        <w:t>。</w:t>
      </w:r>
    </w:p>
    <w:p w14:paraId="1486035C" w14:textId="5F475F7A" w:rsidR="003B4446" w:rsidRPr="00550604" w:rsidRDefault="003B4446" w:rsidP="003B4446">
      <w:pPr>
        <w:pStyle w:val="15"/>
        <w:ind w:firstLine="480"/>
      </w:pPr>
      <w:r>
        <w:rPr>
          <w:rFonts w:hint="eastAsia"/>
        </w:rPr>
        <w:t>前段說明了</w:t>
      </w:r>
      <w:r w:rsidRPr="006C2BB4">
        <w:t>數位創新</w:t>
      </w:r>
      <w:r>
        <w:rPr>
          <w:rFonts w:hint="eastAsia"/>
        </w:rPr>
        <w:t>結</w:t>
      </w:r>
      <w:r w:rsidRPr="006C2BB4">
        <w:t>果</w:t>
      </w:r>
      <w:r>
        <w:rPr>
          <w:rFonts w:hint="eastAsia"/>
        </w:rPr>
        <w:t>的持續</w:t>
      </w:r>
      <w:r w:rsidRPr="006C2BB4">
        <w:t>變動，</w:t>
      </w:r>
      <w:r>
        <w:rPr>
          <w:rFonts w:hint="eastAsia"/>
        </w:rPr>
        <w:t>多位學者因而總結出</w:t>
      </w:r>
      <w:r w:rsidRPr="008F4B58">
        <w:rPr>
          <w:rFonts w:hint="eastAsia"/>
          <w:color w:val="EE0000"/>
        </w:rPr>
        <w:t>數位創新結果之實際</w:t>
      </w:r>
      <w:r w:rsidRPr="008F4B58">
        <w:rPr>
          <w:color w:val="EE0000"/>
        </w:rPr>
        <w:t>有效性</w:t>
      </w:r>
      <w:r w:rsidRPr="008F4B58">
        <w:rPr>
          <w:rFonts w:hint="eastAsia"/>
          <w:color w:val="EE0000"/>
        </w:rPr>
        <w:t>須</w:t>
      </w:r>
      <w:r w:rsidRPr="008F4B58">
        <w:rPr>
          <w:color w:val="EE0000"/>
        </w:rPr>
        <w:t>經時間與情境逐步檢驗</w:t>
      </w:r>
      <w:r w:rsidRPr="00096065">
        <w:t>，並在實作中顯現</w:t>
      </w:r>
      <w:r w:rsidR="00140C60">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 </w:instrText>
      </w:r>
      <w:r w:rsidR="00BE0547">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DATA </w:instrText>
      </w:r>
      <w:r w:rsidR="00BE0547">
        <w:fldChar w:fldCharType="end"/>
      </w:r>
      <w:r w:rsidR="00140C60">
        <w:fldChar w:fldCharType="separate"/>
      </w:r>
      <w:r w:rsidR="00140C60">
        <w:rPr>
          <w:noProof/>
        </w:rPr>
        <w:t>(Kohli &amp; Melville, 2019; Orlikowski, 1996; Pentland &amp; Feldman, 2008)</w:t>
      </w:r>
      <w:r w:rsidR="00140C60">
        <w:fldChar w:fldCharType="end"/>
      </w:r>
      <w:r>
        <w:rPr>
          <w:rFonts w:hint="eastAsia"/>
        </w:rPr>
        <w:t>。</w:t>
      </w:r>
      <w:r w:rsidRPr="006C2BB4">
        <w:t>Nambisan</w:t>
      </w:r>
      <w:r w:rsidR="00195DBF">
        <w:rPr>
          <w:rFonts w:hint="eastAsia"/>
        </w:rPr>
        <w:t>等人</w:t>
      </w:r>
      <w:r>
        <w:rPr>
          <w:rFonts w:hint="eastAsia"/>
        </w:rPr>
        <w:t>進而推論出</w:t>
      </w:r>
      <w:r w:rsidRPr="007800E0">
        <w:rPr>
          <w:color w:val="EE0000"/>
        </w:rPr>
        <w:t>創新歷程</w:t>
      </w:r>
      <w:r w:rsidRPr="007800E0">
        <w:rPr>
          <w:rFonts w:hint="eastAsia"/>
          <w:color w:val="EE0000"/>
        </w:rPr>
        <w:t>具路徑依賴性（</w:t>
      </w:r>
      <w:r w:rsidRPr="007800E0">
        <w:rPr>
          <w:rFonts w:hint="eastAsia"/>
          <w:color w:val="EE0000"/>
        </w:rPr>
        <w:t>P</w:t>
      </w:r>
      <w:r w:rsidRPr="007800E0">
        <w:rPr>
          <w:color w:val="EE0000"/>
        </w:rPr>
        <w:t xml:space="preserve">ath </w:t>
      </w:r>
      <w:r w:rsidRPr="007800E0">
        <w:rPr>
          <w:rFonts w:hint="eastAsia"/>
          <w:color w:val="EE0000"/>
        </w:rPr>
        <w:t>D</w:t>
      </w:r>
      <w:r w:rsidRPr="007800E0">
        <w:rPr>
          <w:color w:val="EE0000"/>
        </w:rPr>
        <w:t>ependence</w:t>
      </w:r>
      <w:r w:rsidRPr="007800E0">
        <w:rPr>
          <w:rFonts w:hint="eastAsia"/>
          <w:color w:val="EE0000"/>
        </w:rPr>
        <w:t>）與路徑突破性（</w:t>
      </w:r>
      <w:r w:rsidRPr="007800E0">
        <w:rPr>
          <w:rFonts w:hint="eastAsia"/>
          <w:color w:val="EE0000"/>
        </w:rPr>
        <w:t>P</w:t>
      </w:r>
      <w:r w:rsidRPr="007800E0">
        <w:rPr>
          <w:color w:val="EE0000"/>
        </w:rPr>
        <w:t xml:space="preserve">ath </w:t>
      </w:r>
      <w:r w:rsidRPr="007800E0">
        <w:rPr>
          <w:rFonts w:hint="eastAsia"/>
          <w:color w:val="EE0000"/>
        </w:rPr>
        <w:t>B</w:t>
      </w:r>
      <w:r w:rsidRPr="007800E0">
        <w:rPr>
          <w:color w:val="EE0000"/>
        </w:rPr>
        <w:t>reaking</w:t>
      </w:r>
      <w:r w:rsidRPr="007800E0">
        <w:rPr>
          <w:rFonts w:hint="eastAsia"/>
          <w:color w:val="EE0000"/>
        </w:rPr>
        <w:t>）</w:t>
      </w:r>
      <w:r w:rsidRPr="006C2BB4">
        <w:t>，</w:t>
      </w:r>
      <w:r>
        <w:rPr>
          <w:rFonts w:hint="eastAsia"/>
        </w:rPr>
        <w:t>既有</w:t>
      </w:r>
      <w:r w:rsidRPr="006C2BB4">
        <w:t>技術</w:t>
      </w:r>
      <w:r>
        <w:t>可能與</w:t>
      </w:r>
      <w:r w:rsidRPr="006C2BB4">
        <w:t>新問題</w:t>
      </w:r>
      <w:r>
        <w:rPr>
          <w:rFonts w:hint="eastAsia"/>
        </w:rPr>
        <w:t>相</w:t>
      </w:r>
      <w:r w:rsidRPr="006C2BB4">
        <w:t>結合構成創新動能</w:t>
      </w:r>
      <w:r w:rsidR="007B28F0">
        <w:fldChar w:fldCharType="begin"/>
      </w:r>
      <w:r w:rsidR="007B28F0">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fldChar w:fldCharType="separate"/>
      </w:r>
      <w:r w:rsidR="007B28F0">
        <w:rPr>
          <w:noProof/>
        </w:rPr>
        <w:t>(Nambisan et al., 2017)</w:t>
      </w:r>
      <w:r w:rsidR="007B28F0">
        <w:fldChar w:fldCharType="end"/>
      </w:r>
      <w:r>
        <w:rPr>
          <w:rFonts w:hint="eastAsia"/>
        </w:rPr>
        <w:t>，</w:t>
      </w:r>
      <w:r w:rsidRPr="00883601">
        <w:rPr>
          <w:rFonts w:hint="eastAsia"/>
        </w:rPr>
        <w:t>為</w:t>
      </w:r>
      <w:r w:rsidRPr="00883601">
        <w:t>回應</w:t>
      </w:r>
      <w:r>
        <w:rPr>
          <w:rFonts w:hint="eastAsia"/>
        </w:rPr>
        <w:t>創新的高度</w:t>
      </w:r>
      <w:r w:rsidRPr="00883601">
        <w:rPr>
          <w:rFonts w:hint="eastAsia"/>
        </w:rPr>
        <w:t>變化與</w:t>
      </w:r>
      <w:r w:rsidRPr="00883601">
        <w:t>不確定性，</w:t>
      </w:r>
      <w:r w:rsidRPr="00883601">
        <w:rPr>
          <w:rFonts w:hint="eastAsia"/>
        </w:rPr>
        <w:t>企業需要</w:t>
      </w:r>
      <w:r>
        <w:rPr>
          <w:rFonts w:hint="eastAsia"/>
        </w:rPr>
        <w:t>更全面的</w:t>
      </w:r>
      <w:r w:rsidRPr="00883601">
        <w:rPr>
          <w:rFonts w:hint="eastAsia"/>
        </w:rPr>
        <w:t>創新管理理論及策略，</w:t>
      </w:r>
      <w:r>
        <w:rPr>
          <w:rFonts w:hint="eastAsia"/>
        </w:rPr>
        <w:t>來完成組織</w:t>
      </w:r>
      <w:r w:rsidRPr="00883601">
        <w:rPr>
          <w:rFonts w:hint="eastAsia"/>
        </w:rPr>
        <w:t>協調</w:t>
      </w:r>
      <w:r>
        <w:rPr>
          <w:rFonts w:hint="eastAsia"/>
        </w:rPr>
        <w:t>與治理</w:t>
      </w:r>
      <w:r w:rsidRPr="00883601">
        <w:rPr>
          <w:rFonts w:hint="eastAsia"/>
        </w:rPr>
        <w:t>的</w:t>
      </w:r>
      <w:r>
        <w:rPr>
          <w:rFonts w:hint="eastAsia"/>
        </w:rPr>
        <w:t>具體</w:t>
      </w:r>
      <w:r w:rsidRPr="00883601">
        <w:rPr>
          <w:rFonts w:hint="eastAsia"/>
        </w:rPr>
        <w:t>實踐、標準化流程</w:t>
      </w:r>
      <w:r w:rsidR="007B28F0">
        <w:fldChar w:fldCharType="begin"/>
      </w:r>
      <w:r w:rsidR="007B28F0">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fldChar w:fldCharType="separate"/>
      </w:r>
      <w:r w:rsidR="007B28F0">
        <w:rPr>
          <w:noProof/>
        </w:rPr>
        <w:t>(Nambisan et al., 2017)</w:t>
      </w:r>
      <w:r w:rsidR="007B28F0">
        <w:fldChar w:fldCharType="end"/>
      </w:r>
      <w:r w:rsidRPr="00883601">
        <w:t>。</w:t>
      </w:r>
    </w:p>
    <w:p w14:paraId="743B8DE7" w14:textId="77777777" w:rsidR="003B4446" w:rsidRDefault="003B4446" w:rsidP="003B4446">
      <w:pPr>
        <w:pStyle w:val="15"/>
        <w:ind w:firstLine="480"/>
      </w:pPr>
      <w:r>
        <w:rPr>
          <w:rFonts w:hint="eastAsia"/>
        </w:rPr>
        <w:t>數位創新因數位技術所帶來的數位物質性（</w:t>
      </w:r>
      <w:r w:rsidRPr="00D02077">
        <w:t xml:space="preserve">Digital </w:t>
      </w:r>
      <w:r>
        <w:rPr>
          <w:rFonts w:hint="eastAsia"/>
        </w:rPr>
        <w:t>M</w:t>
      </w:r>
      <w:r w:rsidRPr="00D02077">
        <w:t>ateriality</w:t>
      </w:r>
      <w:r>
        <w:rPr>
          <w:rFonts w:hint="eastAsia"/>
        </w:rPr>
        <w:t>）得以實現與發揮。而數位物質性與物理物質性本質上</w:t>
      </w:r>
      <w:r w:rsidRPr="00D767A6">
        <w:t>存在差異</w:t>
      </w:r>
      <w:r>
        <w:rPr>
          <w:rFonts w:hint="eastAsia"/>
        </w:rPr>
        <w:t>：</w:t>
      </w:r>
    </w:p>
    <w:p w14:paraId="2BBFBA93" w14:textId="77777777" w:rsidR="003B4446" w:rsidRPr="00A7400B" w:rsidRDefault="003B4446" w:rsidP="00FF645E">
      <w:pPr>
        <w:pStyle w:val="a"/>
      </w:pPr>
      <w:r w:rsidRPr="00A7400B">
        <w:rPr>
          <w:rFonts w:hint="eastAsia"/>
        </w:rPr>
        <w:t>物理物質性</w:t>
      </w:r>
      <w:r w:rsidRPr="00A7400B">
        <w:t>（</w:t>
      </w:r>
      <w:r w:rsidRPr="00A7400B">
        <w:t>Physical Materiality</w:t>
      </w:r>
      <w:r w:rsidRPr="00A7400B">
        <w:t>）</w:t>
      </w:r>
    </w:p>
    <w:p w14:paraId="7565635B" w14:textId="4BD0FB0D" w:rsidR="003B4446" w:rsidRDefault="003B4446" w:rsidP="003B4446">
      <w:pPr>
        <w:pStyle w:val="15"/>
        <w:ind w:firstLine="480"/>
      </w:pPr>
      <w:r>
        <w:rPr>
          <w:rFonts w:hint="eastAsia"/>
        </w:rPr>
        <w:t>多指</w:t>
      </w:r>
      <w:r w:rsidRPr="00BE0ACE">
        <w:t>可見、可觸的人造物</w:t>
      </w:r>
      <w:r>
        <w:rPr>
          <w:rFonts w:hint="eastAsia"/>
        </w:rPr>
        <w:t>（</w:t>
      </w:r>
      <w:r>
        <w:rPr>
          <w:rFonts w:hint="eastAsia"/>
        </w:rPr>
        <w:t>Artifact</w:t>
      </w:r>
      <w:r>
        <w:rPr>
          <w:rFonts w:hint="eastAsia"/>
        </w:rPr>
        <w:t>），具物理物質性的物品用途多半固定、變動性低，</w:t>
      </w:r>
      <w:r w:rsidRPr="00A00A47">
        <w:t>並承載特定的社會與文化意涵</w:t>
      </w:r>
      <w:r>
        <w:rPr>
          <w:rFonts w:hint="eastAsia"/>
        </w:rPr>
        <w:t>。例如</w:t>
      </w:r>
      <w:r w:rsidRPr="00672166">
        <w:t>跑鞋用以保護雙足於行走或運動</w:t>
      </w:r>
      <w:r>
        <w:rPr>
          <w:rFonts w:hint="eastAsia"/>
        </w:rPr>
        <w:t>，</w:t>
      </w:r>
      <w:r w:rsidRPr="00B56C1F">
        <w:t>難以轉換為其他用途（如保暖衣物</w:t>
      </w:r>
      <w:r>
        <w:rPr>
          <w:rFonts w:hint="eastAsia"/>
        </w:rPr>
        <w:t>或圍巾</w:t>
      </w:r>
      <w:r w:rsidRPr="00B56C1F">
        <w:t>）</w:t>
      </w:r>
      <w:r w:rsidR="00101A96">
        <w:fldChar w:fldCharType="begin"/>
      </w:r>
      <w:r w:rsidR="00101A96">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101A96">
        <w:fldChar w:fldCharType="separate"/>
      </w:r>
      <w:r w:rsidR="00101A96">
        <w:rPr>
          <w:noProof/>
        </w:rPr>
        <w:t>(Yoo et al., 2012)</w:t>
      </w:r>
      <w:r w:rsidR="00101A96">
        <w:fldChar w:fldCharType="end"/>
      </w:r>
      <w:r>
        <w:rPr>
          <w:rFonts w:hint="eastAsia"/>
        </w:rPr>
        <w:t>。</w:t>
      </w:r>
    </w:p>
    <w:p w14:paraId="4DA17E9D" w14:textId="77777777" w:rsidR="003B4446" w:rsidRPr="00A7400B" w:rsidRDefault="003B4446" w:rsidP="00FF645E">
      <w:pPr>
        <w:pStyle w:val="a"/>
      </w:pPr>
      <w:r w:rsidRPr="00A7400B">
        <w:t>數位物質性</w:t>
      </w:r>
      <w:r w:rsidRPr="00A7400B">
        <w:rPr>
          <w:rFonts w:hint="eastAsia"/>
        </w:rPr>
        <w:t>（</w:t>
      </w:r>
      <w:r w:rsidRPr="00A7400B">
        <w:t xml:space="preserve">Digital </w:t>
      </w:r>
      <w:r w:rsidRPr="00A7400B">
        <w:rPr>
          <w:rFonts w:hint="eastAsia"/>
        </w:rPr>
        <w:t>M</w:t>
      </w:r>
      <w:r w:rsidRPr="00A7400B">
        <w:t>ateriality</w:t>
      </w:r>
      <w:r w:rsidRPr="00A7400B">
        <w:rPr>
          <w:rFonts w:hint="eastAsia"/>
        </w:rPr>
        <w:t>）</w:t>
      </w:r>
    </w:p>
    <w:p w14:paraId="47831DE2" w14:textId="406AC545" w:rsidR="003B4446" w:rsidRDefault="003B4446" w:rsidP="003B4446">
      <w:pPr>
        <w:pStyle w:val="15"/>
        <w:ind w:firstLine="480"/>
      </w:pPr>
      <w:r w:rsidRPr="003605AE">
        <w:rPr>
          <w:color w:val="EE0000"/>
        </w:rPr>
        <w:t>來自於人造物</w:t>
      </w:r>
      <w:r w:rsidRPr="003605AE">
        <w:rPr>
          <w:rFonts w:hint="eastAsia"/>
          <w:color w:val="EE0000"/>
        </w:rPr>
        <w:t>（</w:t>
      </w:r>
      <w:r w:rsidRPr="003605AE">
        <w:rPr>
          <w:rFonts w:hint="eastAsia"/>
          <w:color w:val="EE0000"/>
        </w:rPr>
        <w:t>Artifact</w:t>
      </w:r>
      <w:r w:rsidRPr="003605AE">
        <w:rPr>
          <w:rFonts w:hint="eastAsia"/>
          <w:color w:val="EE0000"/>
        </w:rPr>
        <w:t>）</w:t>
      </w:r>
      <w:r w:rsidRPr="003605AE">
        <w:rPr>
          <w:color w:val="EE0000"/>
        </w:rPr>
        <w:t>中所嵌入之軟體能力，</w:t>
      </w:r>
      <w:r>
        <w:rPr>
          <w:rFonts w:hint="eastAsia"/>
          <w:color w:val="EE0000"/>
        </w:rPr>
        <w:t>可</w:t>
      </w:r>
      <w:r w:rsidRPr="003605AE">
        <w:rPr>
          <w:color w:val="EE0000"/>
        </w:rPr>
        <w:t>透過操控數位表徵（</w:t>
      </w:r>
      <w:r w:rsidRPr="003605AE">
        <w:rPr>
          <w:rFonts w:hint="eastAsia"/>
          <w:color w:val="EE0000"/>
        </w:rPr>
        <w:t>D</w:t>
      </w:r>
      <w:r w:rsidRPr="003605AE">
        <w:rPr>
          <w:color w:val="EE0000"/>
        </w:rPr>
        <w:t xml:space="preserve">igital </w:t>
      </w:r>
      <w:r w:rsidRPr="003605AE">
        <w:rPr>
          <w:rFonts w:hint="eastAsia"/>
          <w:color w:val="EE0000"/>
        </w:rPr>
        <w:t>R</w:t>
      </w:r>
      <w:r w:rsidRPr="003605AE">
        <w:rPr>
          <w:color w:val="EE0000"/>
        </w:rPr>
        <w:t>epresentations</w:t>
      </w:r>
      <w:r w:rsidRPr="003605AE">
        <w:rPr>
          <w:color w:val="EE0000"/>
        </w:rPr>
        <w:t>）</w:t>
      </w:r>
      <w:r w:rsidRPr="00FC74FB">
        <w:rPr>
          <w:color w:val="EE0000"/>
        </w:rPr>
        <w:t>展現出高度彈性與可重構性</w:t>
      </w:r>
      <w:r>
        <w:rPr>
          <w:rFonts w:hint="eastAsia"/>
        </w:rPr>
        <w:t>，例如</w:t>
      </w:r>
      <w:r w:rsidRPr="009C29E9">
        <w:t>跑鞋</w:t>
      </w:r>
      <w:r w:rsidRPr="005878FE">
        <w:t>內嵌感測器與晶片</w:t>
      </w:r>
      <w:r w:rsidRPr="009C29E9">
        <w:t>，</w:t>
      </w:r>
      <w:r w:rsidRPr="006A79F3">
        <w:t>即可即時紀錄步伐、速度與活動數據，進而分析使用者的運動模式</w:t>
      </w:r>
      <w:r w:rsidR="000121CB">
        <w:fldChar w:fldCharType="begin"/>
      </w:r>
      <w:r w:rsidR="000121CB">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121CB">
        <w:fldChar w:fldCharType="separate"/>
      </w:r>
      <w:r w:rsidR="000121CB">
        <w:rPr>
          <w:noProof/>
        </w:rPr>
        <w:t>(Yoo et al., 2012)</w:t>
      </w:r>
      <w:r w:rsidR="000121CB">
        <w:fldChar w:fldCharType="end"/>
      </w:r>
      <w:r>
        <w:rPr>
          <w:rFonts w:hint="eastAsia"/>
        </w:rPr>
        <w:t>，此類資料分析</w:t>
      </w:r>
      <w:r w:rsidRPr="009C29E9">
        <w:t>與行為辨識功能，正是數位物質性所賦予的嶄新特性。</w:t>
      </w:r>
      <w:r w:rsidRPr="00B2391C">
        <w:t>數位創新</w:t>
      </w:r>
      <w:r>
        <w:rPr>
          <w:rFonts w:hint="eastAsia"/>
        </w:rPr>
        <w:t>不</w:t>
      </w:r>
      <w:r w:rsidRPr="00B2391C">
        <w:t>僅是設計新產品，</w:t>
      </w:r>
      <w:r w:rsidRPr="006C0A0C">
        <w:rPr>
          <w:color w:val="EE0000"/>
        </w:rPr>
        <w:t>更是藉由數位物質性重新賦予既有物件新的功能</w:t>
      </w:r>
      <w:r w:rsidRPr="006C0A0C">
        <w:rPr>
          <w:rFonts w:hint="eastAsia"/>
          <w:color w:val="EE0000"/>
        </w:rPr>
        <w:t>和</w:t>
      </w:r>
      <w:r w:rsidRPr="006C0A0C">
        <w:rPr>
          <w:color w:val="EE0000"/>
        </w:rPr>
        <w:t>意義</w:t>
      </w:r>
      <w:r w:rsidRPr="006C0A0C">
        <w:rPr>
          <w:rFonts w:hint="eastAsia"/>
          <w:color w:val="EE0000"/>
        </w:rPr>
        <w:t>，可</w:t>
      </w:r>
      <w:r w:rsidRPr="006C0A0C">
        <w:rPr>
          <w:color w:val="EE0000"/>
        </w:rPr>
        <w:t>突破物理限制</w:t>
      </w:r>
      <w:r w:rsidRPr="006C0A0C">
        <w:rPr>
          <w:rFonts w:hint="eastAsia"/>
          <w:color w:val="EE0000"/>
        </w:rPr>
        <w:t>將科技與人類的</w:t>
      </w:r>
      <w:r w:rsidRPr="006C0A0C">
        <w:rPr>
          <w:color w:val="EE0000"/>
        </w:rPr>
        <w:t>互動轉化</w:t>
      </w:r>
      <w:r w:rsidRPr="006C0A0C">
        <w:rPr>
          <w:rFonts w:hint="eastAsia"/>
          <w:color w:val="EE0000"/>
        </w:rPr>
        <w:t>成應用價值</w:t>
      </w:r>
      <w:r w:rsidRPr="00B2391C">
        <w:t>。</w:t>
      </w:r>
    </w:p>
    <w:p w14:paraId="0C1E4092" w14:textId="011725B3" w:rsidR="003B4446" w:rsidRDefault="003B4446" w:rsidP="0074795F">
      <w:pPr>
        <w:pStyle w:val="15"/>
        <w:ind w:firstLine="480"/>
      </w:pPr>
      <w:r w:rsidRPr="00CD08E0">
        <w:lastRenderedPageBreak/>
        <w:t>數位技術</w:t>
      </w:r>
      <w:r w:rsidR="00C9156B">
        <w:rPr>
          <w:rFonts w:hint="eastAsia"/>
        </w:rPr>
        <w:t>所</w:t>
      </w:r>
      <w:r w:rsidRPr="00CD08E0">
        <w:t>具備</w:t>
      </w:r>
      <w:r w:rsidR="00C9156B">
        <w:rPr>
          <w:rFonts w:hint="eastAsia"/>
        </w:rPr>
        <w:t>之</w:t>
      </w:r>
      <w:r w:rsidRPr="00CD08E0">
        <w:t>可塑性（</w:t>
      </w:r>
      <w:r w:rsidRPr="00CD08E0">
        <w:t>Malleability</w:t>
      </w:r>
      <w:r w:rsidRPr="00CD08E0">
        <w:t>）、同質性（</w:t>
      </w:r>
      <w:r w:rsidRPr="00CD08E0">
        <w:t>Homogeneity</w:t>
      </w:r>
      <w:r w:rsidRPr="00CD08E0">
        <w:t>）與可轉移性（</w:t>
      </w:r>
      <w:r w:rsidRPr="00CD08E0">
        <w:t>Transferability</w:t>
      </w:r>
      <w:r w:rsidRPr="00CD08E0">
        <w:t>）等關鍵特性</w:t>
      </w:r>
      <w:r w:rsidR="005C130E">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 </w:instrText>
      </w:r>
      <w:r w:rsidR="00BE0547">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DATA </w:instrText>
      </w:r>
      <w:r w:rsidR="00BE0547">
        <w:fldChar w:fldCharType="end"/>
      </w:r>
      <w:r w:rsidR="005C130E">
        <w:fldChar w:fldCharType="separate"/>
      </w:r>
      <w:r w:rsidR="005C130E">
        <w:rPr>
          <w:noProof/>
        </w:rPr>
        <w:t>(Hinings et al., 2018; Nylén &amp; Holmström, 2015; Shen et al., 2022; Yoo et al., 2010)</w:t>
      </w:r>
      <w:r w:rsidR="005C130E">
        <w:fldChar w:fldCharType="end"/>
      </w:r>
      <w:r>
        <w:rPr>
          <w:rFonts w:hint="eastAsia"/>
        </w:rPr>
        <w:t>，</w:t>
      </w:r>
      <w:r w:rsidRPr="006E68EA">
        <w:t>使</w:t>
      </w:r>
      <w:r>
        <w:rPr>
          <w:rFonts w:hint="eastAsia"/>
        </w:rPr>
        <w:t>數位</w:t>
      </w:r>
      <w:r w:rsidRPr="006E68EA">
        <w:t>資源得以靈活</w:t>
      </w:r>
      <w:r>
        <w:rPr>
          <w:rFonts w:hint="eastAsia"/>
        </w:rPr>
        <w:t>重組</w:t>
      </w:r>
      <w:r w:rsidRPr="006E68EA">
        <w:t>整合</w:t>
      </w:r>
      <w:r>
        <w:rPr>
          <w:rFonts w:hint="eastAsia"/>
        </w:rPr>
        <w:t>並於不同</w:t>
      </w:r>
      <w:r w:rsidRPr="006E68EA">
        <w:t>場域</w:t>
      </w:r>
      <w:r>
        <w:rPr>
          <w:rFonts w:hint="eastAsia"/>
        </w:rPr>
        <w:t>間迅速</w:t>
      </w:r>
      <w:r w:rsidRPr="006E68EA">
        <w:t>擴散</w:t>
      </w:r>
      <w:r>
        <w:rPr>
          <w:rFonts w:hint="eastAsia"/>
        </w:rPr>
        <w:t>。</w:t>
      </w:r>
      <w:r w:rsidRPr="00902113">
        <w:t>企業可據此重構產品與服務</w:t>
      </w:r>
      <w:r>
        <w:rPr>
          <w:rFonts w:hint="eastAsia"/>
        </w:rPr>
        <w:t>、</w:t>
      </w:r>
      <w:r w:rsidRPr="00902113">
        <w:t>發展新商業模式，並</w:t>
      </w:r>
      <w:r>
        <w:rPr>
          <w:rFonts w:hint="eastAsia"/>
        </w:rPr>
        <w:t>透過數位科技讓企業在持續創新的過程</w:t>
      </w:r>
      <w:r w:rsidRPr="00613288">
        <w:t>中建構</w:t>
      </w:r>
      <w:r w:rsidRPr="00902113">
        <w:t>「</w:t>
      </w:r>
      <w:r w:rsidRPr="00613288">
        <w:t>新配置與新可能性」</w:t>
      </w:r>
      <w:r w:rsidRPr="00902113">
        <w:t>，激發動態</w:t>
      </w:r>
      <w:r>
        <w:rPr>
          <w:rFonts w:hint="eastAsia"/>
        </w:rPr>
        <w:t>管理</w:t>
      </w:r>
      <w:r w:rsidRPr="00902113">
        <w:t>能力與創新設計思維</w: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 </w:instrTex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DATA </w:instrText>
      </w:r>
      <w:r w:rsidR="00E40D8F">
        <w:fldChar w:fldCharType="end"/>
      </w:r>
      <w:r w:rsidR="00E40D8F">
        <w:fldChar w:fldCharType="separate"/>
      </w:r>
      <w:r w:rsidR="00E40D8F">
        <w:rPr>
          <w:noProof/>
        </w:rPr>
        <w:t>(Avital &amp; Te'Eni, 2009; Nylén &amp; Holmström, 2015; Svahn et al., 2017)</w:t>
      </w:r>
      <w:r w:rsidR="00E40D8F">
        <w:fldChar w:fldCharType="end"/>
      </w:r>
      <w:r>
        <w:rPr>
          <w:rFonts w:hint="eastAsia"/>
        </w:rPr>
        <w:t>，</w:t>
      </w:r>
      <w:r w:rsidRPr="00606A7A">
        <w:rPr>
          <w:rFonts w:hint="eastAsia"/>
          <w:color w:val="EE0000"/>
        </w:rPr>
        <w:t>表</w:t>
      </w:r>
      <w:r w:rsidRPr="00606A7A">
        <w:rPr>
          <w:rFonts w:hint="eastAsia"/>
          <w:color w:val="EE0000"/>
        </w:rPr>
        <w:t>2.</w:t>
      </w:r>
      <w:r w:rsidR="00350A27" w:rsidRPr="00606A7A">
        <w:rPr>
          <w:rFonts w:hint="eastAsia"/>
          <w:color w:val="EE0000"/>
        </w:rPr>
        <w:t>1</w:t>
      </w:r>
      <w:r w:rsidRPr="00606A7A">
        <w:rPr>
          <w:rFonts w:hint="eastAsia"/>
          <w:color w:val="EE0000"/>
        </w:rPr>
        <w:t>-1</w:t>
      </w:r>
      <w:r>
        <w:rPr>
          <w:rFonts w:hint="eastAsia"/>
        </w:rPr>
        <w:t>為不同學者提出數位技術之關鍵特性彙整表：</w:t>
      </w:r>
    </w:p>
    <w:p w14:paraId="7F9FCFDE" w14:textId="05474787" w:rsidR="003B4446" w:rsidRPr="00D10CB2" w:rsidRDefault="00B75F4F" w:rsidP="00524AAA">
      <w:pPr>
        <w:pStyle w:val="affc"/>
      </w:pPr>
      <w:bookmarkStart w:id="13" w:name="_Toc200124906"/>
      <w:r>
        <w:rPr>
          <w:rFonts w:hint="eastAsia"/>
        </w:rPr>
        <w:t>表</w:t>
      </w:r>
      <w:r>
        <w:rPr>
          <w:rFonts w:hint="eastAsia"/>
        </w:rPr>
        <w:t xml:space="preserve"> 2.1-</w:t>
      </w:r>
      <w:r>
        <w:fldChar w:fldCharType="begin"/>
      </w:r>
      <w:r>
        <w:instrText xml:space="preserve"> </w:instrText>
      </w:r>
      <w:r>
        <w:rPr>
          <w:rFonts w:hint="eastAsia"/>
        </w:rPr>
        <w:instrText xml:space="preserve">SEQ </w:instrText>
      </w:r>
      <w:r>
        <w:rPr>
          <w:rFonts w:hint="eastAsia"/>
        </w:rPr>
        <w:instrText>表</w:instrText>
      </w:r>
      <w:r>
        <w:rPr>
          <w:rFonts w:hint="eastAsia"/>
        </w:rPr>
        <w:instrText>_2.1- \* ARABIC</w:instrText>
      </w:r>
      <w:r>
        <w:instrText xml:space="preserve"> </w:instrText>
      </w:r>
      <w:r>
        <w:fldChar w:fldCharType="separate"/>
      </w:r>
      <w:r w:rsidR="00EE408B">
        <w:rPr>
          <w:noProof/>
        </w:rPr>
        <w:t>1</w:t>
      </w:r>
      <w:r>
        <w:fldChar w:fldCharType="end"/>
      </w:r>
      <w:r w:rsidR="000E0BC0">
        <w:rPr>
          <w:rFonts w:hint="eastAsia"/>
        </w:rPr>
        <w:t xml:space="preserve"> </w:t>
      </w:r>
      <w:r w:rsidR="003B4446">
        <w:rPr>
          <w:rFonts w:hint="eastAsia"/>
        </w:rPr>
        <w:t>數位技術關鍵特性彙整表</w:t>
      </w:r>
      <w:bookmarkEnd w:id="13"/>
    </w:p>
    <w:tbl>
      <w:tblPr>
        <w:tblStyle w:val="aff1"/>
        <w:tblW w:w="0" w:type="auto"/>
        <w:tblLook w:val="04A0" w:firstRow="1" w:lastRow="0" w:firstColumn="1" w:lastColumn="0" w:noHBand="0" w:noVBand="1"/>
      </w:tblPr>
      <w:tblGrid>
        <w:gridCol w:w="2114"/>
        <w:gridCol w:w="3925"/>
        <w:gridCol w:w="2257"/>
      </w:tblGrid>
      <w:tr w:rsidR="003B4446" w14:paraId="37DDC1BD" w14:textId="77777777" w:rsidTr="00AD0230">
        <w:tc>
          <w:tcPr>
            <w:tcW w:w="2114" w:type="dxa"/>
            <w:vAlign w:val="center"/>
          </w:tcPr>
          <w:p w14:paraId="30F665A5" w14:textId="77777777" w:rsidR="003B4446" w:rsidRPr="00AD0230" w:rsidRDefault="003B4446" w:rsidP="00AD0230">
            <w:pPr>
              <w:pStyle w:val="151"/>
              <w:jc w:val="center"/>
            </w:pPr>
            <w:r w:rsidRPr="00AD0230">
              <w:rPr>
                <w:rFonts w:hint="eastAsia"/>
              </w:rPr>
              <w:t>特性名稱</w:t>
            </w:r>
          </w:p>
        </w:tc>
        <w:tc>
          <w:tcPr>
            <w:tcW w:w="3925" w:type="dxa"/>
            <w:vAlign w:val="center"/>
          </w:tcPr>
          <w:p w14:paraId="77A6374A" w14:textId="77777777" w:rsidR="003B4446" w:rsidRPr="00AD0230" w:rsidRDefault="003B4446" w:rsidP="00AD0230">
            <w:pPr>
              <w:pStyle w:val="151"/>
              <w:jc w:val="center"/>
            </w:pPr>
            <w:r w:rsidRPr="00AD0230">
              <w:rPr>
                <w:rFonts w:hint="eastAsia"/>
              </w:rPr>
              <w:t>說明</w:t>
            </w:r>
          </w:p>
        </w:tc>
        <w:tc>
          <w:tcPr>
            <w:tcW w:w="2257" w:type="dxa"/>
            <w:vAlign w:val="center"/>
          </w:tcPr>
          <w:p w14:paraId="3EA4159B" w14:textId="77777777" w:rsidR="003B4446" w:rsidRPr="00AD0230" w:rsidRDefault="003B4446" w:rsidP="00AD0230">
            <w:pPr>
              <w:pStyle w:val="151"/>
              <w:jc w:val="center"/>
            </w:pPr>
            <w:r w:rsidRPr="00AD0230">
              <w:rPr>
                <w:rFonts w:hint="eastAsia"/>
              </w:rPr>
              <w:t>來源文獻</w:t>
            </w:r>
          </w:p>
        </w:tc>
      </w:tr>
      <w:tr w:rsidR="003B4446" w14:paraId="1184D2B7" w14:textId="77777777" w:rsidTr="000934BF">
        <w:tc>
          <w:tcPr>
            <w:tcW w:w="2114" w:type="dxa"/>
            <w:vAlign w:val="center"/>
          </w:tcPr>
          <w:p w14:paraId="515E2EC0" w14:textId="77777777" w:rsidR="003B4446" w:rsidRPr="00655C7E" w:rsidRDefault="003B4446" w:rsidP="00655C7E">
            <w:pPr>
              <w:pStyle w:val="151"/>
              <w:jc w:val="center"/>
            </w:pPr>
            <w:r w:rsidRPr="00655C7E">
              <w:rPr>
                <w:rFonts w:hint="eastAsia"/>
              </w:rPr>
              <w:t>可塑性（</w:t>
            </w:r>
            <w:r w:rsidRPr="00655C7E">
              <w:rPr>
                <w:rFonts w:hint="eastAsia"/>
              </w:rPr>
              <w:t>Malleability</w:t>
            </w:r>
            <w:r w:rsidRPr="00655C7E">
              <w:rPr>
                <w:rFonts w:hint="eastAsia"/>
              </w:rPr>
              <w:t>）</w:t>
            </w:r>
          </w:p>
        </w:tc>
        <w:tc>
          <w:tcPr>
            <w:tcW w:w="3925" w:type="dxa"/>
            <w:vAlign w:val="center"/>
          </w:tcPr>
          <w:p w14:paraId="25345358" w14:textId="77777777" w:rsidR="003B4446" w:rsidRPr="001A453A" w:rsidRDefault="003B4446" w:rsidP="001A453A">
            <w:pPr>
              <w:pStyle w:val="151"/>
            </w:pPr>
            <w:r w:rsidRPr="005E1B3D">
              <w:t>數位</w:t>
            </w:r>
            <w:r w:rsidRPr="005E1B3D">
              <w:rPr>
                <w:rFonts w:hint="eastAsia"/>
              </w:rPr>
              <w:t>內容具備彈性</w:t>
            </w:r>
            <w:r w:rsidRPr="005E1B3D">
              <w:t>修改</w:t>
            </w:r>
            <w:r w:rsidRPr="005E1B3D">
              <w:rPr>
                <w:rFonts w:hint="eastAsia"/>
              </w:rPr>
              <w:t>、重組、重新編碼（</w:t>
            </w:r>
            <w:r w:rsidRPr="005E1B3D">
              <w:rPr>
                <w:rFonts w:hint="eastAsia"/>
              </w:rPr>
              <w:t>R</w:t>
            </w:r>
            <w:r w:rsidRPr="005E1B3D">
              <w:t>e-</w:t>
            </w:r>
            <w:r w:rsidRPr="005E1B3D">
              <w:rPr>
                <w:rFonts w:hint="eastAsia"/>
              </w:rPr>
              <w:t>P</w:t>
            </w:r>
            <w:r w:rsidRPr="005E1B3D">
              <w:t>rogrammability</w:t>
            </w:r>
            <w:r w:rsidRPr="005E1B3D">
              <w:rPr>
                <w:rFonts w:hint="eastAsia"/>
              </w:rPr>
              <w:t>）等特性，易於重新配置、以實現高彈性與快速迭代。</w:t>
            </w:r>
          </w:p>
        </w:tc>
        <w:tc>
          <w:tcPr>
            <w:tcW w:w="2257" w:type="dxa"/>
            <w:vAlign w:val="center"/>
          </w:tcPr>
          <w:p w14:paraId="636E1768" w14:textId="4D3FF687" w:rsidR="003B4446" w:rsidRPr="001A453A" w:rsidRDefault="003B4446" w:rsidP="000934BF">
            <w:pPr>
              <w:pStyle w:val="151"/>
              <w:spacing w:line="276" w:lineRule="auto"/>
              <w:jc w:val="both"/>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Nyl</w:t>
            </w:r>
            <w:r w:rsidRPr="001A453A">
              <w:rPr>
                <w:rFonts w:hint="eastAsia"/>
              </w:rPr>
              <w:t>é</w:t>
            </w:r>
            <w:r w:rsidRPr="001A453A">
              <w:rPr>
                <w:rFonts w:hint="eastAsia"/>
              </w:rPr>
              <w:t>n &amp; Holmström, 2015</w:t>
            </w:r>
            <w:r w:rsidRPr="001A453A">
              <w:rPr>
                <w:rFonts w:hint="eastAsia"/>
              </w:rPr>
              <w:t>；</w:t>
            </w:r>
            <w:r w:rsidRPr="001A453A">
              <w:rPr>
                <w:rFonts w:hint="eastAsia"/>
              </w:rPr>
              <w:t>Nambisan et al., 2017</w:t>
            </w:r>
          </w:p>
        </w:tc>
      </w:tr>
      <w:tr w:rsidR="003B4446" w14:paraId="327E8F5C" w14:textId="77777777" w:rsidTr="000934BF">
        <w:tc>
          <w:tcPr>
            <w:tcW w:w="2114" w:type="dxa"/>
            <w:vAlign w:val="center"/>
          </w:tcPr>
          <w:p w14:paraId="2F947978" w14:textId="77777777" w:rsidR="003B4446" w:rsidRPr="00655C7E" w:rsidRDefault="003B4446" w:rsidP="00655C7E">
            <w:pPr>
              <w:pStyle w:val="151"/>
              <w:jc w:val="center"/>
            </w:pPr>
            <w:r w:rsidRPr="00655C7E">
              <w:rPr>
                <w:rFonts w:hint="eastAsia"/>
              </w:rPr>
              <w:t>同質性（</w:t>
            </w:r>
            <w:r w:rsidRPr="00655C7E">
              <w:rPr>
                <w:rFonts w:hint="eastAsia"/>
              </w:rPr>
              <w:t>Homogeneity</w:t>
            </w:r>
            <w:r w:rsidRPr="00655C7E">
              <w:rPr>
                <w:rFonts w:hint="eastAsia"/>
              </w:rPr>
              <w:t>）</w:t>
            </w:r>
          </w:p>
        </w:tc>
        <w:tc>
          <w:tcPr>
            <w:tcW w:w="3925" w:type="dxa"/>
            <w:vAlign w:val="center"/>
          </w:tcPr>
          <w:p w14:paraId="6E04B2E7" w14:textId="77777777" w:rsidR="003B4446" w:rsidRPr="001A453A" w:rsidRDefault="003B4446" w:rsidP="001A453A">
            <w:pPr>
              <w:pStyle w:val="151"/>
            </w:pPr>
            <w:r w:rsidRPr="001A453A">
              <w:rPr>
                <w:rFonts w:hint="eastAsia"/>
              </w:rPr>
              <w:t>以標準格式進行資料儲存、處理與傳輸，使不同系統間資料能無縫整合。</w:t>
            </w:r>
          </w:p>
        </w:tc>
        <w:tc>
          <w:tcPr>
            <w:tcW w:w="2257" w:type="dxa"/>
            <w:vAlign w:val="center"/>
          </w:tcPr>
          <w:p w14:paraId="45503E9B" w14:textId="649EC3C2" w:rsidR="003B4446" w:rsidRPr="001A453A" w:rsidRDefault="003B4446" w:rsidP="000934BF">
            <w:pPr>
              <w:pStyle w:val="151"/>
              <w:spacing w:line="276" w:lineRule="auto"/>
              <w:jc w:val="both"/>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Shen et al., 202</w:t>
            </w:r>
            <w:r w:rsidR="00FE39B8">
              <w:rPr>
                <w:rFonts w:hint="eastAsia"/>
              </w:rPr>
              <w:t>2</w:t>
            </w:r>
          </w:p>
        </w:tc>
      </w:tr>
      <w:tr w:rsidR="003B4446" w14:paraId="76FC4C95" w14:textId="77777777" w:rsidTr="000934BF">
        <w:tc>
          <w:tcPr>
            <w:tcW w:w="2114" w:type="dxa"/>
            <w:vAlign w:val="center"/>
          </w:tcPr>
          <w:p w14:paraId="3C4E881A" w14:textId="77777777" w:rsidR="003B4446" w:rsidRPr="00655C7E" w:rsidRDefault="003B4446" w:rsidP="00655C7E">
            <w:pPr>
              <w:pStyle w:val="151"/>
              <w:jc w:val="center"/>
            </w:pPr>
            <w:r w:rsidRPr="00655C7E">
              <w:rPr>
                <w:rFonts w:hint="eastAsia"/>
              </w:rPr>
              <w:t>可轉移性（</w:t>
            </w:r>
            <w:r w:rsidRPr="00655C7E">
              <w:rPr>
                <w:rFonts w:hint="eastAsia"/>
              </w:rPr>
              <w:t>Transferability</w:t>
            </w:r>
            <w:r w:rsidRPr="00655C7E">
              <w:rPr>
                <w:rFonts w:hint="eastAsia"/>
              </w:rPr>
              <w:t>）</w:t>
            </w:r>
          </w:p>
        </w:tc>
        <w:tc>
          <w:tcPr>
            <w:tcW w:w="3925" w:type="dxa"/>
            <w:vAlign w:val="center"/>
          </w:tcPr>
          <w:p w14:paraId="2BC81275" w14:textId="77777777" w:rsidR="003B4446" w:rsidRPr="001A453A" w:rsidRDefault="003B4446" w:rsidP="001A453A">
            <w:pPr>
              <w:pStyle w:val="151"/>
            </w:pPr>
            <w:r w:rsidRPr="001A453A">
              <w:rPr>
                <w:rFonts w:hint="eastAsia"/>
              </w:rPr>
              <w:t>數位技術、標準化資料等內容能被輕易地延伸到不同場域與設備間使用，是融合數位和物理物質性的技術的核心。</w:t>
            </w:r>
          </w:p>
        </w:tc>
        <w:tc>
          <w:tcPr>
            <w:tcW w:w="2257" w:type="dxa"/>
            <w:vAlign w:val="center"/>
          </w:tcPr>
          <w:p w14:paraId="3578D125" w14:textId="77777777" w:rsidR="003B4446" w:rsidRPr="001A453A" w:rsidRDefault="003B4446" w:rsidP="000934BF">
            <w:pPr>
              <w:pStyle w:val="151"/>
              <w:spacing w:line="276" w:lineRule="auto"/>
              <w:jc w:val="both"/>
            </w:pPr>
            <w:r w:rsidRPr="001A453A">
              <w:rPr>
                <w:rFonts w:hint="eastAsia"/>
              </w:rPr>
              <w:t>Hinings et al., 2018</w:t>
            </w:r>
            <w:r w:rsidRPr="001A453A">
              <w:rPr>
                <w:rFonts w:hint="eastAsia"/>
              </w:rPr>
              <w:t>；</w:t>
            </w:r>
            <w:r w:rsidRPr="001A453A">
              <w:rPr>
                <w:rFonts w:hint="eastAsia"/>
              </w:rPr>
              <w:t>Nambisan et al., 2017</w:t>
            </w:r>
          </w:p>
        </w:tc>
      </w:tr>
      <w:tr w:rsidR="003B4446" w14:paraId="5B3B5737" w14:textId="77777777" w:rsidTr="000934BF">
        <w:tc>
          <w:tcPr>
            <w:tcW w:w="2114" w:type="dxa"/>
            <w:vAlign w:val="center"/>
          </w:tcPr>
          <w:p w14:paraId="4812EFA8" w14:textId="77777777" w:rsidR="003B4446" w:rsidRPr="00655C7E" w:rsidRDefault="003B4446" w:rsidP="00655C7E">
            <w:pPr>
              <w:pStyle w:val="151"/>
              <w:jc w:val="center"/>
            </w:pPr>
            <w:r w:rsidRPr="00655C7E">
              <w:rPr>
                <w:rFonts w:hint="eastAsia"/>
              </w:rPr>
              <w:t>開放性（</w:t>
            </w:r>
            <w:r w:rsidRPr="00655C7E">
              <w:rPr>
                <w:rFonts w:hint="eastAsia"/>
              </w:rPr>
              <w:t>Openness</w:t>
            </w:r>
            <w:r w:rsidRPr="00655C7E">
              <w:rPr>
                <w:rFonts w:hint="eastAsia"/>
              </w:rPr>
              <w:t>）</w:t>
            </w:r>
          </w:p>
        </w:tc>
        <w:tc>
          <w:tcPr>
            <w:tcW w:w="3925" w:type="dxa"/>
            <w:vAlign w:val="center"/>
          </w:tcPr>
          <w:p w14:paraId="1980DFDE" w14:textId="77777777" w:rsidR="003B4446" w:rsidRPr="001A453A" w:rsidRDefault="003B4446" w:rsidP="001A453A">
            <w:pPr>
              <w:pStyle w:val="151"/>
            </w:pPr>
            <w:r w:rsidRPr="001A453A">
              <w:rPr>
                <w:rFonts w:hint="eastAsia"/>
              </w:rPr>
              <w:t>數位內容之模組、套件架構等可透過權限開放擴充，允許多方協作。</w:t>
            </w:r>
          </w:p>
        </w:tc>
        <w:tc>
          <w:tcPr>
            <w:tcW w:w="2257" w:type="dxa"/>
            <w:vAlign w:val="center"/>
          </w:tcPr>
          <w:p w14:paraId="00190757" w14:textId="77777777" w:rsidR="003B4446" w:rsidRPr="001A453A" w:rsidRDefault="003B4446" w:rsidP="000934BF">
            <w:pPr>
              <w:pStyle w:val="151"/>
              <w:spacing w:line="276" w:lineRule="auto"/>
              <w:jc w:val="both"/>
            </w:pPr>
            <w:r w:rsidRPr="001A453A">
              <w:rPr>
                <w:rFonts w:hint="eastAsia"/>
              </w:rPr>
              <w:t>Nambisan et al., 2017</w:t>
            </w:r>
          </w:p>
        </w:tc>
      </w:tr>
      <w:tr w:rsidR="003B4446" w14:paraId="1BD3D37C" w14:textId="77777777" w:rsidTr="000934BF">
        <w:tc>
          <w:tcPr>
            <w:tcW w:w="2114" w:type="dxa"/>
            <w:vAlign w:val="center"/>
          </w:tcPr>
          <w:p w14:paraId="0E8DC52F" w14:textId="77777777" w:rsidR="003B4446" w:rsidRPr="00655C7E" w:rsidRDefault="003B4446" w:rsidP="00655C7E">
            <w:pPr>
              <w:pStyle w:val="151"/>
              <w:jc w:val="center"/>
            </w:pPr>
            <w:r w:rsidRPr="00655C7E">
              <w:rPr>
                <w:rFonts w:hint="eastAsia"/>
              </w:rPr>
              <w:t>關聯性（</w:t>
            </w:r>
            <w:r w:rsidRPr="00655C7E">
              <w:rPr>
                <w:rFonts w:hint="eastAsia"/>
              </w:rPr>
              <w:t>Associativity</w:t>
            </w:r>
            <w:r w:rsidRPr="00655C7E">
              <w:rPr>
                <w:rFonts w:hint="eastAsia"/>
              </w:rPr>
              <w:t>）</w:t>
            </w:r>
          </w:p>
        </w:tc>
        <w:tc>
          <w:tcPr>
            <w:tcW w:w="3925" w:type="dxa"/>
            <w:vAlign w:val="center"/>
          </w:tcPr>
          <w:p w14:paraId="6FD241E9" w14:textId="77777777" w:rsidR="003B4446" w:rsidRPr="001A453A" w:rsidRDefault="003B4446" w:rsidP="001A453A">
            <w:pPr>
              <w:pStyle w:val="151"/>
            </w:pPr>
            <w:r w:rsidRPr="001A453A">
              <w:rPr>
                <w:rFonts w:hint="eastAsia"/>
              </w:rPr>
              <w:t>可將不同資料與功能模組建立新關聯，創造跨域創新與整合可能。</w:t>
            </w:r>
          </w:p>
        </w:tc>
        <w:tc>
          <w:tcPr>
            <w:tcW w:w="2257" w:type="dxa"/>
            <w:vAlign w:val="center"/>
          </w:tcPr>
          <w:p w14:paraId="70377D6E" w14:textId="6932C6FB" w:rsidR="003B4446" w:rsidRPr="001A453A" w:rsidRDefault="003B4446" w:rsidP="000934BF">
            <w:pPr>
              <w:pStyle w:val="151"/>
              <w:spacing w:line="276" w:lineRule="auto"/>
              <w:jc w:val="both"/>
            </w:pPr>
            <w:r w:rsidRPr="001A453A">
              <w:rPr>
                <w:rFonts w:hint="eastAsia"/>
              </w:rPr>
              <w:t>Shen et al., 202</w:t>
            </w:r>
            <w:r w:rsidR="00FE39B8">
              <w:rPr>
                <w:rFonts w:hint="eastAsia"/>
              </w:rPr>
              <w:t>2</w:t>
            </w:r>
            <w:r w:rsidRPr="001A453A">
              <w:rPr>
                <w:rFonts w:hint="eastAsia"/>
              </w:rPr>
              <w:t>；</w:t>
            </w:r>
            <w:r w:rsidRPr="001A453A">
              <w:t>Endres, H., Huesig, S., &amp; Pesch, R. (2022)</w:t>
            </w:r>
          </w:p>
        </w:tc>
      </w:tr>
    </w:tbl>
    <w:p w14:paraId="2864EC87" w14:textId="77777777" w:rsidR="003B4446" w:rsidRDefault="003B4446" w:rsidP="00BF06D2">
      <w:pPr>
        <w:pStyle w:val="151"/>
        <w:jc w:val="center"/>
      </w:pPr>
      <w:r>
        <w:rPr>
          <w:rFonts w:hint="eastAsia"/>
        </w:rPr>
        <w:lastRenderedPageBreak/>
        <w:t>資料來源：本研究整理</w:t>
      </w:r>
    </w:p>
    <w:p w14:paraId="42D2BE86" w14:textId="17A3CA00" w:rsidR="003B4446" w:rsidRDefault="003B4446" w:rsidP="00941492">
      <w:pPr>
        <w:pStyle w:val="15"/>
        <w:ind w:firstLine="480"/>
      </w:pPr>
      <w:r w:rsidRPr="00EF54D8">
        <w:t>為具體描繪</w:t>
      </w:r>
      <w:r>
        <w:rPr>
          <w:rFonts w:hint="eastAsia"/>
        </w:rPr>
        <w:t>與進一步解析</w:t>
      </w:r>
      <w:r w:rsidRPr="00EF54D8">
        <w:t>數位創新的動態歷程</w:t>
      </w:r>
      <w:r>
        <w:rPr>
          <w:rFonts w:hint="eastAsia"/>
        </w:rPr>
        <w:t>，</w:t>
      </w:r>
      <w:r w:rsidRPr="00041E5D">
        <w:t>Kohli</w:t>
      </w:r>
      <w:r w:rsidRPr="00041E5D">
        <w:t>與</w:t>
      </w:r>
      <w:r w:rsidRPr="00041E5D">
        <w:t>Melville</w:t>
      </w:r>
      <w:r w:rsidRPr="00041E5D">
        <w:t>提出數位創新分析的七大</w:t>
      </w:r>
      <w:r>
        <w:rPr>
          <w:rFonts w:hint="eastAsia"/>
        </w:rPr>
        <w:t>維度如</w:t>
      </w:r>
      <w:r w:rsidRPr="00C04712">
        <w:rPr>
          <w:rFonts w:hint="eastAsia"/>
          <w:color w:val="EE0000"/>
        </w:rPr>
        <w:t>圖</w:t>
      </w:r>
      <w:r w:rsidR="00D1560D" w:rsidRPr="00C04712">
        <w:rPr>
          <w:rFonts w:hint="eastAsia"/>
          <w:color w:val="EE0000"/>
        </w:rPr>
        <w:t>2.1-1</w:t>
      </w:r>
      <w:r w:rsidRPr="00041E5D">
        <w:t>，包含四項核心行動</w:t>
      </w:r>
      <w:r>
        <w:rPr>
          <w:rFonts w:hint="eastAsia"/>
        </w:rPr>
        <w:t>：</w:t>
      </w:r>
      <w:r w:rsidRPr="00EF54D8">
        <w:t>啟動</w:t>
      </w:r>
      <w:r w:rsidRPr="00EF54D8">
        <w:rPr>
          <w:rFonts w:hint="eastAsia"/>
        </w:rPr>
        <w:t>（</w:t>
      </w:r>
      <w:r w:rsidRPr="00EF54D8">
        <w:t>Initiate</w:t>
      </w:r>
      <w:r w:rsidRPr="00EF54D8">
        <w:rPr>
          <w:rFonts w:hint="eastAsia"/>
        </w:rPr>
        <w:t>）</w:t>
      </w:r>
      <w:r w:rsidRPr="00EF54D8">
        <w:t>、發展</w:t>
      </w:r>
      <w:r w:rsidRPr="00EF54D8">
        <w:rPr>
          <w:rFonts w:hint="eastAsia"/>
        </w:rPr>
        <w:t>（</w:t>
      </w:r>
      <w:r w:rsidRPr="00EF54D8">
        <w:t>Develop</w:t>
      </w:r>
      <w:r w:rsidRPr="00EF54D8">
        <w:rPr>
          <w:rFonts w:hint="eastAsia"/>
        </w:rPr>
        <w:t>）</w:t>
      </w:r>
      <w:r w:rsidRPr="00EF54D8">
        <w:t>、實施</w:t>
      </w:r>
      <w:r w:rsidRPr="00EF54D8">
        <w:rPr>
          <w:rFonts w:hint="eastAsia"/>
        </w:rPr>
        <w:t>（</w:t>
      </w:r>
      <w:r w:rsidRPr="00EF54D8">
        <w:t>Implement</w:t>
      </w:r>
      <w:r w:rsidRPr="00EF54D8">
        <w:rPr>
          <w:rFonts w:hint="eastAsia"/>
        </w:rPr>
        <w:t>）、</w:t>
      </w:r>
      <w:r w:rsidRPr="00EF54D8">
        <w:t>利用</w:t>
      </w:r>
      <w:r w:rsidRPr="00EF54D8">
        <w:rPr>
          <w:rFonts w:hint="eastAsia"/>
        </w:rPr>
        <w:t>（</w:t>
      </w:r>
      <w:r w:rsidRPr="00EF54D8">
        <w:t>Exploit</w:t>
      </w:r>
      <w:r w:rsidRPr="00EF54D8">
        <w:rPr>
          <w:rFonts w:hint="eastAsia"/>
        </w:rPr>
        <w:t>）</w:t>
      </w:r>
      <w:r>
        <w:rPr>
          <w:rFonts w:hint="eastAsia"/>
        </w:rPr>
        <w:t>，以及</w:t>
      </w:r>
      <w:r w:rsidRPr="00EF54D8">
        <w:t>內部組織環境</w:t>
      </w:r>
      <w:r w:rsidRPr="00EF54D8">
        <w:rPr>
          <w:rFonts w:hint="eastAsia"/>
        </w:rPr>
        <w:t>（</w:t>
      </w:r>
      <w:r w:rsidRPr="00EF54D8">
        <w:t xml:space="preserve">Internal </w:t>
      </w:r>
      <w:r w:rsidRPr="00EF54D8">
        <w:rPr>
          <w:rFonts w:hint="eastAsia"/>
        </w:rPr>
        <w:t>O</w:t>
      </w:r>
      <w:r w:rsidRPr="00EF54D8">
        <w:t xml:space="preserve">rganizational </w:t>
      </w:r>
      <w:r w:rsidRPr="00EF54D8">
        <w:rPr>
          <w:rFonts w:hint="eastAsia"/>
        </w:rPr>
        <w:t>E</w:t>
      </w:r>
      <w:r w:rsidRPr="00EF54D8">
        <w:t>nvironment</w:t>
      </w:r>
      <w:r w:rsidRPr="00EF54D8">
        <w:rPr>
          <w:rFonts w:hint="eastAsia"/>
        </w:rPr>
        <w:t>）、</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結果（</w:t>
      </w:r>
      <w:r w:rsidRPr="00EF54D8">
        <w:rPr>
          <w:rFonts w:hint="eastAsia"/>
        </w:rPr>
        <w:t>Outcomes</w:t>
      </w:r>
      <w:r w:rsidRPr="00EF54D8">
        <w:rPr>
          <w:rFonts w:hint="eastAsia"/>
        </w:rPr>
        <w:t>）</w:t>
      </w:r>
      <w:r>
        <w:rPr>
          <w:rFonts w:hint="eastAsia"/>
        </w:rPr>
        <w:t>等維度</w:t>
      </w:r>
      <w:r w:rsidRPr="00041E5D">
        <w:t>。</w:t>
      </w:r>
    </w:p>
    <w:p w14:paraId="29E3FF76" w14:textId="77777777" w:rsidR="003B4446" w:rsidRDefault="003B4446" w:rsidP="003B4446">
      <w:pPr>
        <w:pStyle w:val="aff"/>
        <w:ind w:firstLine="480"/>
      </w:pPr>
      <w:r w:rsidRPr="0081216A">
        <w:rPr>
          <w:noProof/>
        </w:rPr>
        <w:drawing>
          <wp:inline distT="0" distB="0" distL="0" distR="0" wp14:anchorId="4B62D597" wp14:editId="29A8D447">
            <wp:extent cx="4733593" cy="2594187"/>
            <wp:effectExtent l="0" t="0" r="0" b="0"/>
            <wp:docPr id="3798990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89909" name="圖片 3798990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741564" cy="2598555"/>
                    </a:xfrm>
                    <a:prstGeom prst="rect">
                      <a:avLst/>
                    </a:prstGeom>
                  </pic:spPr>
                </pic:pic>
              </a:graphicData>
            </a:graphic>
          </wp:inline>
        </w:drawing>
      </w:r>
    </w:p>
    <w:p w14:paraId="2ACC111C" w14:textId="655B4FD4" w:rsidR="003B4446" w:rsidRPr="008C2C70" w:rsidRDefault="00971C28" w:rsidP="00971C28">
      <w:pPr>
        <w:pStyle w:val="afff0"/>
      </w:pPr>
      <w:bookmarkStart w:id="14" w:name="_Toc200124924"/>
      <w:r>
        <w:rPr>
          <w:rFonts w:hint="eastAsia"/>
        </w:rPr>
        <w:t>圖</w:t>
      </w:r>
      <w:r>
        <w:rPr>
          <w:rFonts w:hint="eastAsia"/>
        </w:rPr>
        <w:t xml:space="preserve"> 2.1-</w:t>
      </w:r>
      <w:r>
        <w:fldChar w:fldCharType="begin"/>
      </w:r>
      <w:r>
        <w:instrText xml:space="preserve"> </w:instrText>
      </w:r>
      <w:r>
        <w:rPr>
          <w:rFonts w:hint="eastAsia"/>
        </w:rPr>
        <w:instrText xml:space="preserve">SEQ </w:instrText>
      </w:r>
      <w:r>
        <w:rPr>
          <w:rFonts w:hint="eastAsia"/>
        </w:rPr>
        <w:instrText>圖</w:instrText>
      </w:r>
      <w:r>
        <w:rPr>
          <w:rFonts w:hint="eastAsia"/>
        </w:rPr>
        <w:instrText>_2.1- \* ARABIC</w:instrText>
      </w:r>
      <w:r>
        <w:instrText xml:space="preserve"> </w:instrText>
      </w:r>
      <w:r>
        <w:fldChar w:fldCharType="separate"/>
      </w:r>
      <w:r w:rsidR="00EE408B">
        <w:rPr>
          <w:noProof/>
        </w:rPr>
        <w:t>1</w:t>
      </w:r>
      <w:r>
        <w:fldChar w:fldCharType="end"/>
      </w:r>
      <w:r w:rsidR="00B61E86">
        <w:rPr>
          <w:rFonts w:hint="eastAsia"/>
        </w:rPr>
        <w:t xml:space="preserve"> </w:t>
      </w:r>
      <w:r w:rsidR="003B4446" w:rsidRPr="008C2C70">
        <w:rPr>
          <w:rFonts w:hint="eastAsia"/>
        </w:rPr>
        <w:t>數位創新行動圖</w:t>
      </w:r>
      <w:bookmarkEnd w:id="14"/>
    </w:p>
    <w:p w14:paraId="71B91E55" w14:textId="5DF7ECC2" w:rsidR="003B4446" w:rsidRDefault="003B4446" w:rsidP="00D86832">
      <w:pPr>
        <w:pStyle w:val="151"/>
        <w:jc w:val="center"/>
      </w:pPr>
      <w:r w:rsidRPr="0081216A">
        <w:rPr>
          <w:rFonts w:hint="eastAsia"/>
        </w:rPr>
        <w:t>資料來源：</w:t>
      </w:r>
      <w:r w:rsidR="004F5772" w:rsidRPr="0081216A">
        <w:t xml:space="preserve"> </w:t>
      </w:r>
      <w:r w:rsidRPr="0081216A">
        <w:t>Kohli</w:t>
      </w:r>
      <w:r w:rsidR="00DC1399">
        <w:rPr>
          <w:rFonts w:hint="eastAsia"/>
        </w:rPr>
        <w:t>和</w:t>
      </w:r>
      <w:r w:rsidRPr="0081216A">
        <w:t>Melville</w:t>
      </w:r>
      <w:r w:rsidR="00D17DFE">
        <w:rPr>
          <w:rFonts w:hint="eastAsia"/>
        </w:rPr>
        <w:t>（</w:t>
      </w:r>
      <w:r w:rsidRPr="0081216A">
        <w:rPr>
          <w:rFonts w:hint="eastAsia"/>
        </w:rPr>
        <w:t>201</w:t>
      </w:r>
      <w:r w:rsidR="00A83FC8">
        <w:rPr>
          <w:rFonts w:hint="eastAsia"/>
        </w:rPr>
        <w:t>9</w:t>
      </w:r>
      <w:r w:rsidR="00D17DFE">
        <w:rPr>
          <w:rFonts w:hint="eastAsia"/>
        </w:rPr>
        <w:t>）</w:t>
      </w:r>
    </w:p>
    <w:p w14:paraId="65CDA7CD" w14:textId="5558AC0E" w:rsidR="003B4446" w:rsidRDefault="003B4446" w:rsidP="003B4446">
      <w:pPr>
        <w:pStyle w:val="15"/>
        <w:ind w:firstLine="480"/>
      </w:pPr>
      <w:r w:rsidRPr="00350A27">
        <w:rPr>
          <w:rFonts w:hint="eastAsia"/>
          <w:color w:val="EE0000"/>
        </w:rPr>
        <w:t>表</w:t>
      </w:r>
      <w:r w:rsidR="00CF6CC9" w:rsidRPr="00350A27">
        <w:rPr>
          <w:rFonts w:hint="eastAsia"/>
          <w:color w:val="EE0000"/>
        </w:rPr>
        <w:t>2.1-</w:t>
      </w:r>
      <w:r w:rsidR="00D7714F" w:rsidRPr="00350A27">
        <w:rPr>
          <w:rFonts w:hint="eastAsia"/>
          <w:color w:val="EE0000"/>
        </w:rPr>
        <w:t>2</w:t>
      </w:r>
      <w:r>
        <w:rPr>
          <w:rFonts w:hint="eastAsia"/>
        </w:rPr>
        <w:t>詳述了各行動對應內容，如</w:t>
      </w:r>
      <w:r w:rsidRPr="00041E5D">
        <w:t>啟動強調知識吸收與</w:t>
      </w:r>
      <w:r>
        <w:rPr>
          <w:rFonts w:hint="eastAsia"/>
        </w:rPr>
        <w:t>創新</w:t>
      </w:r>
      <w:r w:rsidRPr="00041E5D">
        <w:t>機會辨識；發展涵蓋系統設計與調整；實施</w:t>
      </w:r>
      <w:r>
        <w:rPr>
          <w:rFonts w:hint="eastAsia"/>
        </w:rPr>
        <w:t>說明</w:t>
      </w:r>
      <w:r w:rsidRPr="00041E5D">
        <w:t>技術與流程的整合；利用則關注資源延伸與價值實現。</w:t>
      </w:r>
      <w:r w:rsidRPr="006123C0">
        <w:t>這四項行動並非依循固定順序</w:t>
      </w:r>
      <w:r>
        <w:rPr>
          <w:rFonts w:hint="eastAsia"/>
        </w:rPr>
        <w:t>、</w:t>
      </w:r>
      <w:r w:rsidRPr="006123C0">
        <w:t>也不一定同時出現，實務上</w:t>
      </w:r>
      <w:r>
        <w:rPr>
          <w:rFonts w:hint="eastAsia"/>
        </w:rPr>
        <w:t>時</w:t>
      </w:r>
      <w:r w:rsidRPr="006123C0">
        <w:t>常</w:t>
      </w:r>
      <w:r>
        <w:rPr>
          <w:rFonts w:hint="eastAsia"/>
        </w:rPr>
        <w:t>互相</w:t>
      </w:r>
      <w:r w:rsidRPr="006123C0">
        <w:t>交錯與重疊</w:t>
      </w:r>
      <w:r>
        <w:rPr>
          <w:rFonts w:hint="eastAsia"/>
        </w:rPr>
        <w:t>，而數位創新</w:t>
      </w:r>
      <w:r w:rsidRPr="0061624E">
        <w:t>亦</w:t>
      </w:r>
      <w:r>
        <w:rPr>
          <w:rFonts w:hint="eastAsia"/>
        </w:rPr>
        <w:t>與組織</w:t>
      </w:r>
      <w:r w:rsidRPr="0061624E">
        <w:t>的</w:t>
      </w:r>
      <w:r w:rsidRPr="00DA48EE">
        <w:rPr>
          <w:color w:val="EE0000"/>
        </w:rPr>
        <w:t>內部策略、文化、知識基礎與外部環境如市場需求與競爭態勢</w:t>
      </w:r>
      <w:r w:rsidRPr="00DA48EE">
        <w:rPr>
          <w:rFonts w:hint="eastAsia"/>
          <w:color w:val="EE0000"/>
        </w:rPr>
        <w:t>相互影響</w:t>
      </w:r>
      <w:r w:rsidRPr="0061624E">
        <w:t>。此</w:t>
      </w:r>
      <w:r>
        <w:rPr>
          <w:rFonts w:hint="eastAsia"/>
        </w:rPr>
        <w:t>分析維度</w:t>
      </w:r>
      <w:r w:rsidRPr="0061624E">
        <w:t>有助於</w:t>
      </w:r>
      <w:r>
        <w:rPr>
          <w:rFonts w:hint="eastAsia"/>
        </w:rPr>
        <w:t>企業</w:t>
      </w:r>
      <w:r w:rsidRPr="0061624E">
        <w:t>掌握數位創新的實踐樣態，</w:t>
      </w:r>
      <w:r w:rsidRPr="00041E5D">
        <w:t>亦凸顯其與組織條件共構</w:t>
      </w:r>
      <w:r w:rsidRPr="0061624E">
        <w:t>、持續演化的特性</w:t>
      </w:r>
      <w:r w:rsidR="00BE0547">
        <w:fldChar w:fldCharType="begin"/>
      </w:r>
      <w:r w:rsidR="00BE0547">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BE0547">
        <w:fldChar w:fldCharType="separate"/>
      </w:r>
      <w:r w:rsidR="00BE0547">
        <w:rPr>
          <w:noProof/>
        </w:rPr>
        <w:t>(Kohli &amp; Melville, 2019)</w:t>
      </w:r>
      <w:r w:rsidR="00BE0547">
        <w:fldChar w:fldCharType="end"/>
      </w:r>
      <w:r w:rsidRPr="00041E5D">
        <w:t>。</w:t>
      </w:r>
    </w:p>
    <w:p w14:paraId="1DAB464E" w14:textId="77777777" w:rsidR="003B4446" w:rsidRPr="007B5A87" w:rsidRDefault="003B4446" w:rsidP="003B4446">
      <w:pPr>
        <w:pStyle w:val="15"/>
        <w:ind w:firstLine="480"/>
      </w:pPr>
      <w:r>
        <w:rPr>
          <w:rFonts w:hint="eastAsia"/>
        </w:rPr>
        <w:t>學者</w:t>
      </w:r>
      <w:r w:rsidRPr="006C2BB4">
        <w:t>Kohli</w:t>
      </w:r>
      <w:r w:rsidRPr="006C2BB4">
        <w:t>與</w:t>
      </w:r>
      <w:r w:rsidRPr="006C2BB4">
        <w:t>Melville</w:t>
      </w:r>
      <w:r>
        <w:rPr>
          <w:rFonts w:hint="eastAsia"/>
        </w:rPr>
        <w:t>進一步</w:t>
      </w:r>
      <w:r w:rsidRPr="00C2668B">
        <w:t>分析過往文獻後指出數位創新領域的知識累積尚不均衡</w:t>
      </w:r>
      <w:r>
        <w:rPr>
          <w:rFonts w:hint="eastAsia"/>
        </w:rPr>
        <w:t>，</w:t>
      </w:r>
      <w:r w:rsidRPr="00EF54D8">
        <w:t>發展</w:t>
      </w:r>
      <w:r w:rsidRPr="00EF54D8">
        <w:rPr>
          <w:rFonts w:hint="eastAsia"/>
        </w:rPr>
        <w:t>（</w:t>
      </w:r>
      <w:r w:rsidRPr="00EF54D8">
        <w:t>Develop</w:t>
      </w:r>
      <w:r w:rsidRPr="00EF54D8">
        <w:rPr>
          <w:rFonts w:hint="eastAsia"/>
        </w:rPr>
        <w:t>）</w:t>
      </w:r>
      <w:r>
        <w:rPr>
          <w:rFonts w:hint="eastAsia"/>
        </w:rPr>
        <w:t>、</w:t>
      </w:r>
      <w:r w:rsidRPr="00EF54D8">
        <w:t>實施</w:t>
      </w:r>
      <w:r w:rsidRPr="00EF54D8">
        <w:rPr>
          <w:rFonts w:hint="eastAsia"/>
        </w:rPr>
        <w:t>（</w:t>
      </w:r>
      <w:r w:rsidRPr="00EF54D8">
        <w:t>Implement</w:t>
      </w:r>
      <w:r w:rsidRPr="00EF54D8">
        <w:rPr>
          <w:rFonts w:hint="eastAsia"/>
        </w:rPr>
        <w:t>）</w:t>
      </w:r>
      <w:r>
        <w:rPr>
          <w:rFonts w:hint="eastAsia"/>
        </w:rPr>
        <w:t>與</w:t>
      </w:r>
      <w:r w:rsidRPr="00EF54D8">
        <w:t>外部競爭環境</w:t>
      </w:r>
      <w:r w:rsidRPr="00EF54D8">
        <w:rPr>
          <w:rFonts w:hint="eastAsia"/>
        </w:rPr>
        <w:t>（</w:t>
      </w:r>
      <w:r w:rsidRPr="00EF54D8">
        <w:t xml:space="preserve">External </w:t>
      </w:r>
      <w:r w:rsidRPr="00EF54D8">
        <w:rPr>
          <w:rFonts w:hint="eastAsia"/>
        </w:rPr>
        <w:lastRenderedPageBreak/>
        <w:t>C</w:t>
      </w:r>
      <w:r w:rsidRPr="00EF54D8">
        <w:t xml:space="preserve">ompetitive </w:t>
      </w:r>
      <w:r w:rsidRPr="00EF54D8">
        <w:rPr>
          <w:rFonts w:hint="eastAsia"/>
        </w:rPr>
        <w:t>E</w:t>
      </w:r>
      <w:r w:rsidRPr="00EF54D8">
        <w:t>nvironment</w:t>
      </w:r>
      <w:r w:rsidRPr="00EF54D8">
        <w:rPr>
          <w:rFonts w:hint="eastAsia"/>
        </w:rPr>
        <w:t>）</w:t>
      </w:r>
      <w:r>
        <w:rPr>
          <w:rFonts w:hint="eastAsia"/>
        </w:rPr>
        <w:t>等維度得到較多關注，而其他四維度的研究則存在諸多研究空白，說明了</w:t>
      </w:r>
      <w:r w:rsidRPr="006C2BB4">
        <w:t>數位創新尚處於理論與實務發展不均衡的狀態。</w:t>
      </w:r>
    </w:p>
    <w:p w14:paraId="4EB4E837" w14:textId="13605B50" w:rsidR="003B4446" w:rsidRPr="0069589E" w:rsidRDefault="00B75F4F" w:rsidP="00524AAA">
      <w:pPr>
        <w:pStyle w:val="affc"/>
      </w:pPr>
      <w:bookmarkStart w:id="15" w:name="_Toc200124907"/>
      <w:r w:rsidRPr="00DD5DCD">
        <w:rPr>
          <w:rFonts w:hint="eastAsia"/>
        </w:rPr>
        <w:t>表</w:t>
      </w:r>
      <w:r w:rsidRPr="00DD5DCD">
        <w:rPr>
          <w:rFonts w:hint="eastAsia"/>
        </w:rPr>
        <w:t xml:space="preserve"> 2.1-</w:t>
      </w:r>
      <w:r w:rsidRPr="00DD5DCD">
        <w:fldChar w:fldCharType="begin"/>
      </w:r>
      <w:r w:rsidRPr="00DD5DCD">
        <w:instrText xml:space="preserve"> </w:instrText>
      </w:r>
      <w:r w:rsidRPr="00DD5DCD">
        <w:rPr>
          <w:rFonts w:hint="eastAsia"/>
        </w:rPr>
        <w:instrText xml:space="preserve">SEQ </w:instrText>
      </w:r>
      <w:r w:rsidRPr="00DD5DCD">
        <w:rPr>
          <w:rFonts w:hint="eastAsia"/>
        </w:rPr>
        <w:instrText>表</w:instrText>
      </w:r>
      <w:r w:rsidRPr="00DD5DCD">
        <w:rPr>
          <w:rFonts w:hint="eastAsia"/>
        </w:rPr>
        <w:instrText>_2.1- \* ARABIC</w:instrText>
      </w:r>
      <w:r w:rsidRPr="00DD5DCD">
        <w:instrText xml:space="preserve"> </w:instrText>
      </w:r>
      <w:r w:rsidRPr="00DD5DCD">
        <w:fldChar w:fldCharType="separate"/>
      </w:r>
      <w:r w:rsidR="00EE408B">
        <w:rPr>
          <w:noProof/>
        </w:rPr>
        <w:t>2</w:t>
      </w:r>
      <w:r w:rsidRPr="00DD5DCD">
        <w:fldChar w:fldCharType="end"/>
      </w:r>
      <w:r w:rsidR="00D129C7">
        <w:rPr>
          <w:rFonts w:hint="eastAsia"/>
        </w:rPr>
        <w:t xml:space="preserve"> </w:t>
      </w:r>
      <w:r w:rsidR="003B4446" w:rsidRPr="00DD5DCD">
        <w:rPr>
          <w:rFonts w:hint="eastAsia"/>
        </w:rPr>
        <w:t>數位創新七維度分析表</w:t>
      </w:r>
      <w:bookmarkEnd w:id="15"/>
    </w:p>
    <w:tbl>
      <w:tblPr>
        <w:tblStyle w:val="aff1"/>
        <w:tblW w:w="0" w:type="auto"/>
        <w:tblLook w:val="04A0" w:firstRow="1" w:lastRow="0" w:firstColumn="1" w:lastColumn="0" w:noHBand="0" w:noVBand="1"/>
      </w:tblPr>
      <w:tblGrid>
        <w:gridCol w:w="1838"/>
        <w:gridCol w:w="6458"/>
      </w:tblGrid>
      <w:tr w:rsidR="003B4446" w14:paraId="2C31814B" w14:textId="77777777" w:rsidTr="0008650E">
        <w:tc>
          <w:tcPr>
            <w:tcW w:w="1838" w:type="dxa"/>
            <w:vAlign w:val="center"/>
          </w:tcPr>
          <w:p w14:paraId="0D3D6392" w14:textId="77777777" w:rsidR="003B4446" w:rsidRPr="006A58BE" w:rsidRDefault="003B4446" w:rsidP="0008650E">
            <w:pPr>
              <w:pStyle w:val="15"/>
              <w:ind w:firstLineChars="0" w:firstLine="0"/>
              <w:jc w:val="center"/>
            </w:pPr>
            <w:r w:rsidRPr="006A58BE">
              <w:rPr>
                <w:rFonts w:hint="eastAsia"/>
              </w:rPr>
              <w:t>行動</w:t>
            </w:r>
          </w:p>
        </w:tc>
        <w:tc>
          <w:tcPr>
            <w:tcW w:w="6458" w:type="dxa"/>
            <w:vAlign w:val="center"/>
          </w:tcPr>
          <w:p w14:paraId="07218680" w14:textId="77777777" w:rsidR="003B4446" w:rsidRPr="006A58BE" w:rsidRDefault="003B4446" w:rsidP="0008650E">
            <w:pPr>
              <w:pStyle w:val="15"/>
              <w:ind w:firstLineChars="0" w:firstLine="0"/>
              <w:jc w:val="center"/>
            </w:pPr>
            <w:r w:rsidRPr="006A58BE">
              <w:rPr>
                <w:rFonts w:hint="eastAsia"/>
              </w:rPr>
              <w:t>說明</w:t>
            </w:r>
          </w:p>
        </w:tc>
      </w:tr>
      <w:tr w:rsidR="003B4446" w14:paraId="4840F3BE" w14:textId="77777777" w:rsidTr="0008650E">
        <w:tc>
          <w:tcPr>
            <w:tcW w:w="1838" w:type="dxa"/>
            <w:vAlign w:val="center"/>
          </w:tcPr>
          <w:p w14:paraId="0239D4D8" w14:textId="77777777" w:rsidR="003B4446" w:rsidRPr="00CB4B4D" w:rsidRDefault="003B4446" w:rsidP="0008650E">
            <w:pPr>
              <w:pStyle w:val="15"/>
              <w:ind w:firstLineChars="0" w:firstLine="0"/>
              <w:jc w:val="center"/>
              <w:rPr>
                <w:color w:val="000000" w:themeColor="text1"/>
              </w:rPr>
            </w:pPr>
            <w:r w:rsidRPr="00CB4B4D">
              <w:rPr>
                <w:color w:val="000000" w:themeColor="text1"/>
              </w:rPr>
              <w:t>啟動</w:t>
            </w:r>
          </w:p>
        </w:tc>
        <w:tc>
          <w:tcPr>
            <w:tcW w:w="6458" w:type="dxa"/>
          </w:tcPr>
          <w:p w14:paraId="7FA71797" w14:textId="77777777" w:rsidR="003B4446" w:rsidRPr="00B830BD" w:rsidRDefault="003B4446" w:rsidP="00B830BD">
            <w:pPr>
              <w:pStyle w:val="151"/>
            </w:pPr>
            <w:r w:rsidRPr="00B830BD">
              <w:t>識別、吸收與應用來自內外</w:t>
            </w:r>
            <w:r w:rsidRPr="00B830BD">
              <w:rPr>
                <w:rFonts w:hint="eastAsia"/>
              </w:rPr>
              <w:t>知識，</w:t>
            </w:r>
            <w:r w:rsidRPr="00B830BD">
              <w:t>捕捉創新</w:t>
            </w:r>
            <w:r w:rsidRPr="00B830BD">
              <w:rPr>
                <w:rFonts w:hint="eastAsia"/>
              </w:rPr>
              <w:t>問題與</w:t>
            </w:r>
            <w:r w:rsidRPr="00B830BD">
              <w:t>機會。</w:t>
            </w:r>
          </w:p>
        </w:tc>
      </w:tr>
      <w:tr w:rsidR="003B4446" w14:paraId="375B7FDC" w14:textId="77777777" w:rsidTr="0008650E">
        <w:tc>
          <w:tcPr>
            <w:tcW w:w="1838" w:type="dxa"/>
            <w:vAlign w:val="center"/>
          </w:tcPr>
          <w:p w14:paraId="7ED3A28D" w14:textId="77777777" w:rsidR="003B4446" w:rsidRPr="00CB4B4D" w:rsidRDefault="003B4446" w:rsidP="0008650E">
            <w:pPr>
              <w:pStyle w:val="15"/>
              <w:ind w:firstLineChars="0" w:firstLine="0"/>
              <w:jc w:val="center"/>
              <w:rPr>
                <w:color w:val="000000" w:themeColor="text1"/>
              </w:rPr>
            </w:pPr>
            <w:r w:rsidRPr="00CB4B4D">
              <w:rPr>
                <w:color w:val="000000" w:themeColor="text1"/>
              </w:rPr>
              <w:t>發展</w:t>
            </w:r>
          </w:p>
        </w:tc>
        <w:tc>
          <w:tcPr>
            <w:tcW w:w="6458" w:type="dxa"/>
          </w:tcPr>
          <w:p w14:paraId="180FF5F5" w14:textId="77777777" w:rsidR="003B4446" w:rsidRPr="00B830BD" w:rsidRDefault="003B4446" w:rsidP="00B830BD">
            <w:pPr>
              <w:pStyle w:val="151"/>
            </w:pPr>
            <w:r w:rsidRPr="00B830BD">
              <w:t>設計與開發</w:t>
            </w:r>
            <w:r w:rsidRPr="00B830BD">
              <w:rPr>
                <w:rFonts w:hint="eastAsia"/>
              </w:rPr>
              <w:t>技術與資訊系統</w:t>
            </w:r>
            <w:r w:rsidRPr="00B830BD">
              <w:t>，客製化</w:t>
            </w:r>
            <w:r w:rsidRPr="00B830BD">
              <w:rPr>
                <w:rFonts w:hint="eastAsia"/>
              </w:rPr>
              <w:t>或</w:t>
            </w:r>
            <w:r w:rsidRPr="00B830BD">
              <w:t>採用</w:t>
            </w:r>
            <w:r w:rsidRPr="00B830BD">
              <w:rPr>
                <w:rFonts w:hint="eastAsia"/>
              </w:rPr>
              <w:t>既</w:t>
            </w:r>
            <w:r w:rsidRPr="00B830BD">
              <w:t>有解決方案。</w:t>
            </w:r>
          </w:p>
        </w:tc>
      </w:tr>
      <w:tr w:rsidR="003B4446" w14:paraId="3264A428" w14:textId="77777777" w:rsidTr="0008650E">
        <w:tc>
          <w:tcPr>
            <w:tcW w:w="1838" w:type="dxa"/>
            <w:vAlign w:val="center"/>
          </w:tcPr>
          <w:p w14:paraId="4C44FC2E" w14:textId="77777777" w:rsidR="003B4446" w:rsidRPr="00CB4B4D" w:rsidRDefault="003B4446" w:rsidP="0008650E">
            <w:pPr>
              <w:pStyle w:val="15"/>
              <w:ind w:firstLineChars="0" w:firstLine="0"/>
              <w:jc w:val="center"/>
              <w:rPr>
                <w:color w:val="000000" w:themeColor="text1"/>
              </w:rPr>
            </w:pPr>
            <w:r w:rsidRPr="00CB4B4D">
              <w:rPr>
                <w:color w:val="000000" w:themeColor="text1"/>
              </w:rPr>
              <w:t>實施</w:t>
            </w:r>
          </w:p>
        </w:tc>
        <w:tc>
          <w:tcPr>
            <w:tcW w:w="6458" w:type="dxa"/>
          </w:tcPr>
          <w:p w14:paraId="0D8B41B6" w14:textId="77777777" w:rsidR="003B4446" w:rsidRPr="00B830BD" w:rsidRDefault="003B4446" w:rsidP="00B830BD">
            <w:pPr>
              <w:pStyle w:val="151"/>
            </w:pPr>
            <w:r w:rsidRPr="00B830BD">
              <w:t>安裝、維護技術，整合組織流程、進行培訓與制度建構。</w:t>
            </w:r>
          </w:p>
        </w:tc>
      </w:tr>
      <w:tr w:rsidR="003B4446" w14:paraId="7C07A144" w14:textId="77777777" w:rsidTr="0008650E">
        <w:tc>
          <w:tcPr>
            <w:tcW w:w="1838" w:type="dxa"/>
            <w:vAlign w:val="center"/>
          </w:tcPr>
          <w:p w14:paraId="59FA5F7B" w14:textId="77777777" w:rsidR="003B4446" w:rsidRPr="00CB4B4D" w:rsidRDefault="003B4446" w:rsidP="0008650E">
            <w:pPr>
              <w:pStyle w:val="15"/>
              <w:ind w:firstLineChars="0" w:firstLine="0"/>
              <w:jc w:val="center"/>
              <w:rPr>
                <w:color w:val="000000" w:themeColor="text1"/>
              </w:rPr>
            </w:pPr>
            <w:r w:rsidRPr="00CB4B4D">
              <w:rPr>
                <w:color w:val="000000" w:themeColor="text1"/>
              </w:rPr>
              <w:t>利用</w:t>
            </w:r>
          </w:p>
        </w:tc>
        <w:tc>
          <w:tcPr>
            <w:tcW w:w="6458" w:type="dxa"/>
          </w:tcPr>
          <w:p w14:paraId="752DE06D" w14:textId="77777777" w:rsidR="003B4446" w:rsidRPr="00B830BD" w:rsidRDefault="003B4446" w:rsidP="00B830BD">
            <w:pPr>
              <w:pStyle w:val="151"/>
            </w:pPr>
            <w:r w:rsidRPr="00B830BD">
              <w:t>重用既有系統與資料，以創造新價值或新應用場景。</w:t>
            </w:r>
          </w:p>
        </w:tc>
      </w:tr>
      <w:tr w:rsidR="003B4446" w14:paraId="22EE62CF" w14:textId="77777777" w:rsidTr="0008650E">
        <w:tc>
          <w:tcPr>
            <w:tcW w:w="1838" w:type="dxa"/>
            <w:vAlign w:val="center"/>
          </w:tcPr>
          <w:p w14:paraId="4BC2AEA8" w14:textId="77777777" w:rsidR="003B4446" w:rsidRPr="00CB4B4D" w:rsidRDefault="003B4446" w:rsidP="0008650E">
            <w:pPr>
              <w:pStyle w:val="15"/>
              <w:ind w:firstLineChars="0" w:firstLine="0"/>
              <w:jc w:val="center"/>
              <w:rPr>
                <w:color w:val="000000" w:themeColor="text1"/>
              </w:rPr>
            </w:pPr>
            <w:r w:rsidRPr="00126212">
              <w:rPr>
                <w:color w:val="000000" w:themeColor="text1"/>
              </w:rPr>
              <w:t>內部組織環境</w:t>
            </w:r>
          </w:p>
        </w:tc>
        <w:tc>
          <w:tcPr>
            <w:tcW w:w="6458" w:type="dxa"/>
            <w:vAlign w:val="center"/>
          </w:tcPr>
          <w:p w14:paraId="06B32DBD" w14:textId="77777777" w:rsidR="003B4446" w:rsidRPr="00B830BD" w:rsidRDefault="003B4446" w:rsidP="00B830BD">
            <w:pPr>
              <w:pStyle w:val="151"/>
            </w:pPr>
            <w:r w:rsidRPr="00B830BD">
              <w:rPr>
                <w:rFonts w:hint="eastAsia"/>
              </w:rPr>
              <w:t>商業</w:t>
            </w:r>
            <w:r w:rsidRPr="00B830BD">
              <w:t>策略、</w:t>
            </w:r>
            <w:r w:rsidRPr="00B830BD">
              <w:rPr>
                <w:rFonts w:hint="eastAsia"/>
              </w:rPr>
              <w:t>組織</w:t>
            </w:r>
            <w:r w:rsidRPr="00B830BD">
              <w:t>文化、知識</w:t>
            </w:r>
            <w:r w:rsidRPr="00B830BD">
              <w:rPr>
                <w:rFonts w:hint="eastAsia"/>
              </w:rPr>
              <w:t>、資源、既有</w:t>
            </w:r>
            <w:r w:rsidRPr="00B830BD">
              <w:t>制度</w:t>
            </w:r>
            <w:r w:rsidRPr="00B830BD">
              <w:rPr>
                <w:rFonts w:hint="eastAsia"/>
              </w:rPr>
              <w:t>與運作機制</w:t>
            </w:r>
            <w:r w:rsidRPr="00B830BD">
              <w:t>。</w:t>
            </w:r>
          </w:p>
        </w:tc>
      </w:tr>
      <w:tr w:rsidR="003B4446" w14:paraId="6E9CC937" w14:textId="77777777" w:rsidTr="0008650E">
        <w:tc>
          <w:tcPr>
            <w:tcW w:w="1838" w:type="dxa"/>
            <w:vAlign w:val="center"/>
          </w:tcPr>
          <w:p w14:paraId="2E516D0D" w14:textId="77777777" w:rsidR="003B4446" w:rsidRPr="00CB4B4D" w:rsidRDefault="003B4446" w:rsidP="0008650E">
            <w:pPr>
              <w:pStyle w:val="15"/>
              <w:ind w:firstLineChars="0" w:firstLine="0"/>
              <w:jc w:val="center"/>
              <w:rPr>
                <w:color w:val="000000" w:themeColor="text1"/>
              </w:rPr>
            </w:pPr>
            <w:r w:rsidRPr="00126212">
              <w:rPr>
                <w:color w:val="000000" w:themeColor="text1"/>
              </w:rPr>
              <w:t>外部競爭環境</w:t>
            </w:r>
          </w:p>
        </w:tc>
        <w:tc>
          <w:tcPr>
            <w:tcW w:w="6458" w:type="dxa"/>
            <w:vAlign w:val="center"/>
          </w:tcPr>
          <w:p w14:paraId="04D15B00" w14:textId="77777777" w:rsidR="003B4446" w:rsidRPr="00B830BD" w:rsidRDefault="003B4446" w:rsidP="00B830BD">
            <w:pPr>
              <w:pStyle w:val="151"/>
            </w:pPr>
            <w:r w:rsidRPr="00B830BD">
              <w:t>組織所面對</w:t>
            </w:r>
            <w:r w:rsidRPr="00B830BD">
              <w:rPr>
                <w:rFonts w:hint="eastAsia"/>
              </w:rPr>
              <w:t>之</w:t>
            </w:r>
            <w:r w:rsidRPr="00B830BD">
              <w:t>市場</w:t>
            </w:r>
            <w:r w:rsidRPr="00B830BD">
              <w:rPr>
                <w:rFonts w:hint="eastAsia"/>
              </w:rPr>
              <w:t>變化、商業機會、產業趨勢</w:t>
            </w:r>
            <w:r w:rsidRPr="00B830BD">
              <w:t>與消費者行為等外部變因。</w:t>
            </w:r>
          </w:p>
        </w:tc>
      </w:tr>
      <w:tr w:rsidR="003B4446" w14:paraId="228E8A3C" w14:textId="77777777" w:rsidTr="0008650E">
        <w:tc>
          <w:tcPr>
            <w:tcW w:w="1838" w:type="dxa"/>
            <w:vAlign w:val="center"/>
          </w:tcPr>
          <w:p w14:paraId="0FE0485B" w14:textId="77777777" w:rsidR="003B4446" w:rsidRPr="00CB4B4D" w:rsidRDefault="003B4446" w:rsidP="0008650E">
            <w:pPr>
              <w:pStyle w:val="15"/>
              <w:ind w:firstLineChars="0" w:firstLine="0"/>
              <w:jc w:val="center"/>
              <w:rPr>
                <w:color w:val="000000" w:themeColor="text1"/>
              </w:rPr>
            </w:pPr>
            <w:r>
              <w:rPr>
                <w:rFonts w:hint="eastAsia"/>
              </w:rPr>
              <w:t>結果</w:t>
            </w:r>
          </w:p>
        </w:tc>
        <w:tc>
          <w:tcPr>
            <w:tcW w:w="6458" w:type="dxa"/>
            <w:vAlign w:val="center"/>
          </w:tcPr>
          <w:p w14:paraId="2A448AD3" w14:textId="77777777" w:rsidR="003B4446" w:rsidRPr="00B830BD" w:rsidRDefault="003B4446" w:rsidP="00B830BD">
            <w:pPr>
              <w:pStyle w:val="151"/>
            </w:pPr>
            <w:r w:rsidRPr="00B830BD">
              <w:t>因數位創新而產生</w:t>
            </w:r>
            <w:r w:rsidRPr="00B830BD">
              <w:rPr>
                <w:rFonts w:hint="eastAsia"/>
              </w:rPr>
              <w:t>之預計或實際</w:t>
            </w:r>
            <w:r w:rsidRPr="00B830BD">
              <w:t>流程、產品或服務等</w:t>
            </w:r>
            <w:r w:rsidRPr="00B830BD">
              <w:rPr>
                <w:rFonts w:hint="eastAsia"/>
              </w:rPr>
              <w:t>結</w:t>
            </w:r>
            <w:r w:rsidRPr="00B830BD">
              <w:t>果。</w:t>
            </w:r>
          </w:p>
        </w:tc>
      </w:tr>
    </w:tbl>
    <w:p w14:paraId="5159E182" w14:textId="18F6029D" w:rsidR="003B4446" w:rsidRDefault="003B4446" w:rsidP="00775427">
      <w:pPr>
        <w:pStyle w:val="151"/>
        <w:jc w:val="center"/>
      </w:pPr>
      <w:r>
        <w:rPr>
          <w:rFonts w:hint="eastAsia"/>
        </w:rPr>
        <w:t>資料來源：</w:t>
      </w:r>
      <w:r w:rsidRPr="00415174">
        <w:t>Kohli</w:t>
      </w:r>
      <w:r w:rsidR="00E46C79">
        <w:rPr>
          <w:rFonts w:hint="eastAsia"/>
        </w:rPr>
        <w:t>和</w:t>
      </w:r>
      <w:r w:rsidRPr="00415174">
        <w:t>Melville</w:t>
      </w:r>
      <w:r w:rsidR="0001673F">
        <w:rPr>
          <w:rFonts w:hint="eastAsia"/>
        </w:rPr>
        <w:t>（</w:t>
      </w:r>
      <w:r>
        <w:rPr>
          <w:rFonts w:hint="eastAsia"/>
        </w:rPr>
        <w:t>201</w:t>
      </w:r>
      <w:r w:rsidR="0049343E">
        <w:rPr>
          <w:rFonts w:hint="eastAsia"/>
        </w:rPr>
        <w:t>9</w:t>
      </w:r>
      <w:r w:rsidR="0001673F">
        <w:rPr>
          <w:rFonts w:hint="eastAsia"/>
        </w:rPr>
        <w:t>）</w:t>
      </w:r>
    </w:p>
    <w:p w14:paraId="002D1D89" w14:textId="77777777" w:rsidR="003B4446" w:rsidRDefault="003B4446" w:rsidP="003639DE">
      <w:pPr>
        <w:pStyle w:val="3"/>
      </w:pPr>
      <w:bookmarkStart w:id="16" w:name="_Toc200404478"/>
      <w:r w:rsidRPr="004652D7">
        <w:rPr>
          <w:rFonts w:hint="eastAsia"/>
        </w:rPr>
        <w:t>2.</w:t>
      </w:r>
      <w:r>
        <w:rPr>
          <w:rFonts w:hint="eastAsia"/>
        </w:rPr>
        <w:t>1</w:t>
      </w:r>
      <w:r w:rsidRPr="004652D7">
        <w:rPr>
          <w:rFonts w:hint="eastAsia"/>
        </w:rPr>
        <w:t xml:space="preserve">.2 </w:t>
      </w:r>
      <w:r w:rsidRPr="004652D7">
        <w:rPr>
          <w:rFonts w:hint="eastAsia"/>
        </w:rPr>
        <w:t>數位創新與組織之關係</w:t>
      </w:r>
      <w:bookmarkEnd w:id="16"/>
    </w:p>
    <w:p w14:paraId="5DD2B40F" w14:textId="3CAFE5D8" w:rsidR="003B4446" w:rsidRDefault="003B4446" w:rsidP="003B4446">
      <w:pPr>
        <w:pStyle w:val="15"/>
        <w:ind w:firstLine="480"/>
      </w:pPr>
      <w:r w:rsidRPr="006C2BB4">
        <w:t>數位創新日益成為企業</w:t>
      </w:r>
      <w:r>
        <w:rPr>
          <w:rFonts w:hint="eastAsia"/>
        </w:rPr>
        <w:t>提升競爭力的策略核心</w:t>
      </w:r>
      <w:r w:rsidRPr="006C2BB4">
        <w:t>，</w:t>
      </w:r>
      <w:r>
        <w:rPr>
          <w:rFonts w:hint="eastAsia"/>
        </w:rPr>
        <w:t>但</w:t>
      </w:r>
      <w:r w:rsidRPr="006C2BB4">
        <w:t>實踐過程中仍面臨諸多挑戰</w:t>
      </w:r>
      <w:r>
        <w:rPr>
          <w:rFonts w:hint="eastAsia"/>
        </w:rPr>
        <w:t>，</w:t>
      </w:r>
      <w:r w:rsidRPr="00D85366">
        <w:t>企業積極投入資源以</w:t>
      </w:r>
      <w:r>
        <w:rPr>
          <w:rFonts w:hint="eastAsia"/>
        </w:rPr>
        <w:t>縮短</w:t>
      </w:r>
      <w:r w:rsidRPr="00D85366">
        <w:t>數位落差</w:t>
      </w:r>
      <w:r>
        <w:rPr>
          <w:rFonts w:hint="eastAsia"/>
        </w:rPr>
        <w:t>（</w:t>
      </w:r>
      <w:r>
        <w:rPr>
          <w:rFonts w:hint="eastAsia"/>
        </w:rPr>
        <w:t>D</w:t>
      </w:r>
      <w:r w:rsidRPr="00F814D6">
        <w:t xml:space="preserve">igital </w:t>
      </w:r>
      <w:r>
        <w:rPr>
          <w:rFonts w:hint="eastAsia"/>
        </w:rPr>
        <w:t>D</w:t>
      </w:r>
      <w:r w:rsidRPr="00F814D6">
        <w:t>ivide</w:t>
      </w:r>
      <w:r>
        <w:rPr>
          <w:rFonts w:hint="eastAsia"/>
        </w:rPr>
        <w:t>）</w:t>
      </w:r>
      <w:r w:rsidRPr="00D85366">
        <w:t>，但導入與價值實現</w:t>
      </w:r>
      <w:r>
        <w:rPr>
          <w:rFonts w:hint="eastAsia"/>
        </w:rPr>
        <w:t>方面</w:t>
      </w:r>
      <w:r w:rsidRPr="00D85366">
        <w:t>的準備仍顯不足</w:t>
      </w:r>
      <w:r w:rsidR="00D21367">
        <w:fldChar w:fldCharType="begin"/>
      </w:r>
      <w:r w:rsidR="005B3E30">
        <w:instrText xml:space="preserve"> ADDIN EN.CITE &lt;EndNote&gt;&lt;Cite&gt;&lt;Author&gt;Appio&lt;/Author&gt;&lt;Year&gt;2021&lt;/Year&gt;&lt;RecNum&gt;201&lt;/RecNum&gt;&lt;DisplayText&gt;(Appio et al., 2021)&lt;/DisplayText&gt;&lt;record&gt;&lt;rec-number&gt;201&lt;/rec-number&gt;&lt;foreign-keys&gt;&lt;key app="EN" db-id="r2e5zw95wvrp0oese9bpt2t4fvzdpxftd0rp" timestamp="1749023978" guid="2e2f9dfe-81b2-4b77-861a-26effeaab6fc"&gt;201&lt;/key&gt;&lt;/foreign-keys&gt;&lt;ref-type name="Journal Article"&gt;17&lt;/ref-type&gt;&lt;contributors&gt;&lt;authors&gt;&lt;author&gt;Appio, Francesco Paolo&lt;/author&gt;&lt;author&gt;Frattini, Federico&lt;/author&gt;&lt;author&gt;Petruzzelli, Antonio Messeni&lt;/author&gt;&lt;author&gt;Neirotti, Paolo&lt;/author&gt;&lt;/authors&gt;&lt;/contributors&gt;&lt;titles&gt;&lt;title&gt;Digital transformation and innovation management: A synthesis of existing research and an agenda for future studies&lt;/title&gt;&lt;secondary-title&gt;Journal of Product Innovation Management&lt;/secondary-title&gt;&lt;/titles&gt;&lt;periodical&gt;&lt;full-title&gt;Journal of Product Innovation Management&lt;/full-title&gt;&lt;/periodical&gt;&lt;pages&gt;4-20&lt;/pages&gt;&lt;volume&gt;38&lt;/volume&gt;&lt;number&gt;1&lt;/number&gt;&lt;dates&gt;&lt;year&gt;2021&lt;/year&gt;&lt;/dates&gt;&lt;isbn&gt;0737-6782&lt;/isbn&gt;&lt;urls&gt;&lt;/urls&gt;&lt;/record&gt;&lt;/Cite&gt;&lt;/EndNote&gt;</w:instrText>
      </w:r>
      <w:r w:rsidR="00D21367">
        <w:fldChar w:fldCharType="separate"/>
      </w:r>
      <w:r w:rsidR="00D21367">
        <w:rPr>
          <w:noProof/>
        </w:rPr>
        <w:t>(Appio et al., 2021)</w:t>
      </w:r>
      <w:r w:rsidR="00D21367">
        <w:fldChar w:fldCharType="end"/>
      </w:r>
      <w:r w:rsidRPr="006C2BB4">
        <w:t>。數位創新並非僅仰賴技術，而須</w:t>
      </w:r>
      <w:r>
        <w:rPr>
          <w:rFonts w:hint="eastAsia"/>
        </w:rPr>
        <w:t>企業</w:t>
      </w:r>
      <w:r w:rsidRPr="006C2BB4">
        <w:t>整合資本、人才與知識等多元能力才能發揮實質效益</w:t>
      </w:r>
      <w:r w:rsidR="00FE39B8">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 </w:instrText>
      </w:r>
      <w:r w:rsidR="005B3E30">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DATA </w:instrText>
      </w:r>
      <w:r w:rsidR="005B3E30">
        <w:fldChar w:fldCharType="end"/>
      </w:r>
      <w:r w:rsidR="00FE39B8">
        <w:fldChar w:fldCharType="separate"/>
      </w:r>
      <w:r w:rsidR="00FE39B8">
        <w:rPr>
          <w:noProof/>
        </w:rPr>
        <w:t>(Shen et al., 2022; Teece, 2018)</w:t>
      </w:r>
      <w:r w:rsidR="00FE39B8">
        <w:fldChar w:fldCharType="end"/>
      </w:r>
      <w:r w:rsidRPr="006C2BB4">
        <w:t>。</w:t>
      </w:r>
    </w:p>
    <w:p w14:paraId="7752927E" w14:textId="77777777" w:rsidR="003B4446" w:rsidRPr="008B62C8" w:rsidRDefault="003B4446" w:rsidP="00DD7A93">
      <w:pPr>
        <w:pStyle w:val="a"/>
      </w:pPr>
      <w:r w:rsidRPr="008B62C8">
        <w:rPr>
          <w:rFonts w:hint="eastAsia"/>
        </w:rPr>
        <w:t>知識學習與創新管理</w:t>
      </w:r>
    </w:p>
    <w:p w14:paraId="35CADB58" w14:textId="491D755C" w:rsidR="003B4446" w:rsidRDefault="003B4446" w:rsidP="003B4446">
      <w:pPr>
        <w:pStyle w:val="15"/>
        <w:ind w:firstLine="480"/>
      </w:pPr>
      <w:r>
        <w:rPr>
          <w:rFonts w:hint="eastAsia"/>
        </w:rPr>
        <w:t>多位學者認為，</w:t>
      </w:r>
      <w:r w:rsidRPr="00E36CB3">
        <w:t>知識學習與</w:t>
      </w:r>
      <w:r>
        <w:rPr>
          <w:rFonts w:hint="eastAsia"/>
        </w:rPr>
        <w:t>知識</w:t>
      </w:r>
      <w:r w:rsidRPr="00E36CB3">
        <w:t>管理是數位創新的核心驅動力。企業必須強化內部員工的數位技能，並鼓勵</w:t>
      </w:r>
      <w:r w:rsidRPr="00EC3284">
        <w:t>主動探索技術應用潛力</w:t>
      </w:r>
      <w:r w:rsidRPr="00E36CB3">
        <w:t>。此外，跨部門協作與外部夥伴的知識</w:t>
      </w:r>
      <w:r>
        <w:rPr>
          <w:rFonts w:hint="eastAsia"/>
        </w:rPr>
        <w:t>共享也被視為是重要的創新動能</w:t>
      </w:r>
      <w:r w:rsidRPr="00E36CB3">
        <w:t>，</w:t>
      </w:r>
      <w:r>
        <w:rPr>
          <w:rFonts w:hint="eastAsia"/>
        </w:rPr>
        <w:t>組織應</w:t>
      </w:r>
      <w:r w:rsidRPr="00E36CB3">
        <w:t>整合多元知識來源，</w:t>
      </w:r>
      <w:r>
        <w:rPr>
          <w:rFonts w:hint="eastAsia"/>
        </w:rPr>
        <w:t>以</w:t>
      </w:r>
      <w:r w:rsidRPr="00E36CB3">
        <w:t>強化創新</w:t>
      </w:r>
      <w:r w:rsidRPr="002C1D4C">
        <w:t>創新彈性與組織應變能力</w:t>
      </w:r>
      <w:r w:rsidR="00496A49">
        <w:fldChar w:fldCharType="begin"/>
      </w:r>
      <w:r w:rsidR="00496A49">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496A49">
        <w:fldChar w:fldCharType="separate"/>
      </w:r>
      <w:r w:rsidR="00496A49">
        <w:rPr>
          <w:noProof/>
        </w:rPr>
        <w:t xml:space="preserve">(Kohli &amp; Melville, 2019; Nylén &amp; </w:t>
      </w:r>
      <w:r w:rsidR="00496A49">
        <w:rPr>
          <w:noProof/>
        </w:rPr>
        <w:lastRenderedPageBreak/>
        <w:t>Holmström, 2015)</w:t>
      </w:r>
      <w:r w:rsidR="00496A49">
        <w:fldChar w:fldCharType="end"/>
      </w:r>
      <w:r w:rsidRPr="00E36CB3">
        <w:t>。</w:t>
      </w:r>
    </w:p>
    <w:p w14:paraId="424D8447" w14:textId="77777777" w:rsidR="003B4446" w:rsidRPr="00F36292" w:rsidRDefault="003B4446" w:rsidP="00DD7A93">
      <w:pPr>
        <w:pStyle w:val="a"/>
      </w:pPr>
      <w:r w:rsidRPr="00F36292">
        <w:rPr>
          <w:rFonts w:hint="eastAsia"/>
        </w:rPr>
        <w:t>組織文化與制度背景</w:t>
      </w:r>
    </w:p>
    <w:p w14:paraId="34A6045C" w14:textId="7090BB99" w:rsidR="003B4446" w:rsidRDefault="003B4446" w:rsidP="003B4446">
      <w:pPr>
        <w:pStyle w:val="15"/>
        <w:ind w:firstLine="480"/>
      </w:pPr>
      <w:r w:rsidRPr="003210A3">
        <w:t>數位創新</w:t>
      </w:r>
      <w:r>
        <w:rPr>
          <w:rFonts w:hint="eastAsia"/>
        </w:rPr>
        <w:t>與</w:t>
      </w:r>
      <w:r w:rsidRPr="003210A3">
        <w:t>組織</w:t>
      </w:r>
      <w:r>
        <w:rPr>
          <w:rFonts w:hint="eastAsia"/>
        </w:rPr>
        <w:t>文化和</w:t>
      </w:r>
      <w:r w:rsidRPr="003210A3">
        <w:t>制度背景</w:t>
      </w:r>
      <w:r>
        <w:rPr>
          <w:rFonts w:hint="eastAsia"/>
        </w:rPr>
        <w:t>相互交織</w:t>
      </w:r>
      <w:r w:rsidRPr="003210A3">
        <w:t>。</w:t>
      </w:r>
      <w:r w:rsidRPr="003210A3">
        <w:t>Kohl</w:t>
      </w:r>
      <w:r w:rsidRPr="003210A3">
        <w:t>與</w:t>
      </w:r>
      <w:r w:rsidRPr="003210A3">
        <w:t>Melville</w:t>
      </w:r>
      <w:r w:rsidRPr="003210A3">
        <w:t>指出，數位創新往往嵌入於組織的</w:t>
      </w:r>
      <w:r>
        <w:rPr>
          <w:rFonts w:hint="eastAsia"/>
        </w:rPr>
        <w:t>I</w:t>
      </w:r>
      <w:r w:rsidRPr="003210A3">
        <w:t>T</w:t>
      </w:r>
      <w:r w:rsidRPr="003210A3">
        <w:t>策略中</w:t>
      </w:r>
      <w:r>
        <w:rPr>
          <w:rFonts w:hint="eastAsia"/>
        </w:rPr>
        <w:t>，</w:t>
      </w:r>
      <w:r w:rsidRPr="00282F8C">
        <w:t>並受到商業策略、組織文化與運作模式的形塑，這些</w:t>
      </w:r>
      <w:r w:rsidRPr="00494637">
        <w:rPr>
          <w:rFonts w:hint="eastAsia"/>
          <w:color w:val="EE0000"/>
        </w:rPr>
        <w:t>組織</w:t>
      </w:r>
      <w:r w:rsidRPr="00494637">
        <w:rPr>
          <w:color w:val="EE0000"/>
        </w:rPr>
        <w:t>背景不僅影響創新方向，亦可能被</w:t>
      </w:r>
      <w:r w:rsidRPr="00494637">
        <w:rPr>
          <w:rFonts w:hint="eastAsia"/>
          <w:color w:val="EE0000"/>
        </w:rPr>
        <w:t>創新</w:t>
      </w:r>
      <w:r w:rsidRPr="00494637">
        <w:rPr>
          <w:color w:val="EE0000"/>
        </w:rPr>
        <w:t>實踐過程所重塑</w:t>
      </w:r>
      <w:r w:rsidR="00E42055">
        <w:rPr>
          <w:color w:val="EE0000"/>
        </w:rPr>
        <w:fldChar w:fldCharType="begin"/>
      </w:r>
      <w:r w:rsidR="00E42055">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E42055">
        <w:rPr>
          <w:color w:val="EE0000"/>
        </w:rPr>
        <w:fldChar w:fldCharType="separate"/>
      </w:r>
      <w:r w:rsidR="00E42055">
        <w:rPr>
          <w:noProof/>
          <w:color w:val="EE0000"/>
        </w:rPr>
        <w:t>(Kohli &amp; Melville, 2019)</w:t>
      </w:r>
      <w:r w:rsidR="00E42055">
        <w:rPr>
          <w:color w:val="EE0000"/>
        </w:rPr>
        <w:fldChar w:fldCharType="end"/>
      </w:r>
      <w:r>
        <w:rPr>
          <w:rFonts w:hint="eastAsia"/>
        </w:rPr>
        <w:t>。</w:t>
      </w:r>
      <w:r w:rsidRPr="003210A3">
        <w:t>Hinings</w:t>
      </w:r>
      <w:r w:rsidRPr="003210A3">
        <w:t>等人</w:t>
      </w:r>
      <w:r>
        <w:rPr>
          <w:rFonts w:hint="eastAsia"/>
        </w:rPr>
        <w:t>亦</w:t>
      </w:r>
      <w:r w:rsidRPr="003210A3">
        <w:t>強調</w:t>
      </w:r>
      <w:r w:rsidRPr="003210A3">
        <w:rPr>
          <w:color w:val="EE0000"/>
        </w:rPr>
        <w:t>組織行為與制度環境</w:t>
      </w:r>
      <w:r w:rsidRPr="003210A3">
        <w:t>密切交織，</w:t>
      </w:r>
      <w:r>
        <w:rPr>
          <w:rFonts w:hint="eastAsia"/>
        </w:rPr>
        <w:t>若</w:t>
      </w:r>
      <w:r w:rsidRPr="00297A52">
        <w:rPr>
          <w:color w:val="EE0000"/>
        </w:rPr>
        <w:t>不考慮制度背景的影響，就無法理解組織</w:t>
      </w:r>
      <w:r>
        <w:rPr>
          <w:rFonts w:hint="eastAsia"/>
          <w:color w:val="EE0000"/>
        </w:rPr>
        <w:t>。</w:t>
      </w:r>
      <w:r w:rsidRPr="003210A3">
        <w:t>數位創新往往挑戰</w:t>
      </w:r>
      <w:r>
        <w:rPr>
          <w:rFonts w:hint="eastAsia"/>
        </w:rPr>
        <w:t>既有組織</w:t>
      </w:r>
      <w:r w:rsidRPr="003210A3">
        <w:t>制度，並</w:t>
      </w:r>
      <w:r>
        <w:rPr>
          <w:rFonts w:hint="eastAsia"/>
        </w:rPr>
        <w:t>牽動</w:t>
      </w:r>
      <w:r w:rsidRPr="003210A3">
        <w:t>關於合法性與規範的新議題</w:t>
      </w:r>
      <w:r w:rsidR="005B3E30">
        <w:fldChar w:fldCharType="begin"/>
      </w:r>
      <w:r w:rsidR="005B3E30">
        <w:instrText xml:space="preserve"> ADDIN EN.CITE &lt;EndNote&gt;&lt;Cite&gt;&lt;Author&gt;Hinings&lt;/Author&gt;&lt;Year&gt;2018&lt;/Year&gt;&lt;RecNum&gt;194&lt;/RecNum&gt;&lt;DisplayText&gt;(Hinings et al., 2018)&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EndNote&gt;</w:instrText>
      </w:r>
      <w:r w:rsidR="005B3E30">
        <w:fldChar w:fldCharType="separate"/>
      </w:r>
      <w:r w:rsidR="005B3E30">
        <w:rPr>
          <w:noProof/>
        </w:rPr>
        <w:t>(Hinings et al., 2018)</w:t>
      </w:r>
      <w:r w:rsidR="005B3E30">
        <w:fldChar w:fldCharType="end"/>
      </w:r>
      <w:r>
        <w:rPr>
          <w:rFonts w:hint="eastAsia"/>
        </w:rPr>
        <w:t>，為了讓數位創新能夠被大眾使用和接受、技術得以實現、規範及制度能約束和協調參與者的行動，</w:t>
      </w:r>
      <w:r w:rsidRPr="003210A3">
        <w:t>須設計</w:t>
      </w:r>
      <w:r>
        <w:rPr>
          <w:rFonts w:hint="eastAsia"/>
        </w:rPr>
        <w:t>具約束力卻</w:t>
      </w:r>
      <w:r w:rsidRPr="003210A3">
        <w:t>不壓抑創新潛力的治理機制</w: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 </w:instrTex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DATA </w:instrText>
      </w:r>
      <w:r w:rsidR="009A171E">
        <w:fldChar w:fldCharType="end"/>
      </w:r>
      <w:r w:rsidR="009A171E">
        <w:fldChar w:fldCharType="separate"/>
      </w:r>
      <w:r w:rsidR="009A171E">
        <w:rPr>
          <w:noProof/>
        </w:rPr>
        <w:t>(Svahn et al., 2017; Wareham et al., 2014)</w:t>
      </w:r>
      <w:r w:rsidR="009A171E">
        <w:fldChar w:fldCharType="end"/>
      </w:r>
      <w:r>
        <w:rPr>
          <w:rFonts w:hint="eastAsia"/>
        </w:rPr>
        <w:t>。部分</w:t>
      </w:r>
      <w:r w:rsidRPr="003210A3">
        <w:t>技術建構</w:t>
      </w:r>
      <w:r>
        <w:rPr>
          <w:rFonts w:hint="eastAsia"/>
        </w:rPr>
        <w:t>者</w:t>
      </w:r>
      <w:r w:rsidR="005709B5">
        <w:rPr>
          <w:rFonts w:hint="eastAsia"/>
        </w:rPr>
        <w:t>則</w:t>
      </w:r>
      <w:r w:rsidRPr="000177E0">
        <w:rPr>
          <w:color w:val="EE0000"/>
        </w:rPr>
        <w:t>將</w:t>
      </w:r>
      <w:r w:rsidRPr="000177E0">
        <w:rPr>
          <w:rFonts w:hint="eastAsia"/>
          <w:color w:val="EE0000"/>
        </w:rPr>
        <w:t>規範、</w:t>
      </w:r>
      <w:r w:rsidRPr="000177E0">
        <w:rPr>
          <w:color w:val="EE0000"/>
        </w:rPr>
        <w:t>價值與邏輯注入系統設計中</w:t>
      </w:r>
      <w:r w:rsidR="00D807E8">
        <w:rPr>
          <w:color w:val="EE0000"/>
        </w:rPr>
        <w:fldChar w:fldCharType="begin"/>
      </w:r>
      <w:r w:rsidR="00496A49">
        <w:rPr>
          <w:color w:val="EE0000"/>
        </w:rPr>
        <w:instrText xml:space="preserve"> ADDIN EN.CITE &lt;EndNote&gt;&lt;Cite&gt;&lt;Author&gt;Gawer&lt;/Author&gt;&lt;Year&gt;2013&lt;/Year&gt;&lt;RecNum&gt;206&lt;/RecNum&gt;&lt;DisplayText&gt;(Gawer &amp;amp; Phillips, 2013; Orlikowski &amp;amp; Scott, 2008)&lt;/DisplayText&gt;&lt;record&gt;&lt;rec-number&gt;206&lt;/rec-number&gt;&lt;foreign-keys&gt;&lt;key app="EN" db-id="r2e5zw95wvrp0oese9bpt2t4fvzdpxftd0rp" timestamp="1749024914" guid="8cef766f-df53-4f10-a8a3-8dd0f6a65a92"&gt;206&lt;/key&gt;&lt;/foreign-keys&gt;&lt;ref-type name="Journal Article"&gt;17&lt;/ref-type&gt;&lt;contributors&gt;&lt;authors&gt;&lt;author&gt;Gawer, Annabelle&lt;/author&gt;&lt;author&gt;Phillips, Nelson&lt;/author&gt;&lt;/authors&gt;&lt;/contributors&gt;&lt;titles&gt;&lt;title&gt;Institutional work as logics shift: The case of Intel’s transformation to platform leader&lt;/title&gt;&lt;secondary-title&gt;Organization studies&lt;/secondary-title&gt;&lt;/titles&gt;&lt;periodical&gt;&lt;full-title&gt;Organization Studies&lt;/full-title&gt;&lt;/periodical&gt;&lt;pages&gt;1035-1071&lt;/pages&gt;&lt;volume&gt;34&lt;/volume&gt;&lt;number&gt;8&lt;/number&gt;&lt;dates&gt;&lt;year&gt;2013&lt;/year&gt;&lt;/dates&gt;&lt;isbn&gt;0170-8406&lt;/isbn&gt;&lt;urls&gt;&lt;/urls&gt;&lt;/record&gt;&lt;/Cite&gt;&lt;Cite&gt;&lt;Author&gt;Orlikowski&lt;/Author&gt;&lt;Year&gt;2008&lt;/Year&gt;&lt;RecNum&gt;205&lt;/RecNum&gt;&lt;record&gt;&lt;rec-number&gt;205&lt;/rec-number&gt;&lt;foreign-keys&gt;&lt;key app="EN" db-id="r2e5zw95wvrp0oese9bpt2t4fvzdpxftd0rp" timestamp="1749024850" guid="a9d7ba60-bb23-4ea9-bd79-c96643dcf7e6"&gt;205&lt;/key&gt;&lt;/foreign-keys&gt;&lt;ref-type name="Journal Article"&gt;17&lt;/ref-type&gt;&lt;contributors&gt;&lt;authors&gt;&lt;author&gt;Orlikowski, Wanda J&lt;/author&gt;&lt;author&gt;Scott, Susan V&lt;/author&gt;&lt;/authors&gt;&lt;/contributors&gt;&lt;titles&gt;&lt;title&gt;10 sociomateriality: challenging the separation of technology, work and organization&lt;/title&gt;&lt;secondary-title&gt;Academy of Management annals&lt;/secondary-title&gt;&lt;/titles&gt;&lt;periodical&gt;&lt;full-title&gt;Academy of Management annals&lt;/full-title&gt;&lt;/periodical&gt;&lt;pages&gt;433-474&lt;/pages&gt;&lt;volume&gt;2&lt;/volume&gt;&lt;number&gt;1&lt;/number&gt;&lt;dates&gt;&lt;year&gt;2008&lt;/year&gt;&lt;/dates&gt;&lt;isbn&gt;1941-6520&lt;/isbn&gt;&lt;urls&gt;&lt;/urls&gt;&lt;/record&gt;&lt;/Cite&gt;&lt;/EndNote&gt;</w:instrText>
      </w:r>
      <w:r w:rsidR="00D807E8">
        <w:rPr>
          <w:color w:val="EE0000"/>
        </w:rPr>
        <w:fldChar w:fldCharType="separate"/>
      </w:r>
      <w:r w:rsidR="00D807E8">
        <w:rPr>
          <w:noProof/>
          <w:color w:val="EE0000"/>
        </w:rPr>
        <w:t>(Gawer &amp; Phillips, 2013; Orlikowski &amp; Scott, 2008)</w:t>
      </w:r>
      <w:r w:rsidR="00D807E8">
        <w:rPr>
          <w:color w:val="EE0000"/>
        </w:rPr>
        <w:fldChar w:fldCharType="end"/>
      </w:r>
      <w:r>
        <w:rPr>
          <w:rFonts w:hint="eastAsia"/>
        </w:rPr>
        <w:t>，</w:t>
      </w:r>
      <w:r w:rsidRPr="00427C73">
        <w:t>例如蘋果</w:t>
      </w:r>
      <w:r w:rsidRPr="00427C73">
        <w:rPr>
          <w:rFonts w:hint="eastAsia"/>
        </w:rPr>
        <w:t>（</w:t>
      </w:r>
      <w:r w:rsidRPr="00427C73">
        <w:rPr>
          <w:rFonts w:hint="eastAsia"/>
        </w:rPr>
        <w:t>Apple</w:t>
      </w:r>
      <w:r w:rsidRPr="00427C73">
        <w:rPr>
          <w:rFonts w:hint="eastAsia"/>
        </w:rPr>
        <w:t>）</w:t>
      </w:r>
      <w:r w:rsidRPr="00427C73">
        <w:t>即透過</w:t>
      </w:r>
      <w:r w:rsidRPr="00427C73">
        <w:t>App Store</w:t>
      </w:r>
      <w:r w:rsidRPr="00427C73">
        <w:rPr>
          <w:rFonts w:hint="eastAsia"/>
        </w:rPr>
        <w:t>建立</w:t>
      </w:r>
      <w:r w:rsidRPr="00427C73">
        <w:rPr>
          <w:rFonts w:hint="eastAsia"/>
        </w:rPr>
        <w:t>IOS</w:t>
      </w:r>
      <w:r w:rsidRPr="00427C73">
        <w:rPr>
          <w:rFonts w:hint="eastAsia"/>
        </w:rPr>
        <w:t>應用程式開發</w:t>
      </w:r>
      <w:r w:rsidRPr="00427C73">
        <w:t>規範與審查機制，</w:t>
      </w:r>
      <w:r w:rsidRPr="00427C73">
        <w:rPr>
          <w:rFonts w:hint="eastAsia"/>
        </w:rPr>
        <w:t>此類</w:t>
      </w:r>
      <w:r w:rsidRPr="00427C73">
        <w:t>以技術為媒介的治理行動，讓企業在技術選擇、合作模式與治理策略之間進行動態協調</w:t>
      </w:r>
      <w:r w:rsidRPr="003210A3">
        <w:t>。</w:t>
      </w:r>
    </w:p>
    <w:p w14:paraId="60021815" w14:textId="24FCD2A2" w:rsidR="003B4446" w:rsidRPr="00CD08E0" w:rsidRDefault="003B4446" w:rsidP="003B4446">
      <w:pPr>
        <w:pStyle w:val="15"/>
        <w:ind w:firstLine="480"/>
      </w:pPr>
      <w:r w:rsidRPr="00E25653">
        <w:t>數位創新不僅體現於技術導入或</w:t>
      </w:r>
      <w:r>
        <w:rPr>
          <w:rFonts w:hint="eastAsia"/>
        </w:rPr>
        <w:t>標準</w:t>
      </w:r>
      <w:r w:rsidRPr="00E25653">
        <w:t>流程</w:t>
      </w:r>
      <w:r>
        <w:rPr>
          <w:rFonts w:hint="eastAsia"/>
        </w:rPr>
        <w:t>調整</w:t>
      </w:r>
      <w:r w:rsidRPr="00E25653">
        <w:t>，更深層地反映</w:t>
      </w:r>
      <w:r>
        <w:rPr>
          <w:rFonts w:hint="eastAsia"/>
        </w:rPr>
        <w:t>組織於</w:t>
      </w:r>
      <w:r w:rsidRPr="00E25653">
        <w:t>動態環境中整合資源、調整策略與重塑制度的能力</w:t>
      </w:r>
      <w:r>
        <w:rPr>
          <w:rFonts w:hint="eastAsia"/>
        </w:rPr>
        <w:t>，</w:t>
      </w:r>
      <w:r w:rsidR="00E01E4F">
        <w:rPr>
          <w:rFonts w:hint="eastAsia"/>
        </w:rPr>
        <w:t>更</w:t>
      </w:r>
      <w:r>
        <w:rPr>
          <w:rFonts w:hint="eastAsia"/>
        </w:rPr>
        <w:t>跳脫單一事件框架，強調</w:t>
      </w:r>
      <w:r w:rsidRPr="00E25653">
        <w:t>多構面、多階段的連續實踐過程。理解</w:t>
      </w:r>
      <w:r w:rsidRPr="00436F80">
        <w:rPr>
          <w:color w:val="EE0000"/>
        </w:rPr>
        <w:t>數位創新應回歸至組織、環境、制度</w:t>
      </w:r>
      <w:r w:rsidRPr="00436F80">
        <w:rPr>
          <w:rFonts w:hint="eastAsia"/>
          <w:color w:val="EE0000"/>
        </w:rPr>
        <w:t>等多維度</w:t>
      </w:r>
      <w:r w:rsidRPr="00436F80">
        <w:rPr>
          <w:color w:val="EE0000"/>
        </w:rPr>
        <w:t>交織的整體脈絡</w:t>
      </w:r>
      <w:r w:rsidRPr="00E25653">
        <w:t>，</w:t>
      </w:r>
      <w:r>
        <w:rPr>
          <w:rFonts w:hint="eastAsia"/>
        </w:rPr>
        <w:t>本研究以數位創新理論為基礎，用以</w:t>
      </w:r>
      <w:r w:rsidRPr="00E25653">
        <w:t>後續探討</w:t>
      </w:r>
      <w:r w:rsidRPr="009536DF">
        <w:t>Frontier.cool</w:t>
      </w:r>
      <w:r>
        <w:rPr>
          <w:rFonts w:hint="eastAsia"/>
        </w:rPr>
        <w:t>所推出之</w:t>
      </w:r>
      <w:r w:rsidRPr="00E25653">
        <w:t>數位平台</w:t>
      </w:r>
      <w:r>
        <w:rPr>
          <w:rFonts w:hint="eastAsia"/>
        </w:rPr>
        <w:t>發展歷程與組織實踐，</w:t>
      </w:r>
      <w:r w:rsidRPr="005B6D1A">
        <w:t>進一步剖析數位技術如何在情境中產生</w:t>
      </w:r>
      <w:r>
        <w:rPr>
          <w:rFonts w:hint="eastAsia"/>
        </w:rPr>
        <w:t>創新效果</w:t>
      </w:r>
      <w:r w:rsidRPr="00E25653">
        <w:t>。</w:t>
      </w:r>
      <w:r>
        <w:br w:type="page"/>
      </w:r>
    </w:p>
    <w:p w14:paraId="708862AA" w14:textId="7AA8F16D" w:rsidR="00ED04CB" w:rsidRDefault="00ED04CB" w:rsidP="00ED04CB">
      <w:pPr>
        <w:pStyle w:val="2"/>
      </w:pPr>
      <w:bookmarkStart w:id="17" w:name="_Toc198803538"/>
      <w:bookmarkStart w:id="18" w:name="_Toc200404479"/>
      <w:r>
        <w:rPr>
          <w:rFonts w:hint="eastAsia"/>
        </w:rPr>
        <w:lastRenderedPageBreak/>
        <w:t>2.</w:t>
      </w:r>
      <w:r w:rsidR="00153A82">
        <w:rPr>
          <w:rFonts w:hint="eastAsia"/>
        </w:rPr>
        <w:t>2</w:t>
      </w:r>
      <w:r>
        <w:rPr>
          <w:rFonts w:hint="eastAsia"/>
        </w:rPr>
        <w:t xml:space="preserve"> </w:t>
      </w:r>
      <w:r w:rsidRPr="002071AB">
        <w:rPr>
          <w:rFonts w:hint="eastAsia"/>
        </w:rPr>
        <w:t>制定</w:t>
      </w:r>
      <w:r>
        <w:rPr>
          <w:rFonts w:hint="eastAsia"/>
        </w:rPr>
        <w:t>（</w:t>
      </w:r>
      <w:r w:rsidRPr="002071AB">
        <w:rPr>
          <w:rFonts w:hint="eastAsia"/>
        </w:rPr>
        <w:t>Enactment</w:t>
      </w:r>
      <w:r>
        <w:rPr>
          <w:rFonts w:hint="eastAsia"/>
        </w:rPr>
        <w:t>）</w:t>
      </w:r>
      <w:bookmarkEnd w:id="17"/>
      <w:bookmarkEnd w:id="18"/>
    </w:p>
    <w:p w14:paraId="3B3E068C" w14:textId="66648D23" w:rsidR="00ED04CB" w:rsidRDefault="00ED04CB" w:rsidP="00ED04CB">
      <w:pPr>
        <w:pStyle w:val="3"/>
      </w:pPr>
      <w:bookmarkStart w:id="19" w:name="_Toc198803539"/>
      <w:bookmarkStart w:id="20" w:name="_Toc200404480"/>
      <w:r>
        <w:rPr>
          <w:rFonts w:hint="eastAsia"/>
        </w:rPr>
        <w:t>2.</w:t>
      </w:r>
      <w:r w:rsidR="003A5E28">
        <w:rPr>
          <w:rFonts w:hint="eastAsia"/>
        </w:rPr>
        <w:t>2</w:t>
      </w:r>
      <w:r>
        <w:rPr>
          <w:rFonts w:hint="eastAsia"/>
        </w:rPr>
        <w:t xml:space="preserve">.1 </w:t>
      </w:r>
      <w:bookmarkEnd w:id="19"/>
      <w:r w:rsidRPr="00362A89">
        <w:rPr>
          <w:rFonts w:hint="eastAsia"/>
        </w:rPr>
        <w:t>制定起源與基本</w:t>
      </w:r>
      <w:r>
        <w:rPr>
          <w:rFonts w:hint="eastAsia"/>
        </w:rPr>
        <w:t>定義</w:t>
      </w:r>
      <w:bookmarkEnd w:id="20"/>
    </w:p>
    <w:p w14:paraId="558E0D30" w14:textId="4AA59442" w:rsidR="00ED04CB" w:rsidRDefault="00ED04CB" w:rsidP="00ED04CB">
      <w:pPr>
        <w:pStyle w:val="15"/>
        <w:ind w:firstLine="480"/>
      </w:pPr>
      <w:bookmarkStart w:id="21" w:name="_Hlk198909052"/>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w:t>
      </w:r>
      <w:r w:rsidR="00030B08">
        <w:rPr>
          <w:rFonts w:hint="eastAsia"/>
        </w:rPr>
        <w:t>在</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w:t>
      </w:r>
      <w:r w:rsidR="00C01B88">
        <w:rPr>
          <w:rFonts w:hint="eastAsia"/>
        </w:rPr>
        <w:t>組織成員的</w:t>
      </w:r>
      <w:r w:rsidRPr="00420BC0">
        <w:t>行動過程</w:t>
      </w:r>
      <w:r w:rsidR="005D4275">
        <w:rPr>
          <w:rFonts w:hint="eastAsia"/>
        </w:rPr>
        <w:t>中構成</w:t>
      </w:r>
      <w:r w:rsidR="00B90FAA">
        <w:rPr>
          <w:rFonts w:hint="eastAsia"/>
        </w:rPr>
        <w:t>其</w:t>
      </w:r>
      <w:r w:rsidRPr="00420BC0">
        <w:t>所處的環境</w:t>
      </w:r>
      <w:r>
        <w:rPr>
          <w:rFonts w:hint="eastAsia"/>
        </w:rPr>
        <w:t>，</w:t>
      </w:r>
      <w:r w:rsidRPr="00942703">
        <w:t>亦即</w:t>
      </w:r>
      <w:r w:rsidRPr="00A457E4">
        <w:rPr>
          <w:color w:val="EE0000"/>
        </w:rPr>
        <w:t>行動本身即構成環境的一部分</w:t>
      </w:r>
      <w:r>
        <w:rPr>
          <w:rFonts w:hint="eastAsia"/>
        </w:rPr>
        <w:t>。這顛覆了過去將環境視為獨立實體的概念，</w:t>
      </w:r>
      <w:r w:rsidR="00C25D0A" w:rsidRPr="00C25D0A">
        <w:t>轉而強調環境是透過行動</w:t>
      </w:r>
      <w:r w:rsidR="00773C7B">
        <w:rPr>
          <w:rFonts w:hint="eastAsia"/>
        </w:rPr>
        <w:t>所逐漸形成的</w:t>
      </w:r>
      <w:r w:rsidR="00C25D0A" w:rsidRPr="00C25D0A">
        <w:t>「被創造的現實」</w:t>
      </w:r>
      <w:r w:rsidRPr="00DB267A">
        <w:t>。</w:t>
      </w:r>
    </w:p>
    <w:p w14:paraId="036AA306" w14:textId="3A84B0A6" w:rsidR="000A420D" w:rsidRDefault="0006385F" w:rsidP="00ED04CB">
      <w:pPr>
        <w:pStyle w:val="15"/>
        <w:ind w:firstLine="480"/>
      </w:pPr>
      <w:r w:rsidRPr="0006385F">
        <w:t>在面對事件時，</w:t>
      </w:r>
      <w:r w:rsidR="00D340E5">
        <w:rPr>
          <w:rFonts w:hint="eastAsia"/>
        </w:rPr>
        <w:t>人們</w:t>
      </w:r>
      <w:r w:rsidRPr="0006385F">
        <w:t>常常在行動後</w:t>
      </w:r>
      <w:r w:rsidR="00102336">
        <w:rPr>
          <w:rFonts w:hint="eastAsia"/>
        </w:rPr>
        <w:t>才透</w:t>
      </w:r>
      <w:r w:rsidR="009D14E8" w:rsidRPr="009D14E8">
        <w:t>過語言與</w:t>
      </w:r>
      <w:r w:rsidR="00135A33">
        <w:rPr>
          <w:rFonts w:hint="eastAsia"/>
        </w:rPr>
        <w:t>回顧</w:t>
      </w:r>
      <w:r w:rsidR="009D14E8" w:rsidRPr="009D14E8">
        <w:t>行為痕跡進行詮釋與認知，</w:t>
      </w:r>
      <w:r w:rsidR="00967897" w:rsidRPr="00967897">
        <w:t>這是一種具有回顧特性</w:t>
      </w:r>
      <w:r w:rsidR="00CD206B" w:rsidRPr="00967897">
        <w:t>（</w:t>
      </w:r>
      <w:r w:rsidR="00CD206B" w:rsidRPr="00967897">
        <w:t>Retrospective</w:t>
      </w:r>
      <w:r w:rsidR="00CD206B" w:rsidRPr="00967897">
        <w:t>）</w:t>
      </w:r>
      <w:r w:rsidR="00967897" w:rsidRPr="00967897">
        <w:t>的認知歷程</w:t>
      </w:r>
      <w:r w:rsidR="00DD24F7">
        <w:rPr>
          <w:rFonts w:hint="eastAsia"/>
        </w:rPr>
        <w:t>，</w:t>
      </w:r>
      <w:r w:rsidR="00657E36" w:rsidRPr="00657E36">
        <w:t>而這種過程往往</w:t>
      </w:r>
      <w:r w:rsidR="00B83FF7">
        <w:rPr>
          <w:rFonts w:hint="eastAsia"/>
        </w:rPr>
        <w:t>持續的</w:t>
      </w:r>
      <w:r w:rsidR="00657E36" w:rsidRPr="00657E36">
        <w:t>交織著認知、情緒與想法，</w:t>
      </w:r>
      <w:r w:rsidR="00B83FF7">
        <w:rPr>
          <w:rFonts w:hint="eastAsia"/>
        </w:rPr>
        <w:t>是</w:t>
      </w:r>
      <w:r w:rsidR="00657E36" w:rsidRPr="00657E36">
        <w:t>一種持續演化的狀態</w:t>
      </w:r>
      <w:r w:rsidR="000A420D">
        <w:fldChar w:fldCharType="begin"/>
      </w:r>
      <w:r w:rsidR="000A420D">
        <w:rPr>
          <w:rFonts w:hint="eastAsia"/>
        </w:rPr>
        <w:instrText xml:space="preserve"> ADDIN EN.CITE &lt;EndNote&gt;&lt;Cite&gt;&lt;Author&gt;</w:instrText>
      </w:r>
      <w:r w:rsidR="000A420D">
        <w:rPr>
          <w:rFonts w:hint="eastAsia"/>
        </w:rPr>
        <w:instrText>何瑞萍</w:instrText>
      </w:r>
      <w:r w:rsidR="000A420D">
        <w:rPr>
          <w:rFonts w:hint="eastAsia"/>
        </w:rPr>
        <w:instrText>&lt;/Author&gt;&lt;Year&gt;2014&lt;/Year&gt;&lt;RecNum&gt;101&lt;/RecNum&gt;&lt;DisplayText&gt;(</w:instrText>
      </w:r>
      <w:r w:rsidR="000A420D">
        <w:rPr>
          <w:rFonts w:hint="eastAsia"/>
        </w:rPr>
        <w:instrText>何瑞萍</w:instrText>
      </w:r>
      <w:r w:rsidR="000A420D">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sidR="000A420D">
        <w:rPr>
          <w:rFonts w:hint="eastAsia"/>
        </w:rPr>
        <w:instrText>何瑞萍</w:instrText>
      </w:r>
      <w:r w:rsidR="000A420D">
        <w:rPr>
          <w:rFonts w:hint="eastAsia"/>
        </w:rPr>
        <w:instrText>&lt;/author&gt;&lt;/authors&gt;&lt;/contributors&gt;&lt;titles&gt;&lt;title&gt;Dervin</w:instrText>
      </w:r>
      <w:r w:rsidR="000A420D">
        <w:rPr>
          <w:rFonts w:hint="eastAsia"/>
        </w:rPr>
        <w:instrText>與</w:instrText>
      </w:r>
      <w:r w:rsidR="000A420D">
        <w:rPr>
          <w:rFonts w:hint="eastAsia"/>
        </w:rPr>
        <w:instrText>Weick</w:instrText>
      </w:r>
      <w:r w:rsidR="000A420D">
        <w:rPr>
          <w:rFonts w:hint="eastAsia"/>
        </w:rPr>
        <w:instrText>意義建構理論之分析與比較</w:instrText>
      </w:r>
      <w:r w:rsidR="000A420D">
        <w:rPr>
          <w:rFonts w:hint="eastAsia"/>
        </w:rPr>
        <w:instrText>&lt;/title&gt;&lt;secondary-title&gt;</w:instrText>
      </w:r>
      <w:r w:rsidR="000A420D">
        <w:rPr>
          <w:rFonts w:hint="eastAsia"/>
        </w:rPr>
        <w:instrText>大學圖書館</w:instrText>
      </w:r>
      <w:r w:rsidR="000A420D">
        <w:rPr>
          <w:rFonts w:hint="eastAsia"/>
        </w:rPr>
        <w:instrText>&lt;/secondary-title&gt;&lt;translated-title&gt;Analysis and Comparison of Two Theories: Dervin&amp;apos;s Sense-Making and Weick&amp;apos;s Sensemaking&lt;/translated-title&gt;&lt;/titles&gt;&lt;periodical&gt;&lt;full-title&gt;</w:instrText>
      </w:r>
      <w:r w:rsidR="000A420D">
        <w:rPr>
          <w:rFonts w:hint="eastAsia"/>
        </w:rPr>
        <w:instrText>大學圖書館</w:instrText>
      </w:r>
      <w:r w:rsidR="000A420D">
        <w:rPr>
          <w:rFonts w:hint="eastAsia"/>
        </w:rPr>
        <w:instrText>&lt;/full-title&gt;&lt;/periodical&gt;&lt;pages&gt;83-105&lt;/pages&gt;&lt;volume&gt;18&lt;/volume&gt;&lt;number&gt;1&lt;/number&gt;&lt;keywords&gt;&lt;keyword&gt;</w:instrText>
      </w:r>
      <w:r w:rsidR="000A420D">
        <w:rPr>
          <w:rFonts w:hint="eastAsia"/>
        </w:rPr>
        <w:instrText>意義建構</w:instrText>
      </w:r>
      <w:r w:rsidR="000A420D">
        <w:rPr>
          <w:rFonts w:hint="eastAsia"/>
        </w:rPr>
        <w:instrText>&lt;/keyword&gt;&lt;keyword&gt;</w:instrText>
      </w:r>
      <w:r w:rsidR="000A420D">
        <w:rPr>
          <w:rFonts w:hint="eastAsia"/>
        </w:rPr>
        <w:instrText>意義建構理論</w:instrText>
      </w:r>
      <w:r w:rsidR="000A420D">
        <w:rPr>
          <w:rFonts w:hint="eastAsia"/>
        </w:rPr>
        <w:instrText>&lt;/keyword&gt;&lt;keyword&gt;</w:instrText>
      </w:r>
      <w:r w:rsidR="000A420D">
        <w:rPr>
          <w:rFonts w:hint="eastAsia"/>
        </w:rPr>
        <w:instrText>引用文獻內容分析</w:instrText>
      </w:r>
      <w:r w:rsidR="000A420D">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sidR="000A420D">
        <w:rPr>
          <w:rFonts w:hint="eastAsia"/>
        </w:rPr>
        <w:instrText>繁體中文</w:instrText>
      </w:r>
      <w:r w:rsidR="000A420D">
        <w:rPr>
          <w:rFonts w:hint="eastAsia"/>
        </w:rPr>
        <w:instrText>&lt;/language&gt;&lt;/record&gt;&lt;/Cite&gt;&lt;/EndNote&gt;</w:instrText>
      </w:r>
      <w:r w:rsidR="000A420D">
        <w:fldChar w:fldCharType="separate"/>
      </w:r>
      <w:r w:rsidR="000A420D">
        <w:rPr>
          <w:rFonts w:hint="eastAsia"/>
          <w:noProof/>
        </w:rPr>
        <w:t>(</w:t>
      </w:r>
      <w:r w:rsidR="000A420D">
        <w:rPr>
          <w:rFonts w:hint="eastAsia"/>
          <w:noProof/>
        </w:rPr>
        <w:t>何瑞萍</w:t>
      </w:r>
      <w:r w:rsidR="000A420D">
        <w:rPr>
          <w:rFonts w:hint="eastAsia"/>
          <w:noProof/>
        </w:rPr>
        <w:t>, 2014)</w:t>
      </w:r>
      <w:r w:rsidR="000A420D">
        <w:fldChar w:fldCharType="end"/>
      </w:r>
      <w:r w:rsidR="000A420D">
        <w:rPr>
          <w:rFonts w:hint="eastAsia"/>
        </w:rPr>
        <w:t>。</w:t>
      </w:r>
      <w:r w:rsidR="0077517A" w:rsidRPr="0077517A">
        <w:t>此種認知的形成</w:t>
      </w:r>
      <w:r w:rsidR="00E55DF4">
        <w:rPr>
          <w:rFonts w:hint="eastAsia"/>
        </w:rPr>
        <w:t>不仰賴</w:t>
      </w:r>
      <w:r w:rsidR="0077517A" w:rsidRPr="0077517A">
        <w:t>預設計劃，而是在回應與實作中逐漸顯現；同時，</w:t>
      </w:r>
      <w:r w:rsidR="00A53952">
        <w:rPr>
          <w:rFonts w:hint="eastAsia"/>
        </w:rPr>
        <w:t>人類們的</w:t>
      </w:r>
      <w:r w:rsidR="0077517A" w:rsidRPr="0077517A">
        <w:t>行動也不是依循固定程序，而是隨著情境變動</w:t>
      </w:r>
      <w:r w:rsidR="00B018E0">
        <w:rPr>
          <w:rFonts w:hint="eastAsia"/>
        </w:rPr>
        <w:t>產生</w:t>
      </w:r>
      <w:r w:rsidR="00821DA4">
        <w:rPr>
          <w:rFonts w:hint="eastAsia"/>
        </w:rPr>
        <w:t>合適的</w:t>
      </w:r>
      <w:r w:rsidR="0077517A" w:rsidRPr="0077517A">
        <w:t>應對</w:t>
      </w:r>
      <w:r w:rsidR="006670F8">
        <w:rPr>
          <w:rFonts w:hint="eastAsia"/>
        </w:rPr>
        <w:t>並</w:t>
      </w:r>
      <w:r w:rsidR="00821DA4">
        <w:rPr>
          <w:rFonts w:hint="eastAsia"/>
        </w:rPr>
        <w:t>持續</w:t>
      </w:r>
      <w:r w:rsidR="0077517A" w:rsidRPr="0077517A">
        <w:t>調整</w:t>
      </w:r>
      <w:r w:rsidR="00821DA4">
        <w:rPr>
          <w:rFonts w:hint="eastAsia"/>
        </w:rPr>
        <w:t>行動</w:t>
      </w:r>
      <w:r w:rsidR="002872AC">
        <w:fldChar w:fldCharType="begin"/>
      </w:r>
      <w:r w:rsidR="002872AC">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rsidR="002872AC">
        <w:fldChar w:fldCharType="separate"/>
      </w:r>
      <w:r w:rsidR="002872AC">
        <w:rPr>
          <w:noProof/>
        </w:rPr>
        <w:t>(Orlikowski, 1996)</w:t>
      </w:r>
      <w:r w:rsidR="002872AC">
        <w:fldChar w:fldCharType="end"/>
      </w:r>
      <w:r w:rsidR="002872AC">
        <w:rPr>
          <w:rFonts w:hint="eastAsia"/>
        </w:rPr>
        <w:t>。</w:t>
      </w:r>
    </w:p>
    <w:bookmarkEnd w:id="21"/>
    <w:p w14:paraId="2B61BB1C" w14:textId="153A5267" w:rsidR="00ED04CB" w:rsidRDefault="00ED04CB" w:rsidP="00ED04CB">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r>
        <w:rPr>
          <w:rFonts w:hint="eastAsia"/>
        </w:rPr>
        <w:t>S</w:t>
      </w:r>
      <w:r w:rsidRPr="00A0302B">
        <w:t>election–</w:t>
      </w:r>
      <w:r>
        <w:rPr>
          <w:rFonts w:hint="eastAsia"/>
        </w:rPr>
        <w:t>R</w:t>
      </w:r>
      <w:r w:rsidRPr="00A0302B">
        <w:t>etention</w:t>
      </w:r>
      <w:r w:rsidRPr="00A0302B">
        <w:t>）」</w:t>
      </w:r>
      <w:r>
        <w:rPr>
          <w:rFonts w:hint="eastAsia"/>
        </w:rPr>
        <w:t>為基礎，</w:t>
      </w:r>
      <w:r w:rsidRPr="00F32A90">
        <w:t>Weic</w:t>
      </w:r>
      <w:r w:rsidRPr="005A0317">
        <w:t>k</w:t>
      </w:r>
      <w:r w:rsidRPr="005A0317">
        <w:t>將</w:t>
      </w:r>
      <w:r w:rsidR="00CC0500">
        <w:rPr>
          <w:rFonts w:hint="eastAsia"/>
        </w:rPr>
        <w:t>其</w:t>
      </w:r>
      <w:r w:rsidRPr="005A0317">
        <w:t>中的「變異（</w:t>
      </w:r>
      <w:r w:rsidRPr="005A0317">
        <w:t>Variation</w:t>
      </w:r>
      <w:r w:rsidRPr="005A0317">
        <w:t>）」</w:t>
      </w:r>
      <w:r w:rsidR="00CB5BB5">
        <w:rPr>
          <w:rFonts w:hint="eastAsia"/>
        </w:rPr>
        <w:t>替換</w:t>
      </w:r>
      <w:r w:rsidRPr="005A0317">
        <w:t>為「制定（</w:t>
      </w:r>
      <w:r w:rsidRPr="005A0317">
        <w:t>Enactment</w:t>
      </w:r>
      <w:r w:rsidRPr="005A0317">
        <w:t>）」，</w:t>
      </w:r>
      <w:r w:rsidR="003051EF">
        <w:rPr>
          <w:rFonts w:hint="eastAsia"/>
        </w:rPr>
        <w:t>提出</w:t>
      </w:r>
      <w:r w:rsidRPr="00F32A90">
        <w:t>「制定－選擇－保留（</w:t>
      </w:r>
      <w:r w:rsidRPr="00F32A90">
        <w:t>Enactment–Selection–Retention</w:t>
      </w:r>
      <w:r w:rsidRPr="00F32A90">
        <w:t>）</w:t>
      </w:r>
      <w:r>
        <w:rPr>
          <w:rFonts w:hint="eastAsia"/>
        </w:rPr>
        <w:t>」</w:t>
      </w:r>
      <w:r w:rsidRPr="00F32A90">
        <w:t>的三階段架構</w:t>
      </w:r>
      <w:r w:rsidR="004F610C">
        <w:fldChar w:fldCharType="begin"/>
      </w:r>
      <w:r w:rsidR="004F610C">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rsidR="004F610C">
        <w:fldChar w:fldCharType="separate"/>
      </w:r>
      <w:r w:rsidR="004F610C">
        <w:rPr>
          <w:noProof/>
        </w:rPr>
        <w:t>(Weick, 1979)</w:t>
      </w:r>
      <w:r w:rsidR="004F610C">
        <w:fldChar w:fldCharType="end"/>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p>
    <w:p w14:paraId="5F53FD7B" w14:textId="045DE34F" w:rsidR="00ED04CB" w:rsidRDefault="00ED04CB" w:rsidP="00ED04CB">
      <w:pPr>
        <w:pStyle w:val="15"/>
        <w:ind w:firstLine="480"/>
      </w:pPr>
      <w:r w:rsidRPr="0083478A">
        <w:t>在制定歷程中，</w:t>
      </w:r>
      <w:r w:rsidRPr="002F7F11">
        <w:rPr>
          <w:color w:val="EE0000"/>
        </w:rPr>
        <w:t>行動不僅是認知的實踐</w:t>
      </w:r>
      <w:r w:rsidR="00BB387B">
        <w:rPr>
          <w:rFonts w:hint="eastAsia"/>
          <w:color w:val="EE0000"/>
        </w:rPr>
        <w:t>結果</w:t>
      </w:r>
      <w:r w:rsidRPr="002F7F11">
        <w:rPr>
          <w:color w:val="EE0000"/>
        </w:rPr>
        <w:t>，更是產生理解與意義的方式</w:t>
      </w:r>
      <w:r w:rsidRPr="0083478A">
        <w:t>。</w:t>
      </w:r>
      <w:r w:rsidR="00B017F3">
        <w:rPr>
          <w:rFonts w:hint="eastAsia"/>
        </w:rPr>
        <w:t>人</w:t>
      </w:r>
      <w:r w:rsidR="00171AB9">
        <w:rPr>
          <w:rFonts w:hint="eastAsia"/>
        </w:rPr>
        <w:t>們</w:t>
      </w:r>
      <w:r w:rsidRPr="00071D30">
        <w:t>根據</w:t>
      </w:r>
      <w:r w:rsidR="00B06FE6">
        <w:rPr>
          <w:rFonts w:hint="eastAsia"/>
        </w:rPr>
        <w:t>既有</w:t>
      </w:r>
      <w:r w:rsidRPr="00071D30">
        <w:t>認知與信念</w:t>
      </w:r>
      <w:r w:rsidR="00B06FE6">
        <w:rPr>
          <w:rFonts w:hint="eastAsia"/>
        </w:rPr>
        <w:t>進行</w:t>
      </w:r>
      <w:r w:rsidR="008529D4">
        <w:rPr>
          <w:rFonts w:hint="eastAsia"/>
        </w:rPr>
        <w:t>調整、回應與創造等</w:t>
      </w:r>
      <w:r w:rsidR="00B06FE6">
        <w:rPr>
          <w:rFonts w:hint="eastAsia"/>
        </w:rPr>
        <w:t>行動</w:t>
      </w:r>
      <w:r>
        <w:rPr>
          <w:rFonts w:hint="eastAsia"/>
        </w:rPr>
        <w:t>，而</w:t>
      </w:r>
      <w:r w:rsidRPr="00A458C5">
        <w:t>這些</w:t>
      </w:r>
      <w:r w:rsidRPr="00792D6B">
        <w:rPr>
          <w:color w:val="EE0000"/>
        </w:rPr>
        <w:t>行動亦反過來影響</w:t>
      </w:r>
      <w:r w:rsidR="00BB6A9E">
        <w:rPr>
          <w:rFonts w:hint="eastAsia"/>
        </w:rPr>
        <w:t>人們</w:t>
      </w:r>
      <w:r w:rsidRPr="00792D6B">
        <w:rPr>
          <w:color w:val="EE0000"/>
        </w:rPr>
        <w:t>對環境的理解與認知</w:t>
      </w:r>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r>
        <w:rPr>
          <w:rFonts w:hint="eastAsia"/>
        </w:rPr>
        <w:t>。</w:t>
      </w:r>
      <w:r w:rsidRPr="004F0D54">
        <w:t>特別是在面對不確定或突發</w:t>
      </w:r>
      <w:r w:rsidRPr="004F0D54">
        <w:lastRenderedPageBreak/>
        <w:t>情境時，</w:t>
      </w:r>
      <w:r w:rsidRPr="00CF7159">
        <w:t>人們</w:t>
      </w:r>
      <w:r w:rsidR="00471933">
        <w:rPr>
          <w:rFonts w:hint="eastAsia"/>
        </w:rPr>
        <w:t>會</w:t>
      </w:r>
      <w:r w:rsidRPr="00CF7159">
        <w:t>透過試探性</w:t>
      </w:r>
      <w:r w:rsidRPr="00792D6B">
        <w:rPr>
          <w:color w:val="EE0000"/>
        </w:rPr>
        <w:t>行動來釐清現況</w:t>
      </w:r>
      <w:r w:rsidRPr="00792D6B">
        <w:rPr>
          <w:rFonts w:hint="eastAsia"/>
          <w:color w:val="EE0000"/>
        </w:rPr>
        <w:t>並獲得</w:t>
      </w:r>
      <w:r w:rsidRPr="00792D6B">
        <w:rPr>
          <w:color w:val="EE0000"/>
        </w:rPr>
        <w:t>理解</w:t>
      </w:r>
      <w:r>
        <w:rPr>
          <w:rFonts w:hint="eastAsia"/>
        </w:rPr>
        <w:t>，說明</w:t>
      </w:r>
      <w:r w:rsidRPr="00D07252">
        <w:t>行動本身即是認知的基礎</w:t>
      </w:r>
      <w:r w:rsidR="00455F65">
        <w:rPr>
          <w:rFonts w:hint="eastAsia"/>
        </w:rPr>
        <w:t>和</w:t>
      </w:r>
      <w:r w:rsidR="00B56455">
        <w:rPr>
          <w:rFonts w:hint="eastAsia"/>
        </w:rPr>
        <w:t>認知建構的起點</w:t>
      </w:r>
      <w:r w:rsidR="00455F65">
        <w:fldChar w:fldCharType="begin"/>
      </w:r>
      <w:r w:rsidR="00455F65">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rsidR="00455F65">
        <w:fldChar w:fldCharType="separate"/>
      </w:r>
      <w:r w:rsidR="00455F65">
        <w:rPr>
          <w:noProof/>
        </w:rPr>
        <w:t>(Weick, 1988)</w:t>
      </w:r>
      <w:r w:rsidR="00455F65">
        <w:fldChar w:fldCharType="end"/>
      </w:r>
      <w:r>
        <w:rPr>
          <w:rFonts w:hint="eastAsia"/>
        </w:rPr>
        <w:t>。</w:t>
      </w:r>
    </w:p>
    <w:p w14:paraId="34304F7F" w14:textId="28F4AF7B" w:rsidR="00ED04CB" w:rsidRDefault="00ED04CB" w:rsidP="00AF35CD">
      <w:pPr>
        <w:pStyle w:val="15"/>
        <w:ind w:firstLine="480"/>
      </w:pP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經典名言</w:t>
      </w:r>
      <w:r w:rsidR="00FF5E6E">
        <w:rPr>
          <w:color w:val="EE0000"/>
        </w:rPr>
        <w:t>”</w:t>
      </w:r>
      <w:r w:rsidRPr="00EF4988">
        <w:rPr>
          <w:i/>
          <w:iCs/>
          <w:color w:val="EE0000"/>
        </w:rPr>
        <w:t>How can I know what I think until I see what I say?</w:t>
      </w:r>
      <w:r w:rsidR="00FF5E6E">
        <w:rPr>
          <w:i/>
          <w:iCs/>
          <w:color w:val="EE0000"/>
        </w:rPr>
        <w:t>”</w:t>
      </w:r>
      <w:r w:rsidR="0089184A">
        <w:fldChar w:fldCharType="begin"/>
      </w:r>
      <w:r w:rsidR="0089184A">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sidR="0089184A">
        <w:rPr>
          <w:rFonts w:hint="eastAsia"/>
        </w:rPr>
        <w:instrText>ment Strat</w:instrText>
      </w:r>
      <w:r w:rsidR="0089184A">
        <w:rPr>
          <w:rFonts w:hint="eastAsia"/>
        </w:rPr>
        <w:instrText>é</w:instrText>
      </w:r>
      <w:r w:rsidR="0089184A">
        <w:rPr>
          <w:rFonts w:hint="eastAsia"/>
        </w:rPr>
        <w:instrText>gique&lt;/publisher&gt;&lt;isbn&gt;12864692&lt;/isbn&gt;&lt;accession-num&gt;1697028139&lt;/accession-num&gt;&lt;urls&gt;&lt;/urls&gt;&lt;remote-database-name&gt;Publicly Available Content Database&lt;/remote-database-name&gt;&lt;research-notes&gt;</w:instrText>
      </w:r>
      <w:r w:rsidR="0089184A">
        <w:rPr>
          <w:rFonts w:hint="eastAsia"/>
        </w:rPr>
        <w:instrText>重要的制定</w:instrText>
      </w:r>
      <w:r w:rsidR="0089184A">
        <w:rPr>
          <w:rFonts w:hint="eastAsia"/>
        </w:rPr>
        <w:instrText>1979</w:instrText>
      </w:r>
      <w:r w:rsidR="0089184A">
        <w:rPr>
          <w:rFonts w:hint="eastAsia"/>
        </w:rPr>
        <w:instrText>著作的評論版</w:instrText>
      </w:r>
      <w:r w:rsidR="0089184A">
        <w:rPr>
          <w:rFonts w:hint="eastAsia"/>
        </w:rPr>
        <w:instrText>&lt;/research-notes&gt;&lt;language&gt;English&lt;/langu</w:instrText>
      </w:r>
      <w:r w:rsidR="0089184A">
        <w:instrText>age&gt;&lt;/record&gt;&lt;/Cite&gt;&lt;/EndNote&gt;</w:instrText>
      </w:r>
      <w:r w:rsidR="0089184A">
        <w:fldChar w:fldCharType="separate"/>
      </w:r>
      <w:r w:rsidR="0089184A">
        <w:rPr>
          <w:noProof/>
        </w:rPr>
        <w:t>(Weick, 2015)</w:t>
      </w:r>
      <w:r w:rsidR="0089184A">
        <w:fldChar w:fldCharType="end"/>
      </w:r>
      <w:r>
        <w:rPr>
          <w:rFonts w:hint="eastAsia"/>
        </w:rPr>
        <w:t>，</w:t>
      </w:r>
      <w:r w:rsidRPr="00B66040">
        <w:t>說明</w:t>
      </w:r>
      <w:r w:rsidR="00E5112A" w:rsidRPr="00DB5D07">
        <w:rPr>
          <w:rFonts w:hint="eastAsia"/>
          <w:color w:val="EE0000"/>
        </w:rPr>
        <w:t>行動</w:t>
      </w:r>
      <w:r w:rsidR="00E5112A" w:rsidRPr="00DB5D07">
        <w:rPr>
          <w:color w:val="EE0000"/>
        </w:rPr>
        <w:t>能夠</w:t>
      </w:r>
      <w:r w:rsidR="00925022">
        <w:rPr>
          <w:rFonts w:hint="eastAsia"/>
          <w:color w:val="EE0000"/>
        </w:rPr>
        <w:t>彰顯</w:t>
      </w:r>
      <w:r w:rsidR="00E5112A" w:rsidRPr="00E5112A">
        <w:rPr>
          <w:color w:val="EE0000"/>
        </w:rPr>
        <w:t>與</w:t>
      </w:r>
      <w:r w:rsidR="00925022">
        <w:rPr>
          <w:rFonts w:hint="eastAsia"/>
          <w:color w:val="EE0000"/>
        </w:rPr>
        <w:t>塑造</w:t>
      </w:r>
      <w:r w:rsidR="00E5112A" w:rsidRPr="00E5112A">
        <w:rPr>
          <w:color w:val="EE0000"/>
        </w:rPr>
        <w:t>內在認知</w:t>
      </w:r>
      <w:r>
        <w:rPr>
          <w:rFonts w:hint="eastAsia"/>
        </w:rPr>
        <w:t>。</w:t>
      </w:r>
      <w:r w:rsidRPr="006D11F5">
        <w:t>行動與認知間</w:t>
      </w:r>
      <w:r w:rsidR="00E7708C">
        <w:rPr>
          <w:rFonts w:hint="eastAsia"/>
        </w:rPr>
        <w:t>具</w:t>
      </w:r>
      <w:r w:rsidR="00492B8D">
        <w:rPr>
          <w:rFonts w:hint="eastAsia"/>
        </w:rPr>
        <w:t>有</w:t>
      </w:r>
      <w:r w:rsidRPr="006D11F5">
        <w:t>密切</w:t>
      </w:r>
      <w:r w:rsidR="00492B8D">
        <w:rPr>
          <w:rFonts w:hint="eastAsia"/>
        </w:rPr>
        <w:t>關聯</w:t>
      </w:r>
      <w:r>
        <w:rPr>
          <w:rFonts w:hint="eastAsia"/>
        </w:rPr>
        <w:t>，</w:t>
      </w:r>
      <w:r w:rsidR="009B279D" w:rsidRPr="009B279D">
        <w:t>組織成員透過行動創造情境，再藉由觀察該情境的</w:t>
      </w:r>
      <w:r w:rsidR="00AF35CD">
        <w:rPr>
          <w:rFonts w:hint="eastAsia"/>
        </w:rPr>
        <w:t>回饋</w:t>
      </w:r>
      <w:r w:rsidR="009B279D" w:rsidRPr="009B279D">
        <w:t>產生選擇與判斷，進而將有效經驗保留、累積，成為後續行動的依據</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3C667F9F" w14:textId="156EB54A" w:rsidR="00ED04CB" w:rsidRDefault="00ED04CB" w:rsidP="00D119D2">
      <w:pPr>
        <w:pStyle w:val="15"/>
        <w:ind w:firstLine="480"/>
      </w:pPr>
      <w:r w:rsidRPr="00A63C43">
        <w:t>Barley</w:t>
      </w:r>
      <w:r w:rsidRPr="00A63C43">
        <w:t>與</w:t>
      </w:r>
      <w:r w:rsidRPr="00A63C43">
        <w:t>Tolbert</w:t>
      </w:r>
      <w:r w:rsidRPr="00A63C43">
        <w:t>延伸此觀點，認為</w:t>
      </w:r>
      <w:r w:rsidRPr="006F38DB">
        <w:rPr>
          <w:color w:val="EE0000"/>
        </w:rPr>
        <w:t>制度</w:t>
      </w:r>
      <w:r>
        <w:rPr>
          <w:rFonts w:hint="eastAsia"/>
        </w:rPr>
        <w:t>不是既定</w:t>
      </w:r>
      <w:r w:rsidRPr="00A63C43">
        <w:t>的外部結構，而是行動者在實務互動中的重複實踐所</w:t>
      </w:r>
      <w:r w:rsidR="00B575FC">
        <w:rPr>
          <w:rFonts w:hint="eastAsia"/>
        </w:rPr>
        <w:t>創造</w:t>
      </w:r>
      <w:r>
        <w:rPr>
          <w:rFonts w:hint="eastAsia"/>
        </w:rPr>
        <w:t>和重</w:t>
      </w:r>
      <w:r w:rsidRPr="00A63C43">
        <w:t>現的結果</w:t>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00AC5E0B" w:rsidRPr="00AC5E0B">
        <w:t>組織中的制度規則與環境</w:t>
      </w:r>
      <w:r w:rsidR="00F149D4">
        <w:rPr>
          <w:rFonts w:hint="eastAsia"/>
        </w:rPr>
        <w:t>情境</w:t>
      </w:r>
      <w:r w:rsidR="00AC5E0B" w:rsidRPr="00AC5E0B">
        <w:t>，其實都是透過人們在特定脈絡中不斷理解、實作與再現所形構出來的結果</w:t>
      </w:r>
      <w:r w:rsidR="006D47B8">
        <w:rPr>
          <w:rFonts w:hint="eastAsia"/>
        </w:rPr>
        <w:t>。</w:t>
      </w:r>
      <w:r w:rsidR="006D47B8" w:rsidRPr="006D47B8">
        <w:t>Weick</w:t>
      </w:r>
      <w:r w:rsidR="006D47B8" w:rsidRPr="006D47B8">
        <w:t>的制定概念正好解釋了</w:t>
      </w:r>
      <w:r w:rsidR="00766521" w:rsidRPr="00A97161">
        <w:t>組織如何透過行動建構</w:t>
      </w:r>
      <w:r w:rsidR="00766521" w:rsidRPr="00A97161">
        <w:rPr>
          <w:rFonts w:hint="eastAsia"/>
        </w:rPr>
        <w:t>出</w:t>
      </w:r>
      <w:r w:rsidR="00766521" w:rsidRPr="00A97161">
        <w:t>可</w:t>
      </w:r>
      <w:r w:rsidR="00766521" w:rsidRPr="00A97161">
        <w:rPr>
          <w:rFonts w:hint="eastAsia"/>
        </w:rPr>
        <w:t>被</w:t>
      </w:r>
      <w:r w:rsidR="00766521" w:rsidRPr="00A97161">
        <w:t>理解的現實</w:t>
      </w:r>
      <w:r w:rsidR="006D47B8" w:rsidRPr="006D47B8">
        <w:t>，</w:t>
      </w:r>
      <w:r w:rsidR="00766521">
        <w:rPr>
          <w:rFonts w:hint="eastAsia"/>
        </w:rPr>
        <w:t>並</w:t>
      </w:r>
      <w:r w:rsidR="006D47B8" w:rsidRPr="006D47B8">
        <w:t>強調行動者本身即是現實建構的關鍵推手</w:t>
      </w:r>
      <w:r w:rsidR="00D119D2">
        <w:rPr>
          <w:rFonts w:hint="eastAsia"/>
        </w:rPr>
        <w:t>，</w:t>
      </w:r>
      <w:r w:rsidR="00CF207E">
        <w:rPr>
          <w:rFonts w:hint="eastAsia"/>
        </w:rPr>
        <w:t>並且</w:t>
      </w:r>
      <w:r>
        <w:rPr>
          <w:rFonts w:hint="eastAsia"/>
          <w:color w:val="EE0000"/>
        </w:rPr>
        <w:t>在</w:t>
      </w:r>
      <w:r w:rsidRPr="005C72BD">
        <w:rPr>
          <w:color w:val="EE0000"/>
        </w:rPr>
        <w:t>具體行動的同時</w:t>
      </w:r>
      <w:r>
        <w:rPr>
          <w:rFonts w:hint="eastAsia"/>
          <w:color w:val="EE0000"/>
        </w:rPr>
        <w:t>，</w:t>
      </w:r>
      <w:r w:rsidRPr="005C72BD">
        <w:rPr>
          <w:rFonts w:hint="eastAsia"/>
          <w:color w:val="EE0000"/>
        </w:rPr>
        <w:t>人們</w:t>
      </w:r>
      <w:r w:rsidRPr="005C72BD">
        <w:rPr>
          <w:color w:val="EE0000"/>
        </w:rPr>
        <w:t>也正重新理解其所處環</w:t>
      </w:r>
      <w:r w:rsidR="00CF207E">
        <w:rPr>
          <w:rFonts w:hint="eastAsia"/>
          <w:color w:val="EE0000"/>
        </w:rPr>
        <w:t>境</w: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 </w:instrTex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DATA </w:instrText>
      </w:r>
      <w:r>
        <w:rPr>
          <w:color w:val="EE0000"/>
        </w:rPr>
      </w:r>
      <w:r>
        <w:rPr>
          <w:color w:val="EE0000"/>
        </w:rPr>
        <w:fldChar w:fldCharType="end"/>
      </w:r>
      <w:r>
        <w:rPr>
          <w:color w:val="EE0000"/>
        </w:rPr>
      </w:r>
      <w:r>
        <w:rPr>
          <w:color w:val="EE0000"/>
        </w:rPr>
        <w:fldChar w:fldCharType="separate"/>
      </w:r>
      <w:r>
        <w:rPr>
          <w:noProof/>
          <w:color w:val="EE0000"/>
        </w:rPr>
        <w:t>(Weick, 1979, 1988, 2001, 2015)</w:t>
      </w:r>
      <w:r>
        <w:rPr>
          <w:color w:val="EE0000"/>
        </w:rPr>
        <w:fldChar w:fldCharType="end"/>
      </w:r>
      <w:r w:rsidRPr="00A63C43">
        <w:t>。</w:t>
      </w:r>
    </w:p>
    <w:p w14:paraId="433AD15A" w14:textId="4832D006" w:rsidR="00ED04CB" w:rsidRPr="0047702A" w:rsidRDefault="00ED04CB" w:rsidP="00ED04CB">
      <w:pPr>
        <w:pStyle w:val="15"/>
        <w:ind w:firstLine="480"/>
      </w:pPr>
      <w:r w:rsidRPr="0047702A">
        <w:t>制定理論亦被應用於</w:t>
      </w:r>
      <w:r w:rsidR="00182E9C" w:rsidRPr="00182E9C">
        <w:t>電子化政府領域的研究中</w:t>
      </w:r>
      <w:r w:rsidRPr="0047702A">
        <w:t>。</w:t>
      </w:r>
      <w:r w:rsidRPr="0047702A">
        <w:t>Chan</w:t>
      </w:r>
      <w:r w:rsidRPr="0047702A">
        <w:t>等人（</w:t>
      </w:r>
      <w:r w:rsidRPr="0047702A">
        <w:t>2011</w:t>
      </w:r>
      <w:r w:rsidRPr="0047702A">
        <w:t>）以資源制定（</w:t>
      </w:r>
      <w:r w:rsidRPr="0047702A">
        <w:rPr>
          <w:rFonts w:hint="eastAsia"/>
        </w:rPr>
        <w:t>R</w:t>
      </w:r>
      <w:r w:rsidRPr="0047702A">
        <w:t xml:space="preserve">esource </w:t>
      </w:r>
      <w:r w:rsidRPr="0047702A">
        <w:rPr>
          <w:rFonts w:hint="eastAsia"/>
        </w:rPr>
        <w:t>E</w:t>
      </w:r>
      <w:r w:rsidRPr="0047702A">
        <w:t>nactment</w:t>
      </w:r>
      <w:r w:rsidRPr="0047702A">
        <w:t>）視角</w:t>
      </w:r>
      <w:r w:rsidR="00461339" w:rsidRPr="00461339">
        <w:t>分析資訊系統導入的過程</w:t>
      </w:r>
      <w:r w:rsidRPr="0047702A">
        <w:t>，</w:t>
      </w:r>
      <w:r w:rsidR="007F1C84">
        <w:rPr>
          <w:rFonts w:hint="eastAsia"/>
        </w:rPr>
        <w:t>發現</w:t>
      </w:r>
      <w:r w:rsidRPr="0047702A">
        <w:t>每階段的環境會激發</w:t>
      </w:r>
      <w:r w:rsidR="001808B5">
        <w:rPr>
          <w:rFonts w:hint="eastAsia"/>
        </w:rPr>
        <w:t>不同的</w:t>
      </w:r>
      <w:r w:rsidRPr="0047702A">
        <w:t>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sidR="004421CA">
        <w:rPr>
          <w:rFonts w:hint="eastAsia"/>
        </w:rPr>
        <w:t>且</w:t>
      </w:r>
      <w:r w:rsidRPr="0055300C">
        <w:t>焦點能力</w:t>
      </w:r>
      <w:r w:rsidR="0020205C" w:rsidRPr="0020205C">
        <w:t>的形成並非來自單一資源，</w:t>
      </w:r>
      <w:r w:rsidR="00FF5E6E">
        <w:rPr>
          <w:rFonts w:hint="eastAsia"/>
        </w:rPr>
        <w:t>而</w:t>
      </w:r>
      <w:r w:rsidR="0020205C" w:rsidRPr="0020205C">
        <w:t>是多元資源整合的結果</w:t>
      </w:r>
      <w:r w:rsidRPr="0055300C">
        <w:t>，即所謂的</w:t>
      </w:r>
      <w:r w:rsidRPr="0047702A">
        <w:t>共生性制定行動（</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環境互構」架構圖</w:t>
      </w:r>
      <w:r w:rsidRPr="00B0697A">
        <w:rPr>
          <w:color w:val="EE0000"/>
        </w:rPr>
        <w:t>（圖</w:t>
      </w:r>
      <w:r w:rsidR="006D5F7A" w:rsidRPr="00B0697A">
        <w:rPr>
          <w:rFonts w:hint="eastAsia"/>
          <w:color w:val="EE0000"/>
        </w:rPr>
        <w:t>2.2-1</w:t>
      </w:r>
      <w:r w:rsidRPr="00B0697A">
        <w:rPr>
          <w:color w:val="EE0000"/>
        </w:rPr>
        <w:t>）</w:t>
      </w:r>
      <w:r w:rsidRPr="002F0CA3">
        <w:t>，以說明環境與制定之間的</w:t>
      </w:r>
      <w:r>
        <w:rPr>
          <w:rFonts w:hint="eastAsia"/>
        </w:rPr>
        <w:t>關係</w:t>
      </w:r>
      <w:r w:rsidRPr="002F0CA3">
        <w:t>。</w:t>
      </w:r>
    </w:p>
    <w:p w14:paraId="427E3453" w14:textId="77777777" w:rsidR="00ED04CB" w:rsidRPr="00B64FD6" w:rsidRDefault="00ED04CB" w:rsidP="00F60C0C">
      <w:pPr>
        <w:pStyle w:val="aff"/>
      </w:pPr>
      <w:r w:rsidRPr="00F60C0C">
        <w:rPr>
          <w:noProof/>
        </w:rPr>
        <w:lastRenderedPageBreak/>
        <w:drawing>
          <wp:inline distT="0" distB="0" distL="0" distR="0" wp14:anchorId="516E6ABF" wp14:editId="01F2B516">
            <wp:extent cx="4871672" cy="1963972"/>
            <wp:effectExtent l="0" t="0" r="5715" b="0"/>
            <wp:docPr id="132832709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899941" cy="1975368"/>
                    </a:xfrm>
                    <a:prstGeom prst="rect">
                      <a:avLst/>
                    </a:prstGeom>
                  </pic:spPr>
                </pic:pic>
              </a:graphicData>
            </a:graphic>
          </wp:inline>
        </w:drawing>
      </w:r>
    </w:p>
    <w:p w14:paraId="02B08863" w14:textId="1BCE7B3F" w:rsidR="00ED04CB" w:rsidRDefault="00D46EA5" w:rsidP="00D46EA5">
      <w:pPr>
        <w:pStyle w:val="afff0"/>
      </w:pPr>
      <w:bookmarkStart w:id="22" w:name="_Toc200124925"/>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sidR="00EE408B">
        <w:rPr>
          <w:noProof/>
        </w:rPr>
        <w:t>1</w:t>
      </w:r>
      <w:r>
        <w:fldChar w:fldCharType="end"/>
      </w:r>
      <w:r w:rsidR="00ED04CB">
        <w:rPr>
          <w:rFonts w:hint="eastAsia"/>
        </w:rPr>
        <w:t xml:space="preserve"> </w:t>
      </w:r>
      <w:r w:rsidR="00ED04CB">
        <w:rPr>
          <w:rFonts w:hint="eastAsia"/>
        </w:rPr>
        <w:t>環境與制定關係圖</w:t>
      </w:r>
      <w:bookmarkStart w:id="23" w:name="_Toc198803541"/>
      <w:bookmarkEnd w:id="22"/>
    </w:p>
    <w:p w14:paraId="616FCB03" w14:textId="656FB561" w:rsidR="00BF629E" w:rsidRDefault="00BF629E" w:rsidP="00C630A5">
      <w:pPr>
        <w:pStyle w:val="151"/>
        <w:jc w:val="center"/>
      </w:pPr>
      <w:r>
        <w:rPr>
          <w:rFonts w:hint="eastAsia"/>
        </w:rPr>
        <w:t>資料來源：</w:t>
      </w:r>
      <w:r w:rsidR="004C39BA" w:rsidRPr="002F0CA3">
        <w:t>Chan</w:t>
      </w:r>
      <w:r w:rsidR="004C39BA">
        <w:rPr>
          <w:rFonts w:hint="eastAsia"/>
        </w:rPr>
        <w:t>等人（</w:t>
      </w:r>
      <w:r w:rsidR="004C39BA">
        <w:rPr>
          <w:rFonts w:hint="eastAsia"/>
        </w:rPr>
        <w:t>20</w:t>
      </w:r>
      <w:r w:rsidR="004034CA">
        <w:rPr>
          <w:rFonts w:hint="eastAsia"/>
        </w:rPr>
        <w:t>11</w:t>
      </w:r>
      <w:r w:rsidR="004C39BA">
        <w:rPr>
          <w:rFonts w:hint="eastAsia"/>
        </w:rPr>
        <w:t>）</w:t>
      </w:r>
    </w:p>
    <w:p w14:paraId="76F8392A" w14:textId="77777777" w:rsidR="00490200" w:rsidRPr="0066163F" w:rsidRDefault="00490200" w:rsidP="00490200">
      <w:pPr>
        <w:pStyle w:val="151"/>
        <w:ind w:firstLine="480"/>
        <w:jc w:val="center"/>
      </w:pPr>
    </w:p>
    <w:p w14:paraId="496CDC9C" w14:textId="78CD1EB6" w:rsidR="00ED04CB" w:rsidRPr="00E71EBD" w:rsidRDefault="00ED04CB" w:rsidP="00ED04CB">
      <w:pPr>
        <w:pStyle w:val="3"/>
      </w:pPr>
      <w:bookmarkStart w:id="24" w:name="_Toc200404481"/>
      <w:r>
        <w:rPr>
          <w:rFonts w:hint="eastAsia"/>
        </w:rPr>
        <w:t xml:space="preserve">2.1.2 </w:t>
      </w:r>
      <w:r>
        <w:rPr>
          <w:rFonts w:hint="eastAsia"/>
        </w:rPr>
        <w:t>制定動態循環過程</w:t>
      </w:r>
      <w:bookmarkEnd w:id="23"/>
      <w:r w:rsidR="00432C84">
        <w:rPr>
          <w:rFonts w:hint="eastAsia"/>
        </w:rPr>
        <w:t>與應用</w:t>
      </w:r>
      <w:bookmarkEnd w:id="24"/>
    </w:p>
    <w:p w14:paraId="705831AD" w14:textId="416EF2D5" w:rsidR="00ED04CB" w:rsidRPr="00F5468A" w:rsidRDefault="00ED04CB" w:rsidP="00F5468A">
      <w:pPr>
        <w:pStyle w:val="15"/>
        <w:ind w:firstLine="480"/>
        <w:rPr>
          <w:color w:val="EE0000"/>
        </w:rPr>
      </w:pPr>
      <w:r w:rsidRPr="000615B9">
        <w:t>本文採用制定理論，將不僅止於</w:t>
      </w:r>
      <w:r w:rsidRPr="00A3585A">
        <w:t>Weick</w:t>
      </w:r>
      <w:r>
        <w:rPr>
          <w:rFonts w:hint="eastAsia"/>
        </w:rPr>
        <w:t>所提出</w:t>
      </w:r>
      <w:r w:rsidRPr="000615B9">
        <w:t>宏觀</w:t>
      </w:r>
      <w:r w:rsidR="009F7656">
        <w:rPr>
          <w:rFonts w:hint="eastAsia"/>
        </w:rPr>
        <w:t>與</w:t>
      </w:r>
      <w:r w:rsidRPr="000615B9">
        <w:t>抽象的「行動建構意義」概念，</w:t>
      </w:r>
      <w:r w:rsidRPr="005D60F5">
        <w:t>而是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w:t>
      </w:r>
      <w:r w:rsidR="00223DD6">
        <w:rPr>
          <w:rFonts w:hint="eastAsia"/>
          <w:color w:val="EE0000"/>
        </w:rPr>
        <w:t>間</w:t>
      </w:r>
      <w:r w:rsidRPr="00AB2861">
        <w:rPr>
          <w:color w:val="EE0000"/>
        </w:rPr>
        <w:t>並非線性關係</w:t>
      </w:r>
      <w:r w:rsidRPr="00AB2861">
        <w:rPr>
          <w:rFonts w:hint="eastAsia"/>
          <w:color w:val="EE0000"/>
        </w:rPr>
        <w:t>，</w:t>
      </w:r>
      <w:r w:rsidRPr="00AB2861">
        <w:rPr>
          <w:color w:val="EE0000"/>
        </w:rPr>
        <w:t>而是彼此環環相扣、</w:t>
      </w:r>
      <w:r w:rsidR="007155D4">
        <w:rPr>
          <w:rFonts w:hint="eastAsia"/>
          <w:color w:val="EE0000"/>
        </w:rPr>
        <w:t>相互連動的</w:t>
      </w:r>
      <w:r w:rsidRPr="00AB2861">
        <w:rPr>
          <w:color w:val="EE0000"/>
        </w:rPr>
        <w:t>動態循環歷程</w:t>
      </w:r>
      <w:r w:rsidRPr="00AB2861">
        <w:rPr>
          <w:rFonts w:hint="eastAsia"/>
          <w:color w:val="EE0000"/>
        </w:rPr>
        <w:t>，</w:t>
      </w:r>
      <w:r w:rsidR="00BC217D">
        <w:rPr>
          <w:rFonts w:hint="eastAsia"/>
          <w:color w:val="EE0000"/>
        </w:rPr>
        <w:t>說明</w:t>
      </w:r>
      <w:r w:rsidRPr="00AB2861">
        <w:rPr>
          <w:color w:val="EE0000"/>
        </w:rPr>
        <w:t>組織</w:t>
      </w:r>
      <w:r w:rsidR="004018AD" w:rsidRPr="004018AD">
        <w:rPr>
          <w:color w:val="EE0000"/>
        </w:rPr>
        <w:t>如何在行動過程中不斷調整自身認知、實踐行動，並重構其所處環境，進而開展下一輪的</w:t>
      </w:r>
      <w:r w:rsidR="00F64737" w:rsidRPr="00A9258E">
        <w:rPr>
          <w:color w:val="EE0000"/>
        </w:rPr>
        <w:t>認知與行動過程</w:t>
      </w:r>
      <w:r>
        <w:rPr>
          <w:rFonts w:hint="eastAsia"/>
        </w:rPr>
        <w:t>。</w:t>
      </w:r>
    </w:p>
    <w:p w14:paraId="0276A500" w14:textId="67F06E92" w:rsidR="00ED04CB" w:rsidRDefault="00ED04CB" w:rsidP="00033E9F">
      <w:pPr>
        <w:pStyle w:val="15"/>
        <w:ind w:firstLine="480"/>
      </w:pPr>
      <w:r w:rsidRPr="003630D2">
        <w:t>制定為組織運作中的關鍵過程，行動者會根據所處情境做出反應，而這些反應又</w:t>
      </w:r>
      <w:r w:rsidR="007358BA">
        <w:rPr>
          <w:rFonts w:hint="eastAsia"/>
        </w:rPr>
        <w:t>將</w:t>
      </w:r>
      <w:r w:rsidRPr="003630D2">
        <w:t>改變</w:t>
      </w:r>
      <w:r>
        <w:rPr>
          <w:rFonts w:hint="eastAsia"/>
        </w:rPr>
        <w:t>環境情境</w:t>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w:t>
      </w:r>
      <w:r w:rsidR="007358BA">
        <w:rPr>
          <w:rFonts w:hint="eastAsia"/>
        </w:rPr>
        <w:t>這種變化</w:t>
      </w:r>
      <w:r w:rsidR="00D4343E">
        <w:rPr>
          <w:rFonts w:hint="eastAsia"/>
        </w:rPr>
        <w:t>並不</w:t>
      </w:r>
      <w:r w:rsidR="00F80F7A">
        <w:rPr>
          <w:rFonts w:hint="eastAsia"/>
        </w:rPr>
        <w:t>出於理性的預設計畫</w:t>
      </w:r>
      <w:r w:rsidRPr="00643A18">
        <w:t>，而是</w:t>
      </w:r>
      <w:r w:rsidR="0011479F" w:rsidRPr="0011479F">
        <w:t>多重制度、文化與政治</w:t>
      </w:r>
      <w:r w:rsidR="0052485C">
        <w:rPr>
          <w:rFonts w:hint="eastAsia"/>
        </w:rPr>
        <w:t>脈絡</w:t>
      </w:r>
      <w:r w:rsidR="0011479F" w:rsidRPr="0011479F">
        <w:t>交織所形成的</w:t>
      </w:r>
      <w:r w:rsidR="0011479F">
        <w:rPr>
          <w:rFonts w:hint="eastAsia"/>
        </w:rPr>
        <w:t>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就是說，</w:t>
      </w:r>
      <w:r w:rsidRPr="005E297B">
        <w:t>環境不是客觀</w:t>
      </w:r>
      <w:r w:rsidR="008D42DB">
        <w:rPr>
          <w:rFonts w:hint="eastAsia"/>
        </w:rPr>
        <w:t>存在</w:t>
      </w:r>
      <w:r w:rsidRPr="005E297B">
        <w:t>，而是行動與結構之間互動後共同建構的產物</w:t>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1CA49AE3" w14:textId="06848C37" w:rsidR="00ED04CB" w:rsidRDefault="00ED04CB" w:rsidP="00A7194A">
      <w:pPr>
        <w:pStyle w:val="15"/>
        <w:ind w:firstLine="480"/>
      </w:pPr>
      <w:r>
        <w:rPr>
          <w:rFonts w:hint="eastAsia"/>
        </w:rPr>
        <w:t>在</w:t>
      </w:r>
      <w:r w:rsidRPr="004A47A4">
        <w:t>Orlikowski</w:t>
      </w:r>
      <w:r w:rsidRPr="004A47A4">
        <w:t>的研究</w:t>
      </w:r>
      <w:r w:rsidR="007769C0">
        <w:rPr>
          <w:rFonts w:hint="eastAsia"/>
        </w:rPr>
        <w:t>發現</w:t>
      </w:r>
      <w:r>
        <w:rPr>
          <w:rFonts w:hint="eastAsia"/>
        </w:rPr>
        <w:t>，</w:t>
      </w:r>
      <w:r w:rsidR="007769C0" w:rsidRPr="007769C0">
        <w:t>組織成員與科技的每一次互動，</w:t>
      </w:r>
      <w:r w:rsidR="007A1EBA">
        <w:rPr>
          <w:rFonts w:hint="eastAsia"/>
        </w:rPr>
        <w:t>都</w:t>
      </w:r>
      <w:r w:rsidR="00D0285F" w:rsidRPr="002E5140">
        <w:t>是在特定時間與脈絡下進行的</w:t>
      </w:r>
      <w:r w:rsidR="00D0285F">
        <w:rPr>
          <w:rFonts w:hint="eastAsia"/>
        </w:rPr>
        <w:t>，</w:t>
      </w:r>
      <w:r w:rsidR="000E5E80">
        <w:rPr>
          <w:rFonts w:hint="eastAsia"/>
        </w:rPr>
        <w:t>情境不存在完美複製的可能性，</w:t>
      </w:r>
      <w:r w:rsidR="00D0285F" w:rsidRPr="002E5140">
        <w:t>因此在每次使用</w:t>
      </w:r>
      <w:r w:rsidR="00D0285F">
        <w:rPr>
          <w:rFonts w:hint="eastAsia"/>
        </w:rPr>
        <w:t>科技的過</w:t>
      </w:r>
      <w:r w:rsidR="00D0285F">
        <w:rPr>
          <w:rFonts w:hint="eastAsia"/>
        </w:rPr>
        <w:lastRenderedPageBreak/>
        <w:t>程，</w:t>
      </w:r>
      <w:r w:rsidR="00D0285F" w:rsidRPr="002E5140">
        <w:t>都有可能制定出不同的結</w:t>
      </w:r>
      <w:r w:rsidR="007A1EBA">
        <w:rPr>
          <w:rFonts w:hint="eastAsia"/>
        </w:rPr>
        <w:t>構</w: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A1B21">
        <w:instrText xml:space="preserve"> ADDIN EN.CITE </w:instrText>
      </w:r>
      <w:r w:rsidR="006A1B21">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A1B21">
        <w:instrText xml:space="preserve"> ADDIN EN.CITE.DATA </w:instrText>
      </w:r>
      <w:r w:rsidR="006A1B21">
        <w:fldChar w:fldCharType="end"/>
      </w:r>
      <w:r>
        <w:fldChar w:fldCharType="separate"/>
      </w:r>
      <w:r w:rsidR="006A1B21">
        <w:rPr>
          <w:noProof/>
        </w:rPr>
        <w:t>(Orlikowski, 1996,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p>
    <w:p w14:paraId="71D6BE8C" w14:textId="63E31D5B" w:rsidR="00ED04CB" w:rsidRDefault="00ED04CB" w:rsidP="00893DF3">
      <w:pPr>
        <w:pStyle w:val="15"/>
        <w:ind w:firstLine="480"/>
      </w:pPr>
      <w:r w:rsidRPr="00B150B5">
        <w:t>此外，後續學者也從不同層次延伸制定理論的應用</w:t>
      </w:r>
      <w:r>
        <w:rPr>
          <w:rFonts w:hint="eastAsia"/>
        </w:rPr>
        <w:t>。</w:t>
      </w:r>
      <w:r w:rsidRPr="00A70CB5">
        <w:t>例如</w:t>
      </w:r>
      <w:r w:rsidRPr="00F45239">
        <w:t>Gioia</w:t>
      </w:r>
      <w:r w:rsidRPr="00F45239">
        <w:t>與</w:t>
      </w:r>
      <w:r w:rsidRPr="00F45239">
        <w:t>Chittipeddi</w:t>
      </w:r>
      <w:r w:rsidRPr="00A70CB5">
        <w:t>將</w:t>
      </w:r>
      <w:r w:rsidRPr="003C7898">
        <w:rPr>
          <w:color w:val="EE0000"/>
        </w:rPr>
        <w:t>此邏輯應用於</w:t>
      </w:r>
      <w:r w:rsidRPr="003C7898">
        <w:rPr>
          <w:rFonts w:hint="eastAsia"/>
          <w:color w:val="EE0000"/>
        </w:rPr>
        <w:t>組織改革的過程</w:t>
      </w:r>
      <w:r w:rsidRPr="00A70CB5">
        <w:t>，</w:t>
      </w:r>
      <w:r w:rsidR="00D4036E">
        <w:rPr>
          <w:rFonts w:hint="eastAsia"/>
        </w:rPr>
        <w:t>他們</w:t>
      </w:r>
      <w:r w:rsidR="009A3E32">
        <w:rPr>
          <w:rFonts w:hint="eastAsia"/>
        </w:rPr>
        <w:t>認為</w:t>
      </w:r>
      <w:r>
        <w:rPr>
          <w:rFonts w:hint="eastAsia"/>
        </w:rPr>
        <w:t>改革</w:t>
      </w:r>
      <w:r w:rsidRPr="00F45239">
        <w:t>關鍵</w:t>
      </w:r>
      <w:r>
        <w:rPr>
          <w:rFonts w:hint="eastAsia"/>
        </w:rPr>
        <w:t>點</w:t>
      </w:r>
      <w:r w:rsidRPr="00F45239">
        <w:t>在於高階管理者如何建構與傳遞</w:t>
      </w:r>
      <w:r>
        <w:rPr>
          <w:rFonts w:hint="eastAsia"/>
        </w:rPr>
        <w:t>組織</w:t>
      </w:r>
      <w:r w:rsidR="00D661CC">
        <w:rPr>
          <w:rFonts w:hint="eastAsia"/>
        </w:rPr>
        <w:t>的未來</w:t>
      </w:r>
      <w:r w:rsidRPr="00F45239">
        <w:t>願景，</w:t>
      </w:r>
      <w:r w:rsidR="00822AE9" w:rsidRPr="00822AE9">
        <w:t>此過程中</w:t>
      </w:r>
      <w:r w:rsidR="004A61A5">
        <w:rPr>
          <w:rFonts w:hint="eastAsia"/>
        </w:rPr>
        <w:t>訂定願景的</w:t>
      </w:r>
      <w:r w:rsidR="00822AE9" w:rsidRPr="00822AE9">
        <w:t>行動與</w:t>
      </w:r>
      <w:r w:rsidR="004A61A5">
        <w:rPr>
          <w:rFonts w:hint="eastAsia"/>
        </w:rPr>
        <w:t>組員對願景的</w:t>
      </w:r>
      <w:r w:rsidR="00822AE9" w:rsidRPr="00822AE9">
        <w:t>認知</w:t>
      </w:r>
      <w:r w:rsidR="004A61A5">
        <w:rPr>
          <w:rFonts w:hint="eastAsia"/>
        </w:rPr>
        <w:t>二</w:t>
      </w:r>
      <w:r w:rsidR="002A2A26">
        <w:rPr>
          <w:rFonts w:hint="eastAsia"/>
        </w:rPr>
        <w:t>者</w:t>
      </w:r>
      <w:r w:rsidR="00822AE9" w:rsidRPr="00822AE9">
        <w:t>並非獨立存在，而是彼此</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r w:rsidRPr="00F45239">
        <w:t>（</w:t>
      </w:r>
      <w:r w:rsidRPr="00F45239">
        <w:t>Gioia &amp; Chittipeddi, 1991</w:t>
      </w:r>
      <w:r w:rsidRPr="00F45239">
        <w:t>）</w:t>
      </w:r>
      <w:r>
        <w:rPr>
          <w:rFonts w:hint="eastAsia"/>
        </w:rPr>
        <w:t>。</w:t>
      </w:r>
    </w:p>
    <w:p w14:paraId="5658E7A9" w14:textId="5B01639D" w:rsidR="00ED04CB" w:rsidRDefault="00ED04CB" w:rsidP="00ED04CB">
      <w:pPr>
        <w:pStyle w:val="15"/>
        <w:ind w:firstLine="480"/>
      </w:pPr>
      <w:r w:rsidRPr="00A70CB5">
        <w:t>Giddens</w:t>
      </w:r>
      <w:r w:rsidRPr="00A70CB5">
        <w:t>則</w:t>
      </w:r>
      <w:r w:rsidR="00EE2A2A" w:rsidRPr="00EE2A2A">
        <w:t>從宏觀結構面出發</w:t>
      </w:r>
      <w:r w:rsidR="007C309F">
        <w:rPr>
          <w:rFonts w:hint="eastAsia"/>
        </w:rPr>
        <w:t>，</w:t>
      </w:r>
      <w:r w:rsidRPr="00A70CB5">
        <w:t>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w:t>
      </w:r>
      <w:r w:rsidR="000C5FB4" w:rsidRPr="000C5FB4">
        <w:t>不是外在的靜態框架</w:t>
      </w:r>
      <w:r w:rsidRPr="00B63179">
        <w:t>，</w:t>
      </w:r>
      <w:r w:rsidR="00B40988" w:rsidRPr="00B40988">
        <w:t>而是透過行動者的實踐不斷</w:t>
      </w:r>
      <w:r w:rsidR="00D41AA7">
        <w:rPr>
          <w:rFonts w:hint="eastAsia"/>
        </w:rPr>
        <w:t>創造</w:t>
      </w:r>
      <w:r w:rsidR="00B40988" w:rsidRPr="00B40988">
        <w:t>與再</w:t>
      </w:r>
      <w:r w:rsidR="00D41AA7">
        <w:rPr>
          <w:rFonts w:hint="eastAsia"/>
        </w:rPr>
        <w:t>製</w:t>
      </w:r>
      <w:r w:rsidR="00B40988" w:rsidRPr="00B40988">
        <w:t>的結果</w:t>
      </w:r>
      <w:r>
        <w:rPr>
          <w:rFonts w:hint="eastAsia"/>
        </w:rPr>
        <w:t>，</w:t>
      </w:r>
      <w:r w:rsidR="002626B6">
        <w:rPr>
          <w:rFonts w:hint="eastAsia"/>
        </w:rPr>
        <w:t>這</w:t>
      </w:r>
      <w:r w:rsidR="00D41AA7">
        <w:rPr>
          <w:rFonts w:hint="eastAsia"/>
        </w:rPr>
        <w:t>代表</w:t>
      </w:r>
      <w:r w:rsidRPr="00B63179">
        <w:t>結構的存在形式</w:t>
      </w:r>
      <w:r w:rsidR="00D41AA7">
        <w:rPr>
          <w:rFonts w:hint="eastAsia"/>
        </w:rPr>
        <w:t>是</w:t>
      </w:r>
      <w:r w:rsidRPr="007E3BF3">
        <w:rPr>
          <w:color w:val="EE0000"/>
        </w:rPr>
        <w:t>行動者根據記憶</w:t>
      </w:r>
      <w:r w:rsidR="00D41AA7">
        <w:rPr>
          <w:rFonts w:hint="eastAsia"/>
          <w:color w:val="EE0000"/>
        </w:rPr>
        <w:t>、經驗</w:t>
      </w:r>
      <w:r w:rsidRPr="007E3BF3">
        <w:rPr>
          <w:color w:val="EE0000"/>
        </w:rPr>
        <w:t>與</w:t>
      </w:r>
      <w:r w:rsidR="00D41AA7">
        <w:rPr>
          <w:rFonts w:hint="eastAsia"/>
          <w:color w:val="EE0000"/>
        </w:rPr>
        <w:t>過往</w:t>
      </w:r>
      <w:r>
        <w:rPr>
          <w:rFonts w:hint="eastAsia"/>
          <w:color w:val="EE0000"/>
        </w:rPr>
        <w:t>行動</w:t>
      </w:r>
      <w:r w:rsidR="00D41AA7">
        <w:rPr>
          <w:rFonts w:hint="eastAsia"/>
          <w:color w:val="EE0000"/>
        </w:rPr>
        <w:t>不斷重構而得</w:t>
      </w:r>
      <w:r w:rsidRPr="00B63179">
        <w:t>（</w:t>
      </w:r>
      <w:r w:rsidRPr="00B63179">
        <w:t>Giddens, 1984</w:t>
      </w:r>
      <w:r w:rsidRPr="00B63179">
        <w:t>）</w:t>
      </w:r>
      <w:r>
        <w:rPr>
          <w:rFonts w:hint="eastAsia"/>
        </w:rPr>
        <w:t>。</w:t>
      </w:r>
    </w:p>
    <w:p w14:paraId="2BBC2054" w14:textId="545AC4C5" w:rsidR="00ED04CB" w:rsidRDefault="00ED04CB" w:rsidP="00ED04CB">
      <w:pPr>
        <w:pStyle w:val="15"/>
        <w:ind w:firstLine="480"/>
      </w:pPr>
      <w:r w:rsidRPr="00AD3EC3">
        <w:t>Weick</w:t>
      </w:r>
      <w:r w:rsidRPr="00AD3EC3">
        <w:t>與</w:t>
      </w:r>
      <w:r w:rsidRPr="00AD3EC3">
        <w:t>Putnam</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w:t>
      </w:r>
      <w:r w:rsidR="00C11A50">
        <w:rPr>
          <w:rFonts w:hint="eastAsia"/>
          <w:color w:val="EE0000"/>
        </w:rPr>
        <w:t>只</w:t>
      </w:r>
      <w:r w:rsidRPr="00670CD1">
        <w:rPr>
          <w:color w:val="EE0000"/>
        </w:rPr>
        <w:t>將</w:t>
      </w:r>
      <w:r w:rsidR="00C11A50">
        <w:rPr>
          <w:rFonts w:hint="eastAsia"/>
          <w:color w:val="EE0000"/>
        </w:rPr>
        <w:t>焦點</w:t>
      </w:r>
      <w:r w:rsidRPr="00670CD1">
        <w:rPr>
          <w:color w:val="EE0000"/>
        </w:rPr>
        <w:t>放在內容本身</w:t>
      </w:r>
      <w:r w:rsidR="00DB5E6C">
        <w:rPr>
          <w:rFonts w:hint="eastAsia"/>
          <w:color w:val="EE0000"/>
        </w:rPr>
        <w:t>卻</w:t>
      </w:r>
      <w:r w:rsidRPr="00670CD1">
        <w:rPr>
          <w:color w:val="EE0000"/>
        </w:rPr>
        <w:t>忽略</w:t>
      </w:r>
      <w:r w:rsidRPr="00670CD1">
        <w:rPr>
          <w:rFonts w:hint="eastAsia"/>
          <w:color w:val="EE0000"/>
        </w:rPr>
        <w:t>產生構思的過程</w:t>
      </w:r>
      <w:r w:rsidRPr="00670CD1">
        <w:rPr>
          <w:color w:val="EE0000"/>
        </w:rPr>
        <w:t>，</w:t>
      </w:r>
      <w:r w:rsidR="0068036E">
        <w:rPr>
          <w:rFonts w:hint="eastAsia"/>
          <w:color w:val="EE0000"/>
        </w:rPr>
        <w:t>有可能</w:t>
      </w:r>
      <w:r w:rsidR="00C11A50" w:rsidRPr="00C11A50">
        <w:rPr>
          <w:color w:val="EE0000"/>
        </w:rPr>
        <w:t>落入表層解釋</w:t>
      </w:r>
      <w:r w:rsidRPr="00A877C0">
        <w:t>；</w:t>
      </w:r>
      <w:r w:rsidR="00484120" w:rsidRPr="00484120">
        <w:t>他們強調</w:t>
      </w:r>
      <w:r w:rsidR="006D705F" w:rsidRPr="006D705F">
        <w:t>組織行為的核心關鍵</w:t>
      </w:r>
      <w:r w:rsidR="006D705F">
        <w:rPr>
          <w:rFonts w:hint="eastAsia"/>
        </w:rPr>
        <w:t>是</w:t>
      </w:r>
      <w:r w:rsidRPr="00A877C0">
        <w:t>「內容如何被建構出來」的歷程，</w:t>
      </w:r>
      <w:r w:rsidR="000D342E" w:rsidRPr="000D342E">
        <w:t>詮釋本身就是理解與創造的動力來源</w:t>
      </w:r>
      <w:r w:rsidRPr="00A877C0">
        <w:t>（</w:t>
      </w:r>
      <w:r w:rsidRPr="00A877C0">
        <w:t>Weick &amp; Putnam, 2006</w:t>
      </w:r>
      <w:r w:rsidRPr="00A877C0">
        <w:t>）。</w:t>
      </w:r>
    </w:p>
    <w:p w14:paraId="6B30F980" w14:textId="0A6DA1B8" w:rsidR="00ED04CB" w:rsidRPr="008E5C2D" w:rsidRDefault="00ED04CB" w:rsidP="00F72612">
      <w:pPr>
        <w:pStyle w:val="15"/>
        <w:ind w:firstLine="480"/>
      </w:pPr>
      <w:r w:rsidRPr="005133FB">
        <w:t>在創業領域中，林家五等人亦提出「創業家的釋意歷程」模型，說明</w:t>
      </w:r>
      <w:r w:rsidRPr="00CA0667">
        <w:rPr>
          <w:color w:val="EE0000"/>
        </w:rPr>
        <w:t>創業家的行動</w:t>
      </w:r>
      <w:r w:rsidR="00597490" w:rsidRPr="00CA0667">
        <w:rPr>
          <w:rFonts w:hint="eastAsia"/>
          <w:color w:val="EE0000"/>
        </w:rPr>
        <w:t>並不直接</w:t>
      </w:r>
      <w:r w:rsidR="00AB6BA2" w:rsidRPr="00CA0667">
        <w:rPr>
          <w:color w:val="EE0000"/>
        </w:rPr>
        <w:t>導向明確</w:t>
      </w:r>
      <w:r w:rsidR="00BD5151" w:rsidRPr="00CA0667">
        <w:rPr>
          <w:rFonts w:hint="eastAsia"/>
          <w:color w:val="EE0000"/>
        </w:rPr>
        <w:t>目的</w:t>
      </w:r>
      <w:r w:rsidRPr="00CA0667">
        <w:rPr>
          <w:color w:val="EE0000"/>
        </w:rPr>
        <w:t>，而是</w:t>
      </w:r>
      <w:r w:rsidR="000541C8" w:rsidRPr="00CA0667">
        <w:rPr>
          <w:rFonts w:hint="eastAsia"/>
          <w:color w:val="EE0000"/>
        </w:rPr>
        <w:t>其</w:t>
      </w:r>
      <w:r w:rsidR="000C74CA" w:rsidRPr="00CA0667">
        <w:rPr>
          <w:rFonts w:hint="eastAsia"/>
          <w:color w:val="EE0000"/>
        </w:rPr>
        <w:t>基於</w:t>
      </w:r>
      <w:r w:rsidRPr="00CA0667">
        <w:rPr>
          <w:color w:val="EE0000"/>
        </w:rPr>
        <w:t>身份認同、環境</w:t>
      </w:r>
      <w:r w:rsidR="000C74CA" w:rsidRPr="00CA0667">
        <w:rPr>
          <w:rFonts w:hint="eastAsia"/>
          <w:color w:val="EE0000"/>
        </w:rPr>
        <w:t>與情境</w:t>
      </w:r>
      <w:r w:rsidRPr="00CA0667">
        <w:rPr>
          <w:color w:val="EE0000"/>
        </w:rPr>
        <w:t>詮釋</w:t>
      </w:r>
      <w:r w:rsidR="000C74CA" w:rsidRPr="00CA0667">
        <w:rPr>
          <w:rFonts w:hint="eastAsia"/>
          <w:color w:val="EE0000"/>
        </w:rPr>
        <w:t>、</w:t>
      </w:r>
      <w:r w:rsidRPr="00CA0667">
        <w:rPr>
          <w:color w:val="EE0000"/>
        </w:rPr>
        <w:t>個人脈絡</w:t>
      </w:r>
      <w:r w:rsidR="005471A8" w:rsidRPr="00CA0667">
        <w:rPr>
          <w:rFonts w:hint="eastAsia"/>
          <w:color w:val="EE0000"/>
        </w:rPr>
        <w:t>等要素</w:t>
      </w:r>
      <w:r w:rsidRPr="00CA0667">
        <w:rPr>
          <w:color w:val="EE0000"/>
        </w:rPr>
        <w:t>所產生的認知</w:t>
      </w:r>
      <w:r w:rsidR="005471A8" w:rsidRPr="00CA0667">
        <w:rPr>
          <w:rFonts w:hint="eastAsia"/>
          <w:color w:val="EE0000"/>
        </w:rPr>
        <w:t>，</w:t>
      </w:r>
      <w:r w:rsidRPr="00CA0667">
        <w:rPr>
          <w:color w:val="EE0000"/>
        </w:rPr>
        <w:t>逐步轉</w:t>
      </w:r>
      <w:r w:rsidR="00812647" w:rsidRPr="00CA0667">
        <w:rPr>
          <w:rFonts w:hint="eastAsia"/>
          <w:color w:val="EE0000"/>
        </w:rPr>
        <w:t>化成的</w:t>
      </w:r>
      <w:r w:rsidR="005471A8" w:rsidRPr="00CA0667">
        <w:rPr>
          <w:rFonts w:hint="eastAsia"/>
          <w:color w:val="EE0000"/>
        </w:rPr>
        <w:t>策略與行動</w:t>
      </w:r>
      <w:r w:rsidR="005471A8">
        <w:rPr>
          <w:rFonts w:hint="eastAsia"/>
        </w:rPr>
        <w:t>。</w:t>
      </w:r>
      <w:r w:rsidR="00F72612">
        <w:rPr>
          <w:rFonts w:hint="eastAsia"/>
        </w:rPr>
        <w:t>說明</w:t>
      </w:r>
      <w:r w:rsidRPr="005D1A7D">
        <w:rPr>
          <w:color w:val="EE0000"/>
        </w:rPr>
        <w:t>詮釋</w:t>
      </w:r>
      <w:r w:rsidR="009F5F41">
        <w:rPr>
          <w:rFonts w:hint="eastAsia"/>
          <w:color w:val="EE0000"/>
        </w:rPr>
        <w:t>創業</w:t>
      </w:r>
      <w:r w:rsidR="00353165" w:rsidRPr="005D1A7D">
        <w:rPr>
          <w:rFonts w:hint="eastAsia"/>
          <w:color w:val="EE0000"/>
        </w:rPr>
        <w:t>歷程</w:t>
      </w:r>
      <w:r w:rsidRPr="005D1A7D">
        <w:rPr>
          <w:color w:val="EE0000"/>
        </w:rPr>
        <w:t>並非靜態反應，而是</w:t>
      </w:r>
      <w:r w:rsidR="007E1826" w:rsidRPr="005D1A7D">
        <w:rPr>
          <w:rFonts w:hint="eastAsia"/>
          <w:color w:val="EE0000"/>
        </w:rPr>
        <w:t>在回應</w:t>
      </w:r>
      <w:r w:rsidRPr="005D1A7D">
        <w:rPr>
          <w:color w:val="EE0000"/>
        </w:rPr>
        <w:t>環境的過程中不斷轉換與深化，並藉由行動來實踐</w:t>
      </w:r>
      <w:r w:rsidR="007E1826" w:rsidRPr="005D1A7D">
        <w:rPr>
          <w:rFonts w:hint="eastAsia"/>
          <w:color w:val="EE0000"/>
        </w:rPr>
        <w:t>、</w:t>
      </w:r>
      <w:r w:rsidRPr="005D1A7D">
        <w:rPr>
          <w:color w:val="EE0000"/>
        </w:rPr>
        <w:t>修正認知，</w:t>
      </w:r>
      <w:r w:rsidR="007E1826" w:rsidRPr="005D1A7D">
        <w:rPr>
          <w:rFonts w:hint="eastAsia"/>
          <w:color w:val="EE0000"/>
        </w:rPr>
        <w:t>才</w:t>
      </w:r>
      <w:r w:rsidRPr="005D1A7D">
        <w:rPr>
          <w:color w:val="EE0000"/>
        </w:rPr>
        <w:t>形成新意義理解與行動方向</w:t>
      </w:r>
      <w:r>
        <w:fldChar w:fldCharType="begin"/>
      </w:r>
      <w:r>
        <w:rPr>
          <w:rFonts w:hint="eastAsia"/>
        </w:rPr>
        <w:instrText xml:space="preserve"> ADDIN EN.CITE &lt;EndNote&gt;&lt;Cite&gt;&lt;Author&gt;</w:instrText>
      </w:r>
      <w:r>
        <w:rPr>
          <w:rFonts w:hint="eastAsia"/>
        </w:rPr>
        <w:instrText>林家五</w:instrText>
      </w:r>
      <w:r>
        <w:rPr>
          <w:rFonts w:hint="eastAsia"/>
        </w:rPr>
        <w:instrText>&lt;/Author&gt;&lt;Year&gt;2004&lt;/Year&gt;&lt;RecNum&gt;120&lt;/RecNum&gt;&lt;DisplayText&gt;(</w:instrText>
      </w:r>
      <w:r>
        <w:rPr>
          <w:rFonts w:hint="eastAsia"/>
        </w:rPr>
        <w:instrText>林家五</w:instrText>
      </w:r>
      <w:r>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Pr>
          <w:rFonts w:hint="eastAsia"/>
        </w:rPr>
        <w:instrText>林家五</w:instrText>
      </w:r>
      <w:r>
        <w:rPr>
          <w:rFonts w:hint="eastAsia"/>
        </w:rPr>
        <w:instrText>&lt;/author&gt;&lt;author&gt;</w:instrText>
      </w:r>
      <w:r>
        <w:rPr>
          <w:rFonts w:hint="eastAsia"/>
        </w:rPr>
        <w:instrText>黃國隆</w:instrText>
      </w:r>
      <w:r>
        <w:rPr>
          <w:rFonts w:hint="eastAsia"/>
        </w:rPr>
        <w:instrText>&lt;/author&gt;&lt;author&gt;</w:instrText>
      </w:r>
      <w:r>
        <w:rPr>
          <w:rFonts w:hint="eastAsia"/>
        </w:rPr>
        <w:instrText>鄭伯壎</w:instrText>
      </w:r>
      <w:r>
        <w:rPr>
          <w:rFonts w:hint="eastAsia"/>
        </w:rPr>
        <w:instrText>&lt;/author&gt;&lt;/authors&gt;&lt;/contributors&gt;&lt;titles&gt;&lt;title&gt;</w:instrText>
      </w:r>
      <w:r>
        <w:rPr>
          <w:rFonts w:hint="eastAsia"/>
        </w:rPr>
        <w:instrText>從認同到開創</w:instrText>
      </w:r>
      <w:r>
        <w:rPr>
          <w:rFonts w:hint="eastAsia"/>
        </w:rPr>
        <w:instrText xml:space="preserve">: </w:instrText>
      </w:r>
      <w:r>
        <w:rPr>
          <w:rFonts w:hint="eastAsia"/>
        </w:rPr>
        <w:instrText>創業家的動態釋意歷程</w:instrText>
      </w:r>
      <w:r>
        <w:rPr>
          <w:rFonts w:hint="eastAsia"/>
        </w:rPr>
        <w:instrText>&lt;/title&gt;&lt;secondary-title&gt;</w:instrText>
      </w:r>
      <w:r>
        <w:rPr>
          <w:rFonts w:hint="eastAsia"/>
        </w:rPr>
        <w:instrText>中山管理評論</w:instrText>
      </w:r>
      <w:r>
        <w:rPr>
          <w:rFonts w:hint="eastAsia"/>
        </w:rPr>
        <w:instrText>&lt;/secondary-title&gt;&lt;/titles&gt;&lt;periodical&gt;&lt;full-title&gt;</w:instrText>
      </w:r>
      <w:r>
        <w:rPr>
          <w:rFonts w:hint="eastAsia"/>
        </w:rPr>
        <w:instrText>中山管理評論</w:instrText>
      </w:r>
      <w:r>
        <w:rPr>
          <w:rFonts w:hint="eastAsia"/>
        </w:rPr>
        <w:instrText>&lt;/full-title&gt;&lt;/periodical&gt;&lt;pages&gt;337-397&lt;/pages&gt;&lt;volume&gt;12&lt;/volume&gt;&lt;number&gt;2&lt;/number&gt;&lt;dates&gt;&lt;year&gt;2004&lt;/year&gt;&lt;/dates&gt;&lt;isbn&gt;1023-2842&lt;/isbn&gt;&lt;urls&gt;&lt;/urls&gt;&lt;/reco</w:instrText>
      </w:r>
      <w:r>
        <w:instrText>rd&gt;&lt;/Cite&gt;&lt;/EndNote&gt;</w:instrText>
      </w:r>
      <w:r>
        <w:fldChar w:fldCharType="separate"/>
      </w:r>
      <w:r>
        <w:rPr>
          <w:rFonts w:hint="eastAsia"/>
          <w:noProof/>
        </w:rPr>
        <w:t>(</w:t>
      </w:r>
      <w:r>
        <w:rPr>
          <w:rFonts w:hint="eastAsia"/>
          <w:noProof/>
        </w:rPr>
        <w:t>林家五</w:t>
      </w:r>
      <w:r>
        <w:rPr>
          <w:rFonts w:hint="eastAsia"/>
          <w:noProof/>
        </w:rPr>
        <w:t xml:space="preserve"> et al., 2004)</w:t>
      </w:r>
      <w:r>
        <w:fldChar w:fldCharType="end"/>
      </w:r>
      <w:r w:rsidRPr="005133FB">
        <w:t>。</w:t>
      </w:r>
    </w:p>
    <w:p w14:paraId="50E08C2D" w14:textId="395BBB3C" w:rsidR="00ED04CB" w:rsidRDefault="00ED04CB" w:rsidP="00ED04CB">
      <w:pPr>
        <w:pStyle w:val="15"/>
        <w:ind w:firstLine="480"/>
      </w:pPr>
      <w:r w:rsidRPr="00AD2944">
        <w:t>綜合上述，制定是由認知、行動與環境三者所構成的動態系統，</w:t>
      </w:r>
      <w:r w:rsidRPr="00B3713C">
        <w:rPr>
          <w:rFonts w:hint="eastAsia"/>
          <w:color w:val="EE0000"/>
        </w:rPr>
        <w:t>由於</w:t>
      </w:r>
      <w:r w:rsidRPr="00B3713C">
        <w:rPr>
          <w:color w:val="EE0000"/>
        </w:rPr>
        <w:t>行動會創造出新的結構與限制，</w:t>
      </w:r>
      <w:r w:rsidR="00B463D5" w:rsidRPr="00B463D5">
        <w:rPr>
          <w:color w:val="EE0000"/>
        </w:rPr>
        <w:t>這些結構成為新情境與參考依據</w:t>
      </w:r>
      <w:r w:rsidRPr="00B3713C">
        <w:rPr>
          <w:rFonts w:hint="eastAsia"/>
          <w:color w:val="EE0000"/>
        </w:rPr>
        <w:t>，進而</w:t>
      </w:r>
      <w:r w:rsidRPr="00B3713C">
        <w:rPr>
          <w:color w:val="EE0000"/>
        </w:rPr>
        <w:t>創造出</w:t>
      </w:r>
      <w:r w:rsidR="00625F25">
        <w:rPr>
          <w:rFonts w:hint="eastAsia"/>
          <w:color w:val="EE0000"/>
        </w:rPr>
        <w:t>行動者</w:t>
      </w:r>
      <w:r w:rsidRPr="00B3713C">
        <w:rPr>
          <w:color w:val="EE0000"/>
        </w:rPr>
        <w:t>所面對的部分環境</w:t>
      </w:r>
      <w:r>
        <w:rPr>
          <w:rFonts w:hint="eastAsia"/>
        </w:rPr>
        <w:t>，</w:t>
      </w:r>
      <w:r w:rsidR="00625F25" w:rsidRPr="00625F25">
        <w:t>環境再建構後，又重新觸發新的行動與認知過程，形成持續循環的制定歷程</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sidR="009C318A">
        <w:rPr>
          <w:rFonts w:hint="eastAsia"/>
        </w:rPr>
        <w:t>。</w:t>
      </w:r>
      <w:r w:rsidRPr="00AD2944">
        <w:t>本研究</w:t>
      </w:r>
      <w:r w:rsidR="00CF4BA5" w:rsidRPr="00CF4BA5">
        <w:t>據此提出以下分析架構</w:t>
      </w:r>
      <w:r w:rsidRPr="00AD2944">
        <w:t>（如圖</w:t>
      </w:r>
      <w:r w:rsidR="00BC4D78">
        <w:rPr>
          <w:rFonts w:hint="eastAsia"/>
        </w:rPr>
        <w:t>2.2-</w:t>
      </w:r>
      <w:r w:rsidR="00BC4D78">
        <w:rPr>
          <w:rFonts w:hint="eastAsia"/>
        </w:rPr>
        <w:lastRenderedPageBreak/>
        <w:t>2</w:t>
      </w:r>
      <w:r w:rsidRPr="00AD2944">
        <w:t>），</w:t>
      </w:r>
      <w:r w:rsidR="003935FC" w:rsidRPr="003935FC">
        <w:t>作為</w:t>
      </w:r>
      <w:r w:rsidR="00766A8F">
        <w:rPr>
          <w:rFonts w:hint="eastAsia"/>
        </w:rPr>
        <w:t>探討</w:t>
      </w:r>
      <w:r w:rsidR="003935FC" w:rsidRPr="003935FC">
        <w:t>數位平台開發與策略調整過程中，企業如何透過資源配置與科技實踐回應外部挑戰的</w:t>
      </w:r>
      <w:r w:rsidR="000C6F18">
        <w:rPr>
          <w:rFonts w:hint="eastAsia"/>
        </w:rPr>
        <w:t>分析</w:t>
      </w:r>
      <w:r w:rsidR="003935FC" w:rsidRPr="003935FC">
        <w:t>基礎。</w:t>
      </w:r>
    </w:p>
    <w:p w14:paraId="1EED43FD" w14:textId="6084F473" w:rsidR="006E2429" w:rsidRDefault="00E67478" w:rsidP="003068BA">
      <w:pPr>
        <w:pStyle w:val="aff"/>
      </w:pPr>
      <w:r w:rsidRPr="003068BA">
        <w:rPr>
          <w:rFonts w:hint="eastAsia"/>
          <w:noProof/>
        </w:rPr>
        <w:drawing>
          <wp:inline distT="0" distB="0" distL="0" distR="0" wp14:anchorId="67A2D5DD" wp14:editId="11DB2FCA">
            <wp:extent cx="5274310" cy="2717800"/>
            <wp:effectExtent l="0" t="0" r="2540" b="6350"/>
            <wp:docPr id="2035550446"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550446" name="圖片 203555044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47118440" w14:textId="7530AD92" w:rsidR="006C6567" w:rsidRDefault="00022764" w:rsidP="005674F3">
      <w:pPr>
        <w:pStyle w:val="afff0"/>
      </w:pPr>
      <w:bookmarkStart w:id="25" w:name="_Toc200124926"/>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sidR="00EE408B">
        <w:rPr>
          <w:noProof/>
        </w:rPr>
        <w:t>2</w:t>
      </w:r>
      <w:r>
        <w:fldChar w:fldCharType="end"/>
      </w:r>
      <w:r w:rsidR="006C6567">
        <w:rPr>
          <w:rFonts w:hint="eastAsia"/>
        </w:rPr>
        <w:t xml:space="preserve"> </w:t>
      </w:r>
      <w:r w:rsidR="006C6567">
        <w:rPr>
          <w:rFonts w:hint="eastAsia"/>
        </w:rPr>
        <w:t>制定循環圖</w:t>
      </w:r>
      <w:bookmarkEnd w:id="25"/>
    </w:p>
    <w:p w14:paraId="7079E351" w14:textId="560C184C" w:rsidR="00CC144F" w:rsidRDefault="00CC144F" w:rsidP="00D6626C">
      <w:pPr>
        <w:pStyle w:val="151"/>
        <w:jc w:val="center"/>
      </w:pPr>
      <w:r>
        <w:rPr>
          <w:rFonts w:hint="eastAsia"/>
        </w:rPr>
        <w:t>資料來源：本研究整理</w:t>
      </w:r>
    </w:p>
    <w:p w14:paraId="4B5A3D22" w14:textId="77777777" w:rsidR="00FE4836" w:rsidRDefault="00FE4836">
      <w:pPr>
        <w:widowControl/>
        <w:ind w:firstLineChars="0" w:firstLine="0"/>
        <w:rPr>
          <w:rFonts w:cstheme="majorBidi"/>
          <w:b/>
          <w:sz w:val="36"/>
          <w:szCs w:val="40"/>
        </w:rPr>
      </w:pPr>
      <w:r>
        <w:br w:type="page"/>
      </w:r>
    </w:p>
    <w:p w14:paraId="321615CE" w14:textId="6AC2DCF3" w:rsidR="002071AB" w:rsidRDefault="002071AB" w:rsidP="00D21C7E">
      <w:pPr>
        <w:pStyle w:val="2"/>
      </w:pPr>
      <w:bookmarkStart w:id="26" w:name="_Toc200404482"/>
      <w:r>
        <w:rPr>
          <w:rFonts w:hint="eastAsia"/>
        </w:rPr>
        <w:lastRenderedPageBreak/>
        <w:t>2.</w:t>
      </w:r>
      <w:r w:rsidR="00781E7E">
        <w:rPr>
          <w:rFonts w:hint="eastAsia"/>
        </w:rPr>
        <w:t>3</w:t>
      </w:r>
      <w:r w:rsidR="003579E7">
        <w:rPr>
          <w:rFonts w:hint="eastAsia"/>
        </w:rPr>
        <w:t xml:space="preserve"> </w:t>
      </w:r>
      <w:r>
        <w:rPr>
          <w:rFonts w:hint="eastAsia"/>
        </w:rPr>
        <w:t>可供性（</w:t>
      </w:r>
      <w:r w:rsidRPr="002071AB">
        <w:t>Affordance</w:t>
      </w:r>
      <w:r>
        <w:rPr>
          <w:rFonts w:hint="eastAsia"/>
        </w:rPr>
        <w:t>）</w:t>
      </w:r>
      <w:bookmarkEnd w:id="26"/>
    </w:p>
    <w:p w14:paraId="7C7EB79F" w14:textId="14675D89" w:rsidR="003579E7" w:rsidRDefault="0042165D" w:rsidP="00FF4469">
      <w:pPr>
        <w:pStyle w:val="3"/>
      </w:pPr>
      <w:bookmarkStart w:id="27" w:name="_Toc200404483"/>
      <w:r>
        <w:rPr>
          <w:rFonts w:hint="eastAsia"/>
        </w:rPr>
        <w:t>2.</w:t>
      </w:r>
      <w:r w:rsidR="006854C0">
        <w:rPr>
          <w:rFonts w:hint="eastAsia"/>
        </w:rPr>
        <w:t>3</w:t>
      </w:r>
      <w:r>
        <w:rPr>
          <w:rFonts w:hint="eastAsia"/>
        </w:rPr>
        <w:t xml:space="preserve">.1 </w:t>
      </w:r>
      <w:r w:rsidR="00C14958">
        <w:rPr>
          <w:rFonts w:hint="eastAsia"/>
        </w:rPr>
        <w:t>可供性</w:t>
      </w:r>
      <w:r w:rsidR="008B0166">
        <w:rPr>
          <w:rFonts w:hint="eastAsia"/>
        </w:rPr>
        <w:t>起源與</w:t>
      </w:r>
      <w:r w:rsidR="006047EA" w:rsidRPr="00362A89">
        <w:rPr>
          <w:rFonts w:hint="eastAsia"/>
        </w:rPr>
        <w:t>基本</w:t>
      </w:r>
      <w:r w:rsidR="006047EA">
        <w:rPr>
          <w:rFonts w:hint="eastAsia"/>
        </w:rPr>
        <w:t>定義</w:t>
      </w:r>
      <w:bookmarkEnd w:id="27"/>
    </w:p>
    <w:p w14:paraId="6B8F8573" w14:textId="154AFC13" w:rsidR="006B0474" w:rsidRDefault="00973CFA" w:rsidP="008B38A6">
      <w:pPr>
        <w:pStyle w:val="15"/>
        <w:ind w:firstLine="480"/>
      </w:pPr>
      <w:r w:rsidRPr="00C6402B">
        <w:t>可供性（</w:t>
      </w:r>
      <w:r w:rsidRPr="00C6402B">
        <w:t>Affordance</w:t>
      </w:r>
      <w:r w:rsidRPr="00C6402B">
        <w:t>）</w:t>
      </w:r>
      <w:r w:rsidRPr="00C6402B">
        <w:rPr>
          <w:rFonts w:hint="eastAsia"/>
        </w:rPr>
        <w:t>的概念</w:t>
      </w:r>
      <w:r w:rsidRPr="00C6402B">
        <w:t>最早由生態心理學家</w:t>
      </w:r>
      <w:r w:rsidRPr="00C6402B">
        <w:t>James J. Gibson</w:t>
      </w:r>
      <w:r w:rsidRPr="00C6402B">
        <w:t>於</w:t>
      </w:r>
      <w:r w:rsidRPr="00C6402B">
        <w:t>1979</w:t>
      </w:r>
      <w:r w:rsidRPr="00C6402B">
        <w:t>年提出，</w:t>
      </w:r>
      <w:r w:rsidRPr="00C26A57">
        <w:t>用以說明</w:t>
      </w:r>
      <w:r w:rsidRPr="002D0ABF">
        <w:rPr>
          <w:color w:val="EE0000"/>
        </w:rPr>
        <w:t>生物與其所處環境之間的互動關係</w:t>
      </w:r>
      <w:r w:rsidRPr="00C6402B">
        <w:t>。</w:t>
      </w:r>
      <w:r w:rsidRPr="00C6402B">
        <w:t>Gibson</w:t>
      </w:r>
      <w:r>
        <w:rPr>
          <w:rFonts w:hint="eastAsia"/>
        </w:rPr>
        <w:t>最初將</w:t>
      </w:r>
      <w:r w:rsidRPr="00C6402B">
        <w:t>可供性</w:t>
      </w:r>
      <w:r w:rsidRPr="004D5FD6">
        <w:t>定義為</w:t>
      </w:r>
      <w:r w:rsidRPr="002407B6">
        <w:t>環境</w:t>
      </w:r>
      <w:r w:rsidRPr="002407B6">
        <w:rPr>
          <w:rFonts w:hint="eastAsia"/>
        </w:rPr>
        <w:t>中對</w:t>
      </w:r>
      <w:r w:rsidRPr="002407B6">
        <w:t>特定生物所提供</w:t>
      </w:r>
      <w:r w:rsidRPr="002407B6">
        <w:rPr>
          <w:rFonts w:hint="eastAsia"/>
        </w:rPr>
        <w:t>某種</w:t>
      </w:r>
      <w:r w:rsidRPr="002407B6">
        <w:t>行動機會</w:t>
      </w:r>
      <w:r w:rsidRPr="00C6402B">
        <w:t>，這些機會並非觀察者主觀賦予，而是實際存在於生物與環境之間，</w:t>
      </w:r>
      <w:r w:rsidRPr="00D81054">
        <w:t>且具備可直接感知</w:t>
      </w:r>
      <w:r w:rsidRPr="00C6402B">
        <w:t>（</w:t>
      </w:r>
      <w:r w:rsidRPr="00100F0E">
        <w:t>Directly Perceivable</w:t>
      </w:r>
      <w:r w:rsidRPr="00C6402B">
        <w:t>）特性</w:t>
      </w:r>
      <w:r>
        <w:fldChar w:fldCharType="begin"/>
      </w:r>
      <w: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ibson, 1979)</w:t>
      </w:r>
      <w:r>
        <w:fldChar w:fldCharType="end"/>
      </w:r>
      <w:r>
        <w:rPr>
          <w:rFonts w:hint="eastAsia"/>
        </w:rPr>
        <w:t>。</w:t>
      </w:r>
      <w:r w:rsidRPr="00DA46F5">
        <w:t>Gibson</w:t>
      </w:r>
      <w:r w:rsidRPr="00DA46F5">
        <w:t>認為可供性不是環境中固定的物理性質，也不是生物</w:t>
      </w:r>
      <w:r>
        <w:rPr>
          <w:rFonts w:hint="eastAsia"/>
        </w:rPr>
        <w:t>主觀的</w:t>
      </w:r>
      <w:r w:rsidRPr="00DA46F5">
        <w:t>心理投射，</w:t>
      </w:r>
      <w:r>
        <w:rPr>
          <w:rFonts w:hint="eastAsia"/>
        </w:rPr>
        <w:t>因此並</w:t>
      </w:r>
      <w:r w:rsidRPr="000437F0">
        <w:rPr>
          <w:color w:val="000000" w:themeColor="text1"/>
        </w:rPr>
        <w:t>不</w:t>
      </w:r>
      <w:r>
        <w:rPr>
          <w:rFonts w:hint="eastAsia"/>
          <w:color w:val="000000" w:themeColor="text1"/>
        </w:rPr>
        <w:t>能以</w:t>
      </w:r>
      <w:r w:rsidRPr="000437F0">
        <w:rPr>
          <w:color w:val="000000" w:themeColor="text1"/>
        </w:rPr>
        <w:t>主</w:t>
      </w:r>
      <w:r>
        <w:rPr>
          <w:rFonts w:hint="eastAsia"/>
          <w:color w:val="000000" w:themeColor="text1"/>
        </w:rPr>
        <w:t>觀或</w:t>
      </w:r>
      <w:r w:rsidRPr="000437F0">
        <w:rPr>
          <w:color w:val="000000" w:themeColor="text1"/>
        </w:rPr>
        <w:t>客觀的二元對立</w:t>
      </w:r>
      <w:r>
        <w:rPr>
          <w:rFonts w:hint="eastAsia"/>
          <w:color w:val="000000" w:themeColor="text1"/>
        </w:rPr>
        <w:t>作為區分</w:t>
      </w:r>
      <w:r>
        <w:rPr>
          <w:color w:val="000000" w:themeColor="text1"/>
        </w:rPr>
        <w:fldChar w:fldCharType="begin"/>
      </w:r>
      <w:r>
        <w:rPr>
          <w:color w:val="000000" w:themeColor="text1"/>
        </w:rP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0000" w:themeColor="text1"/>
        </w:rPr>
        <w:fldChar w:fldCharType="separate"/>
      </w:r>
      <w:r>
        <w:rPr>
          <w:noProof/>
          <w:color w:val="000000" w:themeColor="text1"/>
        </w:rPr>
        <w:t>(Gibson, 2014)</w:t>
      </w:r>
      <w:r>
        <w:rPr>
          <w:color w:val="000000" w:themeColor="text1"/>
        </w:rPr>
        <w:fldChar w:fldCharType="end"/>
      </w:r>
      <w:r>
        <w:rPr>
          <w:rFonts w:hint="eastAsia"/>
          <w:color w:val="000000" w:themeColor="text1"/>
        </w:rPr>
        <w:t>，</w:t>
      </w:r>
      <w:r>
        <w:rPr>
          <w:rFonts w:hint="eastAsia"/>
        </w:rPr>
        <w:t>可供性</w:t>
      </w:r>
      <w:r w:rsidRPr="00E906EB">
        <w:rPr>
          <w:color w:val="EE0000"/>
        </w:rPr>
        <w:t>依附於特定生物與其環境之間的互動關係</w:t>
      </w:r>
      <w:r>
        <w:rPr>
          <w:color w:val="EE0000"/>
        </w:rPr>
        <w:fldChar w:fldCharType="begin"/>
      </w:r>
      <w:r>
        <w:rPr>
          <w:color w:val="EE0000"/>
        </w:rP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Pr>
          <w:color w:val="EE0000"/>
        </w:rPr>
        <w:fldChar w:fldCharType="separate"/>
      </w:r>
      <w:r>
        <w:rPr>
          <w:noProof/>
          <w:color w:val="EE0000"/>
        </w:rPr>
        <w:t>(Gibson, 1979)</w:t>
      </w:r>
      <w:r>
        <w:rPr>
          <w:color w:val="EE0000"/>
        </w:rPr>
        <w:fldChar w:fldCharType="end"/>
      </w:r>
      <w:r>
        <w:rPr>
          <w:rFonts w:hint="eastAsia"/>
          <w:color w:val="EE0000"/>
        </w:rPr>
        <w:t>，是一種直接存在、卻不必然可視或已知的行動機會</w:t>
      </w:r>
      <w:r>
        <w:rPr>
          <w:color w:val="EE0000"/>
        </w:rPr>
        <w:fldChar w:fldCharType="begin"/>
      </w:r>
      <w:r>
        <w:rPr>
          <w:color w:val="EE0000"/>
        </w:rP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Pr>
          <w:color w:val="EE0000"/>
        </w:rPr>
        <w:fldChar w:fldCharType="separate"/>
      </w:r>
      <w:r>
        <w:rPr>
          <w:noProof/>
          <w:color w:val="EE0000"/>
        </w:rPr>
        <w:t>(Norman, 1999)</w:t>
      </w:r>
      <w:r>
        <w:rPr>
          <w:color w:val="EE0000"/>
        </w:rPr>
        <w:fldChar w:fldCharType="end"/>
      </w:r>
      <w:r>
        <w:rPr>
          <w:rFonts w:hint="eastAsia"/>
          <w:color w:val="0070C0"/>
          <w:highlight w:val="yellow"/>
        </w:rPr>
        <w:t>，</w:t>
      </w:r>
      <w:r w:rsidRPr="00AB015F">
        <w:rPr>
          <w:color w:val="0070C0"/>
          <w:highlight w:val="yellow"/>
        </w:rPr>
        <w:t>環境</w:t>
      </w:r>
      <w:r>
        <w:rPr>
          <w:rFonts w:hint="eastAsia"/>
          <w:color w:val="0070C0"/>
          <w:highlight w:val="yellow"/>
        </w:rPr>
        <w:t>的</w:t>
      </w:r>
      <w:r w:rsidRPr="00AB015F">
        <w:rPr>
          <w:rFonts w:hint="eastAsia"/>
          <w:color w:val="0070C0"/>
          <w:highlight w:val="yellow"/>
        </w:rPr>
        <w:t>潛在可供性</w:t>
      </w:r>
      <w:r w:rsidRPr="00AB015F">
        <w:rPr>
          <w:color w:val="0070C0"/>
          <w:highlight w:val="yellow"/>
        </w:rPr>
        <w:t>和動物的生活方式是不可分割地結合在一起</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sidRPr="00C81E42">
        <w:t>。</w:t>
      </w:r>
    </w:p>
    <w:p w14:paraId="7FF2AF5B" w14:textId="77777777" w:rsidR="00973CFA" w:rsidRDefault="00973CFA" w:rsidP="00973CFA">
      <w:pPr>
        <w:pStyle w:val="15"/>
        <w:ind w:firstLine="480"/>
      </w:pPr>
      <w:r w:rsidRPr="00BD77C8">
        <w:t>可供性</w:t>
      </w:r>
      <w:r>
        <w:rPr>
          <w:rFonts w:hint="eastAsia"/>
        </w:rPr>
        <w:t>的</w:t>
      </w:r>
      <w:r w:rsidRPr="00BD77C8">
        <w:t>存在不依賴於是否被感知，也不因</w:t>
      </w:r>
      <w:r>
        <w:rPr>
          <w:rFonts w:hint="eastAsia"/>
        </w:rPr>
        <w:t>生物</w:t>
      </w:r>
      <w:r w:rsidRPr="00BD77C8">
        <w:t>當下是否有需求而改變</w:t>
      </w:r>
      <w:r>
        <w:rPr>
          <w:rFonts w:hint="eastAsia"/>
        </w:rPr>
        <w:t>，</w:t>
      </w:r>
      <w:r w:rsidRPr="00BD77C8">
        <w:t>例如一杯</w:t>
      </w:r>
      <w:r>
        <w:rPr>
          <w:rFonts w:hint="eastAsia"/>
        </w:rPr>
        <w:t>飲用</w:t>
      </w:r>
      <w:r w:rsidRPr="00BD77C8">
        <w:t>水</w:t>
      </w:r>
      <w:r>
        <w:rPr>
          <w:rFonts w:hint="eastAsia"/>
        </w:rPr>
        <w:t>無論是否被</w:t>
      </w:r>
      <w:r w:rsidRPr="00BD77C8">
        <w:t>注意</w:t>
      </w:r>
      <w:r w:rsidRPr="00BD77C8">
        <w:rPr>
          <w:rFonts w:hint="eastAsia"/>
        </w:rPr>
        <w:t>、生物</w:t>
      </w:r>
      <w:r>
        <w:rPr>
          <w:rFonts w:hint="eastAsia"/>
        </w:rPr>
        <w:t>是否</w:t>
      </w:r>
      <w:r w:rsidRPr="00BD77C8">
        <w:rPr>
          <w:rFonts w:hint="eastAsia"/>
        </w:rPr>
        <w:t>感覺口渴</w:t>
      </w:r>
      <w:r w:rsidRPr="00BD77C8">
        <w:t>，仍</w:t>
      </w:r>
      <w:r>
        <w:rPr>
          <w:rFonts w:hint="eastAsia"/>
        </w:rPr>
        <w:t>具備</w:t>
      </w:r>
      <w:r w:rsidRPr="00BD77C8">
        <w:t>可飲用的可供性</w:t>
      </w:r>
      <w:r>
        <w:fldChar w:fldCharType="begin"/>
      </w:r>
      <w:r>
        <w:instrText xml:space="preserve"> ADDIN EN.CITE &lt;EndNote&gt;&lt;Cite&gt;&lt;Author&gt;Gaver&lt;/Author&gt;&lt;Year&gt;1991&lt;/Year&gt;&lt;RecNum&gt;127&lt;/RecNum&gt;&lt;DisplayText&gt;(Gaver, 1991; Gibson, 197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aver, 1991; Gibson, 1979)</w:t>
      </w:r>
      <w:r>
        <w:fldChar w:fldCharType="end"/>
      </w:r>
      <w:r w:rsidRPr="00ED1DF8">
        <w:t>。</w:t>
      </w:r>
      <w:r w:rsidRPr="00080427">
        <w:t>環境中</w:t>
      </w:r>
      <w:r>
        <w:rPr>
          <w:rFonts w:hint="eastAsia"/>
        </w:rPr>
        <w:t>各</w:t>
      </w:r>
      <w:r w:rsidRPr="00080427">
        <w:t>要素皆可能</w:t>
      </w:r>
      <w:r>
        <w:rPr>
          <w:rFonts w:hint="eastAsia"/>
        </w:rPr>
        <w:t>成為</w:t>
      </w:r>
      <w:r w:rsidRPr="00080427">
        <w:t>可供性的來源，包含</w:t>
      </w:r>
      <w:r>
        <w:rPr>
          <w:rFonts w:hint="eastAsia"/>
        </w:rPr>
        <w:t>水、空氣</w:t>
      </w:r>
      <w:r w:rsidRPr="00080427">
        <w:t>、物質、表面、物體與其他動物</w:t>
      </w:r>
      <w:r>
        <w:rPr>
          <w:rFonts w:hint="eastAsia"/>
        </w:rPr>
        <w:t>等</w:t>
      </w:r>
      <w:r w:rsidRPr="00080427">
        <w:t>，</w:t>
      </w:r>
      <w:r>
        <w:rPr>
          <w:rFonts w:hint="eastAsia"/>
        </w:rPr>
        <w:t>可供性</w:t>
      </w:r>
      <w:r w:rsidRPr="00A9126D">
        <w:t>不僅可能提供覓食、棲息等正面行動機會，也可能帶來受傷或死亡</w:t>
      </w:r>
      <w:r>
        <w:rPr>
          <w:rFonts w:hint="eastAsia"/>
        </w:rPr>
        <w:t>的</w:t>
      </w:r>
      <w:r w:rsidRPr="00A9126D">
        <w:t>風險，因此</w:t>
      </w:r>
      <w:r>
        <w:rPr>
          <w:rFonts w:hint="eastAsia"/>
        </w:rPr>
        <w:t>可供性</w:t>
      </w:r>
      <w:r w:rsidRPr="00A9126D">
        <w:t>需要被感知</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E754D2">
        <w:t>為了做出即時且適當的反應，生物必須具備感知與辨識</w:t>
      </w:r>
      <w:r>
        <w:rPr>
          <w:rFonts w:hint="eastAsia"/>
        </w:rPr>
        <w:t>可供性</w:t>
      </w:r>
      <w:r w:rsidRPr="00E754D2">
        <w:t>的能</w:t>
      </w:r>
      <w:r>
        <w:rPr>
          <w:rFonts w:hint="eastAsia"/>
        </w:rPr>
        <w:t>力</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p>
    <w:p w14:paraId="1C3E3045" w14:textId="77777777" w:rsidR="00973CFA" w:rsidRDefault="00973CFA" w:rsidP="00973CFA">
      <w:pPr>
        <w:pStyle w:val="15"/>
        <w:ind w:firstLine="480"/>
      </w:pPr>
      <w:r w:rsidRPr="0035093D">
        <w:t>儘管可供性源自生物與環境的互動結構，</w:t>
      </w:r>
      <w:r w:rsidRPr="0035093D">
        <w:t>Gibson</w:t>
      </w:r>
      <w:r w:rsidRPr="0035093D">
        <w:t>也指出</w:t>
      </w:r>
      <w:r>
        <w:rPr>
          <w:rFonts w:hint="eastAsia"/>
        </w:rPr>
        <w:t>可供性</w:t>
      </w:r>
      <w:r w:rsidRPr="0035093D">
        <w:t>並非恆定不變，而是可以</w:t>
      </w:r>
      <w:r w:rsidRPr="002838CA">
        <w:t>被調整、設計甚至創造</w:t>
      </w:r>
      <w:r>
        <w:rPr>
          <w:rFonts w:hint="eastAsia"/>
        </w:rPr>
        <w:t>出新的可供性，</w:t>
      </w:r>
      <w:r w:rsidRPr="00474E1E">
        <w:t>例如</w:t>
      </w:r>
      <w:r>
        <w:rPr>
          <w:rFonts w:hint="eastAsia"/>
        </w:rPr>
        <w:t>在</w:t>
      </w:r>
      <w:r w:rsidRPr="00474E1E">
        <w:t>崎嶇地面鋪設道路而</w:t>
      </w:r>
      <w:r>
        <w:rPr>
          <w:rFonts w:hint="eastAsia"/>
        </w:rPr>
        <w:t>使其</w:t>
      </w:r>
      <w:r w:rsidRPr="00474E1E">
        <w:t>變得可行走</w:t>
      </w:r>
      <w:r w:rsidRPr="00E24469">
        <w:fldChar w:fldCharType="begin"/>
      </w:r>
      <w:r w:rsidRPr="00E24469">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E24469">
        <w:fldChar w:fldCharType="separate"/>
      </w:r>
      <w:r w:rsidRPr="00E24469">
        <w:rPr>
          <w:noProof/>
        </w:rPr>
        <w:t>(Gibson, 2014)</w:t>
      </w:r>
      <w:r w:rsidRPr="00E24469">
        <w:fldChar w:fldCharType="end"/>
      </w:r>
      <w:r>
        <w:rPr>
          <w:rFonts w:hint="eastAsia"/>
        </w:rPr>
        <w:t>，</w:t>
      </w:r>
      <w:r w:rsidRPr="002838CA">
        <w:t>人類對環境的改造，</w:t>
      </w:r>
      <w:r>
        <w:rPr>
          <w:rFonts w:hint="eastAsia"/>
        </w:rPr>
        <w:t>並</w:t>
      </w:r>
      <w:r w:rsidRPr="002838CA">
        <w:t>不是創造出一個全新</w:t>
      </w:r>
      <w:r>
        <w:rPr>
          <w:rFonts w:hint="eastAsia"/>
        </w:rPr>
        <w:t>環境</w:t>
      </w:r>
      <w:r w:rsidRPr="002838CA">
        <w:t>，而是</w:t>
      </w:r>
      <w:r>
        <w:rPr>
          <w:rFonts w:hint="eastAsia"/>
        </w:rPr>
        <w:t>打造</w:t>
      </w:r>
      <w:r w:rsidRPr="002838CA">
        <w:t>出「</w:t>
      </w:r>
      <w:r>
        <w:rPr>
          <w:rFonts w:hint="eastAsia"/>
          <w:color w:val="EE0000"/>
        </w:rPr>
        <w:t>被改造後的舊環境</w:t>
      </w:r>
      <w:r w:rsidRPr="002838CA">
        <w:t>」</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A51005">
        <w:t>Gaver</w:t>
      </w:r>
      <w:r w:rsidRPr="00A51005">
        <w:t>也指出，透過設計提升可供性不僅</w:t>
      </w:r>
      <w:r w:rsidRPr="002C0304">
        <w:rPr>
          <w:color w:val="156082" w:themeColor="accent1"/>
        </w:rPr>
        <w:t>能改善操作的便利性</w:t>
      </w:r>
      <w:r w:rsidRPr="002C0304">
        <w:rPr>
          <w:rFonts w:hint="eastAsia"/>
          <w:color w:val="156082" w:themeColor="accent1"/>
        </w:rPr>
        <w:t>，</w:t>
      </w:r>
      <w:r w:rsidRPr="002C0304">
        <w:rPr>
          <w:color w:val="156082" w:themeColor="accent1"/>
        </w:rPr>
        <w:t>也有助於抑制錯誤操作</w:t>
      </w:r>
      <w:r w:rsidRPr="008E7032">
        <w:t>，使互動更直覺、更易學習</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p>
    <w:p w14:paraId="4E903639" w14:textId="24D0EF9B" w:rsidR="00973CFA" w:rsidRPr="003C730A" w:rsidRDefault="00973CFA" w:rsidP="003C730A">
      <w:pPr>
        <w:pStyle w:val="151"/>
      </w:pPr>
      <w:r w:rsidRPr="009147F4">
        <w:lastRenderedPageBreak/>
        <w:t>為</w:t>
      </w:r>
      <w:r>
        <w:rPr>
          <w:rFonts w:hint="eastAsia"/>
        </w:rPr>
        <w:t>進一步</w:t>
      </w:r>
      <w:r w:rsidRPr="009147F4">
        <w:t>釐清可供性，以下將從其核心特性與後續學者的觀點加以說明</w:t>
      </w:r>
      <w:r>
        <w:rPr>
          <w:rFonts w:hint="eastAsia"/>
        </w:rPr>
        <w:t>：</w:t>
      </w:r>
    </w:p>
    <w:p w14:paraId="690E9622" w14:textId="5A44ADC5" w:rsidR="00A954FA" w:rsidRPr="00AC5A6C" w:rsidRDefault="00050DEB" w:rsidP="0066623C">
      <w:pPr>
        <w:pStyle w:val="a"/>
      </w:pPr>
      <w:r w:rsidRPr="00050DEB">
        <w:t>相對性與互補性</w:t>
      </w:r>
      <w:r w:rsidR="009D0224" w:rsidRPr="009D0224">
        <w:t>（</w:t>
      </w:r>
      <w:r w:rsidR="009D0224" w:rsidRPr="009D0224">
        <w:t>Relationality and Complementarity</w:t>
      </w:r>
      <w:r w:rsidR="009D0224" w:rsidRPr="009D0224">
        <w:t>）</w:t>
      </w:r>
    </w:p>
    <w:p w14:paraId="49741910" w14:textId="77777777" w:rsidR="00AE115A" w:rsidRDefault="00AE115A" w:rsidP="00AE115A">
      <w:pPr>
        <w:pStyle w:val="15"/>
        <w:ind w:firstLine="480"/>
      </w:pPr>
      <w:r w:rsidRPr="00F472DB">
        <w:t>可供性具有相對性，意指其是否成立取決於</w:t>
      </w:r>
      <w:r>
        <w:rPr>
          <w:rFonts w:hint="eastAsia"/>
        </w:rPr>
        <w:t>生物</w:t>
      </w:r>
      <w:r w:rsidRPr="00F472DB">
        <w:t>本身</w:t>
      </w:r>
      <w:r>
        <w:rPr>
          <w:rFonts w:hint="eastAsia"/>
        </w:rPr>
        <w:t>的</w:t>
      </w:r>
      <w:r w:rsidRPr="00F472DB">
        <w:t>身體條件、</w:t>
      </w:r>
      <w:r w:rsidRPr="00F472DB">
        <w:rPr>
          <w:rFonts w:hint="eastAsia"/>
        </w:rPr>
        <w:t>感知</w:t>
      </w:r>
      <w:r w:rsidRPr="00F472DB">
        <w:t>能力與經驗</w:t>
      </w:r>
      <w:r w:rsidRPr="00F472DB">
        <w:rPr>
          <w:rFonts w:hint="eastAsia"/>
        </w:rPr>
        <w:t>基礎</w:t>
      </w:r>
      <w:r>
        <w:fldChar w:fldCharType="begin"/>
      </w:r>
      <w:r>
        <w:instrText xml:space="preserve"> ADDIN EN.CITE &lt;EndNote&gt;&lt;Cite&gt;&lt;Author&gt;Gaver&lt;/Author&gt;&lt;Year&gt;1991&lt;/Year&gt;&lt;RecNum&gt;127&lt;/RecNum&gt;&lt;DisplayText&gt;(Gaver, 1991; Gibson, 1979; Greeno, 199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Cite&gt;&lt;Author&gt;Greeno&lt;/Author&gt;&lt;Year&gt;1994&lt;/Year&gt;&lt;RecNum&gt;125&lt;/RecNum&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fldChar w:fldCharType="separate"/>
      </w:r>
      <w:r>
        <w:rPr>
          <w:noProof/>
        </w:rPr>
        <w:t>(Gaver, 1991; Gibson, 1979; Greeno, 1994)</w:t>
      </w:r>
      <w:r>
        <w:fldChar w:fldCharType="end"/>
      </w:r>
      <w:r>
        <w:rPr>
          <w:rFonts w:hint="eastAsia"/>
        </w:rPr>
        <w:t>。</w:t>
      </w:r>
      <w:r w:rsidRPr="00F472DB">
        <w:t>同一物件對不同生物可能展現出不同的可供性</w:t>
      </w:r>
      <w:r>
        <w:rPr>
          <w:rFonts w:hint="eastAsia"/>
        </w:rPr>
        <w:t>，</w:t>
      </w:r>
      <w:r w:rsidRPr="00F472DB">
        <w:t>如椅子對成人而言具備可坐的可供性，但對於身高不足的孩童可能就不成立。</w:t>
      </w:r>
      <w:r w:rsidRPr="003601CF">
        <w:t>同時，可供</w:t>
      </w:r>
      <w:r w:rsidRPr="000B6D30">
        <w:t>性也</w:t>
      </w:r>
      <w:r>
        <w:rPr>
          <w:rFonts w:hint="eastAsia"/>
        </w:rPr>
        <w:t>具備</w:t>
      </w:r>
      <w:r w:rsidRPr="000B6D30">
        <w:t>互補性</w:t>
      </w:r>
      <w:r w:rsidRPr="003601CF">
        <w:t>，</w:t>
      </w:r>
      <w:r w:rsidRPr="00DE0907">
        <w:rPr>
          <w:color w:val="0070C0"/>
        </w:rPr>
        <w:t>即環境所提供的條件需與生物的能力相互契合，才能</w:t>
      </w:r>
      <w:r>
        <w:rPr>
          <w:rFonts w:hint="eastAsia"/>
          <w:color w:val="0070C0"/>
        </w:rPr>
        <w:t>構成</w:t>
      </w:r>
      <w:r w:rsidRPr="00DE0907">
        <w:rPr>
          <w:color w:val="0070C0"/>
        </w:rPr>
        <w:t>實際</w:t>
      </w:r>
      <w:r>
        <w:rPr>
          <w:rFonts w:hint="eastAsia"/>
          <w:color w:val="0070C0"/>
        </w:rPr>
        <w:t>行</w:t>
      </w:r>
      <w:r w:rsidRPr="00DE0907">
        <w:rPr>
          <w:color w:val="0070C0"/>
        </w:rPr>
        <w:t>動</w:t>
      </w:r>
      <w:r>
        <w:rPr>
          <w:rFonts w:hint="eastAsia"/>
          <w:color w:val="0070C0"/>
        </w:rPr>
        <w:t>的</w:t>
      </w:r>
      <w:r w:rsidRPr="00DE0907">
        <w:rPr>
          <w:color w:val="0070C0"/>
        </w:rPr>
        <w:t>可能性</w:t>
      </w:r>
      <w:r>
        <w:rPr>
          <w:color w:val="0070C0"/>
        </w:rPr>
        <w:fldChar w:fldCharType="begin"/>
      </w:r>
      <w:r>
        <w:rPr>
          <w:color w:val="0070C0"/>
        </w:rPr>
        <w:instrText xml:space="preserve"> ADDIN EN.CITE &lt;EndNote&gt;&lt;Cite&gt;&lt;Author&gt;Gaver&lt;/Author&gt;&lt;Year&gt;1991&lt;/Year&gt;&lt;RecNum&gt;127&lt;/RecNum&gt;&lt;DisplayText&gt;(Gaver, 1991; Gibson, 201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2014&lt;/Year&gt;&lt;RecNum&gt;121&lt;/RecNum&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70C0"/>
        </w:rPr>
        <w:fldChar w:fldCharType="separate"/>
      </w:r>
      <w:r>
        <w:rPr>
          <w:noProof/>
          <w:color w:val="0070C0"/>
        </w:rPr>
        <w:t>(Gaver, 1991; Gibson, 2014)</w:t>
      </w:r>
      <w:r>
        <w:rPr>
          <w:color w:val="0070C0"/>
        </w:rPr>
        <w:fldChar w:fldCharType="end"/>
      </w:r>
      <w:r w:rsidRPr="003601CF">
        <w:t>。</w:t>
      </w:r>
      <w:r w:rsidRPr="00047FDB">
        <w:t>例如鳥類因擁有</w:t>
      </w:r>
      <w:r>
        <w:rPr>
          <w:rFonts w:hint="eastAsia"/>
        </w:rPr>
        <w:t>細長的</w:t>
      </w:r>
      <w:r w:rsidRPr="00047FDB">
        <w:t>腳趾與</w:t>
      </w:r>
      <w:r>
        <w:rPr>
          <w:rFonts w:hint="eastAsia"/>
        </w:rPr>
        <w:t>輕巧</w:t>
      </w:r>
      <w:r w:rsidRPr="00047FDB">
        <w:t>體重，才能棲息於細枝；人類能開門把，是因為</w:t>
      </w:r>
      <w:r>
        <w:rPr>
          <w:rFonts w:hint="eastAsia"/>
        </w:rPr>
        <w:t>門把</w:t>
      </w:r>
      <w:r w:rsidRPr="00047FDB">
        <w:t>與手</w:t>
      </w:r>
      <w:r>
        <w:rPr>
          <w:rFonts w:hint="eastAsia"/>
        </w:rPr>
        <w:t>掌大小</w:t>
      </w:r>
      <w:r w:rsidRPr="00047FDB">
        <w:t>互補。</w:t>
      </w:r>
      <w:r w:rsidRPr="00C350FD">
        <w:rPr>
          <w:color w:val="EE0000"/>
        </w:rPr>
        <w:t>相對性指的是「誰」能使用；互補性強調「</w:t>
      </w:r>
      <w:r>
        <w:rPr>
          <w:rFonts w:hint="eastAsia"/>
          <w:color w:val="EE0000"/>
        </w:rPr>
        <w:t>如何</w:t>
      </w:r>
      <w:r w:rsidRPr="00C350FD">
        <w:rPr>
          <w:color w:val="EE0000"/>
        </w:rPr>
        <w:t>」能使用</w:t>
      </w:r>
      <w:r w:rsidRPr="00D271AA">
        <w:t>。</w:t>
      </w:r>
    </w:p>
    <w:p w14:paraId="121F9B37" w14:textId="77777777" w:rsidR="00725B59" w:rsidRDefault="00725B59" w:rsidP="00725B59">
      <w:pPr>
        <w:pStyle w:val="15"/>
        <w:ind w:firstLine="480"/>
      </w:pPr>
    </w:p>
    <w:p w14:paraId="0B2AB84B" w14:textId="4EC96D6E" w:rsidR="00035183" w:rsidRDefault="00DD7D84" w:rsidP="0066623C">
      <w:pPr>
        <w:pStyle w:val="a"/>
      </w:pPr>
      <w:r w:rsidRPr="00DD7D84">
        <w:t>物質性與行動機會（</w:t>
      </w:r>
      <w:r w:rsidRPr="00DD7D84">
        <w:t>Materiality and Action Opportunities</w:t>
      </w:r>
      <w:r w:rsidRPr="00DD7D84">
        <w:t>）</w:t>
      </w:r>
    </w:p>
    <w:p w14:paraId="13E89D7E" w14:textId="77777777" w:rsidR="00AE6A5A" w:rsidRPr="00DC12E8" w:rsidRDefault="00AE6A5A" w:rsidP="00AE6A5A">
      <w:pPr>
        <w:pStyle w:val="15"/>
        <w:ind w:firstLine="480"/>
      </w:pPr>
      <w:r w:rsidRPr="00172DC6">
        <w:rPr>
          <w:color w:val="EE0000"/>
        </w:rPr>
        <w:t>可供性</w:t>
      </w:r>
      <w:r>
        <w:rPr>
          <w:rFonts w:hint="eastAsia"/>
          <w:color w:val="EE0000"/>
        </w:rPr>
        <w:t>的成立</w:t>
      </w:r>
      <w:r w:rsidRPr="00172DC6">
        <w:rPr>
          <w:color w:val="EE0000"/>
        </w:rPr>
        <w:t>依賴</w:t>
      </w:r>
      <w:r>
        <w:rPr>
          <w:rFonts w:hint="eastAsia"/>
          <w:color w:val="EE0000"/>
        </w:rPr>
        <w:t>於</w:t>
      </w:r>
      <w:r w:rsidRPr="00172DC6">
        <w:rPr>
          <w:color w:val="EE0000"/>
        </w:rPr>
        <w:t>物質條件是否能支持行動，並被行動者察覺與理解</w:t>
      </w:r>
      <w:r>
        <w:rPr>
          <w:rFonts w:hint="eastAsia"/>
          <w:color w:val="EE0000"/>
        </w:rPr>
        <w:t>。</w:t>
      </w:r>
      <w:r w:rsidRPr="00DC12E8">
        <w:rPr>
          <w:rFonts w:hint="eastAsia"/>
        </w:rPr>
        <w:t>不同學者對物質條件所構成的物質性（</w:t>
      </w:r>
      <w:r w:rsidRPr="00DC12E8">
        <w:t>Materiality</w:t>
      </w:r>
      <w:r w:rsidRPr="00DC12E8">
        <w:rPr>
          <w:rFonts w:hint="eastAsia"/>
        </w:rPr>
        <w:t>）亦有不同的</w:t>
      </w:r>
      <w:r w:rsidRPr="00DC12E8">
        <w:t>詮釋。</w:t>
      </w:r>
    </w:p>
    <w:p w14:paraId="5DEEB76C" w14:textId="77777777" w:rsidR="00AE6A5A" w:rsidRDefault="00AE6A5A" w:rsidP="00AE6A5A">
      <w:pPr>
        <w:pStyle w:val="15"/>
        <w:ind w:firstLine="480"/>
      </w:pPr>
      <w:r w:rsidRPr="00431E1E">
        <w:t>Gibson</w:t>
      </w:r>
      <w:r>
        <w:rPr>
          <w:rFonts w:hint="eastAsia"/>
        </w:rPr>
        <w:t>認為物質性來自</w:t>
      </w:r>
      <w:r w:rsidRPr="00E47D75">
        <w:t>於環境中可感知的物理特性</w:t>
      </w:r>
      <w:r>
        <w:rPr>
          <w:rFonts w:hint="eastAsia"/>
        </w:rPr>
        <w:t>，這些</w:t>
      </w:r>
      <w:r w:rsidRPr="00431E1E">
        <w:t>物理特性對可供性的</w:t>
      </w:r>
      <w:r w:rsidRPr="007A1526">
        <w:t>提供</w:t>
      </w:r>
      <w:r>
        <w:rPr>
          <w:rFonts w:hint="eastAsia"/>
        </w:rPr>
        <w:t>具體</w:t>
      </w:r>
      <w:r w:rsidRPr="007A1526">
        <w:t>結構基礎</w:t>
      </w:r>
      <w:r w:rsidRPr="00431E1E">
        <w:t>。</w:t>
      </w:r>
      <w:r w:rsidRPr="007939F8">
        <w:t>例如，堅固的木板能</w:t>
      </w:r>
      <w:r>
        <w:rPr>
          <w:rFonts w:hint="eastAsia"/>
        </w:rPr>
        <w:t>使人</w:t>
      </w:r>
      <w:r w:rsidRPr="007939F8">
        <w:t>站立或坐下，</w:t>
      </w:r>
      <w:r w:rsidRPr="00172DC6">
        <w:t>而鬆軟或不穩的材質則無法實現這些行動。</w:t>
      </w:r>
      <w:r w:rsidRPr="00874FFA">
        <w:t>Gaver</w:t>
      </w:r>
      <w:r>
        <w:rPr>
          <w:rFonts w:hint="eastAsia"/>
        </w:rPr>
        <w:t>則將</w:t>
      </w:r>
      <w:r w:rsidRPr="001C664C">
        <w:t>可供性進一步定義為</w:t>
      </w:r>
      <w:r w:rsidRPr="00A45194">
        <w:t>「特殊屬性</w:t>
      </w:r>
      <w:r>
        <w:rPr>
          <w:rFonts w:hint="eastAsia"/>
        </w:rPr>
        <w:t>的</w:t>
      </w:r>
      <w:r w:rsidRPr="00A45194">
        <w:t>組合」</w:t>
      </w:r>
      <w:r>
        <w:rPr>
          <w:rFonts w:hint="eastAsia"/>
        </w:rPr>
        <w:t>，並在原有物質性基礎上補充了「能力」（</w:t>
      </w:r>
      <w:r>
        <w:rPr>
          <w:rFonts w:hint="eastAsia"/>
        </w:rPr>
        <w:t>Abilities</w:t>
      </w:r>
      <w:r>
        <w:rPr>
          <w:rFonts w:hint="eastAsia"/>
        </w:rPr>
        <w:t>）的重要性，</w:t>
      </w:r>
      <w:r w:rsidRPr="00780DB2">
        <w:t>須同時具備三項條件：物</w:t>
      </w:r>
      <w:r>
        <w:rPr>
          <w:rFonts w:hint="eastAsia"/>
        </w:rPr>
        <w:t>質</w:t>
      </w:r>
      <w:r w:rsidRPr="00780DB2">
        <w:t>與行動者能力相容、</w:t>
      </w:r>
      <w:r>
        <w:rPr>
          <w:rFonts w:hint="eastAsia"/>
        </w:rPr>
        <w:t>可供性相關</w:t>
      </w:r>
      <w:r w:rsidRPr="00780DB2">
        <w:t>資訊能被感知、</w:t>
      </w:r>
      <w:r>
        <w:rPr>
          <w:rFonts w:hint="eastAsia"/>
        </w:rPr>
        <w:t>行動</w:t>
      </w:r>
      <w:r w:rsidRPr="00780DB2">
        <w:t>與文化脈絡相關</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780DB2">
        <w:t>。</w:t>
      </w:r>
      <w:r w:rsidRPr="008B1971">
        <w:t>例如自動門若無提示音或標示，即使具備開啟功能也可能無法被使用者辨識。</w:t>
      </w:r>
      <w:r>
        <w:rPr>
          <w:rFonts w:hint="eastAsia"/>
        </w:rPr>
        <w:t>Green</w:t>
      </w:r>
      <w:r>
        <w:rPr>
          <w:rFonts w:hint="eastAsia"/>
        </w:rPr>
        <w:t>同樣強調</w:t>
      </w:r>
      <w:r w:rsidRPr="00AD7564">
        <w:t>可供性與能力相互依存</w:t>
      </w:r>
      <w:r>
        <w:rPr>
          <w:rFonts w:hint="eastAsia"/>
        </w:rPr>
        <w:t>的關係，認為</w:t>
      </w:r>
      <w:r w:rsidRPr="003F7702">
        <w:t>兩者相對而成</w:t>
      </w:r>
      <w:r>
        <w:rPr>
          <w:rFonts w:hint="eastAsia"/>
        </w:rPr>
        <w:t>、</w:t>
      </w:r>
      <w:r w:rsidRPr="003F7702">
        <w:t>彼此無法獨立存在</w:t>
      </w:r>
      <w:r>
        <w:rPr>
          <w:rFonts w:hint="eastAsia"/>
        </w:rPr>
        <w:t>，</w:t>
      </w:r>
      <w:r w:rsidRPr="00965BA8">
        <w:t>能力需特定物質條件支持才能發揮功能</w:t>
      </w:r>
      <w:r>
        <w:rPr>
          <w:color w:val="EE0000"/>
        </w:rPr>
        <w:fldChar w:fldCharType="begin"/>
      </w:r>
      <w:r>
        <w:rPr>
          <w:color w:val="EE0000"/>
        </w:rPr>
        <w:instrText xml:space="preserve"> ADDIN EN.CITE &lt;EndNote&gt;&lt;Cite&gt;&lt;Author&gt;Greeno&lt;/Author&gt;&lt;Year&gt;1994&lt;/Year&gt;&lt;RecNum&gt;125&lt;/RecNum&gt;&lt;DisplayText&gt;(Greeno, 1994)&lt;/DisplayText&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rPr>
          <w:color w:val="EE0000"/>
        </w:rPr>
        <w:fldChar w:fldCharType="separate"/>
      </w:r>
      <w:r>
        <w:rPr>
          <w:noProof/>
          <w:color w:val="EE0000"/>
        </w:rPr>
        <w:t>(Greeno, 1994)</w:t>
      </w:r>
      <w:r>
        <w:rPr>
          <w:color w:val="EE0000"/>
        </w:rPr>
        <w:fldChar w:fldCharType="end"/>
      </w:r>
      <w:r w:rsidRPr="00AD7564">
        <w:t>。</w:t>
      </w:r>
    </w:p>
    <w:p w14:paraId="56580116" w14:textId="77777777" w:rsidR="002629A5" w:rsidRPr="00FD30CF" w:rsidRDefault="002629A5" w:rsidP="002629A5">
      <w:pPr>
        <w:pStyle w:val="15"/>
        <w:ind w:firstLine="480"/>
      </w:pPr>
      <w:r w:rsidRPr="00EF3045">
        <w:lastRenderedPageBreak/>
        <w:t>除了自然物的物理條件</w:t>
      </w:r>
      <w:r>
        <w:rPr>
          <w:rFonts w:hint="eastAsia"/>
        </w:rPr>
        <w:t>外，</w:t>
      </w:r>
      <w:r w:rsidRPr="00FD30CF">
        <w:t>Hutchby</w:t>
      </w:r>
      <w:r w:rsidRPr="00A638B2">
        <w:t>提出「技術物質性」的概念</w:t>
      </w:r>
      <w:r>
        <w:rPr>
          <w:rFonts w:hint="eastAsia"/>
        </w:rPr>
        <w:t>，他認為</w:t>
      </w:r>
      <w:r>
        <w:rPr>
          <w:rFonts w:hint="eastAsia"/>
          <w:color w:val="EE0000"/>
        </w:rPr>
        <w:t>可供性</w:t>
      </w:r>
      <w:r w:rsidRPr="00136CA2">
        <w:rPr>
          <w:color w:val="EE0000"/>
        </w:rPr>
        <w:t>包含人造物</w:t>
      </w:r>
      <w:r>
        <w:rPr>
          <w:rFonts w:hint="eastAsia"/>
          <w:color w:val="EE0000"/>
        </w:rPr>
        <w:t>（</w:t>
      </w:r>
      <w:r>
        <w:rPr>
          <w:rFonts w:hint="eastAsia"/>
          <w:color w:val="EE0000"/>
        </w:rPr>
        <w:t>Artifact</w:t>
      </w:r>
      <w:r>
        <w:rPr>
          <w:rFonts w:hint="eastAsia"/>
          <w:color w:val="EE0000"/>
        </w:rPr>
        <w:t>）</w:t>
      </w:r>
      <w:r w:rsidRPr="00136CA2">
        <w:rPr>
          <w:color w:val="EE0000"/>
        </w:rPr>
        <w:t>中所建構的</w:t>
      </w:r>
      <w:r w:rsidRPr="00166111">
        <w:rPr>
          <w:color w:val="156082" w:themeColor="accent1"/>
        </w:rPr>
        <w:t>互動邏輯與操作限制</w:t>
      </w:r>
      <w:r>
        <w:rPr>
          <w:color w:val="EE0000"/>
        </w:rPr>
        <w:fldChar w:fldCharType="begin"/>
      </w:r>
      <w:r>
        <w:rPr>
          <w:color w:val="EE0000"/>
        </w:rP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rPr>
          <w:color w:val="EE0000"/>
        </w:rPr>
        <w:fldChar w:fldCharType="separate"/>
      </w:r>
      <w:r>
        <w:rPr>
          <w:noProof/>
          <w:color w:val="EE0000"/>
        </w:rPr>
        <w:t>(Hutchby, 2001)</w:t>
      </w:r>
      <w:r>
        <w:rPr>
          <w:color w:val="EE0000"/>
        </w:rPr>
        <w:fldChar w:fldCharType="end"/>
      </w:r>
      <w:r w:rsidRPr="00FD30CF">
        <w:t>。</w:t>
      </w:r>
      <w:r>
        <w:rPr>
          <w:rFonts w:hint="eastAsia"/>
        </w:rPr>
        <w:t>以</w:t>
      </w:r>
      <w:r w:rsidRPr="008A17B3">
        <w:t>電話為例，</w:t>
      </w:r>
      <w:r>
        <w:rPr>
          <w:rFonts w:hint="eastAsia"/>
        </w:rPr>
        <w:t>電話的設計跨越物理距離</w:t>
      </w:r>
      <w:r w:rsidRPr="008A17B3">
        <w:t>產生「遠距離親密感」</w:t>
      </w:r>
      <w:r>
        <w:rPr>
          <w:rFonts w:hint="eastAsia"/>
        </w:rPr>
        <w:t>；</w:t>
      </w:r>
      <w:r w:rsidRPr="008A17B3">
        <w:t>系統</w:t>
      </w:r>
      <w:r>
        <w:rPr>
          <w:rFonts w:hint="eastAsia"/>
        </w:rPr>
        <w:t>使用者</w:t>
      </w:r>
      <w:r w:rsidRPr="008A17B3">
        <w:t>介面</w:t>
      </w:r>
      <w:r>
        <w:rPr>
          <w:rFonts w:hint="eastAsia"/>
        </w:rPr>
        <w:t>的排版和按鈕設置</w:t>
      </w:r>
      <w:r w:rsidRPr="008A17B3">
        <w:t>，</w:t>
      </w:r>
      <w:r>
        <w:rPr>
          <w:rFonts w:hint="eastAsia"/>
        </w:rPr>
        <w:t>也</w:t>
      </w:r>
      <w:r w:rsidRPr="008A17B3">
        <w:t>會影響使用者的感知順序與操作方式，</w:t>
      </w:r>
      <w:r w:rsidRPr="002E5248">
        <w:t>這些由技術建構出的操作邏輯與限制不具明顯形體</w:t>
      </w:r>
      <w:r>
        <w:rPr>
          <w:rFonts w:hint="eastAsia"/>
        </w:rPr>
        <w:t>，卻</w:t>
      </w:r>
      <w:r w:rsidRPr="008A17B3">
        <w:t>構成一種「技術物質性」</w:t>
      </w:r>
      <w:r w:rsidRPr="005335CB">
        <w:t>，</w:t>
      </w:r>
      <w:r>
        <w:rPr>
          <w:rFonts w:hint="eastAsia"/>
        </w:rPr>
        <w:t>這些物質性同樣</w:t>
      </w:r>
      <w:r w:rsidRPr="005335CB">
        <w:t>深刻影響可供性的感知與實現</w:t>
      </w:r>
      <w:r>
        <w:fldChar w:fldCharType="begin"/>
      </w:r>
      <w: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fldChar w:fldCharType="separate"/>
      </w:r>
      <w:r>
        <w:rPr>
          <w:noProof/>
        </w:rPr>
        <w:t>(Hutchby, 2001)</w:t>
      </w:r>
      <w:r>
        <w:fldChar w:fldCharType="end"/>
      </w:r>
      <w:r w:rsidRPr="005335CB">
        <w:t>。</w:t>
      </w:r>
    </w:p>
    <w:p w14:paraId="092E81F0" w14:textId="77777777" w:rsidR="002629A5" w:rsidRDefault="002629A5" w:rsidP="002629A5">
      <w:pPr>
        <w:pStyle w:val="15"/>
        <w:ind w:firstLineChars="83" w:firstLine="199"/>
      </w:pPr>
      <w:r>
        <w:rPr>
          <w:rFonts w:hint="eastAsia"/>
        </w:rPr>
        <w:t>因此，</w:t>
      </w:r>
      <w:r w:rsidRPr="00BB2498">
        <w:t>物質性不僅是物體的存在條件，更是可供性得以被察覺、理解與實踐的基礎</w:t>
      </w:r>
      <w:r>
        <w:rPr>
          <w:rFonts w:hint="eastAsia"/>
        </w:rPr>
        <w:t>，</w:t>
      </w:r>
      <w:r w:rsidRPr="00BB2498">
        <w:t>只有在物質結構與行動者能力、感知方式與文化語境彼此協調時，才可能轉化為實際的行動機會。</w:t>
      </w:r>
    </w:p>
    <w:p w14:paraId="28719159" w14:textId="77777777" w:rsidR="00A94F20" w:rsidRDefault="00A94F20" w:rsidP="008E70BF">
      <w:pPr>
        <w:pStyle w:val="15"/>
        <w:ind w:firstLineChars="0" w:firstLine="0"/>
      </w:pPr>
    </w:p>
    <w:p w14:paraId="1CA0F776" w14:textId="49748C5C" w:rsidR="00434784" w:rsidRDefault="000E7743" w:rsidP="0066623C">
      <w:pPr>
        <w:pStyle w:val="a"/>
      </w:pPr>
      <w:r w:rsidRPr="000E7743">
        <w:t>真實可供性</w:t>
      </w:r>
      <w:r>
        <w:rPr>
          <w:rFonts w:hint="eastAsia"/>
        </w:rPr>
        <w:t>與</w:t>
      </w:r>
      <w:r w:rsidR="00434784">
        <w:rPr>
          <w:rFonts w:hint="eastAsia"/>
        </w:rPr>
        <w:t>感知可供性</w:t>
      </w:r>
      <w:r w:rsidR="00434784" w:rsidRPr="00C07FD1">
        <w:t>（</w:t>
      </w:r>
      <w:r w:rsidR="00D241AB">
        <w:rPr>
          <w:rFonts w:hint="eastAsia"/>
        </w:rPr>
        <w:t>R</w:t>
      </w:r>
      <w:r w:rsidR="00D241AB" w:rsidRPr="000E7743">
        <w:t xml:space="preserve">eal </w:t>
      </w:r>
      <w:r w:rsidR="00EA04BE" w:rsidRPr="00C6402B">
        <w:t>Affordance</w:t>
      </w:r>
      <w:r w:rsidR="00EA04BE">
        <w:rPr>
          <w:rFonts w:hint="eastAsia"/>
        </w:rPr>
        <w:t xml:space="preserve"> </w:t>
      </w:r>
      <w:r w:rsidR="00D241AB">
        <w:rPr>
          <w:rFonts w:hint="eastAsia"/>
        </w:rPr>
        <w:t>and P</w:t>
      </w:r>
      <w:r w:rsidR="00434784" w:rsidRPr="00C07FD1">
        <w:t xml:space="preserve">erceived </w:t>
      </w:r>
      <w:r w:rsidR="00EA04BE" w:rsidRPr="00C6402B">
        <w:t>Affordance</w:t>
      </w:r>
      <w:r w:rsidR="00434784" w:rsidRPr="00C07FD1">
        <w:t>）</w:t>
      </w:r>
    </w:p>
    <w:p w14:paraId="3EF4932F" w14:textId="36E7EE02" w:rsidR="005D4A86" w:rsidRDefault="004C0685" w:rsidP="00405AF5">
      <w:pPr>
        <w:pStyle w:val="15"/>
        <w:ind w:firstLine="480"/>
      </w:pPr>
      <w:r w:rsidRPr="004C0685">
        <w:t>即使環境本身具備可供性，若行動者無法準確辨識其功能，仍可能造成誤判。</w:t>
      </w:r>
      <w:r>
        <w:rPr>
          <w:rFonts w:hint="eastAsia"/>
        </w:rPr>
        <w:t>回顧</w:t>
      </w:r>
      <w:r w:rsidR="00405AF5" w:rsidRPr="0067550D">
        <w:t>Gibson</w:t>
      </w:r>
      <w:r w:rsidR="007369C9">
        <w:rPr>
          <w:rFonts w:hint="eastAsia"/>
        </w:rPr>
        <w:t>所</w:t>
      </w:r>
      <w:r w:rsidR="00405AF5" w:rsidRPr="0067550D">
        <w:t>主張</w:t>
      </w:r>
      <w:r w:rsidR="00405AF5" w:rsidRPr="0067550D">
        <w:rPr>
          <w:rFonts w:hint="eastAsia"/>
        </w:rPr>
        <w:t>可供性</w:t>
      </w:r>
      <w:r w:rsidR="00405AF5" w:rsidRPr="0067550D">
        <w:rPr>
          <w:rFonts w:hint="eastAsia"/>
          <w:color w:val="0070C0"/>
        </w:rPr>
        <w:t>是</w:t>
      </w:r>
      <w:r w:rsidR="00405AF5" w:rsidRPr="0067550D">
        <w:rPr>
          <w:color w:val="0070C0"/>
        </w:rPr>
        <w:t>可</w:t>
      </w:r>
      <w:r w:rsidR="00405AF5" w:rsidRPr="0067550D">
        <w:rPr>
          <w:rFonts w:hint="eastAsia"/>
          <w:color w:val="0070C0"/>
        </w:rPr>
        <w:t>被生物</w:t>
      </w:r>
      <w:r w:rsidR="00405AF5" w:rsidRPr="0067550D">
        <w:rPr>
          <w:color w:val="0070C0"/>
        </w:rPr>
        <w:t>直接感知</w:t>
      </w:r>
      <w:r w:rsidR="00405AF5" w:rsidRPr="002648EE">
        <w:t>（</w:t>
      </w:r>
      <w:r w:rsidR="002A4C0B">
        <w:rPr>
          <w:rFonts w:hint="eastAsia"/>
        </w:rPr>
        <w:t>D</w:t>
      </w:r>
      <w:r w:rsidR="00405AF5" w:rsidRPr="002648EE">
        <w:t xml:space="preserve">irectly </w:t>
      </w:r>
      <w:r w:rsidR="002A4C0B">
        <w:rPr>
          <w:rFonts w:hint="eastAsia"/>
        </w:rPr>
        <w:t>P</w:t>
      </w:r>
      <w:r w:rsidR="00405AF5" w:rsidRPr="002648EE">
        <w:t>erceivable</w:t>
      </w:r>
      <w:r w:rsidR="00405AF5" w:rsidRPr="002648EE">
        <w:t>）</w:t>
      </w:r>
      <w:r w:rsidR="00405AF5">
        <w:rPr>
          <w:rFonts w:hint="eastAsia"/>
        </w:rPr>
        <w:t>的環境特性，</w:t>
      </w:r>
      <w:r w:rsidR="00782987">
        <w:rPr>
          <w:rFonts w:hint="eastAsia"/>
        </w:rPr>
        <w:t>無須</w:t>
      </w:r>
      <w:r w:rsidR="00BF18F6">
        <w:rPr>
          <w:rFonts w:hint="eastAsia"/>
        </w:rPr>
        <w:t>透過</w:t>
      </w:r>
      <w:r w:rsidR="00BF18F6" w:rsidRPr="00BF18F6">
        <w:t>符號處理、分類或推理即可察覺</w:t>
      </w:r>
      <w:r w:rsidR="00914B38">
        <w:fldChar w:fldCharType="begin"/>
      </w:r>
      <w:r w:rsidR="00AA5B55">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914B38">
        <w:fldChar w:fldCharType="separate"/>
      </w:r>
      <w:r w:rsidR="00914B38">
        <w:rPr>
          <w:noProof/>
        </w:rPr>
        <w:t>(Gibson, 1979)</w:t>
      </w:r>
      <w:r w:rsidR="00914B38">
        <w:fldChar w:fldCharType="end"/>
      </w:r>
      <w:r w:rsidR="00405AF5">
        <w:rPr>
          <w:rFonts w:hint="eastAsia"/>
        </w:rPr>
        <w:t>。</w:t>
      </w:r>
      <w:r w:rsidR="00E44CE0" w:rsidRPr="005A4AF7">
        <w:t>然而，</w:t>
      </w:r>
      <w:r w:rsidR="00E44CE0">
        <w:rPr>
          <w:rFonts w:hint="eastAsia"/>
        </w:rPr>
        <w:t>Gibson</w:t>
      </w:r>
      <w:r w:rsidR="00E44CE0">
        <w:rPr>
          <w:rFonts w:hint="eastAsia"/>
        </w:rPr>
        <w:t>對</w:t>
      </w:r>
      <w:r w:rsidR="00E44CE0" w:rsidRPr="005A4AF7">
        <w:t>「直接感知」（</w:t>
      </w:r>
      <w:r w:rsidR="00E44CE0">
        <w:rPr>
          <w:rFonts w:hint="eastAsia"/>
        </w:rPr>
        <w:t>D</w:t>
      </w:r>
      <w:r w:rsidR="00E44CE0" w:rsidRPr="002648EE">
        <w:t xml:space="preserve">irectly </w:t>
      </w:r>
      <w:r w:rsidR="00E44CE0">
        <w:rPr>
          <w:rFonts w:hint="eastAsia"/>
        </w:rPr>
        <w:t>P</w:t>
      </w:r>
      <w:r w:rsidR="00E44CE0" w:rsidRPr="002648EE">
        <w:t>erceivable</w:t>
      </w:r>
      <w:r w:rsidR="00E44CE0" w:rsidRPr="005A4AF7">
        <w:t>）的強調</w:t>
      </w:r>
      <w:r w:rsidR="00E44CE0">
        <w:rPr>
          <w:rFonts w:hint="eastAsia"/>
        </w:rPr>
        <w:t>，</w:t>
      </w:r>
      <w:r w:rsidR="00E44CE0" w:rsidRPr="005A4AF7">
        <w:t>在後續學者眼中顯得過於理想化或簡化。</w:t>
      </w:r>
    </w:p>
    <w:p w14:paraId="0EFC3BE7" w14:textId="5897E08E" w:rsidR="001813FF" w:rsidRDefault="0038579E" w:rsidP="00EA5B36">
      <w:pPr>
        <w:pStyle w:val="15"/>
        <w:ind w:firstLine="480"/>
      </w:pPr>
      <w:r w:rsidRPr="005A4AF7">
        <w:t>Norman</w:t>
      </w:r>
      <w:r w:rsidR="00EA5B36">
        <w:rPr>
          <w:rFonts w:hint="eastAsia"/>
        </w:rPr>
        <w:t>研究指出</w:t>
      </w:r>
      <w:r w:rsidRPr="005A4AF7">
        <w:t>，並非所有可供性都能被行動者準確辨識，</w:t>
      </w:r>
      <w:r w:rsidR="003104E6">
        <w:rPr>
          <w:rFonts w:hint="eastAsia"/>
        </w:rPr>
        <w:t>因此</w:t>
      </w:r>
      <w:r w:rsidR="00106094">
        <w:rPr>
          <w:rFonts w:hint="eastAsia"/>
        </w:rPr>
        <w:t>提出</w:t>
      </w:r>
      <w:r w:rsidR="00DC654C">
        <w:rPr>
          <w:rFonts w:hint="eastAsia"/>
        </w:rPr>
        <w:t>「</w:t>
      </w:r>
      <w:r w:rsidRPr="000E7743">
        <w:t>真實可供性</w:t>
      </w:r>
      <w:r w:rsidR="00DC654C">
        <w:rPr>
          <w:rFonts w:hint="eastAsia"/>
        </w:rPr>
        <w:t>」</w:t>
      </w:r>
      <w:r w:rsidRPr="000E7743">
        <w:t>（</w:t>
      </w:r>
      <w:r w:rsidR="00A86813">
        <w:rPr>
          <w:rFonts w:hint="eastAsia"/>
        </w:rPr>
        <w:t>R</w:t>
      </w:r>
      <w:r w:rsidR="00A86813" w:rsidRPr="000E7743">
        <w:t xml:space="preserve">eal </w:t>
      </w:r>
      <w:r w:rsidR="00A86813" w:rsidRPr="00C6402B">
        <w:t>Affordance</w:t>
      </w:r>
      <w:r w:rsidRPr="000E7743">
        <w:t>）與</w:t>
      </w:r>
      <w:r w:rsidR="00DC654C">
        <w:rPr>
          <w:rFonts w:hint="eastAsia"/>
        </w:rPr>
        <w:t>「</w:t>
      </w:r>
      <w:r w:rsidRPr="000E7743">
        <w:t>感知可供性</w:t>
      </w:r>
      <w:r w:rsidR="00DC654C">
        <w:rPr>
          <w:rFonts w:hint="eastAsia"/>
        </w:rPr>
        <w:t>」</w:t>
      </w:r>
      <w:r w:rsidRPr="000E7743">
        <w:t>（</w:t>
      </w:r>
      <w:r w:rsidR="00DC654C">
        <w:rPr>
          <w:rFonts w:hint="eastAsia"/>
        </w:rPr>
        <w:t>P</w:t>
      </w:r>
      <w:r w:rsidR="00DC654C" w:rsidRPr="00C07FD1">
        <w:t xml:space="preserve">erceived </w:t>
      </w:r>
      <w:r w:rsidR="00DC654C" w:rsidRPr="00C6402B">
        <w:t>Affordance</w:t>
      </w:r>
      <w:r w:rsidRPr="000E7743">
        <w:t>）</w:t>
      </w:r>
      <w:r w:rsidR="00783D1F">
        <w:fldChar w:fldCharType="begin"/>
      </w:r>
      <w:r w:rsidR="00783D1F">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783D1F">
        <w:fldChar w:fldCharType="separate"/>
      </w:r>
      <w:r w:rsidR="00783D1F">
        <w:rPr>
          <w:noProof/>
        </w:rPr>
        <w:t>(Norman, 1999)</w:t>
      </w:r>
      <w:r w:rsidR="00783D1F">
        <w:fldChar w:fldCharType="end"/>
      </w:r>
      <w:r w:rsidR="001B595C">
        <w:rPr>
          <w:rFonts w:hint="eastAsia"/>
        </w:rPr>
        <w:t>，</w:t>
      </w:r>
      <w:r w:rsidR="001B595C" w:rsidRPr="001B595C">
        <w:t>前者是指物體實際具有的功能與操作潛力；後者則是使用者透過介面提示或經驗所感知到的操作可能性。</w:t>
      </w:r>
      <w:r w:rsidR="008751E0" w:rsidRPr="008751E0">
        <w:t>以觸控螢幕為例，</w:t>
      </w:r>
      <w:r w:rsidR="002146BA">
        <w:rPr>
          <w:rFonts w:hint="eastAsia"/>
        </w:rPr>
        <w:t>使用者</w:t>
      </w:r>
      <w:r w:rsidR="0016417C" w:rsidRPr="0016417C">
        <w:t>對所有可觸及螢幕產生可觸碰的感知可供性</w:t>
      </w:r>
      <w:r w:rsidR="00BF02CB" w:rsidRPr="00BF02CB">
        <w:t>（</w:t>
      </w:r>
      <w:r w:rsidR="00BF02CB" w:rsidRPr="00BF02CB">
        <w:t>Perceived Affordance</w:t>
      </w:r>
      <w:r w:rsidR="00BF02CB" w:rsidRPr="00BF02CB">
        <w:t>）</w:t>
      </w:r>
      <w:r w:rsidR="008751E0" w:rsidRPr="008751E0">
        <w:t>，但僅有具備觸控功能的螢幕才</w:t>
      </w:r>
      <w:r w:rsidR="00F55CB3">
        <w:rPr>
          <w:rFonts w:hint="eastAsia"/>
        </w:rPr>
        <w:t>能</w:t>
      </w:r>
      <w:r w:rsidR="00AA71E9">
        <w:rPr>
          <w:rFonts w:hint="eastAsia"/>
        </w:rPr>
        <w:t>經</w:t>
      </w:r>
      <w:r w:rsidR="008751E0" w:rsidRPr="008751E0">
        <w:t>觸碰</w:t>
      </w:r>
      <w:r w:rsidR="00AA71E9">
        <w:rPr>
          <w:rFonts w:hint="eastAsia"/>
        </w:rPr>
        <w:t>、</w:t>
      </w:r>
      <w:r w:rsidR="008751E0" w:rsidRPr="008751E0">
        <w:t>產生回饋</w:t>
      </w:r>
      <w:r w:rsidR="00BF4E5C">
        <w:rPr>
          <w:rFonts w:hint="eastAsia"/>
        </w:rPr>
        <w:t>而</w:t>
      </w:r>
      <w:r w:rsidR="008751E0" w:rsidRPr="008751E0">
        <w:t>構成真實可供性</w:t>
      </w:r>
      <w:r w:rsidR="00BF02CB" w:rsidRPr="000E7743">
        <w:t>（</w:t>
      </w:r>
      <w:r w:rsidR="00BF02CB">
        <w:rPr>
          <w:rFonts w:hint="eastAsia"/>
        </w:rPr>
        <w:t>R</w:t>
      </w:r>
      <w:r w:rsidR="00BF02CB" w:rsidRPr="000E7743">
        <w:t xml:space="preserve">eal </w:t>
      </w:r>
      <w:r w:rsidR="00BF02CB" w:rsidRPr="00C6402B">
        <w:t>Affordance</w:t>
      </w:r>
      <w:r w:rsidR="00BF02CB" w:rsidRPr="000E7743">
        <w:t>）</w:t>
      </w:r>
      <w:r w:rsidR="008751E0" w:rsidRPr="008751E0">
        <w:t>。</w:t>
      </w:r>
    </w:p>
    <w:p w14:paraId="61639D08" w14:textId="47325DA6" w:rsidR="004E342D" w:rsidRDefault="004E342D" w:rsidP="00CC144F">
      <w:pPr>
        <w:pStyle w:val="aff"/>
      </w:pPr>
      <w:r w:rsidRPr="00CC144F">
        <w:rPr>
          <w:noProof/>
        </w:rPr>
        <w:lastRenderedPageBreak/>
        <w:drawing>
          <wp:inline distT="0" distB="0" distL="0" distR="0" wp14:anchorId="723F8829" wp14:editId="579D57DA">
            <wp:extent cx="3606326" cy="2743200"/>
            <wp:effectExtent l="0" t="0" r="0" b="0"/>
            <wp:docPr id="156731085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310858" name="圖片 1567310858"/>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624220" cy="2756811"/>
                    </a:xfrm>
                    <a:prstGeom prst="rect">
                      <a:avLst/>
                    </a:prstGeom>
                  </pic:spPr>
                </pic:pic>
              </a:graphicData>
            </a:graphic>
          </wp:inline>
        </w:drawing>
      </w:r>
    </w:p>
    <w:p w14:paraId="2ED80D72" w14:textId="68CFFFCC" w:rsidR="00F641F3" w:rsidRDefault="003919F6" w:rsidP="00E00483">
      <w:pPr>
        <w:pStyle w:val="afff0"/>
      </w:pPr>
      <w:bookmarkStart w:id="28" w:name="_Toc200124927"/>
      <w:r>
        <w:rPr>
          <w:rFonts w:hint="eastAsia"/>
        </w:rPr>
        <w:t>圖</w:t>
      </w:r>
      <w:r>
        <w:rPr>
          <w:rFonts w:hint="eastAsia"/>
        </w:rPr>
        <w:t xml:space="preserve"> 2.3-</w:t>
      </w:r>
      <w:r>
        <w:fldChar w:fldCharType="begin"/>
      </w:r>
      <w:r>
        <w:instrText xml:space="preserve"> </w:instrText>
      </w:r>
      <w:r>
        <w:rPr>
          <w:rFonts w:hint="eastAsia"/>
        </w:rPr>
        <w:instrText xml:space="preserve">SEQ </w:instrText>
      </w:r>
      <w:r>
        <w:rPr>
          <w:rFonts w:hint="eastAsia"/>
        </w:rPr>
        <w:instrText>圖</w:instrText>
      </w:r>
      <w:r>
        <w:rPr>
          <w:rFonts w:hint="eastAsia"/>
        </w:rPr>
        <w:instrText>_2.3- \* ARABIC</w:instrText>
      </w:r>
      <w:r>
        <w:instrText xml:space="preserve"> </w:instrText>
      </w:r>
      <w:r>
        <w:fldChar w:fldCharType="separate"/>
      </w:r>
      <w:r w:rsidR="00EE408B">
        <w:rPr>
          <w:noProof/>
        </w:rPr>
        <w:t>1</w:t>
      </w:r>
      <w:r>
        <w:fldChar w:fldCharType="end"/>
      </w:r>
      <w:r w:rsidR="00CC144F">
        <w:rPr>
          <w:rFonts w:hint="eastAsia"/>
        </w:rPr>
        <w:t xml:space="preserve"> </w:t>
      </w:r>
      <w:r w:rsidR="006F31E4">
        <w:rPr>
          <w:rFonts w:hint="eastAsia"/>
        </w:rPr>
        <w:t>可供性分類圖</w:t>
      </w:r>
      <w:bookmarkEnd w:id="28"/>
    </w:p>
    <w:p w14:paraId="4CEFED46" w14:textId="4B74B453" w:rsidR="00CE4598" w:rsidRDefault="00CE4598" w:rsidP="0028433F">
      <w:pPr>
        <w:pStyle w:val="151"/>
        <w:jc w:val="center"/>
      </w:pPr>
      <w:r>
        <w:rPr>
          <w:rFonts w:hint="eastAsia"/>
        </w:rPr>
        <w:t>資料來源：</w:t>
      </w:r>
      <w:r w:rsidR="00447D9A">
        <w:rPr>
          <w:rFonts w:hint="eastAsia"/>
        </w:rPr>
        <w:t>Gaver</w:t>
      </w:r>
      <w:r>
        <w:rPr>
          <w:rFonts w:hint="eastAsia"/>
        </w:rPr>
        <w:t>（</w:t>
      </w:r>
      <w:r w:rsidR="00B2201C">
        <w:rPr>
          <w:rFonts w:hint="eastAsia"/>
        </w:rPr>
        <w:t>1991</w:t>
      </w:r>
      <w:r>
        <w:rPr>
          <w:rFonts w:hint="eastAsia"/>
        </w:rPr>
        <w:t>）</w:t>
      </w:r>
    </w:p>
    <w:p w14:paraId="030AB5DF" w14:textId="77777777" w:rsidR="00CE4598" w:rsidRDefault="00CE4598" w:rsidP="008C2C70">
      <w:pPr>
        <w:pStyle w:val="afff0"/>
      </w:pPr>
    </w:p>
    <w:p w14:paraId="5944C1E6" w14:textId="35B875DB" w:rsidR="00A960EE" w:rsidRDefault="00A960EE" w:rsidP="00A960EE">
      <w:pPr>
        <w:pStyle w:val="15"/>
        <w:ind w:firstLine="480"/>
      </w:pPr>
      <w:r w:rsidRPr="006E0279">
        <w:t>圖</w:t>
      </w:r>
      <w:r w:rsidR="00444888">
        <w:rPr>
          <w:rFonts w:hint="eastAsia"/>
        </w:rPr>
        <w:t>2.3-1</w:t>
      </w:r>
      <w:r w:rsidR="00301F77">
        <w:rPr>
          <w:rFonts w:hint="eastAsia"/>
        </w:rPr>
        <w:t>表示</w:t>
      </w:r>
      <w:r w:rsidRPr="006E0279">
        <w:t>可供性（</w:t>
      </w:r>
      <w:r>
        <w:rPr>
          <w:rFonts w:hint="eastAsia"/>
        </w:rPr>
        <w:t>Affordance</w:t>
      </w:r>
      <w:r w:rsidRPr="006E0279">
        <w:t>）與可</w:t>
      </w:r>
      <w:r>
        <w:rPr>
          <w:rFonts w:hint="eastAsia"/>
        </w:rPr>
        <w:t>感知資訊</w:t>
      </w:r>
      <w:r w:rsidRPr="006E0279">
        <w:t>（</w:t>
      </w:r>
      <w:r>
        <w:rPr>
          <w:rFonts w:hint="eastAsia"/>
        </w:rPr>
        <w:t>P</w:t>
      </w:r>
      <w:r w:rsidRPr="006E0279">
        <w:t xml:space="preserve">erceptual </w:t>
      </w:r>
      <w:r>
        <w:rPr>
          <w:rFonts w:hint="eastAsia"/>
        </w:rPr>
        <w:t>I</w:t>
      </w:r>
      <w:r w:rsidRPr="006E0279">
        <w:t>nformation</w:t>
      </w:r>
      <w:r w:rsidRPr="006E0279">
        <w:t>）間關係，並據此區分出四種情況：</w:t>
      </w:r>
      <w:r>
        <w:rPr>
          <w:rFonts w:hint="eastAsia"/>
        </w:rPr>
        <w:t>（一）可感知可供性（</w:t>
      </w:r>
      <w:r>
        <w:rPr>
          <w:rFonts w:hint="eastAsia"/>
        </w:rPr>
        <w:t>Perceptible Affordance</w:t>
      </w:r>
      <w:r>
        <w:rPr>
          <w:rFonts w:hint="eastAsia"/>
        </w:rPr>
        <w:t>）：可供性存在且可被感知，生物能正確察覺並加以操作。（二）隱藏可供性（</w:t>
      </w:r>
      <w:r>
        <w:rPr>
          <w:rFonts w:hint="eastAsia"/>
        </w:rPr>
        <w:t>Hidden Affordance</w:t>
      </w:r>
      <w:r>
        <w:rPr>
          <w:rFonts w:hint="eastAsia"/>
        </w:rPr>
        <w:t>）：有實際可供性，卻因缺乏足夠感知線索使生物無法察覺。（三）錯誤可供性（</w:t>
      </w:r>
      <w:r>
        <w:rPr>
          <w:rFonts w:hint="eastAsia"/>
        </w:rPr>
        <w:t>False Affordance</w:t>
      </w:r>
      <w:r>
        <w:rPr>
          <w:rFonts w:hint="eastAsia"/>
        </w:rPr>
        <w:t>）：無實際可供性，卻誤導生物以為可操作。（四）正確拒絕（</w:t>
      </w:r>
      <w:r>
        <w:rPr>
          <w:rFonts w:hint="eastAsia"/>
        </w:rPr>
        <w:t>Correct Rejection</w:t>
      </w:r>
      <w:r>
        <w:rPr>
          <w:rFonts w:hint="eastAsia"/>
        </w:rPr>
        <w:t>）：可供性不存在，生物亦無錯誤感知，達成正確排除。</w:t>
      </w:r>
    </w:p>
    <w:p w14:paraId="2F9B2B21" w14:textId="2B666E9A" w:rsidR="00347957" w:rsidRDefault="00D70824" w:rsidP="0035089A">
      <w:pPr>
        <w:pStyle w:val="15"/>
        <w:ind w:firstLine="480"/>
      </w:pPr>
      <w:r w:rsidRPr="00D70824">
        <w:t>即使系統</w:t>
      </w:r>
      <w:r w:rsidR="00BF02CB">
        <w:rPr>
          <w:rFonts w:hint="eastAsia"/>
        </w:rPr>
        <w:t>並不支援</w:t>
      </w:r>
      <w:r w:rsidRPr="00D70824">
        <w:t>某項功能，</w:t>
      </w:r>
      <w:r w:rsidR="00DF5C40">
        <w:rPr>
          <w:rFonts w:hint="eastAsia"/>
        </w:rPr>
        <w:t>錯誤</w:t>
      </w:r>
      <w:r w:rsidRPr="00D70824">
        <w:t>可供性仍可能誘導使用者產生行動意圖</w:t>
      </w:r>
      <w:r w:rsidR="00AB73B3">
        <w:fldChar w:fldCharType="begin"/>
      </w:r>
      <w:r w:rsidR="00AB73B3">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AB73B3">
        <w:fldChar w:fldCharType="separate"/>
      </w:r>
      <w:r w:rsidR="00AB73B3">
        <w:rPr>
          <w:noProof/>
        </w:rPr>
        <w:t>(Norman, 1999)</w:t>
      </w:r>
      <w:r w:rsidR="00AB73B3">
        <w:fldChar w:fldCharType="end"/>
      </w:r>
      <w:r w:rsidR="00857474">
        <w:rPr>
          <w:rFonts w:hint="eastAsia"/>
        </w:rPr>
        <w:t>，</w:t>
      </w:r>
      <w:r w:rsidR="00757B27" w:rsidRPr="00231F00">
        <w:t>例如介面上的按鈕可能未連接任何功能，但只要其外觀呈現可點擊的樣態，仍可能</w:t>
      </w:r>
      <w:r w:rsidR="00757B27">
        <w:rPr>
          <w:rFonts w:hint="eastAsia"/>
        </w:rPr>
        <w:t>吸引</w:t>
      </w:r>
      <w:r w:rsidR="00757B27" w:rsidRPr="00231F00">
        <w:t>使用者嘗試互動</w:t>
      </w:r>
      <w:r w:rsidR="00757B27" w:rsidRPr="00774E11">
        <w:t>。</w:t>
      </w:r>
      <w:r w:rsidR="00EB5A31">
        <w:rPr>
          <w:rFonts w:hint="eastAsia"/>
        </w:rPr>
        <w:t>此外</w:t>
      </w:r>
      <w:r w:rsidR="00AA71E9">
        <w:rPr>
          <w:rFonts w:hint="eastAsia"/>
        </w:rPr>
        <w:t>，</w:t>
      </w:r>
      <w:r w:rsidR="0030357B">
        <w:rPr>
          <w:rFonts w:hint="eastAsia"/>
        </w:rPr>
        <w:t>可</w:t>
      </w:r>
      <w:r w:rsidR="00A77AA4" w:rsidRPr="00A77AA4">
        <w:t>供性本身獨立於感知而存在，</w:t>
      </w:r>
      <w:r w:rsidR="00A259E5">
        <w:rPr>
          <w:rFonts w:hint="eastAsia"/>
        </w:rPr>
        <w:t>代表可供性</w:t>
      </w:r>
      <w:r w:rsidR="00A77AA4" w:rsidRPr="00A77AA4">
        <w:t>即便未被察覺，仍具備潛在的行動可能</w:t>
      </w:r>
      <w:r w:rsidR="00EC1099">
        <w:fldChar w:fldCharType="begin"/>
      </w:r>
      <w:r w:rsidR="00EC1099">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C1099">
        <w:fldChar w:fldCharType="separate"/>
      </w:r>
      <w:r w:rsidR="00EC1099">
        <w:rPr>
          <w:noProof/>
        </w:rPr>
        <w:t>(Gaver, 1991)</w:t>
      </w:r>
      <w:r w:rsidR="00EC1099">
        <w:fldChar w:fldCharType="end"/>
      </w:r>
      <w:r w:rsidR="00315DDE">
        <w:rPr>
          <w:rFonts w:hint="eastAsia"/>
        </w:rPr>
        <w:t>，同時，</w:t>
      </w:r>
      <w:r w:rsidR="00B3028C">
        <w:rPr>
          <w:rFonts w:hint="eastAsia"/>
        </w:rPr>
        <w:t>這類</w:t>
      </w:r>
      <w:r w:rsidR="002A15B3" w:rsidRPr="002A15B3">
        <w:rPr>
          <w:color w:val="0070C0"/>
        </w:rPr>
        <w:t>錯誤感知的可供性</w:t>
      </w:r>
      <w:r w:rsidR="00A77AA4" w:rsidRPr="00A77AA4">
        <w:t>仍</w:t>
      </w:r>
      <w:r w:rsidR="00665CBA">
        <w:rPr>
          <w:rFonts w:hint="eastAsia"/>
        </w:rPr>
        <w:t>因為</w:t>
      </w:r>
      <w:r w:rsidR="00A77AA4" w:rsidRPr="00A77AA4">
        <w:t>具有學習與探索上的價值</w:t>
      </w:r>
      <w:r w:rsidR="00896E8F">
        <w:fldChar w:fldCharType="begin"/>
      </w:r>
      <w:r w:rsidR="00896E8F">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896E8F">
        <w:fldChar w:fldCharType="separate"/>
      </w:r>
      <w:r w:rsidR="00896E8F">
        <w:rPr>
          <w:noProof/>
        </w:rPr>
        <w:t>(Gaver, 1991; Norman, 1999)</w:t>
      </w:r>
      <w:r w:rsidR="00896E8F">
        <w:fldChar w:fldCharType="end"/>
      </w:r>
      <w:r w:rsidR="00A77AA4">
        <w:rPr>
          <w:rFonts w:hint="eastAsia"/>
        </w:rPr>
        <w:t>，</w:t>
      </w:r>
      <w:r w:rsidR="00CB655B">
        <w:rPr>
          <w:rFonts w:hint="eastAsia"/>
        </w:rPr>
        <w:t>所以</w:t>
      </w:r>
      <w:r w:rsidR="00A77AA4" w:rsidRPr="00A77AA4">
        <w:t>「需要被感知」</w:t>
      </w:r>
      <w:r w:rsidR="00896E8F">
        <w:rPr>
          <w:rFonts w:hint="eastAsia"/>
        </w:rPr>
        <w:t>。</w:t>
      </w:r>
    </w:p>
    <w:p w14:paraId="0B9BF854" w14:textId="7CDAD36E" w:rsidR="00622DA7" w:rsidRDefault="00622DA7" w:rsidP="0066623C">
      <w:pPr>
        <w:pStyle w:val="a"/>
      </w:pPr>
      <w:r>
        <w:rPr>
          <w:rFonts w:hint="eastAsia"/>
        </w:rPr>
        <w:lastRenderedPageBreak/>
        <w:t>文化與慣例約束</w:t>
      </w:r>
      <w:r w:rsidRPr="00011781">
        <w:t>（</w:t>
      </w:r>
      <w:r w:rsidRPr="00F3641F">
        <w:t>Cultural Constraint</w:t>
      </w:r>
      <w:r w:rsidRPr="00011781">
        <w:t>）</w:t>
      </w:r>
    </w:p>
    <w:p w14:paraId="38362DFE" w14:textId="612C9A91" w:rsidR="00940FC7" w:rsidRDefault="0010778D" w:rsidP="00EE743C">
      <w:pPr>
        <w:pStyle w:val="15"/>
        <w:ind w:firstLine="480"/>
      </w:pPr>
      <w:r w:rsidRPr="0010778D">
        <w:t>除了感知與互動層面的條件，</w:t>
      </w:r>
      <w:r w:rsidR="00500DEF">
        <w:rPr>
          <w:rFonts w:hint="eastAsia"/>
        </w:rPr>
        <w:t>Norman</w:t>
      </w:r>
      <w:r w:rsidR="00D26E3D">
        <w:rPr>
          <w:rFonts w:hint="eastAsia"/>
        </w:rPr>
        <w:t>與</w:t>
      </w:r>
      <w:r w:rsidR="003E5E23">
        <w:rPr>
          <w:rFonts w:hint="eastAsia"/>
        </w:rPr>
        <w:t>Gaver</w:t>
      </w:r>
      <w:r w:rsidR="00D26E3D">
        <w:rPr>
          <w:rFonts w:hint="eastAsia"/>
        </w:rPr>
        <w:t>皆</w:t>
      </w:r>
      <w:r w:rsidR="00F54BF8">
        <w:rPr>
          <w:rFonts w:hint="eastAsia"/>
        </w:rPr>
        <w:t>指出</w:t>
      </w:r>
      <w:r w:rsidR="00AE3D2E">
        <w:rPr>
          <w:rFonts w:hint="eastAsia"/>
        </w:rPr>
        <w:t>可供性</w:t>
      </w:r>
      <w:r w:rsidR="00DC6E09">
        <w:rPr>
          <w:rFonts w:hint="eastAsia"/>
        </w:rPr>
        <w:t>的理解與運作</w:t>
      </w:r>
      <w:r w:rsidR="005C1CA5">
        <w:rPr>
          <w:rFonts w:hint="eastAsia"/>
        </w:rPr>
        <w:t>受</w:t>
      </w:r>
      <w:r w:rsidR="005C1CA5" w:rsidRPr="00011781">
        <w:t>文化約束（</w:t>
      </w:r>
      <w:r w:rsidR="005C1CA5" w:rsidRPr="00F3641F">
        <w:t>Cultural Constraint</w:t>
      </w:r>
      <w:r w:rsidR="005C1CA5" w:rsidRPr="00011781">
        <w:t>）</w:t>
      </w:r>
      <w:r w:rsidR="005C1CA5">
        <w:rPr>
          <w:rFonts w:hint="eastAsia"/>
        </w:rPr>
        <w:t>、</w:t>
      </w:r>
      <w:r w:rsidR="005C1CA5" w:rsidRPr="00020754">
        <w:t>語境</w:t>
      </w:r>
      <w:r w:rsidR="005C1CA5">
        <w:rPr>
          <w:rFonts w:hint="eastAsia"/>
        </w:rPr>
        <w:t>（</w:t>
      </w:r>
      <w:r w:rsidR="005C1CA5" w:rsidRPr="00A50AE0">
        <w:t>Context / Contextuality</w:t>
      </w:r>
      <w:r w:rsidR="005C1CA5">
        <w:rPr>
          <w:rFonts w:hint="eastAsia"/>
        </w:rPr>
        <w:t>）等影響。</w:t>
      </w:r>
      <w:r w:rsidR="005C1CA5" w:rsidRPr="00892D34">
        <w:t>使用者對人造物（</w:t>
      </w:r>
      <w:r w:rsidR="005C1CA5" w:rsidRPr="00892D34">
        <w:t>Artifact</w:t>
      </w:r>
      <w:r w:rsidR="005C1CA5" w:rsidRPr="00892D34">
        <w:t>）</w:t>
      </w:r>
      <w:r w:rsidR="005C1CA5">
        <w:rPr>
          <w:rFonts w:hint="eastAsia"/>
        </w:rPr>
        <w:t>的</w:t>
      </w:r>
      <w:r w:rsidR="005C1CA5" w:rsidRPr="00892D34">
        <w:t>操作理解，常受到文化慣例</w:t>
      </w:r>
      <w:r w:rsidR="005C1CA5" w:rsidRPr="00C16659">
        <w:t>（</w:t>
      </w:r>
      <w:r w:rsidR="005C1CA5" w:rsidRPr="00F3641F">
        <w:t xml:space="preserve">Cultural </w:t>
      </w:r>
      <w:r w:rsidR="005C1CA5" w:rsidRPr="00C16659">
        <w:t>Convention</w:t>
      </w:r>
      <w:r w:rsidR="005C1CA5" w:rsidRPr="00C16659">
        <w:t>）</w:t>
      </w:r>
      <w:r w:rsidR="005C1CA5" w:rsidRPr="00892D34">
        <w:t>與</w:t>
      </w:r>
      <w:r w:rsidR="005C1CA5">
        <w:rPr>
          <w:rFonts w:hint="eastAsia"/>
        </w:rPr>
        <w:t>過去經驗、</w:t>
      </w:r>
      <w:r w:rsidR="005C1CA5" w:rsidRPr="00892D34">
        <w:t>學習歷程</w:t>
      </w:r>
      <w:r w:rsidR="005C1CA5">
        <w:rPr>
          <w:rFonts w:hint="eastAsia"/>
        </w:rPr>
        <w:t>等因素影</w:t>
      </w:r>
      <w:r w:rsidR="005C1CA5" w:rsidRPr="00DD42CD">
        <w:rPr>
          <w:rFonts w:hint="eastAsia"/>
        </w:rPr>
        <w:t>響</w:t>
      </w:r>
      <w:r w:rsidR="005C1CA5">
        <w:fldChar w:fldCharType="begin"/>
      </w:r>
      <w:r w:rsidR="005C1CA5">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5C1CA5">
        <w:fldChar w:fldCharType="separate"/>
      </w:r>
      <w:r w:rsidR="005C1CA5">
        <w:rPr>
          <w:noProof/>
        </w:rPr>
        <w:t>(Norman, 1999)</w:t>
      </w:r>
      <w:r w:rsidR="005C1CA5">
        <w:fldChar w:fldCharType="end"/>
      </w:r>
      <w:r w:rsidR="005C1CA5">
        <w:rPr>
          <w:rFonts w:hint="eastAsia"/>
        </w:rPr>
        <w:t>，</w:t>
      </w:r>
      <w:r w:rsidR="005C1CA5" w:rsidRPr="00D26E3D">
        <w:t>雖然文化因素不決定可供性</w:t>
      </w:r>
      <w:r w:rsidR="005C1CA5">
        <w:rPr>
          <w:rFonts w:hint="eastAsia"/>
        </w:rPr>
        <w:t>是否</w:t>
      </w:r>
      <w:r w:rsidR="005C1CA5" w:rsidRPr="00D26E3D">
        <w:t>存在，但</w:t>
      </w:r>
      <w:r w:rsidR="005C1CA5">
        <w:rPr>
          <w:rFonts w:hint="eastAsia"/>
        </w:rPr>
        <w:t>文化</w:t>
      </w:r>
      <w:r w:rsidR="005C1CA5" w:rsidRPr="00D26E3D">
        <w:t>強化某些可供性的顯著性，</w:t>
      </w:r>
      <w:r w:rsidR="008D6E3A">
        <w:rPr>
          <w:rFonts w:hint="eastAsia"/>
        </w:rPr>
        <w:t>提升</w:t>
      </w:r>
      <w:r w:rsidR="005C1CA5">
        <w:rPr>
          <w:rFonts w:hint="eastAsia"/>
        </w:rPr>
        <w:t>可供性發生</w:t>
      </w:r>
      <w:r w:rsidR="005C1CA5" w:rsidRPr="00D26E3D">
        <w:t>的潛在機會</w:t>
      </w:r>
      <w:r w:rsidR="005C1CA5">
        <w:fldChar w:fldCharType="begin"/>
      </w:r>
      <w:r w:rsidR="005C1CA5">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5C1CA5">
        <w:fldChar w:fldCharType="separate"/>
      </w:r>
      <w:r w:rsidR="005C1CA5">
        <w:rPr>
          <w:noProof/>
        </w:rPr>
        <w:t>(Gaver, 1991)</w:t>
      </w:r>
      <w:r w:rsidR="005C1CA5">
        <w:fldChar w:fldCharType="end"/>
      </w:r>
      <w:r w:rsidR="005C1CA5">
        <w:rPr>
          <w:rFonts w:hint="eastAsia"/>
        </w:rPr>
        <w:t>。</w:t>
      </w:r>
    </w:p>
    <w:p w14:paraId="3CE9432C" w14:textId="47B2497A" w:rsidR="00B730BA" w:rsidRDefault="003256E8" w:rsidP="00F36D61">
      <w:pPr>
        <w:pStyle w:val="15"/>
        <w:ind w:firstLine="480"/>
      </w:pPr>
      <w:r>
        <w:rPr>
          <w:rFonts w:hint="eastAsia"/>
        </w:rPr>
        <w:t>如前述介面例子，倘若</w:t>
      </w:r>
      <w:r w:rsidRPr="00940FC7">
        <w:t>使用者只在游標出現特定形狀時才點擊</w:t>
      </w:r>
      <w:r>
        <w:rPr>
          <w:rFonts w:hint="eastAsia"/>
        </w:rPr>
        <w:t>介面上的圖示</w:t>
      </w:r>
      <w:r w:rsidRPr="00940FC7">
        <w:t>，</w:t>
      </w:r>
      <w:r>
        <w:rPr>
          <w:rFonts w:hint="eastAsia"/>
        </w:rPr>
        <w:t>就是經由社會化習得了操作</w:t>
      </w:r>
      <w:r w:rsidRPr="00940FC7">
        <w:t>規則</w:t>
      </w:r>
      <w:r>
        <w:rPr>
          <w:rFonts w:hint="eastAsia"/>
        </w:rPr>
        <w:t>而產生的行為</w:t>
      </w:r>
      <w:r>
        <w:fldChar w:fldCharType="begin"/>
      </w:r>
      <w: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fldChar w:fldCharType="separate"/>
      </w:r>
      <w:r>
        <w:rPr>
          <w:noProof/>
        </w:rPr>
        <w:t>(Norman, 1999)</w:t>
      </w:r>
      <w:r>
        <w:fldChar w:fldCharType="end"/>
      </w:r>
      <w:r w:rsidR="00D5706F">
        <w:rPr>
          <w:rFonts w:hint="eastAsia"/>
        </w:rPr>
        <w:t>。因此，</w:t>
      </w:r>
      <w:r w:rsidRPr="007460AB">
        <w:t>設計者在規劃介面時，</w:t>
      </w:r>
      <w:r>
        <w:rPr>
          <w:rFonts w:hint="eastAsia"/>
        </w:rPr>
        <w:t>必須</w:t>
      </w:r>
      <w:r w:rsidRPr="007460AB">
        <w:t>理解</w:t>
      </w:r>
      <w:r>
        <w:rPr>
          <w:rFonts w:hint="eastAsia"/>
        </w:rPr>
        <w:t>文化</w:t>
      </w:r>
      <w:r w:rsidRPr="007460AB">
        <w:t>慣例</w:t>
      </w:r>
      <w:r w:rsidRPr="00DD42CD">
        <w:t>（</w:t>
      </w:r>
      <w:r w:rsidRPr="00DD42CD">
        <w:t>Convention</w:t>
      </w:r>
      <w:r w:rsidRPr="00DD42CD">
        <w:t>）、回饋（</w:t>
      </w:r>
      <w:r w:rsidRPr="00DD42CD">
        <w:t>Feedback</w:t>
      </w:r>
      <w:r w:rsidRPr="00DD42CD">
        <w:t>）與感知可供性（</w:t>
      </w:r>
      <w:r w:rsidRPr="00DD42CD">
        <w:t>Perceived Affordance</w:t>
      </w:r>
      <w:r w:rsidRPr="00DD42CD">
        <w:t>）</w:t>
      </w:r>
      <w:r>
        <w:fldChar w:fldCharType="begin"/>
      </w:r>
      <w: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fldChar w:fldCharType="separate"/>
      </w:r>
      <w:r>
        <w:rPr>
          <w:noProof/>
        </w:rPr>
        <w:t>(Norman, 1999)</w:t>
      </w:r>
      <w:r>
        <w:fldChar w:fldCharType="end"/>
      </w:r>
      <w:r>
        <w:rPr>
          <w:rFonts w:hint="eastAsia"/>
        </w:rPr>
        <w:t>，三者</w:t>
      </w:r>
      <w:r w:rsidRPr="005F11DB">
        <w:t>在實際操作中需彼此協調，方能有效引導行為、提升可用性並降低誤用風險</w:t>
      </w:r>
      <w:r>
        <w:rPr>
          <w:rFonts w:hint="eastAsia"/>
        </w:rPr>
        <w:t>，若正確引入可供性的概念，便可直接於設計初期切入使用者感知與行動之間的關聯，使系統介面更學、易用</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5F11DB">
        <w:t>。</w:t>
      </w:r>
    </w:p>
    <w:p w14:paraId="1E7A1933" w14:textId="77777777" w:rsidR="00F36D61" w:rsidRDefault="00F36D61" w:rsidP="00F36D61">
      <w:pPr>
        <w:pStyle w:val="15"/>
        <w:ind w:firstLine="480"/>
      </w:pPr>
    </w:p>
    <w:p w14:paraId="71111A68" w14:textId="7DB2AB39" w:rsidR="00666F18" w:rsidRPr="006904ED" w:rsidRDefault="00EF4309" w:rsidP="0066623C">
      <w:pPr>
        <w:pStyle w:val="a"/>
      </w:pPr>
      <w:r>
        <w:rPr>
          <w:rFonts w:hint="eastAsia"/>
        </w:rPr>
        <w:t>探索</w:t>
      </w:r>
      <w:r w:rsidR="000C7D79">
        <w:rPr>
          <w:rFonts w:hint="eastAsia"/>
        </w:rPr>
        <w:t>性感知</w:t>
      </w:r>
      <w:r w:rsidR="00E34637" w:rsidRPr="00E34637">
        <w:t>（</w:t>
      </w:r>
      <w:r w:rsidR="00E34637" w:rsidRPr="00E34637">
        <w:t>Exploratory Perception</w:t>
      </w:r>
      <w:r w:rsidR="00E34637" w:rsidRPr="00E34637">
        <w:t>）</w:t>
      </w:r>
    </w:p>
    <w:p w14:paraId="14096D4C" w14:textId="77777777" w:rsidR="00BE609F" w:rsidRDefault="00BE609F" w:rsidP="00BE609F">
      <w:pPr>
        <w:pStyle w:val="15"/>
        <w:ind w:firstLine="480"/>
      </w:pPr>
      <w:r w:rsidRPr="007D1590">
        <w:t>Gaver</w:t>
      </w:r>
      <w:r>
        <w:rPr>
          <w:rFonts w:hint="eastAsia"/>
        </w:rPr>
        <w:t>延伸</w:t>
      </w:r>
      <w:r>
        <w:rPr>
          <w:rFonts w:hint="eastAsia"/>
        </w:rPr>
        <w:t>Gibson</w:t>
      </w:r>
      <w:r w:rsidRPr="007D1590">
        <w:t>的理論，</w:t>
      </w:r>
      <w:r>
        <w:rPr>
          <w:rFonts w:hint="eastAsia"/>
        </w:rPr>
        <w:t>認為部分可供性的確可直接被人</w:t>
      </w:r>
      <w:r w:rsidRPr="00FF4FAB">
        <w:t>們感知</w:t>
      </w:r>
      <w:r>
        <w:rPr>
          <w:rFonts w:hint="eastAsia"/>
        </w:rPr>
        <w:t>與了解</w:t>
      </w:r>
      <w:r w:rsidRPr="00FF4FAB">
        <w:t>，</w:t>
      </w:r>
      <w:r w:rsidRPr="006866E5">
        <w:rPr>
          <w:rFonts w:hint="eastAsia"/>
          <w:color w:val="EE0000"/>
        </w:rPr>
        <w:t>但較複雜的</w:t>
      </w:r>
      <w:r w:rsidRPr="006866E5">
        <w:rPr>
          <w:color w:val="EE0000"/>
        </w:rPr>
        <w:t>可供性不一定能在初始觀察時立即被辨識</w:t>
      </w:r>
      <w:r w:rsidRPr="006866E5">
        <w:rPr>
          <w:rFonts w:hint="eastAsia"/>
          <w:color w:val="EE0000"/>
        </w:rPr>
        <w:t>，</w:t>
      </w:r>
      <w:r w:rsidRPr="006866E5">
        <w:rPr>
          <w:color w:val="EE0000"/>
        </w:rPr>
        <w:t>需透過實際互動</w:t>
      </w:r>
      <w:r w:rsidRPr="006866E5">
        <w:rPr>
          <w:rFonts w:hint="eastAsia"/>
          <w:color w:val="EE0000"/>
        </w:rPr>
        <w:t>、探索（</w:t>
      </w:r>
      <w:r w:rsidRPr="006866E5">
        <w:rPr>
          <w:color w:val="EE0000"/>
        </w:rPr>
        <w:t>Exploratory</w:t>
      </w:r>
      <w:r w:rsidRPr="006866E5">
        <w:rPr>
          <w:rFonts w:hint="eastAsia"/>
          <w:color w:val="EE0000"/>
        </w:rPr>
        <w:t>）</w:t>
      </w:r>
      <w:r w:rsidRPr="006866E5">
        <w:rPr>
          <w:color w:val="EE0000"/>
        </w:rPr>
        <w:t>才能顯現</w:t>
      </w:r>
      <w:r>
        <w:rPr>
          <w:rFonts w:hint="eastAsia"/>
        </w:rPr>
        <w:t>，此歷程被稱為</w:t>
      </w:r>
      <w:r w:rsidRPr="00AB4CE1">
        <w:rPr>
          <w:color w:val="EE0000"/>
        </w:rPr>
        <w:t>探索性感知（</w:t>
      </w:r>
      <w:r w:rsidRPr="00AB4CE1">
        <w:rPr>
          <w:color w:val="EE0000"/>
        </w:rPr>
        <w:t>Exploratory Perception</w:t>
      </w:r>
      <w:r w:rsidRPr="00AB4CE1">
        <w:rPr>
          <w:color w:val="EE0000"/>
        </w:rPr>
        <w:t>）</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r w:rsidRPr="00EA787E">
        <w:t>以旋轉門把為例，使用者可能要透過觸摸、下壓等動作，才能理解其可轉動與可開門的功能。</w:t>
      </w:r>
      <w:r w:rsidRPr="00DB1306">
        <w:t>Gaver</w:t>
      </w:r>
      <w:r>
        <w:rPr>
          <w:rFonts w:hint="eastAsia"/>
        </w:rPr>
        <w:t>補充了</w:t>
      </w:r>
      <w:r>
        <w:rPr>
          <w:rFonts w:hint="eastAsia"/>
        </w:rPr>
        <w:t>Gibson</w:t>
      </w:r>
      <w:r>
        <w:rPr>
          <w:rFonts w:hint="eastAsia"/>
        </w:rPr>
        <w:t>原先主要強調生物以視覺來感知可供性的論點，補充說明</w:t>
      </w:r>
      <w:r w:rsidRPr="00DB1306">
        <w:t>可供性也可透過觸覺</w:t>
      </w:r>
      <w:r>
        <w:rPr>
          <w:rFonts w:hint="eastAsia"/>
        </w:rPr>
        <w:t>、</w:t>
      </w:r>
      <w:r w:rsidRPr="00DB1306">
        <w:t>聽覺等感官察覺</w:t>
      </w:r>
      <w:r>
        <w:rPr>
          <w:rFonts w:hint="eastAsia"/>
        </w:rPr>
        <w:t>，</w:t>
      </w:r>
      <w:r w:rsidRPr="00DB1306">
        <w:t>例如</w:t>
      </w:r>
      <w:r>
        <w:rPr>
          <w:rFonts w:hint="eastAsia"/>
        </w:rPr>
        <w:t>門鎖轉動的</w:t>
      </w:r>
      <w:r w:rsidRPr="00DB1306">
        <w:t>聲音可提示已</w:t>
      </w:r>
      <w:r>
        <w:rPr>
          <w:rFonts w:hint="eastAsia"/>
        </w:rPr>
        <w:t>被</w:t>
      </w:r>
      <w:r w:rsidRPr="00DB1306">
        <w:t>解鎖，即便無明確</w:t>
      </w:r>
      <w:r>
        <w:rPr>
          <w:rFonts w:hint="eastAsia"/>
        </w:rPr>
        <w:t>被</w:t>
      </w:r>
      <w:r w:rsidRPr="00DB1306">
        <w:t>視覺</w:t>
      </w:r>
      <w:r>
        <w:rPr>
          <w:rFonts w:hint="eastAsia"/>
        </w:rPr>
        <w:t>感知</w:t>
      </w:r>
      <w:r w:rsidRPr="00DB1306">
        <w:t>，使用者仍能</w:t>
      </w:r>
      <w:r>
        <w:rPr>
          <w:rFonts w:hint="eastAsia"/>
        </w:rPr>
        <w:t>確認</w:t>
      </w:r>
      <w:r w:rsidRPr="00DB1306">
        <w:t>其可開啟性。</w:t>
      </w:r>
    </w:p>
    <w:p w14:paraId="1FF291E3" w14:textId="240446F8" w:rsidR="00DB1306" w:rsidRDefault="00991244" w:rsidP="00A71F06">
      <w:pPr>
        <w:pStyle w:val="15"/>
        <w:ind w:firstLine="480"/>
      </w:pPr>
      <w:r w:rsidRPr="0089592A">
        <w:lastRenderedPageBreak/>
        <w:t>在</w:t>
      </w:r>
      <w:r>
        <w:rPr>
          <w:rFonts w:hint="eastAsia"/>
        </w:rPr>
        <w:t>人造物（</w:t>
      </w:r>
      <w:r>
        <w:rPr>
          <w:rFonts w:hint="eastAsia"/>
        </w:rPr>
        <w:t>Artifact</w:t>
      </w:r>
      <w:r>
        <w:rPr>
          <w:rFonts w:hint="eastAsia"/>
        </w:rPr>
        <w:t>）</w:t>
      </w:r>
      <w:r w:rsidRPr="0089592A">
        <w:t>設計實務中，探索可供性成為重要的設計考量。當物件的「</w:t>
      </w:r>
      <w:r w:rsidR="00CA451E">
        <w:rPr>
          <w:rFonts w:hint="eastAsia"/>
        </w:rPr>
        <w:t>可感知可供性</w:t>
      </w:r>
      <w:r w:rsidRPr="0089592A">
        <w:t>」（</w:t>
      </w:r>
      <w:r w:rsidR="004F47D9" w:rsidRPr="004F47D9">
        <w:t>Perceived Affordance</w:t>
      </w:r>
      <w:r w:rsidRPr="0089592A">
        <w:t>）與其預期功能一致時，使用者能輕易理解其操作方式；反之，若</w:t>
      </w:r>
      <w:r w:rsidR="00C22613">
        <w:rPr>
          <w:rFonts w:hint="eastAsia"/>
        </w:rPr>
        <w:t>「</w:t>
      </w:r>
      <w:r w:rsidR="00C1107C" w:rsidRPr="00C1107C">
        <w:t>錯誤可供性</w:t>
      </w:r>
      <w:r w:rsidR="00C22613">
        <w:rPr>
          <w:rFonts w:hint="eastAsia"/>
        </w:rPr>
        <w:t>」</w:t>
      </w:r>
      <w:r w:rsidR="00C1107C">
        <w:rPr>
          <w:rFonts w:hint="eastAsia"/>
        </w:rPr>
        <w:t>（</w:t>
      </w:r>
      <w:r w:rsidR="00C1107C" w:rsidRPr="00C1107C">
        <w:t>False Affordance</w:t>
      </w:r>
      <w:r w:rsidR="00C1107C">
        <w:rPr>
          <w:rFonts w:hint="eastAsia"/>
        </w:rPr>
        <w:t>）</w:t>
      </w:r>
      <w:r w:rsidRPr="0089592A">
        <w:t>暗示錯誤行動，則易導致操作失誤，此時需透過提示與標示進行補充說明</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此外，</w:t>
      </w:r>
      <w:r w:rsidRPr="00E30ECE">
        <w:rPr>
          <w:color w:val="156082" w:themeColor="accent1"/>
        </w:rPr>
        <w:t>複雜物件的可供性常依其所揭示的行為訊息連續性進行組織，而這些可供性並非被動感知的結果，而是使用者透過動態探索過程逐步建構的認知成果</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w:t>
      </w:r>
    </w:p>
    <w:p w14:paraId="7FB24445" w14:textId="77777777" w:rsidR="002B6878" w:rsidRDefault="002B6878" w:rsidP="002B6878">
      <w:pPr>
        <w:pStyle w:val="15"/>
        <w:ind w:firstLine="480"/>
      </w:pPr>
      <w:r w:rsidRPr="00F53F1A">
        <w:t>可供性理論從</w:t>
      </w:r>
      <w:r w:rsidRPr="00F53F1A">
        <w:t>Gibson</w:t>
      </w:r>
      <w:r w:rsidRPr="00F53F1A">
        <w:t>的生態心理學出發，主張生物與環境間的互動關係構成了行動的可能性，並強調其相對性、互補性與可感知性</w:t>
      </w:r>
      <w:r>
        <w:rPr>
          <w:rFonts w:hint="eastAsia"/>
        </w:rPr>
        <w:t>等</w:t>
      </w:r>
      <w:r w:rsidRPr="00F53F1A">
        <w:t>。隨著</w:t>
      </w:r>
      <w:r w:rsidRPr="00F53F1A">
        <w:t>Norman</w:t>
      </w:r>
      <w:r w:rsidRPr="00F53F1A">
        <w:t>、</w:t>
      </w:r>
      <w:r w:rsidRPr="00F53F1A">
        <w:t>Gaver</w:t>
      </w:r>
      <w:r w:rsidRPr="00F53F1A">
        <w:t>等學者對其進一步發展，可供性的概念從「存在」走向「知覺」與「互動探索」，不僅拓展了可供性的適用範圍，也為後續探討科技、認知與使用者行動之間的關係奠定理論基礎。</w:t>
      </w:r>
    </w:p>
    <w:p w14:paraId="2540C290" w14:textId="77777777" w:rsidR="005B6A58" w:rsidRDefault="005B6A58" w:rsidP="002B6878">
      <w:pPr>
        <w:pStyle w:val="15"/>
        <w:ind w:firstLine="480"/>
      </w:pPr>
    </w:p>
    <w:p w14:paraId="48AA8662" w14:textId="3D0B6BFD" w:rsidR="00F84363" w:rsidRDefault="000744D9" w:rsidP="002C68AB">
      <w:pPr>
        <w:pStyle w:val="3"/>
      </w:pPr>
      <w:bookmarkStart w:id="29" w:name="_Toc200404484"/>
      <w:r>
        <w:rPr>
          <w:rFonts w:hint="eastAsia"/>
        </w:rPr>
        <w:t>2.</w:t>
      </w:r>
      <w:r w:rsidR="0066623C">
        <w:rPr>
          <w:rFonts w:hint="eastAsia"/>
        </w:rPr>
        <w:t>3</w:t>
      </w:r>
      <w:r>
        <w:rPr>
          <w:rFonts w:hint="eastAsia"/>
        </w:rPr>
        <w:t>.2</w:t>
      </w:r>
      <w:r w:rsidR="007F78D4">
        <w:rPr>
          <w:rFonts w:hint="eastAsia"/>
        </w:rPr>
        <w:t xml:space="preserve"> </w:t>
      </w:r>
      <w:r w:rsidR="00F84363">
        <w:rPr>
          <w:rFonts w:hint="eastAsia"/>
        </w:rPr>
        <w:t>可供性實現</w:t>
      </w:r>
      <w:r w:rsidR="00491AD0">
        <w:rPr>
          <w:rFonts w:hint="eastAsia"/>
        </w:rPr>
        <w:t>（</w:t>
      </w:r>
      <w:r w:rsidR="004076EE" w:rsidRPr="004F47D9">
        <w:t>Affordance</w:t>
      </w:r>
      <w:r w:rsidR="004076EE">
        <w:rPr>
          <w:rFonts w:hint="eastAsia"/>
        </w:rPr>
        <w:t xml:space="preserve"> </w:t>
      </w:r>
      <w:r w:rsidR="00B21644">
        <w:rPr>
          <w:rFonts w:hint="eastAsia"/>
        </w:rPr>
        <w:t>A</w:t>
      </w:r>
      <w:r w:rsidR="00B21644" w:rsidRPr="00B21644">
        <w:t>ctualization</w:t>
      </w:r>
      <w:r w:rsidR="00491AD0">
        <w:rPr>
          <w:rFonts w:hint="eastAsia"/>
        </w:rPr>
        <w:t>）</w:t>
      </w:r>
      <w:bookmarkEnd w:id="29"/>
    </w:p>
    <w:p w14:paraId="20D01120" w14:textId="23639CD8" w:rsidR="00016A2D" w:rsidRDefault="00434A32" w:rsidP="00F10D70">
      <w:pPr>
        <w:pStyle w:val="15"/>
        <w:ind w:firstLine="480"/>
      </w:pPr>
      <w:r>
        <w:rPr>
          <w:rFonts w:hint="eastAsia"/>
        </w:rPr>
        <w:t>為了</w:t>
      </w:r>
      <w:r w:rsidR="005B0346" w:rsidRPr="005B0346">
        <w:t>深入理解技術如何在特定情境中被實際運用、影響個人行動並促成組織結構的變化</w:t>
      </w:r>
      <w:r w:rsidR="0001794B" w:rsidRPr="0001794B">
        <w:t>，</w:t>
      </w:r>
      <w:r w:rsidR="00016A2D">
        <w:rPr>
          <w:rFonts w:hint="eastAsia"/>
        </w:rPr>
        <w:t>可供性實現</w:t>
      </w:r>
      <w:r w:rsidR="00926F60">
        <w:rPr>
          <w:rFonts w:hint="eastAsia"/>
        </w:rPr>
        <w:t>（</w:t>
      </w:r>
      <w:r w:rsidR="00926F60" w:rsidRPr="004F47D9">
        <w:t>Affordance</w:t>
      </w:r>
      <w:r w:rsidR="00926F60">
        <w:rPr>
          <w:rFonts w:hint="eastAsia"/>
        </w:rPr>
        <w:t xml:space="preserve"> A</w:t>
      </w:r>
      <w:r w:rsidR="00926F60" w:rsidRPr="00B21644">
        <w:t>ctualization</w:t>
      </w:r>
      <w:r w:rsidR="00926F60">
        <w:rPr>
          <w:rFonts w:hint="eastAsia"/>
        </w:rPr>
        <w:t>）</w:t>
      </w:r>
      <w:r w:rsidR="00566861">
        <w:rPr>
          <w:rFonts w:hint="eastAsia"/>
        </w:rPr>
        <w:t>的概念被提出，其</w:t>
      </w:r>
      <w:r w:rsidR="00926F60" w:rsidRPr="00926F60">
        <w:t>強調行動者如何透過與技術互動，</w:t>
      </w:r>
      <w:r w:rsidR="00C80250" w:rsidRPr="00C80250">
        <w:t>將情境中潛在可能性轉化為支持目標的具體行動</w:t>
      </w:r>
      <w:r w:rsidR="000F0B28">
        <w:fldChar w:fldCharType="begin"/>
      </w:r>
      <w:r w:rsidR="000F0B28">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0F0B28">
        <w:fldChar w:fldCharType="separate"/>
      </w:r>
      <w:r w:rsidR="000F0B28">
        <w:rPr>
          <w:noProof/>
        </w:rPr>
        <w:t>(Strong et al., 2014; Volkoff &amp; Strong, 2017)</w:t>
      </w:r>
      <w:r w:rsidR="000F0B28">
        <w:fldChar w:fldCharType="end"/>
      </w:r>
      <w:r w:rsidR="00966F35">
        <w:rPr>
          <w:rFonts w:hint="eastAsia"/>
        </w:rPr>
        <w:t>。</w:t>
      </w:r>
    </w:p>
    <w:p w14:paraId="2267D1A1" w14:textId="32C88816" w:rsidR="00DB7DDE" w:rsidRDefault="00946EE8" w:rsidP="00F10D70">
      <w:pPr>
        <w:pStyle w:val="15"/>
        <w:ind w:firstLine="480"/>
      </w:pPr>
      <w:r w:rsidRPr="00946EE8">
        <w:t>在此延伸脈絡下，</w:t>
      </w:r>
      <w:r w:rsidR="00947E47">
        <w:rPr>
          <w:rFonts w:hint="eastAsia"/>
        </w:rPr>
        <w:t>部分學者將</w:t>
      </w:r>
      <w:r w:rsidRPr="003C735D">
        <w:rPr>
          <w:color w:val="EE0000"/>
        </w:rPr>
        <w:t>可供性</w:t>
      </w:r>
      <w:r w:rsidR="00A55363" w:rsidRPr="003C735D">
        <w:rPr>
          <w:rFonts w:hint="eastAsia"/>
          <w:color w:val="EE0000"/>
        </w:rPr>
        <w:t>（</w:t>
      </w:r>
      <w:r w:rsidR="00A55363" w:rsidRPr="003C735D">
        <w:rPr>
          <w:color w:val="EE0000"/>
        </w:rPr>
        <w:t>Affordance</w:t>
      </w:r>
      <w:r w:rsidR="00A55363" w:rsidRPr="003C735D">
        <w:rPr>
          <w:rFonts w:hint="eastAsia"/>
          <w:color w:val="EE0000"/>
        </w:rPr>
        <w:t>）</w:t>
      </w:r>
      <w:r w:rsidRPr="003C735D">
        <w:rPr>
          <w:color w:val="EE0000"/>
        </w:rPr>
        <w:t>重新定義為與</w:t>
      </w:r>
      <w:r w:rsidR="00DD0293" w:rsidRPr="003C735D">
        <w:rPr>
          <w:rFonts w:hint="eastAsia"/>
          <w:color w:val="EE0000"/>
        </w:rPr>
        <w:t>具體成果實現</w:t>
      </w:r>
      <w:r w:rsidRPr="003C735D">
        <w:rPr>
          <w:color w:val="EE0000"/>
        </w:rPr>
        <w:t>有關的行動潛力，這種潛力建立在人造物（如資訊系統、工具、平台等）與具明確目標的使用者之間的關係上</w:t>
      </w:r>
      <w:r w:rsidR="002153EC" w:rsidRPr="003C735D">
        <w:rPr>
          <w:color w:val="EE0000"/>
        </w:rPr>
        <w:fldChar w:fldCharType="begin"/>
      </w:r>
      <w:r w:rsidR="002153EC" w:rsidRPr="003C735D">
        <w:rPr>
          <w:color w:val="EE0000"/>
        </w:rPr>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2153EC" w:rsidRPr="003C735D">
        <w:rPr>
          <w:color w:val="EE0000"/>
        </w:rPr>
        <w:fldChar w:fldCharType="separate"/>
      </w:r>
      <w:r w:rsidR="002153EC" w:rsidRPr="003C735D">
        <w:rPr>
          <w:noProof/>
          <w:color w:val="EE0000"/>
        </w:rPr>
        <w:t>(Strong et al., 2014)</w:t>
      </w:r>
      <w:r w:rsidR="002153EC" w:rsidRPr="003C735D">
        <w:rPr>
          <w:color w:val="EE0000"/>
        </w:rPr>
        <w:fldChar w:fldCharType="end"/>
      </w:r>
      <w:r w:rsidR="002153EC">
        <w:rPr>
          <w:rFonts w:hint="eastAsia"/>
        </w:rPr>
        <w:t>，</w:t>
      </w:r>
      <w:r w:rsidR="002153EC" w:rsidRPr="002153EC">
        <w:t>而可供性實現</w:t>
      </w:r>
      <w:r w:rsidR="000D71B5">
        <w:rPr>
          <w:rFonts w:hint="eastAsia"/>
        </w:rPr>
        <w:t>（</w:t>
      </w:r>
      <w:r w:rsidR="000D71B5" w:rsidRPr="004F47D9">
        <w:t>Affordance</w:t>
      </w:r>
      <w:r w:rsidR="000D71B5">
        <w:rPr>
          <w:rFonts w:hint="eastAsia"/>
        </w:rPr>
        <w:t xml:space="preserve"> A</w:t>
      </w:r>
      <w:r w:rsidR="000D71B5" w:rsidRPr="00B21644">
        <w:t>ctualization</w:t>
      </w:r>
      <w:r w:rsidR="000D71B5">
        <w:rPr>
          <w:rFonts w:hint="eastAsia"/>
        </w:rPr>
        <w:t>）</w:t>
      </w:r>
      <w:r w:rsidR="002153EC" w:rsidRPr="002153EC">
        <w:t>則是指行動者根據其目標，運用一項或多項技術潛能，透過實際操作</w:t>
      </w:r>
      <w:r w:rsidR="008B5D7A" w:rsidRPr="008B5D7A">
        <w:t>產生具體可觀察的結果</w:t>
      </w:r>
      <w:r w:rsidR="002153EC" w:rsidRPr="002153EC">
        <w:t>，</w:t>
      </w:r>
      <w:r w:rsidR="00646132" w:rsidRPr="00646132">
        <w:t>進而推動</w:t>
      </w:r>
      <w:r w:rsidR="00266570">
        <w:rPr>
          <w:rFonts w:hint="eastAsia"/>
        </w:rPr>
        <w:t>及改善</w:t>
      </w:r>
      <w:r w:rsidR="00646132" w:rsidRPr="00646132">
        <w:t>組織運作</w:t>
      </w:r>
      <w:r w:rsidR="001A173B">
        <w:fldChar w:fldCharType="begin"/>
      </w:r>
      <w:r w:rsidR="001A173B">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1A173B">
        <w:fldChar w:fldCharType="separate"/>
      </w:r>
      <w:r w:rsidR="001A173B">
        <w:rPr>
          <w:noProof/>
        </w:rPr>
        <w:t>(Strong et al., 2014)</w:t>
      </w:r>
      <w:r w:rsidR="001A173B">
        <w:fldChar w:fldCharType="end"/>
      </w:r>
      <w:r w:rsidR="002153EC" w:rsidRPr="002153EC">
        <w:t>。</w:t>
      </w:r>
    </w:p>
    <w:p w14:paraId="0EDB2516" w14:textId="43C36AA9" w:rsidR="00443789" w:rsidRDefault="00F10D70" w:rsidP="00DB11CF">
      <w:pPr>
        <w:pStyle w:val="15"/>
        <w:ind w:firstLine="480"/>
      </w:pPr>
      <w:r w:rsidRPr="00F10D70">
        <w:lastRenderedPageBreak/>
        <w:t>可供性實現的歷程並非單一、線性的步驟，而是充滿調整與回饋的動態過程</w:t>
      </w:r>
      <w:r w:rsidR="00564F01">
        <w:fldChar w:fldCharType="begin"/>
      </w:r>
      <w:r w:rsidR="00564F01">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64F01">
        <w:fldChar w:fldCharType="separate"/>
      </w:r>
      <w:r w:rsidR="00564F01">
        <w:rPr>
          <w:noProof/>
        </w:rPr>
        <w:t>(Strong et al., 2014)</w:t>
      </w:r>
      <w:r w:rsidR="00564F01">
        <w:fldChar w:fldCharType="end"/>
      </w:r>
      <w:r w:rsidRPr="00F10D70">
        <w:t>。</w:t>
      </w:r>
      <w:r w:rsidR="007330BE" w:rsidRPr="007330BE">
        <w:t>使用者在實</w:t>
      </w:r>
      <w:r w:rsidR="007B6826">
        <w:rPr>
          <w:rFonts w:hint="eastAsia"/>
        </w:rPr>
        <w:t>踐</w:t>
      </w:r>
      <w:r w:rsidR="007330BE" w:rsidRPr="007330BE">
        <w:t>中</w:t>
      </w:r>
      <w:r w:rsidR="00AE6F40">
        <w:rPr>
          <w:rFonts w:hint="eastAsia"/>
        </w:rPr>
        <w:t>可能</w:t>
      </w:r>
      <w:r w:rsidR="007330BE" w:rsidRPr="007330BE">
        <w:t>嘗試不同的操作方式，其產生的行為結果</w:t>
      </w:r>
      <w:r w:rsidR="000C748D">
        <w:rPr>
          <w:rFonts w:hint="eastAsia"/>
        </w:rPr>
        <w:t>也</w:t>
      </w:r>
      <w:r w:rsidR="007330BE" w:rsidRPr="007330BE">
        <w:t>會反過來影響後續行動，</w:t>
      </w:r>
      <w:r w:rsidR="00AB61C8">
        <w:rPr>
          <w:rFonts w:hint="eastAsia"/>
        </w:rPr>
        <w:t>由於</w:t>
      </w:r>
      <w:r w:rsidR="008C0482">
        <w:rPr>
          <w:rFonts w:hint="eastAsia"/>
        </w:rPr>
        <w:t>部分可供性</w:t>
      </w:r>
      <w:r w:rsidR="00B3349D" w:rsidRPr="00B3349D">
        <w:t>尚未被明確</w:t>
      </w:r>
      <w:r w:rsidR="00B3349D">
        <w:rPr>
          <w:rFonts w:hint="eastAsia"/>
        </w:rPr>
        <w:t>覺察</w:t>
      </w:r>
      <w:r w:rsidR="00AB61C8">
        <w:rPr>
          <w:rFonts w:hint="eastAsia"/>
        </w:rPr>
        <w:t>，</w:t>
      </w:r>
      <w:r w:rsidR="008C0482">
        <w:rPr>
          <w:rFonts w:hint="eastAsia"/>
        </w:rPr>
        <w:t>可供性實現</w:t>
      </w:r>
      <w:r w:rsidR="0021530F" w:rsidRPr="0021530F">
        <w:t>整體過程往往伴隨學習、試誤、錯誤判斷與策略修正</w:t>
      </w:r>
      <w:r w:rsidR="007330BE" w:rsidRPr="007330BE">
        <w:t>，</w:t>
      </w:r>
      <w:r w:rsidR="000B6404" w:rsidRPr="000B6404">
        <w:t>結果會因使用者角色、能力、資源與組織條件的差異而有所不同</w:t>
      </w:r>
      <w:r w:rsidR="003A26F3">
        <w:fldChar w:fldCharType="begin"/>
      </w:r>
      <w:r w:rsidR="003A26F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3A26F3">
        <w:fldChar w:fldCharType="separate"/>
      </w:r>
      <w:r w:rsidR="003A26F3">
        <w:rPr>
          <w:noProof/>
        </w:rPr>
        <w:t>(Strong et al., 2014)</w:t>
      </w:r>
      <w:r w:rsidR="003A26F3">
        <w:fldChar w:fldCharType="end"/>
      </w:r>
      <w:r w:rsidR="007330BE" w:rsidRPr="007330BE">
        <w:t>。</w:t>
      </w:r>
    </w:p>
    <w:p w14:paraId="67F3E7BA" w14:textId="54F1D600" w:rsidR="00DD6695" w:rsidRDefault="00EF3300" w:rsidP="00DB11CF">
      <w:pPr>
        <w:pStyle w:val="15"/>
        <w:ind w:firstLine="480"/>
      </w:pPr>
      <w:r w:rsidRPr="00EF3300">
        <w:t>在此過程中，</w:t>
      </w:r>
      <w:r w:rsidR="00DD6695" w:rsidRPr="00DB11CF">
        <w:t>直接具體結果</w:t>
      </w:r>
      <w:r w:rsidR="00F843D2" w:rsidRPr="00F843D2">
        <w:t>（</w:t>
      </w:r>
      <w:r w:rsidR="00F843D2" w:rsidRPr="00F843D2">
        <w:t>Immediate Concrete Outcomes</w:t>
      </w:r>
      <w:r w:rsidR="00F843D2" w:rsidRPr="00F843D2">
        <w:t>）</w:t>
      </w:r>
      <w:r w:rsidR="006651BA">
        <w:rPr>
          <w:rFonts w:hint="eastAsia"/>
        </w:rPr>
        <w:t>為</w:t>
      </w:r>
      <w:r w:rsidR="00DB11CF" w:rsidRPr="00DB11CF">
        <w:t>核心概念，</w:t>
      </w:r>
      <w:r w:rsidR="00914381">
        <w:rPr>
          <w:rFonts w:hint="eastAsia"/>
        </w:rPr>
        <w:t>意旨</w:t>
      </w:r>
      <w:r w:rsidR="00914381" w:rsidRPr="00224EF0">
        <w:rPr>
          <w:color w:val="EE0000"/>
        </w:rPr>
        <w:t>行動者實現可供性後所達成的明確</w:t>
      </w:r>
      <w:r w:rsidR="00224EF0">
        <w:rPr>
          <w:rFonts w:hint="eastAsia"/>
          <w:color w:val="EE0000"/>
        </w:rPr>
        <w:t>結果</w:t>
      </w:r>
      <w:r w:rsidR="00914381" w:rsidRPr="00914381">
        <w:t>，通常作為個人行動與組織目標之間的中介</w:t>
      </w:r>
      <w:r w:rsidR="00592722">
        <w:fldChar w:fldCharType="begin"/>
      </w:r>
      <w:r w:rsidR="00592722">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92722">
        <w:fldChar w:fldCharType="separate"/>
      </w:r>
      <w:r w:rsidR="00592722">
        <w:rPr>
          <w:noProof/>
        </w:rPr>
        <w:t>(Strong et al., 2014)</w:t>
      </w:r>
      <w:r w:rsidR="00592722">
        <w:fldChar w:fldCharType="end"/>
      </w:r>
      <w:r w:rsidR="000A5C8F">
        <w:rPr>
          <w:rFonts w:hint="eastAsia"/>
        </w:rPr>
        <w:t>，</w:t>
      </w:r>
      <w:r w:rsidR="00353971" w:rsidRPr="00353971">
        <w:t>這些</w:t>
      </w:r>
      <w:r w:rsidR="00353971">
        <w:rPr>
          <w:rFonts w:hint="eastAsia"/>
        </w:rPr>
        <w:t>結果</w:t>
      </w:r>
      <w:r w:rsidR="00353971" w:rsidRPr="00353971">
        <w:t>可能包括標準化流程、改善跨部門溝通、強化資訊記錄效率等，有助於實現組織整體效益。</w:t>
      </w:r>
      <w:r w:rsidR="0013763C" w:rsidRPr="0013763C">
        <w:t>明確區分「可供性」、「可供性實現」與「行動結果」，對於釐清分析對象與因果關係是必要的</w:t>
      </w:r>
      <w:r w:rsidR="003A664D">
        <w:fldChar w:fldCharType="begin"/>
      </w:r>
      <w:r w:rsidR="003A664D">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3A664D">
        <w:fldChar w:fldCharType="separate"/>
      </w:r>
      <w:r w:rsidR="003A664D">
        <w:rPr>
          <w:noProof/>
        </w:rPr>
        <w:t>(Strong et al., 2014; Volkoff &amp; Strong, 2017)</w:t>
      </w:r>
      <w:r w:rsidR="003A664D">
        <w:fldChar w:fldCharType="end"/>
      </w:r>
      <w:r w:rsidR="00566F6A">
        <w:rPr>
          <w:rFonts w:hint="eastAsia"/>
        </w:rPr>
        <w:t>。</w:t>
      </w:r>
    </w:p>
    <w:p w14:paraId="2FED9A0F" w14:textId="5866B4F2" w:rsidR="00594DC9" w:rsidRDefault="000903D3" w:rsidP="00594DC9">
      <w:pPr>
        <w:pStyle w:val="15"/>
        <w:ind w:firstLine="480"/>
      </w:pPr>
      <w:r w:rsidRPr="00CD1BEC">
        <w:rPr>
          <w:color w:val="EE0000"/>
        </w:rPr>
        <w:t>可供性實現具有多層級特性，涵蓋個人層級的操作行為與組織層級的集體結果</w:t>
      </w:r>
      <w:r w:rsidR="00462413">
        <w:fldChar w:fldCharType="begin"/>
      </w:r>
      <w:r w:rsidR="0046241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462413">
        <w:fldChar w:fldCharType="separate"/>
      </w:r>
      <w:r w:rsidR="00462413">
        <w:rPr>
          <w:noProof/>
        </w:rPr>
        <w:t>(Strong et al., 2014)</w:t>
      </w:r>
      <w:r w:rsidR="00462413">
        <w:fldChar w:fldCharType="end"/>
      </w:r>
      <w:r w:rsidR="00462413">
        <w:rPr>
          <w:rFonts w:hint="eastAsia"/>
        </w:rPr>
        <w:t>，這些多層次的實現過程是環環相扣的</w:t>
      </w:r>
      <w:r w:rsidRPr="000903D3">
        <w:t>。</w:t>
      </w:r>
      <w:r w:rsidRPr="00462413">
        <w:rPr>
          <w:color w:val="EE0000"/>
        </w:rPr>
        <w:t>個別使用者在特定情境下</w:t>
      </w:r>
      <w:r w:rsidR="00C72724" w:rsidRPr="00C72724">
        <w:rPr>
          <w:color w:val="EE0000"/>
        </w:rPr>
        <w:t>實現某項可供性</w:t>
      </w:r>
      <w:r w:rsidR="00A11AE5">
        <w:rPr>
          <w:rFonts w:hint="eastAsia"/>
          <w:color w:val="EE0000"/>
        </w:rPr>
        <w:t>，並</w:t>
      </w:r>
      <w:r w:rsidRPr="00462413">
        <w:rPr>
          <w:color w:val="EE0000"/>
        </w:rPr>
        <w:t>產生</w:t>
      </w:r>
      <w:r w:rsidR="00A11AE5">
        <w:rPr>
          <w:rFonts w:hint="eastAsia"/>
          <w:color w:val="EE0000"/>
        </w:rPr>
        <w:t>各自的</w:t>
      </w:r>
      <w:r w:rsidRPr="00462413">
        <w:rPr>
          <w:color w:val="EE0000"/>
        </w:rPr>
        <w:t>直接具體結果，若</w:t>
      </w:r>
      <w:r w:rsidR="002E27FB">
        <w:rPr>
          <w:rFonts w:hint="eastAsia"/>
          <w:color w:val="EE0000"/>
        </w:rPr>
        <w:t>這些結果</w:t>
      </w:r>
      <w:r w:rsidRPr="00462413">
        <w:rPr>
          <w:color w:val="EE0000"/>
        </w:rPr>
        <w:t>具備一致性、協調性與足夠的累積程度，即可逐步形塑出組織層級的整體</w:t>
      </w:r>
      <w:r w:rsidR="00B61339">
        <w:rPr>
          <w:rFonts w:hint="eastAsia"/>
          <w:color w:val="EE0000"/>
        </w:rPr>
        <w:t>結果</w:t>
      </w:r>
      <w:r w:rsidRPr="000903D3">
        <w:t>。也就是說，</w:t>
      </w:r>
      <w:r w:rsidR="005B03FD" w:rsidRPr="005B03FD">
        <w:t>組織的技術導入</w:t>
      </w:r>
      <w:r w:rsidR="005B03FD">
        <w:rPr>
          <w:rFonts w:hint="eastAsia"/>
        </w:rPr>
        <w:t>結果並非由高層設計流程而得，</w:t>
      </w:r>
      <w:r w:rsidR="003815D9" w:rsidRPr="003815D9">
        <w:t>而是透過大量個人實踐（</w:t>
      </w:r>
      <w:r w:rsidR="003815D9" w:rsidRPr="003815D9">
        <w:t>Actualization as an Individual Journey</w:t>
      </w:r>
      <w:r w:rsidR="003815D9" w:rsidRPr="003815D9">
        <w:t>）的交織、聚合與互動所逐漸湧現，構成由下而上的組織實現歷程（</w:t>
      </w:r>
      <w:r w:rsidR="003815D9" w:rsidRPr="003815D9">
        <w:t>Actualization as an Organizational Journey</w:t>
      </w:r>
      <w:r w:rsidR="003815D9" w:rsidRPr="003815D9">
        <w:t>）</w:t>
      </w:r>
      <w:r w:rsidR="00B47D47">
        <w:rPr>
          <w:rFonts w:hint="eastAsia"/>
        </w:rPr>
        <w:t>。</w:t>
      </w:r>
    </w:p>
    <w:p w14:paraId="39D5C2D9" w14:textId="32B74586" w:rsidR="00ED3ED8" w:rsidRPr="000D52CB" w:rsidRDefault="00D25CD4" w:rsidP="000D52CB">
      <w:pPr>
        <w:pStyle w:val="15"/>
        <w:ind w:firstLine="480"/>
      </w:pPr>
      <w:r>
        <w:rPr>
          <w:rFonts w:hint="eastAsia"/>
        </w:rPr>
        <w:t>為</w:t>
      </w:r>
      <w:r w:rsidR="00AC6855" w:rsidRPr="00AC6855">
        <w:t>更精準掌握可供性實現的條件與路徑，</w:t>
      </w:r>
      <w:r w:rsidR="00AC6855" w:rsidRPr="00AC6855">
        <w:t>Volkoff</w:t>
      </w:r>
      <w:r w:rsidR="00AC6855" w:rsidRPr="00AC6855">
        <w:t>與</w:t>
      </w:r>
      <w:r w:rsidR="00AC6855" w:rsidRPr="00AC6855">
        <w:t>Strong</w:t>
      </w:r>
      <w:r w:rsidR="002055E0">
        <w:rPr>
          <w:rFonts w:hint="eastAsia"/>
        </w:rPr>
        <w:t>等人</w:t>
      </w:r>
      <w:r w:rsidR="00AC6855" w:rsidRPr="00AC6855">
        <w:t>整理出六項原則（</w:t>
      </w:r>
      <w:r w:rsidR="00AC6855" w:rsidRPr="00AC6855">
        <w:t>Six Principles</w:t>
      </w:r>
      <w:r w:rsidR="00AC6855" w:rsidRPr="00AC6855">
        <w:t>），作為應用</w:t>
      </w:r>
      <w:r w:rsidR="004642DA">
        <w:rPr>
          <w:rFonts w:hint="eastAsia"/>
        </w:rPr>
        <w:t>可供性</w:t>
      </w:r>
      <w:r w:rsidR="00AC6855" w:rsidRPr="00AC6855">
        <w:t>理論於資訊系統研究的操作準則：（</w:t>
      </w:r>
      <w:r w:rsidR="00AC6855" w:rsidRPr="00AC6855">
        <w:t>1</w:t>
      </w:r>
      <w:r w:rsidR="00AC6855" w:rsidRPr="00AC6855">
        <w:t>）</w:t>
      </w:r>
      <w:r w:rsidR="00AC6855" w:rsidRPr="00AF56A4">
        <w:rPr>
          <w:color w:val="EE0000"/>
        </w:rPr>
        <w:t>可供性並非源自技術本身，而是建立於行動者與人造物之間的關係</w:t>
      </w:r>
      <w:r w:rsidR="00AC6855" w:rsidRPr="00AC6855">
        <w:t>；（</w:t>
      </w:r>
      <w:r w:rsidR="00AC6855" w:rsidRPr="00AC6855">
        <w:t>2</w:t>
      </w:r>
      <w:r w:rsidR="00AC6855" w:rsidRPr="00AC6855">
        <w:t>）須嚴格</w:t>
      </w:r>
      <w:r w:rsidR="00AC6855" w:rsidRPr="007F1F04">
        <w:rPr>
          <w:color w:val="EE0000"/>
        </w:rPr>
        <w:t>區分可供性與可供性實現，不可混淆</w:t>
      </w:r>
      <w:r w:rsidR="00AF56A4" w:rsidRPr="007F1F04">
        <w:rPr>
          <w:rFonts w:hint="eastAsia"/>
          <w:color w:val="EE0000"/>
        </w:rPr>
        <w:t>行動機會</w:t>
      </w:r>
      <w:r w:rsidR="00AC6855" w:rsidRPr="007F1F04">
        <w:rPr>
          <w:color w:val="EE0000"/>
        </w:rPr>
        <w:t>與實際行為</w:t>
      </w:r>
      <w:r w:rsidR="00AC6855" w:rsidRPr="00AC6855">
        <w:t>；（</w:t>
      </w:r>
      <w:r w:rsidR="00AC6855" w:rsidRPr="00AC6855">
        <w:t>3</w:t>
      </w:r>
      <w:r w:rsidR="00AC6855" w:rsidRPr="00AC6855">
        <w:t>）分析</w:t>
      </w:r>
      <w:r w:rsidR="00AC6855" w:rsidRPr="00A427B6">
        <w:rPr>
          <w:color w:val="EE0000"/>
        </w:rPr>
        <w:t>焦點應放在行動過程，而非僅觀察結果狀</w:t>
      </w:r>
      <w:r w:rsidR="00AC6855" w:rsidRPr="00AC6855">
        <w:t>態；（</w:t>
      </w:r>
      <w:r w:rsidR="00AC6855" w:rsidRPr="00AC6855">
        <w:t>4</w:t>
      </w:r>
      <w:r w:rsidR="00AC6855" w:rsidRPr="00AC6855">
        <w:t>）研究須選擇適當的分析</w:t>
      </w:r>
      <w:r w:rsidR="00F620C7">
        <w:rPr>
          <w:rFonts w:hint="eastAsia"/>
        </w:rPr>
        <w:t>力</w:t>
      </w:r>
      <w:r w:rsidR="00AC6855" w:rsidRPr="00AC6855">
        <w:t>度</w:t>
      </w:r>
      <w:r w:rsidR="002C6A08" w:rsidRPr="002C6A08">
        <w:t>（</w:t>
      </w:r>
      <w:r w:rsidR="002C6A08">
        <w:rPr>
          <w:rFonts w:hint="eastAsia"/>
        </w:rPr>
        <w:t>L</w:t>
      </w:r>
      <w:r w:rsidR="002C6A08" w:rsidRPr="002C6A08">
        <w:t xml:space="preserve">evel of </w:t>
      </w:r>
      <w:r w:rsidR="002C6A08">
        <w:rPr>
          <w:rFonts w:hint="eastAsia"/>
        </w:rPr>
        <w:t>G</w:t>
      </w:r>
      <w:r w:rsidR="002C6A08" w:rsidRPr="002C6A08">
        <w:t>ranularity</w:t>
      </w:r>
      <w:r w:rsidR="002C6A08" w:rsidRPr="002C6A08">
        <w:t>）</w:t>
      </w:r>
      <w:r w:rsidR="00AC6855" w:rsidRPr="00AC6855">
        <w:t>，避免</w:t>
      </w:r>
      <w:r w:rsidR="007428F2">
        <w:rPr>
          <w:rFonts w:hint="eastAsia"/>
        </w:rPr>
        <w:t>分析過程</w:t>
      </w:r>
      <w:r w:rsidR="00AC6855" w:rsidRPr="00AC6855">
        <w:t>過度抽象或零碎；（</w:t>
      </w:r>
      <w:r w:rsidR="00AC6855" w:rsidRPr="00AC6855">
        <w:t>5</w:t>
      </w:r>
      <w:r w:rsidR="00AC6855" w:rsidRPr="00AC6855">
        <w:t>）</w:t>
      </w:r>
      <w:r w:rsidR="005118BF" w:rsidRPr="005118BF">
        <w:t>應考慮可供性對應的多層級目標，包括個人、團隊與組織</w:t>
      </w:r>
      <w:r w:rsidR="0038218F">
        <w:rPr>
          <w:rFonts w:hint="eastAsia"/>
        </w:rPr>
        <w:t>等多</w:t>
      </w:r>
      <w:r w:rsidR="005118BF" w:rsidRPr="005118BF">
        <w:t>層面</w:t>
      </w:r>
      <w:r w:rsidR="00AC6855" w:rsidRPr="00AC6855">
        <w:t>；（</w:t>
      </w:r>
      <w:r w:rsidR="00AC6855" w:rsidRPr="00AC6855">
        <w:t>6</w:t>
      </w:r>
      <w:r w:rsidR="00AC6855" w:rsidRPr="00AC6855">
        <w:t>）辨識與掌握可供性之間的依存</w:t>
      </w:r>
      <w:r w:rsidR="00AC6855" w:rsidRPr="00AC6855">
        <w:lastRenderedPageBreak/>
        <w:t>與組合關係，</w:t>
      </w:r>
      <w:r w:rsidR="005B1CB6">
        <w:rPr>
          <w:rFonts w:hint="eastAsia"/>
        </w:rPr>
        <w:t>有助於</w:t>
      </w:r>
      <w:r w:rsidR="0083175C" w:rsidRPr="0083175C">
        <w:t>理解實現過程中可能出現的限制與干擾</w:t>
      </w:r>
      <w:r w:rsidR="00AC6855" w:rsidRPr="00AC6855">
        <w:t>。</w:t>
      </w:r>
      <w:r w:rsidR="00BE76AC" w:rsidRPr="00BE76AC">
        <w:t>這六項原則有助於釐清可供性理論的應用界線，也強調可供性實現並非單純的功能使用，而是持續回應情境、調整行動並推動改變的動態實踐歷程</w:t>
      </w:r>
      <w:r w:rsidR="002055E0">
        <w:fldChar w:fldCharType="begin"/>
      </w:r>
      <w:r w:rsidR="002055E0">
        <w:instrText xml:space="preserve"> ADDIN EN.CITE &lt;EndNote&gt;&lt;Cite&gt;&lt;Author&gt;Volkoff&lt;/Author&gt;&lt;Year&gt;2017&lt;/Year&gt;&lt;RecNum&gt;132&lt;/RecNum&gt;&lt;DisplayText&gt;(Volkoff &amp;amp; Strong, 2017)&lt;/DisplayText&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2055E0">
        <w:fldChar w:fldCharType="separate"/>
      </w:r>
      <w:r w:rsidR="002055E0">
        <w:rPr>
          <w:noProof/>
        </w:rPr>
        <w:t>(Volkoff &amp; Strong, 2017)</w:t>
      </w:r>
      <w:r w:rsidR="002055E0">
        <w:fldChar w:fldCharType="end"/>
      </w:r>
      <w:r w:rsidR="00BE76AC" w:rsidRPr="00BE76AC">
        <w:t>。</w:t>
      </w:r>
    </w:p>
    <w:p w14:paraId="67532E87" w14:textId="77777777" w:rsidR="006D1AD5" w:rsidRDefault="006D1AD5">
      <w:pPr>
        <w:widowControl/>
        <w:ind w:firstLineChars="0" w:firstLine="0"/>
        <w:rPr>
          <w:rFonts w:cstheme="majorBidi"/>
          <w:b/>
          <w:sz w:val="36"/>
          <w:szCs w:val="40"/>
        </w:rPr>
      </w:pPr>
      <w:r>
        <w:br w:type="page"/>
      </w:r>
    </w:p>
    <w:p w14:paraId="337BE8CE" w14:textId="03AA33F3" w:rsidR="00EF1CCC" w:rsidRDefault="002071AB" w:rsidP="00D21C7E">
      <w:pPr>
        <w:pStyle w:val="2"/>
      </w:pPr>
      <w:bookmarkStart w:id="30" w:name="_Toc200404485"/>
      <w:r>
        <w:rPr>
          <w:rFonts w:hint="eastAsia"/>
        </w:rPr>
        <w:lastRenderedPageBreak/>
        <w:t>2.</w:t>
      </w:r>
      <w:r w:rsidR="00441CB7">
        <w:rPr>
          <w:rFonts w:hint="eastAsia"/>
        </w:rPr>
        <w:t>4</w:t>
      </w:r>
      <w:r>
        <w:rPr>
          <w:rFonts w:hint="eastAsia"/>
        </w:rPr>
        <w:t xml:space="preserve"> </w:t>
      </w:r>
      <w:r w:rsidR="00B95FED">
        <w:rPr>
          <w:rFonts w:hint="eastAsia"/>
        </w:rPr>
        <w:t>組織雙元性</w:t>
      </w:r>
      <w:r>
        <w:rPr>
          <w:rFonts w:hint="eastAsia"/>
        </w:rPr>
        <w:t>（</w:t>
      </w:r>
      <w:r w:rsidRPr="002071AB">
        <w:t>Organizational Ambidexterity</w:t>
      </w:r>
      <w:r>
        <w:rPr>
          <w:rFonts w:hint="eastAsia"/>
        </w:rPr>
        <w:t>）</w:t>
      </w:r>
      <w:bookmarkEnd w:id="30"/>
    </w:p>
    <w:p w14:paraId="1E1D9A63" w14:textId="386F4732" w:rsidR="00474870" w:rsidRDefault="00474870" w:rsidP="00EE7728">
      <w:pPr>
        <w:pStyle w:val="3"/>
      </w:pPr>
      <w:bookmarkStart w:id="31" w:name="_Toc200404486"/>
      <w:r>
        <w:rPr>
          <w:rFonts w:hint="eastAsia"/>
        </w:rPr>
        <w:t>2.</w:t>
      </w:r>
      <w:r w:rsidR="000C729C">
        <w:rPr>
          <w:rFonts w:hint="eastAsia"/>
        </w:rPr>
        <w:t>4</w:t>
      </w:r>
      <w:r>
        <w:rPr>
          <w:rFonts w:hint="eastAsia"/>
        </w:rPr>
        <w:t xml:space="preserve">.1 </w:t>
      </w:r>
      <w:r>
        <w:rPr>
          <w:rFonts w:hint="eastAsia"/>
        </w:rPr>
        <w:t>組織雙元性起源與基本定義</w:t>
      </w:r>
      <w:bookmarkEnd w:id="31"/>
    </w:p>
    <w:p w14:paraId="520E3843" w14:textId="0B7C5ACC" w:rsidR="005B0CF5" w:rsidRDefault="005B0CF5" w:rsidP="00A97775">
      <w:pPr>
        <w:pStyle w:val="15"/>
        <w:ind w:firstLine="480"/>
      </w:pPr>
      <w:r w:rsidRPr="001B48AB">
        <w:t>在</w:t>
      </w:r>
      <w:r w:rsidRPr="00B83076">
        <w:t>市場高度變動與技術快速演進的環境下</w:t>
      </w:r>
      <w:r>
        <w:rPr>
          <w:rFonts w:hint="eastAsia"/>
        </w:rPr>
        <w:t>，</w:t>
      </w:r>
      <w:r w:rsidRPr="00CA5280">
        <w:t>資源配置與策略選擇</w:t>
      </w:r>
      <w:r>
        <w:rPr>
          <w:rFonts w:hint="eastAsia"/>
        </w:rPr>
        <w:t>成為</w:t>
      </w:r>
      <w:r w:rsidRPr="00231E0E">
        <w:t>企業經營的關鍵課題</w:t>
      </w:r>
      <w:r>
        <w:rPr>
          <w:rFonts w:hint="eastAsia"/>
        </w:rPr>
        <w:t>，組織往往</w:t>
      </w:r>
      <w:r w:rsidRPr="006B10C3">
        <w:t>需在深化利用（</w:t>
      </w:r>
      <w:r w:rsidRPr="006B10C3">
        <w:t>Exploitation</w:t>
      </w:r>
      <w:r w:rsidRPr="006B10C3">
        <w:t>）現有產品與流程，與探索（</w:t>
      </w:r>
      <w:r w:rsidRPr="006B10C3">
        <w:t>Exploration</w:t>
      </w:r>
      <w:r w:rsidRPr="006B10C3">
        <w:t>）新技術與市場之間進行權衡</w:t>
      </w:r>
      <w:r>
        <w:rPr>
          <w:rFonts w:hint="eastAsia"/>
        </w:rPr>
        <w:t>，若</w:t>
      </w:r>
      <w:r w:rsidRPr="00A44B39">
        <w:rPr>
          <w:color w:val="EE0000"/>
        </w:rPr>
        <w:t>過度傾向於探索</w:t>
      </w:r>
      <w:r>
        <w:rPr>
          <w:rFonts w:hint="eastAsia"/>
          <w:color w:val="EE0000"/>
        </w:rPr>
        <w:t>，</w:t>
      </w:r>
      <w:r w:rsidRPr="00B671FD">
        <w:rPr>
          <w:color w:val="EE0000"/>
        </w:rPr>
        <w:t>可能</w:t>
      </w:r>
      <w:r w:rsidRPr="00352872">
        <w:rPr>
          <w:color w:val="EE0000"/>
        </w:rPr>
        <w:t>因短期內缺乏可見成效而造成</w:t>
      </w:r>
      <w:r>
        <w:rPr>
          <w:rFonts w:hint="eastAsia"/>
          <w:color w:val="EE0000"/>
        </w:rPr>
        <w:t>經營</w:t>
      </w:r>
      <w:r w:rsidRPr="00352872">
        <w:rPr>
          <w:color w:val="EE0000"/>
        </w:rPr>
        <w:t>壓力</w:t>
      </w:r>
      <w:r w:rsidRPr="00A44B39">
        <w:rPr>
          <w:color w:val="EE0000"/>
        </w:rPr>
        <w:t>；若僅聚焦於既有資源</w:t>
      </w:r>
      <w:r w:rsidRPr="00BC1091">
        <w:rPr>
          <w:color w:val="EE0000"/>
        </w:rPr>
        <w:t>的使用</w:t>
      </w:r>
      <w:r w:rsidRPr="00A44B39">
        <w:rPr>
          <w:color w:val="EE0000"/>
        </w:rPr>
        <w:t>，</w:t>
      </w:r>
      <w:r>
        <w:rPr>
          <w:rFonts w:hint="eastAsia"/>
          <w:color w:val="EE0000"/>
        </w:rPr>
        <w:t>又將喪失捕捉新</w:t>
      </w:r>
      <w:r w:rsidRPr="00A44B39">
        <w:rPr>
          <w:color w:val="EE0000"/>
        </w:rPr>
        <w:t>機會</w:t>
      </w:r>
      <w:r>
        <w:rPr>
          <w:rFonts w:hint="eastAsia"/>
          <w:color w:val="EE0000"/>
        </w:rPr>
        <w:t>與適應環境變化的反應</w:t>
      </w:r>
      <w:r w:rsidRPr="00A44B39">
        <w:rPr>
          <w:color w:val="EE0000"/>
        </w:rPr>
        <w:t>能力</w:t>
      </w:r>
      <w:r w:rsidR="006A11E6">
        <w:rPr>
          <w:color w:val="EE0000"/>
        </w:rPr>
        <w:fldChar w:fldCharType="begin"/>
      </w:r>
      <w:r w:rsidR="001F6F31">
        <w:rPr>
          <w:color w:val="EE0000"/>
        </w:rPr>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6A11E6">
        <w:rPr>
          <w:color w:val="EE0000"/>
        </w:rPr>
        <w:fldChar w:fldCharType="separate"/>
      </w:r>
      <w:r w:rsidR="001F6F31">
        <w:rPr>
          <w:noProof/>
          <w:color w:val="EE0000"/>
        </w:rPr>
        <w:t>(Levinthal &amp; March, 1993; March, 1991)</w:t>
      </w:r>
      <w:r w:rsidR="006A11E6">
        <w:rPr>
          <w:color w:val="EE0000"/>
        </w:rPr>
        <w:fldChar w:fldCharType="end"/>
      </w:r>
      <w:r w:rsidRPr="00145232">
        <w:t>。</w:t>
      </w:r>
    </w:p>
    <w:p w14:paraId="069155F5" w14:textId="69C23C78" w:rsidR="005B0CF5" w:rsidRDefault="005B0CF5" w:rsidP="00A97775">
      <w:pPr>
        <w:pStyle w:val="15"/>
        <w:ind w:firstLine="480"/>
      </w:pPr>
      <w:r w:rsidRPr="007625E9">
        <w:t>Duncan</w:t>
      </w:r>
      <w:r>
        <w:rPr>
          <w:rFonts w:hint="eastAsia"/>
        </w:rPr>
        <w:t>於</w:t>
      </w:r>
      <w:r>
        <w:rPr>
          <w:rFonts w:hint="eastAsia"/>
        </w:rPr>
        <w:t>1976</w:t>
      </w:r>
      <w:r>
        <w:rPr>
          <w:rFonts w:hint="eastAsia"/>
        </w:rPr>
        <w:t>年</w:t>
      </w:r>
      <w:r w:rsidRPr="007625E9">
        <w:t>率先提出「組織雙元性」（</w:t>
      </w:r>
      <w:r w:rsidRPr="007625E9">
        <w:t>Organizational Ambidexterity</w:t>
      </w:r>
      <w:r w:rsidRPr="007625E9">
        <w:t>）概念，</w:t>
      </w:r>
      <w:r>
        <w:rPr>
          <w:rFonts w:hint="eastAsia"/>
        </w:rPr>
        <w:t>主張利用</w:t>
      </w:r>
      <w:r w:rsidRPr="007625E9">
        <w:t>差異化的</w:t>
      </w:r>
      <w:r>
        <w:rPr>
          <w:rFonts w:hint="eastAsia"/>
        </w:rPr>
        <w:t>組織</w:t>
      </w:r>
      <w:r w:rsidRPr="007625E9">
        <w:t>結構設計，以應對穩定與變動並存的任務需求</w:t>
      </w:r>
      <w:r w:rsidRPr="008B0709">
        <w:t>。</w:t>
      </w:r>
      <w:r w:rsidRPr="00BB290D">
        <w:t>此後，「雙元性」（</w:t>
      </w:r>
      <w:r w:rsidRPr="00BB290D">
        <w:t>Ambidexterity</w:t>
      </w:r>
      <w:r w:rsidRPr="00BB290D">
        <w:t>）被多位學者進一步闡釋與擴展</w:t>
      </w:r>
      <w:r>
        <w:rPr>
          <w:rFonts w:hint="eastAsia"/>
        </w:rPr>
        <w:t>，</w:t>
      </w:r>
      <w:r w:rsidRPr="00EF7200">
        <w:t>Tushman</w:t>
      </w:r>
      <w:r w:rsidRPr="00EF7200">
        <w:t>和</w:t>
      </w:r>
      <w:r w:rsidRPr="00EF7200">
        <w:t>O'Reilly</w:t>
      </w:r>
      <w:r w:rsidRPr="00EF7200">
        <w:t>認為</w:t>
      </w:r>
      <w:r w:rsidRPr="004A7E5B">
        <w:t>具雙元性的組織能同時進行漸進式與非連續性的創新與變革</w:t>
      </w:r>
      <w:r w:rsidRPr="00574798">
        <w:t>，</w:t>
      </w:r>
      <w:r>
        <w:rPr>
          <w:rFonts w:hint="eastAsia"/>
        </w:rPr>
        <w:t>而</w:t>
      </w:r>
      <w:r w:rsidRPr="00574798">
        <w:t>成果源於組織內部共存的多元結構、流程與文化</w:t>
      </w:r>
      <w:r w:rsidR="006D221A">
        <w:fldChar w:fldCharType="begin"/>
      </w:r>
      <w:r w:rsidR="006D221A">
        <w:instrText xml:space="preserve"> ADDIN EN.CITE &lt;EndNote&gt;&lt;Cite&gt;&lt;Author&gt;Tushman&lt;/Author&gt;&lt;Year&gt;1996&lt;/Year&gt;&lt;RecNum&gt;150&lt;/RecNum&gt;&lt;DisplayText&gt;(Tushman &amp;amp; O&amp;apos;Reilly III, 1996)&lt;/DisplayText&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D221A">
        <w:fldChar w:fldCharType="separate"/>
      </w:r>
      <w:r w:rsidR="006D221A">
        <w:rPr>
          <w:noProof/>
        </w:rPr>
        <w:t>(Tushman &amp; O'Reilly III, 1996)</w:t>
      </w:r>
      <w:r w:rsidR="006D221A">
        <w:fldChar w:fldCharType="end"/>
      </w:r>
      <w:r>
        <w:rPr>
          <w:rFonts w:hint="eastAsia"/>
        </w:rPr>
        <w:t>，部分學者認為</w:t>
      </w:r>
      <w:r w:rsidRPr="00D82B44">
        <w:t>雙元性展現在組織能否同步進行探索與發展</w:t>
      </w:r>
      <w:r w:rsidR="00966727">
        <w:fldChar w:fldCharType="begin"/>
      </w:r>
      <w:r w:rsidR="004D0AE0">
        <w:instrText xml:space="preserve"> ADDIN EN.CITE &lt;EndNote&gt;&lt;Cite&gt;&lt;Author&gt;He&lt;/Author&gt;&lt;Year&gt;2004&lt;/Year&gt;&lt;RecNum&gt;140&lt;/RecNum&gt;&lt;DisplayText&gt;(He &amp;amp; Wong, 2004; Smith &amp;amp; Tushman, 2005)&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w:instrText>
      </w:r>
      <w:r w:rsidR="004D0AE0">
        <w:rPr>
          <w:rFonts w:hint="eastAsia"/>
        </w:rPr>
        <w:instrText>ages&gt;&lt;volume&gt;15&lt;/volume&gt;&lt;number&gt;4&lt;/number&gt;&lt;keywords&gt;&lt;keyword&gt;</w:instrText>
      </w:r>
      <w:r w:rsidR="004D0AE0">
        <w:rPr>
          <w:rFonts w:hint="eastAsia"/>
        </w:rPr>
        <w:instrText>靈巧二元性起源</w:instrText>
      </w:r>
      <w:r w:rsidR="004D0AE0">
        <w:rPr>
          <w:rFonts w:hint="eastAsia"/>
        </w:rPr>
        <w:instrText>&lt;/keyword&gt;&lt;/keywords&gt;&lt;dates&gt;&lt;year&gt;2004&lt;/year&gt;&lt;/dates&gt;&lt;isbn&gt;1047-7039&lt;/isbn&gt;&lt;urls&gt;&lt;/urls&gt;&lt;/record&gt;&lt;/Cite&gt;&lt;Cite&gt;&lt;Author&gt;Smith&lt;/Author&gt;&lt;Year&gt;2005&lt;/Year&gt;&lt;RecNum&gt;189&lt;/RecNum&gt;&lt;record&gt;&lt;rec-numbe</w:instrText>
      </w:r>
      <w:r w:rsidR="004D0AE0">
        <w:instrText>r&gt;189&lt;/rec-number&gt;&lt;foreign-keys&gt;&lt;key app="EN" db-id="r2e5zw95wvrp0oese9bpt2t4fvzdpxftd0rp" timestamp="1748933930" guid="9b3073d2-1e0a-4538-960d-314e03016a68"&gt;189&lt;/key&gt;&lt;/foreign-keys&gt;&lt;ref-type name="Journal Article"&gt;17&lt;/ref-type&gt;&lt;contributors&gt;&lt;authors&gt;&lt;author&gt;Smith, Wendy K&lt;/author&gt;&lt;author&gt;Tushman, Michael L&lt;/author&gt;&lt;/authors&gt;&lt;/contributors&gt;&lt;titles&gt;&lt;title&gt;Managing strategic contradictions: A top management model for managing innovation streams&lt;/title&gt;&lt;secondary-title&gt;Organization science&lt;/secondary-title&gt;&lt;/titles&gt;&lt;periodical&gt;&lt;full-title&gt;Organization Science&lt;/full-title&gt;&lt;/periodical&gt;&lt;pages&gt;522-536&lt;/pages&gt;&lt;volume&gt;16&lt;/volume&gt;&lt;number&gt;5&lt;/number&gt;&lt;dates&gt;&lt;year&gt;2005&lt;/year&gt;&lt;/dates&gt;&lt;isbn&gt;1047-7039&lt;/isbn&gt;&lt;urls&gt;&lt;/urls&gt;&lt;/record&gt;&lt;/Cite&gt;&lt;/EndNote&gt;</w:instrText>
      </w:r>
      <w:r w:rsidR="00966727">
        <w:fldChar w:fldCharType="separate"/>
      </w:r>
      <w:r w:rsidR="00966727">
        <w:rPr>
          <w:noProof/>
        </w:rPr>
        <w:t>(He &amp; Wong, 2004; Smith &amp; Tushman, 2005)</w:t>
      </w:r>
      <w:r w:rsidR="00966727">
        <w:fldChar w:fldCharType="end"/>
      </w:r>
      <w:r>
        <w:rPr>
          <w:rFonts w:hint="eastAsia"/>
        </w:rPr>
        <w:t>，雙元性組織</w:t>
      </w:r>
      <w:r w:rsidRPr="0016380A">
        <w:t>應同時具備開發既有</w:t>
      </w:r>
      <w:r>
        <w:rPr>
          <w:rFonts w:hint="eastAsia"/>
        </w:rPr>
        <w:t>資源</w:t>
      </w:r>
      <w:r w:rsidRPr="0016380A">
        <w:t>與發掘新機會的</w:t>
      </w:r>
      <w:r>
        <w:rPr>
          <w:rFonts w:hint="eastAsia"/>
        </w:rPr>
        <w:t>靈活經營</w:t>
      </w:r>
      <w:r w:rsidRPr="0016380A">
        <w:t>彈性</w:t>
      </w:r>
      <w:r w:rsidR="004D0AE0">
        <w:fldChar w:fldCharType="begin"/>
      </w:r>
      <w:r w:rsidR="009F6CA9">
        <w:instrText xml:space="preserve"> ADDIN EN.CITE &lt;EndNote&gt;&lt;Cite&gt;&lt;Author&gt;Lubatkin&lt;/Author&gt;&lt;Year&gt;2006&lt;/Year&gt;&lt;RecNum&gt;190&lt;/RecNum&gt;&lt;DisplayText&gt;(Lubatkin et al., 2006)&lt;/DisplayText&gt;&lt;record&gt;&lt;rec-number&gt;190&lt;/rec-number&gt;&lt;foreign-keys&gt;&lt;key app="EN" db-id="r2e5zw95wvrp0oese9bpt2t4fvzdpxftd0rp" timestamp="1748934431" guid="8a8c8979-05bc-4ed1-8b57-c159e092ac10"&gt;190&lt;/key&gt;&lt;/foreign-keys&gt;&lt;ref-type name="Journal Article"&gt;17&lt;/ref-type&gt;&lt;contributors&gt;&lt;authors&gt;&lt;author&gt;Lubatkin, Michael H&lt;/author&gt;&lt;author&gt;Simsek, Zeki&lt;/author&gt;&lt;author&gt;Ling, Yan&lt;/author&gt;&lt;author&gt;Veiga, John F&lt;/author&gt;&lt;/authors&gt;&lt;/contributors&gt;&lt;titles&gt;&lt;title&gt;Ambidexterity and performance in small-to medium-sized firms: The pivotal role of top management team behavioral integration&lt;/title&gt;&lt;secondary-title&gt;Journal of management&lt;/secondary-title&gt;&lt;/titles&gt;&lt;periodical&gt;&lt;full-title&gt;Journal of management&lt;/full-title&gt;&lt;/periodical&gt;&lt;pages&gt;646-672&lt;/pages&gt;&lt;volume&gt;32&lt;/volume&gt;&lt;number&gt;5&lt;/number&gt;&lt;dates&gt;&lt;year&gt;2006&lt;/year&gt;&lt;/dates&gt;&lt;isbn&gt;0149-2063&lt;/isbn&gt;&lt;urls&gt;&lt;/urls&gt;&lt;/record&gt;&lt;/Cite&gt;&lt;/EndNote&gt;</w:instrText>
      </w:r>
      <w:r w:rsidR="004D0AE0">
        <w:fldChar w:fldCharType="separate"/>
      </w:r>
      <w:r w:rsidR="004D0AE0">
        <w:rPr>
          <w:noProof/>
        </w:rPr>
        <w:t>(Lubatkin et al., 2006)</w:t>
      </w:r>
      <w:r w:rsidR="004D0AE0">
        <w:fldChar w:fldCharType="end"/>
      </w:r>
      <w:r>
        <w:rPr>
          <w:rFonts w:hint="eastAsia"/>
        </w:rPr>
        <w:t>。</w:t>
      </w:r>
    </w:p>
    <w:p w14:paraId="109B55E6" w14:textId="132ADE1A" w:rsidR="005B0CF5" w:rsidRDefault="005B0CF5" w:rsidP="00A97775">
      <w:pPr>
        <w:pStyle w:val="15"/>
        <w:ind w:firstLine="480"/>
      </w:pPr>
      <w:r>
        <w:rPr>
          <w:rFonts w:hint="eastAsia"/>
        </w:rPr>
        <w:t>雙元性的核心</w:t>
      </w:r>
      <w:r w:rsidRPr="009726BA">
        <w:t>在於</w:t>
      </w:r>
      <w:r>
        <w:rPr>
          <w:rFonts w:hint="eastAsia"/>
        </w:rPr>
        <w:t>組織</w:t>
      </w:r>
      <w:r w:rsidRPr="009726BA">
        <w:t>能否感知並掌握機會，</w:t>
      </w:r>
      <w:r w:rsidRPr="00E52B8E">
        <w:t>並透過探索與利用的同步進行來創造價值。</w:t>
      </w:r>
      <w:r w:rsidRPr="00F77488">
        <w:t>這樣的能力本質上是領導力問題，而不僅僅是</w:t>
      </w:r>
      <w:r w:rsidR="008D2BA4">
        <w:rPr>
          <w:rFonts w:hint="eastAsia"/>
        </w:rPr>
        <w:t>組織</w:t>
      </w:r>
      <w:r w:rsidRPr="00F77488">
        <w:t>結構設計問</w:t>
      </w:r>
      <w:r w:rsidRPr="009726BA">
        <w:t>題</w:t>
      </w:r>
      <w:r w:rsidR="00F16CF5">
        <w:fldChar w:fldCharType="begin"/>
      </w:r>
      <w:r w:rsidR="009F6CA9">
        <w:instrText xml:space="preserve"> ADDIN EN.CITE &lt;EndNote&gt;&lt;Cite&gt;&lt;Author&gt;O&amp;apos;Reilly III&lt;/Author&gt;&lt;Year&gt;2011&lt;/Year&gt;&lt;RecNum&gt;191&lt;/RecNum&gt;&lt;DisplayText&gt;(O&amp;apos;Reilly III &amp;amp; Tushman, 2011)&lt;/DisplayText&gt;&lt;record&gt;&lt;rec-number&gt;191&lt;/rec-number&gt;&lt;foreign-keys&gt;&lt;key app="EN" db-id="r2e5zw95wvrp0oese9bpt2t4fvzdpxftd0rp" timestamp="1748934698" guid="9e7c5c5f-c84c-4d04-9f39-8b813aa8188e"&gt;191&lt;/key&gt;&lt;/foreign-keys&gt;&lt;ref-type name="Journal Article"&gt;17&lt;/ref-type&gt;&lt;contributors&gt;&lt;authors&gt;&lt;author&gt;O&amp;apos;Reilly III, Charles A&lt;/author&gt;&lt;author&gt;Tushman, Michael L&lt;/author&gt;&lt;/authors&gt;&lt;/contributors&gt;&lt;titles&gt;&lt;title&gt;Organizational ambidexterity in action: How managers explore and exploit&lt;/title&gt;&lt;secondary-title&gt;California management review&lt;/secondary-title&gt;&lt;/titles&gt;&lt;periodical&gt;&lt;full-title&gt;California Management Review&lt;/full-title&gt;&lt;/periodical&gt;&lt;pages&gt;5-22&lt;/pages&gt;&lt;volume&gt;53&lt;/volume&gt;&lt;number&gt;4&lt;/number&gt;&lt;dates&gt;&lt;year&gt;2011&lt;/year&gt;&lt;/dates&gt;&lt;isbn&gt;0008-1256&lt;/isbn&gt;&lt;urls&gt;&lt;/urls&gt;&lt;/record&gt;&lt;/Cite&gt;&lt;/EndNote&gt;</w:instrText>
      </w:r>
      <w:r w:rsidR="00F16CF5">
        <w:fldChar w:fldCharType="separate"/>
      </w:r>
      <w:r w:rsidR="00F16CF5">
        <w:rPr>
          <w:noProof/>
        </w:rPr>
        <w:t>(O'Reilly III &amp; Tushman, 2011)</w:t>
      </w:r>
      <w:r w:rsidR="00F16CF5">
        <w:fldChar w:fldCharType="end"/>
      </w:r>
      <w:r>
        <w:rPr>
          <w:rFonts w:hint="eastAsia"/>
        </w:rPr>
        <w:t>，實務上的雙元性的展現就如組織</w:t>
      </w:r>
      <w:r w:rsidRPr="00DF3FCA">
        <w:t>同時從事探索新關係與利用現有資源的行動</w:t>
      </w:r>
      <w:r>
        <w:rPr>
          <w:rFonts w:hint="eastAsia"/>
        </w:rPr>
        <w:t>。由於運用現有資源和探索創新技術同樣重要，靈活的雙元性策略不僅是可行的管理布局，</w:t>
      </w:r>
      <w:r w:rsidRPr="00887833">
        <w:t>更是企業達成</w:t>
      </w:r>
      <w:r>
        <w:rPr>
          <w:rFonts w:hint="eastAsia"/>
        </w:rPr>
        <w:t>提升競爭力的</w:t>
      </w:r>
      <w:r w:rsidRPr="00887833">
        <w:t>必要條件</w:t>
      </w:r>
      <w:r>
        <w:rPr>
          <w:rFonts w:hint="eastAsia"/>
        </w:rPr>
        <w:t>。雙元性也像一種協調能力，</w:t>
      </w:r>
      <w:r w:rsidRPr="00E77B74">
        <w:t>不僅</w:t>
      </w:r>
      <w:r>
        <w:rPr>
          <w:rFonts w:hint="eastAsia"/>
        </w:rPr>
        <w:t>使組織保持</w:t>
      </w:r>
      <w:r w:rsidRPr="00E77B74">
        <w:t>靈活、創新、積極主動</w:t>
      </w:r>
      <w:r>
        <w:rPr>
          <w:rFonts w:hint="eastAsia"/>
        </w:rPr>
        <w:t>的特性</w:t>
      </w:r>
      <w:r w:rsidRPr="00E77B74">
        <w:t>；</w:t>
      </w:r>
      <w:r>
        <w:rPr>
          <w:rFonts w:hint="eastAsia"/>
        </w:rPr>
        <w:t>且</w:t>
      </w:r>
      <w:r w:rsidRPr="00E77B74">
        <w:t>善於利用其</w:t>
      </w:r>
      <w:r>
        <w:rPr>
          <w:rFonts w:hint="eastAsia"/>
        </w:rPr>
        <w:t>既有資源</w:t>
      </w:r>
      <w:r w:rsidRPr="00E77B74">
        <w:t>價值</w:t>
      </w:r>
      <w:r>
        <w:rPr>
          <w:rFonts w:hint="eastAsia"/>
        </w:rPr>
        <w:t>來降低營運成本</w:t>
      </w:r>
      <w:r w:rsidRPr="00E77B74">
        <w:t>，</w:t>
      </w:r>
      <w:r>
        <w:rPr>
          <w:rFonts w:hint="eastAsia"/>
        </w:rPr>
        <w:t>以</w:t>
      </w:r>
      <w:r w:rsidRPr="00E77B74">
        <w:t>快速推出</w:t>
      </w:r>
      <w:r>
        <w:rPr>
          <w:rFonts w:hint="eastAsia"/>
        </w:rPr>
        <w:t>合適的</w:t>
      </w:r>
      <w:r w:rsidRPr="00E77B74">
        <w:t>商業模式</w:t>
      </w:r>
      <w:r>
        <w:rPr>
          <w:rFonts w:hint="eastAsia"/>
        </w:rPr>
        <w:t>或產品</w:t>
      </w:r>
      <w:r w:rsidR="009C68D4">
        <w:fldChar w:fldCharType="begin"/>
      </w:r>
      <w:r w:rsidR="009C68D4">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9C68D4">
        <w:rPr>
          <w:rFonts w:hint="eastAsia"/>
        </w:rPr>
        <w:instrText>&gt;&lt;/urls&gt;&lt;research-notes&gt;</w:instrText>
      </w:r>
      <w:r w:rsidR="009C68D4">
        <w:rPr>
          <w:rFonts w:hint="eastAsia"/>
        </w:rPr>
        <w:instrText>從</w:instrText>
      </w:r>
      <w:r w:rsidR="009C68D4">
        <w:rPr>
          <w:rFonts w:hint="eastAsia"/>
        </w:rPr>
        <w:instrText>Ambidextrous Organizational Culture, Contextual Ambidexterity and New Product Innovation: A Comparative Study of UK and Chinese High-tech Firms</w:instrText>
      </w:r>
      <w:r w:rsidR="009C68D4">
        <w:rPr>
          <w:rFonts w:hint="eastAsia"/>
        </w:rPr>
        <w:instrText>看到這篇寫的一句引用</w:instrText>
      </w:r>
      <w:r w:rsidR="009C68D4">
        <w:rPr>
          <w:rFonts w:hint="eastAsia"/>
        </w:rPr>
        <w:instrText>&lt;/research-notes&gt;&lt;/record&gt;&lt;/Cite&gt;&lt;/EndNote&gt;</w:instrText>
      </w:r>
      <w:r w:rsidR="009C68D4">
        <w:fldChar w:fldCharType="separate"/>
      </w:r>
      <w:r w:rsidR="009C68D4">
        <w:rPr>
          <w:noProof/>
        </w:rPr>
        <w:t>(Birkinshaw &amp; Gibson, 2004)</w:t>
      </w:r>
      <w:r w:rsidR="009C68D4">
        <w:fldChar w:fldCharType="end"/>
      </w:r>
      <w:r>
        <w:rPr>
          <w:rFonts w:hint="eastAsia"/>
        </w:rPr>
        <w:t>。</w:t>
      </w:r>
    </w:p>
    <w:p w14:paraId="5ABE9978" w14:textId="6E5BC096" w:rsidR="00343602" w:rsidRPr="00343602" w:rsidRDefault="00343602" w:rsidP="00852194">
      <w:pPr>
        <w:pStyle w:val="3"/>
      </w:pPr>
      <w:bookmarkStart w:id="32" w:name="_Toc200404487"/>
      <w:r>
        <w:rPr>
          <w:rFonts w:hint="eastAsia"/>
        </w:rPr>
        <w:lastRenderedPageBreak/>
        <w:t>2.</w:t>
      </w:r>
      <w:r w:rsidR="0006440C">
        <w:rPr>
          <w:rFonts w:hint="eastAsia"/>
        </w:rPr>
        <w:t>4</w:t>
      </w:r>
      <w:r>
        <w:rPr>
          <w:rFonts w:hint="eastAsia"/>
        </w:rPr>
        <w:t xml:space="preserve">.2 </w:t>
      </w:r>
      <w:r>
        <w:rPr>
          <w:rFonts w:hint="eastAsia"/>
        </w:rPr>
        <w:t>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bookmarkEnd w:id="32"/>
    </w:p>
    <w:p w14:paraId="323B0D61" w14:textId="36684F7F" w:rsidR="005B0CF5" w:rsidRDefault="005B0CF5" w:rsidP="006D1AD5">
      <w:pPr>
        <w:pStyle w:val="151"/>
      </w:pPr>
      <w:r>
        <w:rPr>
          <w:rFonts w:hint="eastAsia"/>
        </w:rPr>
        <w:t>關於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r>
        <w:rPr>
          <w:rFonts w:hint="eastAsia"/>
        </w:rPr>
        <w:t>，部分學者將其定義為：</w:t>
      </w:r>
    </w:p>
    <w:p w14:paraId="1E7D1E41" w14:textId="77777777" w:rsidR="005B0CF5" w:rsidRPr="00B41B11" w:rsidRDefault="005B0CF5" w:rsidP="001D15C3">
      <w:pPr>
        <w:pStyle w:val="a"/>
        <w:rPr>
          <w:rFonts w:cs="Times New Roman"/>
        </w:rPr>
      </w:pPr>
      <w:r w:rsidRPr="005858F7">
        <w:t>探索（</w:t>
      </w:r>
      <w:r w:rsidRPr="005858F7">
        <w:t>Exploration</w:t>
      </w:r>
      <w:r w:rsidRPr="005858F7">
        <w:t>）</w:t>
      </w:r>
    </w:p>
    <w:p w14:paraId="40FE5930" w14:textId="64A83F34" w:rsidR="005B0CF5" w:rsidRDefault="005B0CF5" w:rsidP="00A97775">
      <w:pPr>
        <w:pStyle w:val="15"/>
        <w:ind w:firstLine="480"/>
      </w:pPr>
      <w:r w:rsidRPr="005A7D01">
        <w:rPr>
          <w:rFonts w:hint="eastAsia"/>
        </w:rPr>
        <w:t>探索</w:t>
      </w:r>
      <w:r w:rsidRPr="005A7D01">
        <w:t>涉及搜尋、變異、實驗、</w:t>
      </w:r>
      <w:r w:rsidRPr="005A7D01">
        <w:rPr>
          <w:rFonts w:hint="eastAsia"/>
        </w:rPr>
        <w:t>彈性</w:t>
      </w:r>
      <w:r w:rsidRPr="005A7D01">
        <w:t>與創新等</w:t>
      </w:r>
      <w:r w:rsidRPr="005A7D01">
        <w:rPr>
          <w:rFonts w:hint="eastAsia"/>
        </w:rPr>
        <w:t>行動</w:t>
      </w:r>
      <w:r w:rsidRPr="005A7D01">
        <w:t>，著重於新知識的產出與</w:t>
      </w:r>
      <w:r w:rsidRPr="005A7D01">
        <w:rPr>
          <w:rFonts w:hint="eastAsia"/>
        </w:rPr>
        <w:t>潛在</w:t>
      </w:r>
      <w:r w:rsidRPr="005A7D01">
        <w:t>機會的開發</w:t>
      </w:r>
      <w:r w:rsidR="009F6CA9">
        <w:fldChar w:fldCharType="begin"/>
      </w:r>
      <w:r w:rsidR="009F6CA9">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F6CA9">
        <w:fldChar w:fldCharType="separate"/>
      </w:r>
      <w:r w:rsidR="009F6CA9">
        <w:rPr>
          <w:noProof/>
        </w:rPr>
        <w:t>(March, 1991)</w:t>
      </w:r>
      <w:r w:rsidR="009F6CA9">
        <w:fldChar w:fldCharType="end"/>
      </w:r>
      <w:r w:rsidRPr="005A7D01">
        <w:rPr>
          <w:rFonts w:hint="eastAsia"/>
        </w:rPr>
        <w:t>，</w:t>
      </w:r>
      <w:r w:rsidRPr="005A7D01">
        <w:t>是組織獲得長期生存與成長動能的重要來源</w:t>
      </w:r>
      <w:r w:rsidRPr="005A7D01">
        <w:rPr>
          <w:rFonts w:hint="eastAsia"/>
        </w:rPr>
        <w:t>。探索活動的</w:t>
      </w:r>
      <w:r w:rsidRPr="005A7D01">
        <w:t>回報時間較長、結果不確定性高而具備高度脆弱</w:t>
      </w:r>
      <w:r w:rsidRPr="005A7D01">
        <w:rPr>
          <w:rFonts w:hint="eastAsia"/>
        </w:rPr>
        <w:t>特</w:t>
      </w:r>
      <w:r w:rsidRPr="005A7D01">
        <w:t>性</w:t>
      </w:r>
      <w:r w:rsidR="00704096" w:rsidRPr="005A7D01">
        <w:t>（</w:t>
      </w:r>
      <w:r w:rsidR="005A7D01">
        <w:rPr>
          <w:rFonts w:hint="eastAsia"/>
        </w:rPr>
        <w:t>F</w:t>
      </w:r>
      <w:r w:rsidR="00704096" w:rsidRPr="005A7D01">
        <w:t>ragility</w:t>
      </w:r>
      <w:r w:rsidR="00704096" w:rsidRPr="005A7D01">
        <w:t>）</w:t>
      </w:r>
      <w:r w:rsidRPr="005A7D01">
        <w:t>，</w:t>
      </w:r>
      <w:r w:rsidRPr="005A7D01">
        <w:rPr>
          <w:rFonts w:hint="eastAsia"/>
        </w:rPr>
        <w:t>容</w:t>
      </w:r>
      <w:r w:rsidRPr="005A7D01">
        <w:t>易與現有資源配置與流程產生衝突</w:t>
      </w:r>
      <w:r w:rsidR="0004175F">
        <w:fldChar w:fldCharType="begin"/>
      </w:r>
      <w:r w:rsidR="0004175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04175F">
        <w:fldChar w:fldCharType="separate"/>
      </w:r>
      <w:r w:rsidR="0004175F">
        <w:rPr>
          <w:noProof/>
        </w:rPr>
        <w:t>(March, 1991)</w:t>
      </w:r>
      <w:r w:rsidR="0004175F">
        <w:fldChar w:fldCharType="end"/>
      </w:r>
      <w:r w:rsidRPr="005A7D01">
        <w:rPr>
          <w:rFonts w:hint="eastAsia"/>
        </w:rPr>
        <w:t>。</w:t>
      </w:r>
      <w:r w:rsidRPr="005A7D01">
        <w:t>若組織過度重視探索，容易忽略現有能力的深化與發揮，導致探索成本</w:t>
      </w:r>
      <w:r w:rsidR="00000630">
        <w:rPr>
          <w:rFonts w:hint="eastAsia"/>
        </w:rPr>
        <w:t>短期</w:t>
      </w:r>
      <w:r w:rsidRPr="005A7D01">
        <w:t>無法轉化為可見成果</w:t>
      </w:r>
      <w:r w:rsidR="00465685">
        <w:fldChar w:fldCharType="begin"/>
      </w:r>
      <w:r w:rsidR="0046568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465685">
        <w:fldChar w:fldCharType="separate"/>
      </w:r>
      <w:r w:rsidR="00465685">
        <w:rPr>
          <w:noProof/>
        </w:rPr>
        <w:t>(Cao et al., 2009)</w:t>
      </w:r>
      <w:r w:rsidR="00465685">
        <w:fldChar w:fldCharType="end"/>
      </w:r>
      <w:r w:rsidRPr="005A7D01">
        <w:rPr>
          <w:rFonts w:hint="eastAsia"/>
        </w:rPr>
        <w:t>。</w:t>
      </w:r>
      <w:r w:rsidRPr="005A7D01">
        <w:t>此外，將過多資源投入未來的可能性，也可能犧牲當下業務的穩定性</w:t>
      </w:r>
      <w:r w:rsidR="00665152">
        <w:fldChar w:fldCharType="begin"/>
      </w:r>
      <w:r w:rsidR="00665152">
        <w:instrText xml:space="preserve"> ADDIN EN.CITE &lt;EndNote&gt;&lt;Cite&gt;&lt;Author&gt;Gibson&lt;/Author&gt;&lt;Year&gt;2004&lt;/Year&gt;&lt;RecNum&gt;135&lt;/RecNum&gt;&lt;DisplayText&gt;(Gibson &amp;amp; Birkinshaw, 2004; Tushman &amp;amp; O&amp;apos;Reilly III, 1996)&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Cite&gt;&lt;Author&gt;Tushman&lt;/Author&gt;&lt;Year&gt;1996&lt;/Year&gt;&lt;RecNum&gt;150&lt;/RecNum&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65152">
        <w:fldChar w:fldCharType="separate"/>
      </w:r>
      <w:r w:rsidR="00665152">
        <w:rPr>
          <w:noProof/>
        </w:rPr>
        <w:t>(Gibson &amp; Birkinshaw, 2004; Tushman &amp; O'Reilly III, 1996)</w:t>
      </w:r>
      <w:r w:rsidR="00665152">
        <w:fldChar w:fldCharType="end"/>
      </w:r>
      <w:r w:rsidRPr="005A7D01">
        <w:t>。</w:t>
      </w:r>
    </w:p>
    <w:p w14:paraId="78B05B67" w14:textId="77777777" w:rsidR="005B0CF5" w:rsidRDefault="005B0CF5" w:rsidP="001D15C3">
      <w:pPr>
        <w:pStyle w:val="a"/>
      </w:pPr>
      <w:r w:rsidRPr="00E211E0">
        <w:t>利用（</w:t>
      </w:r>
      <w:r w:rsidRPr="00E211E0">
        <w:t>Exploitation</w:t>
      </w:r>
      <w:r w:rsidRPr="00E211E0">
        <w:t>）</w:t>
      </w:r>
    </w:p>
    <w:p w14:paraId="2064875D" w14:textId="231110DA" w:rsidR="00897156" w:rsidRPr="00E90332" w:rsidRDefault="005B0CF5" w:rsidP="00EF6E4C">
      <w:pPr>
        <w:pStyle w:val="15"/>
        <w:ind w:firstLine="480"/>
        <w:rPr>
          <w:color w:val="EE0000"/>
        </w:rPr>
      </w:pPr>
      <w:r w:rsidRPr="00E211E0">
        <w:t>利用則聚焦</w:t>
      </w:r>
      <w:r w:rsidR="00101D52" w:rsidRPr="00E211E0">
        <w:t>於</w:t>
      </w:r>
      <w:r w:rsidR="00101D52">
        <w:rPr>
          <w:rFonts w:hint="eastAsia"/>
        </w:rPr>
        <w:t>改進</w:t>
      </w:r>
      <w:r w:rsidR="00101D52" w:rsidRPr="00E211E0">
        <w:t>、執行、</w:t>
      </w:r>
      <w:r w:rsidR="00101D52">
        <w:rPr>
          <w:rFonts w:hint="eastAsia"/>
        </w:rPr>
        <w:t>生產、效率、</w:t>
      </w:r>
      <w:r w:rsidR="00101D52" w:rsidRPr="00E211E0">
        <w:t>選擇等</w:t>
      </w:r>
      <w:r w:rsidR="00101D52">
        <w:rPr>
          <w:rFonts w:hint="eastAsia"/>
        </w:rPr>
        <w:t>行動</w:t>
      </w:r>
      <w:r w:rsidRPr="00E211E0">
        <w:t>，</w:t>
      </w:r>
      <w:r w:rsidRPr="005F3A0D">
        <w:t>目的是透過既有資源</w:t>
      </w:r>
      <w:r>
        <w:rPr>
          <w:rFonts w:hint="eastAsia"/>
        </w:rPr>
        <w:t>、技術和</w:t>
      </w:r>
      <w:r w:rsidRPr="005F3A0D">
        <w:t>能力的深化使用，以強化當前的</w:t>
      </w:r>
      <w:r>
        <w:rPr>
          <w:rFonts w:hint="eastAsia"/>
        </w:rPr>
        <w:t>績效表現</w:t>
      </w:r>
      <w:r w:rsidRPr="005F3A0D">
        <w:t>與</w:t>
      </w:r>
      <w:r>
        <w:rPr>
          <w:rFonts w:hint="eastAsia"/>
        </w:rPr>
        <w:t>營運</w:t>
      </w:r>
      <w:r w:rsidRPr="005F3A0D">
        <w:t>穩定性</w:t>
      </w:r>
      <w:r w:rsidR="002C6CFF">
        <w:fldChar w:fldCharType="begin"/>
      </w:r>
      <w:r w:rsidR="002C6CF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2C6CFF">
        <w:fldChar w:fldCharType="separate"/>
      </w:r>
      <w:r w:rsidR="002C6CFF">
        <w:rPr>
          <w:noProof/>
        </w:rPr>
        <w:t>(March, 1991)</w:t>
      </w:r>
      <w:r w:rsidR="002C6CFF">
        <w:fldChar w:fldCharType="end"/>
      </w:r>
      <w:r w:rsidRPr="00E211E0">
        <w:t>。</w:t>
      </w:r>
      <w:r w:rsidRPr="00195F21">
        <w:t>此類活動的成果通常較為可預期，回報時間短，有助於維持穩定績效</w:t>
      </w:r>
      <w:r w:rsidRPr="00E211E0">
        <w:t>。</w:t>
      </w:r>
      <w:r>
        <w:rPr>
          <w:rFonts w:hint="eastAsia"/>
        </w:rPr>
        <w:t>倘</w:t>
      </w:r>
      <w:r w:rsidRPr="00E211E0">
        <w:t>若企業過度倚賴現有</w:t>
      </w:r>
      <w:r>
        <w:rPr>
          <w:rFonts w:hint="eastAsia"/>
        </w:rPr>
        <w:t>技術或資源</w:t>
      </w:r>
      <w:r w:rsidRPr="00E211E0">
        <w:t>優勢，</w:t>
      </w:r>
      <w:r>
        <w:rPr>
          <w:rFonts w:hint="eastAsia"/>
        </w:rPr>
        <w:t>未來</w:t>
      </w:r>
      <w:r w:rsidRPr="00E211E0">
        <w:t>可能因技術過時或組織僵化而喪失</w:t>
      </w:r>
      <w:r>
        <w:rPr>
          <w:rFonts w:hint="eastAsia"/>
        </w:rPr>
        <w:t>市場競爭力</w:t>
      </w:r>
      <w:r w:rsidR="000072C5">
        <w:fldChar w:fldCharType="begin"/>
      </w:r>
      <w:r w:rsidR="000072C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0072C5">
        <w:fldChar w:fldCharType="separate"/>
      </w:r>
      <w:r w:rsidR="000072C5">
        <w:rPr>
          <w:noProof/>
        </w:rPr>
        <w:t>(Cao et al., 2009)</w:t>
      </w:r>
      <w:r w:rsidR="000072C5">
        <w:fldChar w:fldCharType="end"/>
      </w:r>
      <w:r>
        <w:rPr>
          <w:rFonts w:hint="eastAsia"/>
        </w:rPr>
        <w:t>，</w:t>
      </w:r>
      <w:r w:rsidRPr="00481E42">
        <w:t>對短期成果的高度依賴，也可能讓企業忽略外部變化帶來的潛在風險與創新壓力</w:t>
      </w:r>
      <w:r w:rsidR="00382ADE">
        <w:fldChar w:fldCharType="begin"/>
      </w:r>
      <w:r w:rsidR="00382ADE">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382ADE">
        <w:rPr>
          <w:rFonts w:hint="eastAsia"/>
        </w:rPr>
        <w:instrText>&gt;&lt;/urls&gt;&lt;research-notes&gt;</w:instrText>
      </w:r>
      <w:r w:rsidR="00382ADE">
        <w:rPr>
          <w:rFonts w:hint="eastAsia"/>
        </w:rPr>
        <w:instrText>從</w:instrText>
      </w:r>
      <w:r w:rsidR="00382ADE">
        <w:rPr>
          <w:rFonts w:hint="eastAsia"/>
        </w:rPr>
        <w:instrText>Ambidextrous Organizational Culture, Contextual Ambidexterity and New Product Innovation: A Comparative Study of UK and Chinese High-tech Firms</w:instrText>
      </w:r>
      <w:r w:rsidR="00382ADE">
        <w:rPr>
          <w:rFonts w:hint="eastAsia"/>
        </w:rPr>
        <w:instrText>看到這篇寫的一句引用</w:instrText>
      </w:r>
      <w:r w:rsidR="00382ADE">
        <w:rPr>
          <w:rFonts w:hint="eastAsia"/>
        </w:rPr>
        <w:instrText>&lt;/research-notes&gt;&lt;/record&gt;&lt;/Cite&gt;&lt;/EndNote&gt;</w:instrText>
      </w:r>
      <w:r w:rsidR="00382ADE">
        <w:fldChar w:fldCharType="separate"/>
      </w:r>
      <w:r w:rsidR="00382ADE">
        <w:rPr>
          <w:noProof/>
        </w:rPr>
        <w:t>(Birkinshaw &amp; Gibson, 2004)</w:t>
      </w:r>
      <w:r w:rsidR="00382ADE">
        <w:fldChar w:fldCharType="end"/>
      </w:r>
      <w:r w:rsidRPr="00E211E0">
        <w:t>。</w:t>
      </w:r>
      <w:r w:rsidR="0048175B" w:rsidRPr="00D91A84">
        <w:rPr>
          <w:rFonts w:hint="eastAsia"/>
          <w:color w:val="EE0000"/>
        </w:rPr>
        <w:t>而習慣適應現況的特性，會導致組織過於傾向穩定</w:t>
      </w:r>
      <w:r w:rsidR="00E1051A">
        <w:rPr>
          <w:rFonts w:hint="eastAsia"/>
          <w:color w:val="EE0000"/>
        </w:rPr>
        <w:t>，而</w:t>
      </w:r>
      <w:r w:rsidR="00EE3BDF">
        <w:rPr>
          <w:rFonts w:hint="eastAsia"/>
          <w:color w:val="EE0000"/>
        </w:rPr>
        <w:t>逃</w:t>
      </w:r>
      <w:r w:rsidR="00E1051A">
        <w:rPr>
          <w:rFonts w:hint="eastAsia"/>
          <w:color w:val="EE0000"/>
        </w:rPr>
        <w:t>避</w:t>
      </w:r>
      <w:r w:rsidR="0048175B" w:rsidRPr="00D91A84">
        <w:rPr>
          <w:rFonts w:hint="eastAsia"/>
          <w:color w:val="EE0000"/>
        </w:rPr>
        <w:t>能提高績效的</w:t>
      </w:r>
      <w:r w:rsidR="00DB3A97">
        <w:rPr>
          <w:rFonts w:hint="eastAsia"/>
          <w:color w:val="EE0000"/>
        </w:rPr>
        <w:t>探索活動</w:t>
      </w:r>
      <w:r w:rsidR="0048175B" w:rsidRPr="00D91A84">
        <w:rPr>
          <w:rFonts w:hint="eastAsia"/>
          <w:color w:val="EE0000"/>
        </w:rPr>
        <w:t>，</w:t>
      </w:r>
      <w:r w:rsidR="00320A30">
        <w:rPr>
          <w:rFonts w:hint="eastAsia"/>
          <w:color w:val="EE0000"/>
        </w:rPr>
        <w:t>僅關注當下的保守活動</w:t>
      </w:r>
      <w:r w:rsidR="00E5289B">
        <w:rPr>
          <w:rFonts w:hint="eastAsia"/>
          <w:color w:val="EE0000"/>
        </w:rPr>
        <w:t>將</w:t>
      </w:r>
      <w:r w:rsidR="00642138">
        <w:rPr>
          <w:rFonts w:hint="eastAsia"/>
          <w:color w:val="EE0000"/>
        </w:rPr>
        <w:t>導致</w:t>
      </w:r>
      <w:r w:rsidR="0048175B" w:rsidRPr="00D91A84">
        <w:rPr>
          <w:rFonts w:hint="eastAsia"/>
          <w:color w:val="EE0000"/>
        </w:rPr>
        <w:t>組織僵化</w:t>
      </w:r>
      <w:r w:rsidR="00E5289B">
        <w:rPr>
          <w:rFonts w:hint="eastAsia"/>
          <w:color w:val="EE0000"/>
        </w:rPr>
        <w:t>，這</w:t>
      </w:r>
      <w:r w:rsidR="0048175B" w:rsidRPr="00D91A84">
        <w:rPr>
          <w:rFonts w:hint="eastAsia"/>
          <w:color w:val="EE0000"/>
        </w:rPr>
        <w:t>間接影響了內部相互學習交流的情況</w:t>
      </w:r>
      <w:r w:rsidR="004741E8">
        <w:rPr>
          <w:rFonts w:hint="eastAsia"/>
          <w:color w:val="EE0000"/>
        </w:rPr>
        <w:t>、</w:t>
      </w:r>
      <w:r w:rsidR="0048175B" w:rsidRPr="00D91A84">
        <w:rPr>
          <w:rFonts w:hint="eastAsia"/>
          <w:color w:val="EE0000"/>
        </w:rPr>
        <w:t>限制</w:t>
      </w:r>
      <w:r w:rsidR="004E6161">
        <w:rPr>
          <w:rFonts w:hint="eastAsia"/>
          <w:color w:val="EE0000"/>
        </w:rPr>
        <w:t>組織</w:t>
      </w:r>
      <w:r w:rsidR="0048175B" w:rsidRPr="00D91A84">
        <w:rPr>
          <w:rFonts w:hint="eastAsia"/>
          <w:color w:val="EE0000"/>
        </w:rPr>
        <w:t>未來的</w:t>
      </w:r>
      <w:r w:rsidR="004E6161">
        <w:rPr>
          <w:rFonts w:hint="eastAsia"/>
          <w:color w:val="EE0000"/>
        </w:rPr>
        <w:t>發展</w:t>
      </w:r>
      <w:r w:rsidR="0048175B" w:rsidRPr="00D91A84">
        <w:rPr>
          <w:rFonts w:hint="eastAsia"/>
          <w:color w:val="EE0000"/>
        </w:rPr>
        <w:t>空間，因此過於拘泥於現況可能具有潛在的自我毀滅性</w:t>
      </w:r>
      <w:r w:rsidR="004F293D">
        <w:rPr>
          <w:color w:val="EE0000"/>
        </w:rPr>
        <w:fldChar w:fldCharType="begin"/>
      </w:r>
      <w:r w:rsidR="004F293D">
        <w:rPr>
          <w:color w:val="EE0000"/>
        </w:rPr>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rPr>
          <w:color w:val="EE0000"/>
        </w:rPr>
        <w:fldChar w:fldCharType="separate"/>
      </w:r>
      <w:r w:rsidR="004F293D">
        <w:rPr>
          <w:noProof/>
          <w:color w:val="EE0000"/>
        </w:rPr>
        <w:t>(March, 1991)</w:t>
      </w:r>
      <w:r w:rsidR="004F293D">
        <w:rPr>
          <w:color w:val="EE0000"/>
        </w:rPr>
        <w:fldChar w:fldCharType="end"/>
      </w:r>
      <w:r w:rsidR="0048175B" w:rsidRPr="00D91A84">
        <w:rPr>
          <w:color w:val="EE0000"/>
        </w:rPr>
        <w:t>。</w:t>
      </w:r>
    </w:p>
    <w:p w14:paraId="0635A09F" w14:textId="51954621" w:rsidR="001A79CD" w:rsidRDefault="001A79CD" w:rsidP="001A79CD">
      <w:pPr>
        <w:pStyle w:val="15"/>
        <w:ind w:firstLine="480"/>
      </w:pPr>
      <w:r w:rsidRPr="0053671D">
        <w:t>組織在追求雙元性時，常面臨探索與深化之間的資源配置張力</w:t>
      </w:r>
      <w:r w:rsidRPr="000B386C">
        <w:t>，</w:t>
      </w:r>
      <w:r w:rsidR="00161BD3" w:rsidRPr="000B386C">
        <w:rPr>
          <w:rFonts w:hint="eastAsia"/>
        </w:rPr>
        <w:t>此</w:t>
      </w:r>
      <w:r w:rsidRPr="000B386C">
        <w:t>張力可能</w:t>
      </w:r>
      <w:r w:rsidRPr="000B386C">
        <w:rPr>
          <w:color w:val="EE0000"/>
        </w:rPr>
        <w:t>使企業陷入</w:t>
      </w:r>
      <w:r w:rsidRPr="000B386C">
        <w:rPr>
          <w:rFonts w:hint="eastAsia"/>
          <w:color w:val="EE0000"/>
        </w:rPr>
        <w:t>過度</w:t>
      </w:r>
      <w:r w:rsidRPr="000B386C">
        <w:rPr>
          <w:color w:val="EE0000"/>
        </w:rPr>
        <w:t>探索或</w:t>
      </w:r>
      <w:r w:rsidRPr="000B386C">
        <w:rPr>
          <w:rFonts w:hint="eastAsia"/>
          <w:color w:val="EE0000"/>
        </w:rPr>
        <w:t>過度</w:t>
      </w:r>
      <w:r w:rsidRPr="000B386C">
        <w:rPr>
          <w:color w:val="EE0000"/>
        </w:rPr>
        <w:t>深化的惡性循環</w:t>
      </w:r>
      <w:r w:rsidRPr="000B386C">
        <w:t>之中</w:t>
      </w:r>
      <w:r w:rsidR="004F293D">
        <w:fldChar w:fldCharType="begin"/>
      </w:r>
      <w:r w:rsidR="004F293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fldChar w:fldCharType="separate"/>
      </w:r>
      <w:r w:rsidR="004F293D">
        <w:rPr>
          <w:noProof/>
        </w:rPr>
        <w:t>(March, 1991)</w:t>
      </w:r>
      <w:r w:rsidR="004F293D">
        <w:fldChar w:fldCharType="end"/>
      </w:r>
      <w:r>
        <w:rPr>
          <w:rFonts w:hint="eastAsia"/>
        </w:rPr>
        <w:t>，因此</w:t>
      </w:r>
      <w:r w:rsidRPr="0053671D">
        <w:t>如何取得平衡已成為核心課題</w:t>
      </w:r>
      <w:r w:rsidR="000B386C">
        <w:rPr>
          <w:rFonts w:hint="eastAsia"/>
        </w:rPr>
        <w:t>，</w:t>
      </w:r>
      <w:r w:rsidRPr="0053671D">
        <w:t>雙元性的價值尤在環境動盪與技術更迭快速的條件下</w:t>
      </w:r>
      <w:r w:rsidRPr="0053671D">
        <w:lastRenderedPageBreak/>
        <w:t>愈加凸顯</w:t>
      </w:r>
      <w:r w:rsidR="00F4057C">
        <w:fldChar w:fldCharType="begin"/>
      </w:r>
      <w:r w:rsidR="00F4057C">
        <w:instrText xml:space="preserve"> ADDIN EN.CITE &lt;EndNote&gt;&lt;Cite&gt;&lt;Author&gt;Siggelkow&lt;/Author&gt;&lt;Year&gt;2005&lt;/Year&gt;&lt;RecNum&gt;154&lt;/RecNum&gt;&lt;DisplayText&gt;(Siggelkow &amp;amp; Rivkin, 2005)&lt;/DisplayText&gt;&lt;record&gt;&lt;rec-number&gt;154&lt;/rec-number&gt;&lt;foreign-keys&gt;&lt;key app="EN" db-id="r2e5zw95wvrp0oese9bpt2t4fvzdpxftd0rp" timestamp="1748421384" guid="44d540e8-d2be-4ae5-9ac9-86313c30ca6b"&gt;154&lt;/key&gt;&lt;/foreign-keys&gt;&lt;ref-type name="Journal Article"&gt;17&lt;/ref-type&gt;&lt;contributors&gt;&lt;authors&gt;&lt;author&gt;Siggelkow, Nicolaj&lt;/author&gt;&lt;author&gt;Rivkin, Jan W.&lt;/author&gt;&lt;/authors&gt;&lt;/contributors&gt;&lt;titles&gt;&lt;title&gt;Speed and Search: Designing Organizations for Turbulence and Complexity&lt;/title&gt;&lt;secondary-title&gt;Organization Science&lt;/secondary-title&gt;&lt;/titles&gt;&lt;periodical&gt;&lt;full-title&gt;Organization Science&lt;/full-title&gt;&lt;/periodical&gt;&lt;pages&gt;101-122&lt;/pages&gt;&lt;volume&gt;16&lt;/volume&gt;&lt;number&gt;2&lt;/number&gt;&lt;dates&gt;&lt;year&gt;2005&lt;/year&gt;&lt;/dates&gt;&lt;publisher&gt;Institute for Operations Research and the Management Sciences (INFORMS)&lt;/publisher&gt;&lt;isbn&gt;1047-7039&lt;/isbn&gt;&lt;urls&gt;&lt;related-urls&gt;&lt;url&gt;https://dx.doi.org/10.1287/orsc.1050.0116&lt;/url&gt;&lt;/r</w:instrText>
      </w:r>
      <w:r w:rsidR="00F4057C">
        <w:rPr>
          <w:rFonts w:hint="eastAsia"/>
        </w:rPr>
        <w:instrText>elated-urls&gt;&lt;/urls&gt;&lt;electronic-resource-num&gt;10.1287/orsc.1050.0116&lt;/electronic-resource-num&gt;&lt;research-notes&gt;</w:instrText>
      </w:r>
      <w:r w:rsidR="00F4057C">
        <w:rPr>
          <w:rFonts w:hint="eastAsia"/>
        </w:rPr>
        <w:instrText>雙元性的價值通常在環境高度不確定的情況下更為明顯，實證文章</w:instrText>
      </w:r>
      <w:r w:rsidR="00F4057C">
        <w:rPr>
          <w:rFonts w:hint="eastAsia"/>
        </w:rPr>
        <w:instrText>&lt;/research-notes&gt;&lt;/record&gt;&lt;/Cite&gt;&lt;/EndNote&gt;</w:instrText>
      </w:r>
      <w:r w:rsidR="00F4057C">
        <w:fldChar w:fldCharType="separate"/>
      </w:r>
      <w:r w:rsidR="00F4057C">
        <w:rPr>
          <w:noProof/>
        </w:rPr>
        <w:t>(Siggelkow &amp; Rivkin, 2005)</w:t>
      </w:r>
      <w:r w:rsidR="00F4057C">
        <w:fldChar w:fldCharType="end"/>
      </w:r>
      <w:r>
        <w:rPr>
          <w:rFonts w:hint="eastAsia"/>
        </w:rPr>
        <w:t>。</w:t>
      </w:r>
    </w:p>
    <w:p w14:paraId="525FB925" w14:textId="1DE15570" w:rsidR="001A79CD" w:rsidRDefault="001A79CD" w:rsidP="00161BD3">
      <w:pPr>
        <w:pStyle w:val="15"/>
        <w:ind w:firstLine="480"/>
      </w:pPr>
      <w:r w:rsidRPr="0000562E">
        <w:t>由於</w:t>
      </w:r>
      <w:r w:rsidRPr="008C26C7">
        <w:rPr>
          <w:color w:val="EE0000"/>
        </w:rPr>
        <w:t>探索與深化依賴不同的組織結構、流程與文化</w:t>
      </w:r>
      <w:r w:rsidRPr="0000562E">
        <w:t>，故高階管理者應透過策略性資源配置予以調和，並引入適當的</w:t>
      </w:r>
      <w:r w:rsidR="00F52FDC">
        <w:rPr>
          <w:rFonts w:hint="eastAsia"/>
        </w:rPr>
        <w:t>策略</w:t>
      </w:r>
      <w:r w:rsidRPr="0000562E">
        <w:t>衡量機制</w:t>
      </w:r>
      <w:r w:rsidR="004C1C7B">
        <w:fldChar w:fldCharType="begin"/>
      </w:r>
      <w:r w:rsidR="004C1C7B">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4C1C7B">
        <w:rPr>
          <w:rFonts w:hint="eastAsia"/>
        </w:rPr>
        <w:instrText>mber&gt;4&lt;/number&gt;&lt;keywords&gt;&lt;keyword&gt;</w:instrText>
      </w:r>
      <w:r w:rsidR="004C1C7B">
        <w:rPr>
          <w:rFonts w:hint="eastAsia"/>
        </w:rPr>
        <w:instrText>靈巧二元性起源</w:instrText>
      </w:r>
      <w:r w:rsidR="004C1C7B">
        <w:rPr>
          <w:rFonts w:hint="eastAsia"/>
        </w:rPr>
        <w:instrText>&lt;/keyword&gt;&lt;/keywords&gt;&lt;dates&gt;&lt;year&gt;2004&lt;/year&gt;&lt;/dates&gt;&lt;isbn&gt;1047-7039&lt;/isbn&gt;&lt;urls&gt;&lt;/urls&gt;&lt;/record&gt;&lt;/Cite&gt;&lt;/EndNote&gt;</w:instrText>
      </w:r>
      <w:r w:rsidR="004C1C7B">
        <w:fldChar w:fldCharType="separate"/>
      </w:r>
      <w:r w:rsidR="004C1C7B">
        <w:rPr>
          <w:noProof/>
        </w:rPr>
        <w:t>(He &amp; Wong, 2004)</w:t>
      </w:r>
      <w:r w:rsidR="004C1C7B">
        <w:fldChar w:fldCharType="end"/>
      </w:r>
      <w:r w:rsidR="00817C7F">
        <w:rPr>
          <w:rFonts w:hint="eastAsia"/>
        </w:rPr>
        <w:t>。</w:t>
      </w:r>
      <w:r w:rsidRPr="000903E3">
        <w:t>妥善管理兩者間張力不僅有助於降低偏向單一策略所造成的風險，亦能強化整體績效</w:t>
      </w:r>
      <w:r w:rsidR="009C7091">
        <w:fldChar w:fldCharType="begin"/>
      </w:r>
      <w:r w:rsidR="009C7091">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9C7091">
        <w:fldChar w:fldCharType="separate"/>
      </w:r>
      <w:r w:rsidR="009C7091">
        <w:rPr>
          <w:noProof/>
        </w:rPr>
        <w:t>(Cao et al., 2009)</w:t>
      </w:r>
      <w:r w:rsidR="009C7091">
        <w:fldChar w:fldCharType="end"/>
      </w:r>
      <w:r>
        <w:rPr>
          <w:rFonts w:hint="eastAsia"/>
        </w:rPr>
        <w:t>，反之，</w:t>
      </w:r>
      <w:r w:rsidRPr="007E21A6">
        <w:t>若組織未能維持探索與深化的動態平衡，將面臨績效不穩定與組織僵化的風險</w:t>
      </w:r>
      <w:r w:rsidR="003903F8">
        <w:fldChar w:fldCharType="begin"/>
      </w:r>
      <w:r w:rsidR="003903F8">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3903F8">
        <w:fldChar w:fldCharType="separate"/>
      </w:r>
      <w:r w:rsidR="003903F8">
        <w:rPr>
          <w:noProof/>
        </w:rPr>
        <w:t>(Levinthal &amp; March, 1993; March, 1991)</w:t>
      </w:r>
      <w:r w:rsidR="003903F8">
        <w:fldChar w:fldCharType="end"/>
      </w:r>
      <w:r>
        <w:rPr>
          <w:rFonts w:hint="eastAsia"/>
        </w:rPr>
        <w:t>。</w:t>
      </w:r>
    </w:p>
    <w:p w14:paraId="56017676" w14:textId="31147118" w:rsidR="006C4ABD" w:rsidRDefault="001A79CD" w:rsidP="00AB502F">
      <w:pPr>
        <w:pStyle w:val="15"/>
        <w:ind w:firstLine="480"/>
      </w:pPr>
      <w:r w:rsidRPr="006A44BD">
        <w:t>在兩者之間取得平衡，是組織存續與發展的關鍵任務。尤其在資源有限的條件下，更需謹慎權衡與調配；</w:t>
      </w:r>
      <w:r w:rsidRPr="00CE1395">
        <w:rPr>
          <w:color w:val="EE0000"/>
        </w:rPr>
        <w:t>而對具備充足資源的企業而言，同時</w:t>
      </w:r>
      <w:r w:rsidRPr="00B92598">
        <w:rPr>
          <w:color w:val="EE0000"/>
        </w:rPr>
        <w:t>進行探索與深化策略不僅是可行的，亦是值得追求的目標</w:t>
      </w:r>
      <w:r w:rsidR="00B13F7F">
        <w:rPr>
          <w:color w:val="EE0000"/>
        </w:rPr>
        <w:fldChar w:fldCharType="begin"/>
      </w:r>
      <w:r w:rsidR="00B13F7F">
        <w:rPr>
          <w:color w:val="EE0000"/>
        </w:rPr>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B13F7F">
        <w:rPr>
          <w:rFonts w:hint="eastAsia"/>
          <w:color w:val="EE0000"/>
        </w:rPr>
        <w:instrText>mber&gt;4&lt;/number&gt;&lt;keywords&gt;&lt;keyword&gt;</w:instrText>
      </w:r>
      <w:r w:rsidR="00B13F7F">
        <w:rPr>
          <w:rFonts w:hint="eastAsia"/>
          <w:color w:val="EE0000"/>
        </w:rPr>
        <w:instrText>靈巧二元性起源</w:instrText>
      </w:r>
      <w:r w:rsidR="00B13F7F">
        <w:rPr>
          <w:rFonts w:hint="eastAsia"/>
          <w:color w:val="EE0000"/>
        </w:rPr>
        <w:instrText>&lt;/keyword&gt;&lt;/keywords&gt;&lt;dates&gt;&lt;year&gt;2004&lt;/year&gt;&lt;/dates&gt;&lt;isbn&gt;1047-7039&lt;/isbn&gt;&lt;urls&gt;&lt;/urls&gt;&lt;/record&gt;&lt;/Cite&gt;&lt;/EndNote&gt;</w:instrText>
      </w:r>
      <w:r w:rsidR="00B13F7F">
        <w:rPr>
          <w:color w:val="EE0000"/>
        </w:rPr>
        <w:fldChar w:fldCharType="separate"/>
      </w:r>
      <w:r w:rsidR="00B13F7F">
        <w:rPr>
          <w:noProof/>
          <w:color w:val="EE0000"/>
        </w:rPr>
        <w:t>(He &amp; Wong, 2004)</w:t>
      </w:r>
      <w:r w:rsidR="00B13F7F">
        <w:rPr>
          <w:color w:val="EE0000"/>
        </w:rPr>
        <w:fldChar w:fldCharType="end"/>
      </w:r>
      <w:r>
        <w:rPr>
          <w:rFonts w:hint="eastAsia"/>
        </w:rPr>
        <w:t>，部分研究指出，</w:t>
      </w:r>
      <w:r w:rsidRPr="00F04AD0">
        <w:rPr>
          <w:color w:val="EE0000"/>
          <w:highlight w:val="yellow"/>
        </w:rPr>
        <w:t>資源可得性是決定企業能否</w:t>
      </w:r>
      <w:r w:rsidR="005C4FD7" w:rsidRPr="00F04AD0">
        <w:rPr>
          <w:rFonts w:hint="eastAsia"/>
          <w:color w:val="EE0000"/>
          <w:highlight w:val="yellow"/>
        </w:rPr>
        <w:t>策略平衡的</w:t>
      </w:r>
      <w:r w:rsidRPr="00F04AD0">
        <w:rPr>
          <w:color w:val="EE0000"/>
          <w:highlight w:val="yellow"/>
        </w:rPr>
        <w:t>關鍵要素</w:t>
      </w:r>
      <w:r w:rsidRPr="002476F8">
        <w:t>，</w:t>
      </w:r>
      <w:r w:rsidR="000F348C" w:rsidRPr="00CE1395">
        <w:rPr>
          <w:rFonts w:hint="eastAsia"/>
          <w:color w:val="EE0000"/>
        </w:rPr>
        <w:t>倘若</w:t>
      </w:r>
      <w:r w:rsidRPr="00CE1395">
        <w:rPr>
          <w:color w:val="EE0000"/>
        </w:rPr>
        <w:t>企業具備足夠的內部或外部資源，即有可能超越兩者之間的權衡侷限</w:t>
      </w:r>
      <w:r w:rsidR="006130AD">
        <w:rPr>
          <w:color w:val="EE0000"/>
        </w:rPr>
        <w:fldChar w:fldCharType="begin"/>
      </w:r>
      <w:r w:rsidR="006130AD">
        <w:rPr>
          <w:color w:val="EE0000"/>
        </w:rPr>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6130AD">
        <w:rPr>
          <w:color w:val="EE0000"/>
        </w:rPr>
        <w:fldChar w:fldCharType="separate"/>
      </w:r>
      <w:r w:rsidR="006130AD">
        <w:rPr>
          <w:noProof/>
          <w:color w:val="EE0000"/>
        </w:rPr>
        <w:t>(Cao et al., 2009)</w:t>
      </w:r>
      <w:r w:rsidR="006130AD">
        <w:rPr>
          <w:color w:val="EE0000"/>
        </w:rPr>
        <w:fldChar w:fldCharType="end"/>
      </w:r>
      <w:r>
        <w:rPr>
          <w:rFonts w:hint="eastAsia"/>
        </w:rPr>
        <w:t>，然而，</w:t>
      </w:r>
      <w:r w:rsidR="009C3C44">
        <w:rPr>
          <w:rFonts w:hint="eastAsia"/>
        </w:rPr>
        <w:t>實務上</w:t>
      </w:r>
      <w:r w:rsidRPr="003B156B">
        <w:t>許多企業在轉型過程中仍難以在既有業務與新事業之間取得平衡</w:t>
      </w:r>
      <w:r w:rsidR="00932728">
        <w:fldChar w:fldCharType="begin"/>
      </w:r>
      <w:r w:rsidR="00932728">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32728">
        <w:fldChar w:fldCharType="separate"/>
      </w:r>
      <w:r w:rsidR="00932728">
        <w:rPr>
          <w:noProof/>
        </w:rPr>
        <w:t>(O'Reilly III &amp; Tushman, 2013)</w:t>
      </w:r>
      <w:r w:rsidR="00932728">
        <w:fldChar w:fldCharType="end"/>
      </w:r>
      <w:r w:rsidRPr="003B156B">
        <w:t>。</w:t>
      </w:r>
    </w:p>
    <w:p w14:paraId="0D0BCCDF" w14:textId="510F1B97" w:rsidR="004A306E" w:rsidRDefault="004A306E" w:rsidP="004A306E">
      <w:pPr>
        <w:pStyle w:val="15"/>
        <w:ind w:firstLine="480"/>
      </w:pPr>
      <w:r w:rsidRPr="00FE73FA">
        <w:t>O'Reilly</w:t>
      </w:r>
      <w:r w:rsidRPr="00FE73FA">
        <w:t>與</w:t>
      </w:r>
      <w:r w:rsidRPr="00FE73FA">
        <w:t>Tushman</w:t>
      </w:r>
      <w:r w:rsidRPr="00FE73FA">
        <w:t>彙整出三種組織實踐雙元性的方式</w:t>
      </w:r>
      <w:r w:rsidRPr="00086D02">
        <w:t>，分別為：循序式雙元性（</w:t>
      </w:r>
      <w:r w:rsidRPr="00086D02">
        <w:t>Sequential Ambidexterity</w:t>
      </w:r>
      <w:r w:rsidRPr="00086D02">
        <w:t>）、結構式雙元性（</w:t>
      </w:r>
      <w:r w:rsidRPr="00086D02">
        <w:t>Structural Ambidexterity</w:t>
      </w:r>
      <w:r w:rsidRPr="00086D02">
        <w:t>）與情境式雙元性（</w:t>
      </w:r>
      <w:r w:rsidRPr="00086D02">
        <w:t>Contextual Ambidexterity</w:t>
      </w:r>
      <w:r w:rsidRPr="00086D02">
        <w:t>）。</w:t>
      </w:r>
    </w:p>
    <w:p w14:paraId="18BF468E" w14:textId="578FEDFC" w:rsidR="004A306E" w:rsidRPr="00596583" w:rsidRDefault="004A306E" w:rsidP="004A306E">
      <w:pPr>
        <w:pStyle w:val="15"/>
        <w:ind w:firstLine="480"/>
      </w:pPr>
      <w:r w:rsidRPr="00596583">
        <w:t>循序式雙元性</w:t>
      </w:r>
      <w:r w:rsidRPr="00086D02">
        <w:t>（</w:t>
      </w:r>
      <w:r w:rsidRPr="00086D02">
        <w:t>Sequential Ambidexterity</w:t>
      </w:r>
      <w:r>
        <w:rPr>
          <w:rFonts w:hint="eastAsia"/>
        </w:rPr>
        <w:t>）</w:t>
      </w:r>
      <w:r w:rsidRPr="00BD0739">
        <w:t>強調組織</w:t>
      </w:r>
      <w:r>
        <w:rPr>
          <w:rFonts w:hint="eastAsia"/>
        </w:rPr>
        <w:t>不刻意設立獨立於探索或深化的部門結構，而是</w:t>
      </w:r>
      <w:r w:rsidRPr="00BD0739">
        <w:t>依環境變化在不同時期交替實施探索與深化</w:t>
      </w:r>
      <w:r>
        <w:rPr>
          <w:rFonts w:hint="eastAsia"/>
        </w:rPr>
        <w:t>策略，</w:t>
      </w:r>
      <w:r w:rsidRPr="00596583">
        <w:t>此類型通常應用於大規模、轉型週期長的企業，透過「時間轉換（</w:t>
      </w:r>
      <w:r w:rsidRPr="00596583">
        <w:t>Temporal Shifting</w:t>
      </w:r>
      <w:r w:rsidRPr="00596583">
        <w:t>）」實現</w:t>
      </w:r>
      <w:r>
        <w:rPr>
          <w:rFonts w:hint="eastAsia"/>
        </w:rPr>
        <w:t>雙元策略的</w:t>
      </w:r>
      <w:r w:rsidRPr="00596583">
        <w:t>重新配置</w:t>
      </w:r>
      <w:r w:rsidR="0070254F">
        <w:fldChar w:fldCharType="begin"/>
      </w:r>
      <w:r w:rsidR="0070254F">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70254F">
        <w:fldChar w:fldCharType="separate"/>
      </w:r>
      <w:r w:rsidR="0070254F">
        <w:rPr>
          <w:noProof/>
        </w:rPr>
        <w:t>(O'Reilly III &amp; Tushman, 2013)</w:t>
      </w:r>
      <w:r w:rsidR="0070254F">
        <w:fldChar w:fldCharType="end"/>
      </w:r>
      <w:r w:rsidRPr="00596583">
        <w:t>。</w:t>
      </w:r>
      <w:r w:rsidRPr="00902F2B">
        <w:t>但實務上大規模轉換可能具高度破壞性，</w:t>
      </w:r>
      <w:r w:rsidR="00A77AC5">
        <w:rPr>
          <w:rFonts w:hint="eastAsia"/>
        </w:rPr>
        <w:t>實務</w:t>
      </w:r>
      <w:r w:rsidRPr="00902F2B">
        <w:t>操作</w:t>
      </w:r>
      <w:r w:rsidR="00A77AC5">
        <w:rPr>
          <w:rFonts w:hint="eastAsia"/>
        </w:rPr>
        <w:t>需要關注組織與環境的動態變化以保持整體穩定性</w:t>
      </w:r>
      <w:r w:rsidR="00FA4DA1">
        <w:fldChar w:fldCharType="begin"/>
      </w:r>
      <w:r w:rsidR="00FA4DA1">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FA4DA1">
        <w:fldChar w:fldCharType="separate"/>
      </w:r>
      <w:r w:rsidR="00FA4DA1">
        <w:rPr>
          <w:noProof/>
        </w:rPr>
        <w:t>(O'Reilly III &amp; Tushman, 2013)</w:t>
      </w:r>
      <w:r w:rsidR="00FA4DA1">
        <w:fldChar w:fldCharType="end"/>
      </w:r>
      <w:r w:rsidRPr="00596583">
        <w:t>。</w:t>
      </w:r>
    </w:p>
    <w:p w14:paraId="7D026A42" w14:textId="71B48EB2" w:rsidR="004A306E" w:rsidRPr="00596583" w:rsidRDefault="004A306E" w:rsidP="004A306E">
      <w:pPr>
        <w:pStyle w:val="15"/>
        <w:ind w:firstLine="480"/>
      </w:pPr>
      <w:r w:rsidRPr="00596583">
        <w:t>結構式雙元性</w:t>
      </w:r>
      <w:r w:rsidRPr="00086D02">
        <w:t>（</w:t>
      </w:r>
      <w:r w:rsidRPr="00086D02">
        <w:t>Structural Ambidexterity</w:t>
      </w:r>
      <w:r w:rsidRPr="00086D02">
        <w:t>）</w:t>
      </w:r>
      <w:r w:rsidRPr="00596583">
        <w:t>則</w:t>
      </w:r>
      <w:r w:rsidRPr="00117AB9">
        <w:t>在組織內設立獨立的探索與深化單位，並搭配對應的能力系統、流程與文化，以實現雙元任務的並行運作</w:t>
      </w:r>
      <w:r w:rsidR="00F01863">
        <w:lastRenderedPageBreak/>
        <w:fldChar w:fldCharType="begin"/>
      </w:r>
      <w:r w:rsidR="00EC3C0B">
        <w:instrText xml:space="preserve"> ADDIN EN.CITE &lt;EndNote&gt;&lt;Cite&gt;&lt;Author&gt;O&amp;apos;Reilly III&lt;/Author&gt;&lt;Year&gt;2008&lt;/Year&gt;&lt;RecNum&gt;192&lt;/RecNum&gt;&lt;DisplayText&gt;(O&amp;apos;Reilly III &amp;amp; Tushman, 2008)&lt;/DisplayText&gt;&lt;record&gt;&lt;rec-number&gt;192&lt;/rec-number&gt;&lt;foreign-keys&gt;&lt;key app="EN" db-id="r2e5zw95wvrp0oese9bpt2t4fvzdpxftd0rp" timestamp="1748936859" guid="843eecf5-b7e3-46a7-83a9-2160240d3cd5"&gt;192&lt;/key&gt;&lt;/foreign-keys&gt;&lt;ref-type name="Journal Article"&gt;17&lt;/ref-type&gt;&lt;contributors&gt;&lt;authors&gt;&lt;author&gt;O&amp;apos;Reilly III, Charles A&lt;/author&gt;&lt;author&gt;Tushman, Michael L&lt;/author&gt;&lt;/authors&gt;&lt;/contributors&gt;&lt;titles&gt;&lt;title&gt;Ambidexterity as a dynamic capability: Resolving the innovator&amp;apos;s dilemma&lt;/title&gt;&lt;secondary-title&gt;Research in organizational behavior&lt;/secondary-title&gt;&lt;/titles&gt;&lt;periodical&gt;&lt;full-title&gt;Research in organizational behavior&lt;/full-title&gt;&lt;/periodical&gt;&lt;pages&gt;185-206&lt;/pages&gt;&lt;volume&gt;28&lt;/volume&gt;&lt;dates&gt;&lt;year&gt;2008&lt;/year&gt;&lt;/dates&gt;&lt;isbn&gt;0191-3085&lt;/isbn&gt;&lt;urls&gt;&lt;/urls&gt;&lt;/record&gt;&lt;/Cite&gt;&lt;/EndNote&gt;</w:instrText>
      </w:r>
      <w:r w:rsidR="00F01863">
        <w:fldChar w:fldCharType="separate"/>
      </w:r>
      <w:r w:rsidR="00EC3C0B">
        <w:rPr>
          <w:noProof/>
        </w:rPr>
        <w:t>(O'Reilly III &amp; Tushman, 2008)</w:t>
      </w:r>
      <w:r w:rsidR="00F01863">
        <w:fldChar w:fldCharType="end"/>
      </w:r>
      <w:r w:rsidRPr="00596583">
        <w:t>。除了結構分化，</w:t>
      </w:r>
      <w:r>
        <w:rPr>
          <w:rFonts w:hint="eastAsia"/>
        </w:rPr>
        <w:t>結構式雙元性</w:t>
      </w:r>
      <w:r w:rsidRPr="002C2BF1">
        <w:rPr>
          <w:color w:val="EE0000"/>
        </w:rPr>
        <w:t>更需整合企業資源與制定共同願景以協調</w:t>
      </w:r>
      <w:r w:rsidR="00DB1741">
        <w:rPr>
          <w:rFonts w:hint="eastAsia"/>
          <w:color w:val="EE0000"/>
        </w:rPr>
        <w:t>探索與深化部門</w:t>
      </w:r>
      <w:r w:rsidRPr="002C2BF1">
        <w:rPr>
          <w:color w:val="EE0000"/>
        </w:rPr>
        <w:t>之間的張力</w:t>
      </w:r>
      <w:r w:rsidRPr="00596583">
        <w:t>。結構式雙元性包含三項核心組成：</w:t>
      </w:r>
      <w:r w:rsidR="00E840DE">
        <w:rPr>
          <w:rFonts w:hint="eastAsia"/>
        </w:rPr>
        <w:t>具備一定</w:t>
      </w:r>
      <w:r w:rsidRPr="00596583">
        <w:t>自主</w:t>
      </w:r>
      <w:r w:rsidR="00E840DE">
        <w:rPr>
          <w:rFonts w:hint="eastAsia"/>
        </w:rPr>
        <w:t>權</w:t>
      </w:r>
      <w:r w:rsidRPr="00596583">
        <w:t>的探索與利用單位、有效的資源整合機制，以及具備調和多元目標能力的領導者</w:t>
      </w:r>
      <w:r w:rsidR="00D061BA">
        <w:fldChar w:fldCharType="begin"/>
      </w:r>
      <w:r w:rsidR="00D061BA">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D061BA">
        <w:fldChar w:fldCharType="separate"/>
      </w:r>
      <w:r w:rsidR="00D061BA">
        <w:rPr>
          <w:noProof/>
        </w:rPr>
        <w:t>(O'Reilly III &amp; Tushman, 2013)</w:t>
      </w:r>
      <w:r w:rsidR="00D061BA">
        <w:fldChar w:fldCharType="end"/>
      </w:r>
      <w:r w:rsidRPr="00596583">
        <w:t>。</w:t>
      </w:r>
    </w:p>
    <w:p w14:paraId="129A4112" w14:textId="39781127" w:rsidR="007A5865" w:rsidRPr="004A306E" w:rsidRDefault="004A306E" w:rsidP="00415472">
      <w:pPr>
        <w:pStyle w:val="15"/>
        <w:ind w:firstLine="480"/>
      </w:pPr>
      <w:r w:rsidRPr="00596583">
        <w:t>情境式雙元性</w:t>
      </w:r>
      <w:r w:rsidRPr="00086D02">
        <w:t>（</w:t>
      </w:r>
      <w:r w:rsidRPr="00086D02">
        <w:t>Contextual Ambidexterity</w:t>
      </w:r>
      <w:r w:rsidRPr="00086D02">
        <w:t>）</w:t>
      </w:r>
      <w:r w:rsidRPr="0058040E">
        <w:t>則主張雙元行為可在個體層次實現，透過建立</w:t>
      </w:r>
      <w:r w:rsidR="00415472" w:rsidRPr="003E30F0">
        <w:t>張力（</w:t>
      </w:r>
      <w:r w:rsidR="00AD66CC">
        <w:rPr>
          <w:rFonts w:hint="eastAsia"/>
        </w:rPr>
        <w:t>S</w:t>
      </w:r>
      <w:r w:rsidR="00415472" w:rsidRPr="003E30F0">
        <w:t>tretch</w:t>
      </w:r>
      <w:r w:rsidR="00415472" w:rsidRPr="003E30F0">
        <w:t>）、紀律（</w:t>
      </w:r>
      <w:r w:rsidR="00AD66CC">
        <w:rPr>
          <w:rFonts w:hint="eastAsia"/>
        </w:rPr>
        <w:t>D</w:t>
      </w:r>
      <w:r w:rsidR="00415472" w:rsidRPr="003E30F0">
        <w:t>iscipline</w:t>
      </w:r>
      <w:r w:rsidR="00415472" w:rsidRPr="003E30F0">
        <w:t>）與信任（</w:t>
      </w:r>
      <w:r w:rsidR="00AD66CC">
        <w:rPr>
          <w:rFonts w:hint="eastAsia"/>
        </w:rPr>
        <w:t>T</w:t>
      </w:r>
      <w:r w:rsidR="00415472" w:rsidRPr="003E30F0">
        <w:t>rust</w:t>
      </w:r>
      <w:r w:rsidR="00415472" w:rsidRPr="003E30F0">
        <w:t>）</w:t>
      </w:r>
      <w:r w:rsidRPr="0058040E">
        <w:t>等</w:t>
      </w:r>
      <w:r w:rsidR="00564818">
        <w:rPr>
          <w:rFonts w:hint="eastAsia"/>
        </w:rPr>
        <w:t>要素</w:t>
      </w:r>
      <w:r w:rsidRPr="0058040E">
        <w:t>條件，使員工於日常任務中</w:t>
      </w:r>
      <w:r>
        <w:rPr>
          <w:rFonts w:hint="eastAsia"/>
        </w:rPr>
        <w:t>自主</w:t>
      </w:r>
      <w:r w:rsidRPr="0058040E">
        <w:t>靈活調節探索與深化</w:t>
      </w:r>
      <w:r w:rsidR="00EC3C0B">
        <w:fldChar w:fldCharType="begin"/>
      </w:r>
      <w:r w:rsidR="00EC3C0B">
        <w:instrText xml:space="preserve"> ADDIN EN.CITE &lt;EndNote&gt;&lt;Cite&gt;&lt;Author&gt;Gibson&lt;/Author&gt;&lt;Year&gt;2004&lt;/Year&gt;&lt;RecNum&gt;135&lt;/RecNum&gt;&lt;DisplayText&gt;(Gibson &amp;amp; Birkinshaw, 2004)&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EndNote&gt;</w:instrText>
      </w:r>
      <w:r w:rsidR="00EC3C0B">
        <w:fldChar w:fldCharType="separate"/>
      </w:r>
      <w:r w:rsidR="00EC3C0B">
        <w:rPr>
          <w:noProof/>
        </w:rPr>
        <w:t>(Gibson &amp; Birkinshaw, 2004)</w:t>
      </w:r>
      <w:r w:rsidR="00EC3C0B">
        <w:fldChar w:fldCharType="end"/>
      </w:r>
      <w:r w:rsidRPr="00596583">
        <w:t>。</w:t>
      </w:r>
      <w:r>
        <w:rPr>
          <w:rFonts w:hint="eastAsia"/>
        </w:rPr>
        <w:t>著名的</w:t>
      </w:r>
      <w:r w:rsidRPr="00596583">
        <w:t>情境式雙元性</w:t>
      </w:r>
      <w:r>
        <w:rPr>
          <w:rFonts w:hint="eastAsia"/>
        </w:rPr>
        <w:t>案例為</w:t>
      </w:r>
      <w:r w:rsidRPr="006B4D1C">
        <w:t>，</w:t>
      </w:r>
      <w:r w:rsidRPr="006B4D1C">
        <w:t>Toyota NUMMI</w:t>
      </w:r>
      <w:r w:rsidRPr="006B4D1C">
        <w:t>工廠透過訓練、信任與領導建立的組織環境，成功</w:t>
      </w:r>
      <w:r>
        <w:rPr>
          <w:rFonts w:hint="eastAsia"/>
        </w:rPr>
        <w:t>讓</w:t>
      </w:r>
      <w:r w:rsidRPr="006B4D1C">
        <w:t>員工於任務間調節行為，展現情境式雙元性在穩定情境下同時實現效率與彈性的可能</w:t>
      </w:r>
      <w:r w:rsidR="002936C9">
        <w:fldChar w:fldCharType="begin"/>
      </w:r>
      <w:r w:rsidR="002936C9">
        <w:instrText xml:space="preserve"> ADDIN EN.CITE &lt;EndNote&gt;&lt;Cite&gt;&lt;Author&gt;Adler&lt;/Author&gt;&lt;Year&gt;1999&lt;/Year&gt;&lt;RecNum&gt;158&lt;/RecNum&gt;&lt;DisplayText&gt;(Adler et al., 1999)&lt;/DisplayText&gt;&lt;record&gt;&lt;rec-number&gt;158&lt;/rec-number&gt;&lt;foreign-keys&gt;&lt;key app="EN" db-id="r2e5zw95wvrp0oese9bpt2t4fvzdpxftd0rp" timestamp="1748425028" guid="69a62e5d-64bc-4514-934c-8b8efce965de"&gt;158&lt;/key&gt;&lt;/foreign-keys&gt;&lt;ref-type name="Journal Article"&gt;17&lt;/ref-type&gt;&lt;contributors&gt;&lt;authors&gt;&lt;author&gt;Adler, Paul S&lt;/author&gt;&lt;author&gt;Goldoftas, Barbara&lt;/author&gt;&lt;author&gt;Levine, David I&lt;/author&gt;&lt;/authors&gt;&lt;/contributors&gt;&lt;titles&gt;&lt;title&gt;Flexibility versus efficiency? A case study of model changeovers in the Toyota production system&lt;/title&gt;&lt;secondary-title&gt;Organization science&lt;/secondary-title&gt;&lt;/titles&gt;&lt;periodical&gt;&lt;full-title&gt;Organization Science&lt;/full-titl</w:instrText>
      </w:r>
      <w:r w:rsidR="002936C9">
        <w:rPr>
          <w:rFonts w:hint="eastAsia"/>
        </w:rPr>
        <w:instrText>e&gt;&lt;/periodical&gt;&lt;pages&gt;43-68&lt;/pages&gt;&lt;volume&gt;10&lt;/volume&gt;&lt;number&gt;1&lt;/number&gt;&lt;dates&gt;&lt;year&gt;1999&lt;/year&gt;&lt;/dates&gt;&lt;isbn&gt;1047-7039&lt;/isbn&gt;&lt;urls&gt;&lt;/urls&gt;&lt;research-notes&gt;</w:instrText>
      </w:r>
      <w:r w:rsidR="002936C9">
        <w:rPr>
          <w:rFonts w:hint="eastAsia"/>
        </w:rPr>
        <w:instrText>情境式雙元性最具代表性的例子之一</w:instrText>
      </w:r>
      <w:r w:rsidR="002936C9">
        <w:rPr>
          <w:rFonts w:hint="eastAsia"/>
        </w:rPr>
        <w:instrText>&lt;/research-notes&gt;&lt;/record&gt;&lt;/Cite&gt;&lt;/EndNote&gt;</w:instrText>
      </w:r>
      <w:r w:rsidR="002936C9">
        <w:fldChar w:fldCharType="separate"/>
      </w:r>
      <w:r w:rsidR="002936C9">
        <w:rPr>
          <w:noProof/>
        </w:rPr>
        <w:t>(Adler et al., 1999)</w:t>
      </w:r>
      <w:r w:rsidR="002936C9">
        <w:fldChar w:fldCharType="end"/>
      </w:r>
      <w:r w:rsidRPr="006B4D1C">
        <w:t>。</w:t>
      </w:r>
      <w:r w:rsidRPr="00596583">
        <w:t>情境式雙元性強調組織不需透過結構分化，也能在穩定情境中實現雙元目標</w:t>
      </w:r>
      <w:r>
        <w:rPr>
          <w:rFonts w:hint="eastAsia"/>
        </w:rPr>
        <w:t>，</w:t>
      </w:r>
      <w:r w:rsidR="00D334D9">
        <w:rPr>
          <w:rFonts w:hint="eastAsia"/>
        </w:rPr>
        <w:t>但</w:t>
      </w:r>
      <w:r w:rsidRPr="00596583">
        <w:t>在面對劇烈變動或破壞式創新的市場情境時，僅依賴情境式雙元性可能不足以支應必要的轉型規模</w:t>
      </w:r>
      <w:r w:rsidR="00974709">
        <w:fldChar w:fldCharType="begin"/>
      </w:r>
      <w:r w:rsidR="00974709">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74709">
        <w:fldChar w:fldCharType="separate"/>
      </w:r>
      <w:r w:rsidR="00974709">
        <w:rPr>
          <w:noProof/>
        </w:rPr>
        <w:t>(O'Reilly III &amp; Tushman, 2013)</w:t>
      </w:r>
      <w:r w:rsidR="00974709">
        <w:fldChar w:fldCharType="end"/>
      </w:r>
      <w:r w:rsidRPr="00596583">
        <w:t>。</w:t>
      </w:r>
    </w:p>
    <w:p w14:paraId="08831B40" w14:textId="10FBF0C6" w:rsidR="005B0CF5" w:rsidRDefault="005B0CF5" w:rsidP="0048175B">
      <w:pPr>
        <w:pStyle w:val="15"/>
        <w:ind w:firstLine="480"/>
        <w:rPr>
          <w:rFonts w:cstheme="majorBidi"/>
          <w:b/>
          <w:sz w:val="36"/>
          <w:szCs w:val="40"/>
        </w:rPr>
      </w:pPr>
      <w:r>
        <w:br w:type="page"/>
      </w:r>
    </w:p>
    <w:p w14:paraId="346A439F" w14:textId="082BE7F0" w:rsidR="00EE6EAF" w:rsidRDefault="00EE6EAF" w:rsidP="0006680C">
      <w:pPr>
        <w:pStyle w:val="1"/>
      </w:pPr>
      <w:bookmarkStart w:id="33" w:name="_Toc200404488"/>
      <w:r>
        <w:lastRenderedPageBreak/>
        <w:t>第三章、研究方法與架構</w:t>
      </w:r>
      <w:bookmarkEnd w:id="33"/>
    </w:p>
    <w:p w14:paraId="467FB21D" w14:textId="251A14F4" w:rsidR="00033553" w:rsidRPr="00033553" w:rsidRDefault="00033553" w:rsidP="001F542B">
      <w:pPr>
        <w:pStyle w:val="15"/>
        <w:ind w:firstLine="480"/>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議題</w:t>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34" w:name="_Toc200404489"/>
      <w:r>
        <w:rPr>
          <w:rFonts w:hint="eastAsia"/>
        </w:rPr>
        <w:t>3.1</w:t>
      </w:r>
      <w:r w:rsidR="00490253">
        <w:rPr>
          <w:rFonts w:hint="eastAsia"/>
        </w:rPr>
        <w:t xml:space="preserve"> </w:t>
      </w:r>
      <w:r>
        <w:rPr>
          <w:rFonts w:hint="eastAsia"/>
        </w:rPr>
        <w:t>研究方法</w:t>
      </w:r>
      <w:bookmarkEnd w:id="34"/>
    </w:p>
    <w:p w14:paraId="00C4B419" w14:textId="527395B5" w:rsidR="00A43558" w:rsidRDefault="007933AF" w:rsidP="001F542B">
      <w:pPr>
        <w:pStyle w:val="15"/>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Quantitative research</w:t>
      </w:r>
      <w:r w:rsidRPr="00177291">
        <w:rPr>
          <w:rFonts w:hint="eastAsia"/>
        </w:rPr>
        <w:t>）</w:t>
      </w:r>
      <w:r w:rsidRPr="00177291">
        <w:t>。</w:t>
      </w:r>
    </w:p>
    <w:p w14:paraId="3788B944" w14:textId="76D63C93" w:rsidR="007933AF" w:rsidRDefault="002849FA" w:rsidP="001F542B">
      <w:pPr>
        <w:pStyle w:val="15"/>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umerical d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迴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5A03CB">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5A03CB">
        <w:rPr>
          <w:noProof/>
        </w:rPr>
        <w:t>(Brown, 1988)</w:t>
      </w:r>
      <w:r w:rsidR="00AC386F">
        <w:fldChar w:fldCharType="end"/>
      </w:r>
      <w:r w:rsidR="0085752C">
        <w:rPr>
          <w:rFonts w:hint="eastAsia"/>
        </w:rPr>
        <w:t>。</w:t>
      </w:r>
    </w:p>
    <w:p w14:paraId="59B45FDA" w14:textId="476639FC" w:rsidR="001A5C57" w:rsidRDefault="00FA63D5" w:rsidP="001F542B">
      <w:pPr>
        <w:pStyle w:val="15"/>
        <w:ind w:firstLine="480"/>
      </w:pPr>
      <w:r w:rsidRPr="00CA6EC6">
        <w:t>質化研究</w:t>
      </w:r>
      <w:r w:rsidR="00711DBC">
        <w:rPr>
          <w:rFonts w:hint="eastAsia"/>
        </w:rPr>
        <w:t>的概念與分析手法則與其大不相同，</w:t>
      </w:r>
      <w:r>
        <w:rPr>
          <w:rFonts w:hint="eastAsia"/>
        </w:rPr>
        <w:t>不</w:t>
      </w:r>
      <w:r w:rsidRPr="00CA6EC6">
        <w:t>止於探討</w:t>
      </w:r>
      <w:r>
        <w:rPr>
          <w:rFonts w:hint="eastAsia"/>
        </w:rPr>
        <w:t>表層意涵，</w:t>
      </w:r>
      <w:r w:rsidR="00912A30">
        <w:rPr>
          <w:rFonts w:hint="eastAsia"/>
        </w:rPr>
        <w:t>而是對研究</w:t>
      </w:r>
      <w:r>
        <w:rPr>
          <w:rFonts w:hint="eastAsia"/>
        </w:rPr>
        <w:t>資料進行多</w:t>
      </w:r>
      <w:r w:rsidR="00711DBC">
        <w:rPr>
          <w:rFonts w:hint="eastAsia"/>
        </w:rPr>
        <w:t>元</w:t>
      </w:r>
      <w:r>
        <w:rPr>
          <w:rFonts w:hint="eastAsia"/>
        </w:rPr>
        <w:t>分析，</w:t>
      </w:r>
      <w:r w:rsidR="00711DBC">
        <w:rPr>
          <w:rFonts w:hint="eastAsia"/>
        </w:rPr>
        <w:t>質化研究樣本</w:t>
      </w:r>
      <w:r w:rsidR="00C80F78">
        <w:rPr>
          <w:rFonts w:hint="eastAsia"/>
        </w:rPr>
        <w:t>通</w:t>
      </w:r>
      <w:r w:rsidR="00711DBC">
        <w:rPr>
          <w:rFonts w:hint="eastAsia"/>
        </w:rPr>
        <w:t>常選擇</w:t>
      </w:r>
      <w:r>
        <w:rPr>
          <w:rFonts w:hint="eastAsia"/>
        </w:rPr>
        <w:t>以單一或少量、</w:t>
      </w:r>
      <w:r w:rsidR="009C1CEF">
        <w:rPr>
          <w:rFonts w:hint="eastAsia"/>
        </w:rPr>
        <w:t>具備</w:t>
      </w:r>
      <w:r>
        <w:rPr>
          <w:rFonts w:hint="eastAsia"/>
        </w:rPr>
        <w:t>主題性</w:t>
      </w:r>
      <w:r w:rsidR="001950C9">
        <w:rPr>
          <w:rFonts w:hint="eastAsia"/>
        </w:rPr>
        <w:t>或</w:t>
      </w:r>
      <w:r>
        <w:rPr>
          <w:rFonts w:hint="eastAsia"/>
        </w:rPr>
        <w:t>代表性之</w:t>
      </w:r>
      <w:r w:rsidRPr="00CA6EC6">
        <w:t>樣本</w:t>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5A03CB">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5A03CB">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參與觀察</w:t>
      </w:r>
      <w:r w:rsidR="005D34C9">
        <w:rPr>
          <w:rFonts w:hint="eastAsia"/>
        </w:rPr>
        <w:t>、</w:t>
      </w:r>
      <w:r w:rsidR="005D34C9" w:rsidRPr="005D34C9">
        <w:t>民族誌或個案研究（</w:t>
      </w:r>
      <w:r w:rsidR="00AF11E9">
        <w:rPr>
          <w:rFonts w:hint="eastAsia"/>
        </w:rPr>
        <w:t>C</w:t>
      </w:r>
      <w:r w:rsidR="005D34C9" w:rsidRPr="005D34C9">
        <w:t xml:space="preserve">ase </w:t>
      </w:r>
      <w:r w:rsidR="00AF11E9">
        <w:rPr>
          <w:rFonts w:hint="eastAsia"/>
        </w:rPr>
        <w:t>S</w:t>
      </w:r>
      <w:r w:rsidR="005D34C9" w:rsidRPr="005D34C9">
        <w:t>tudy</w:t>
      </w:r>
      <w:r w:rsidR="005D34C9" w:rsidRPr="005D34C9">
        <w:t>）</w:t>
      </w:r>
      <w:r w:rsidR="001E3CE3">
        <w:rPr>
          <w:rFonts w:hint="eastAsia"/>
        </w:rPr>
        <w:t>等方式蒐集資料</w:t>
      </w:r>
      <w:r w:rsidR="009349F6">
        <w:rPr>
          <w:rFonts w:hint="eastAsia"/>
        </w:rPr>
        <w:t>，</w:t>
      </w:r>
      <w:r w:rsidR="0065263A">
        <w:rPr>
          <w:rFonts w:hint="eastAsia"/>
        </w:rPr>
        <w:t>利用</w:t>
      </w:r>
      <w:r w:rsidR="006133C8">
        <w:rPr>
          <w:rFonts w:hint="eastAsia"/>
        </w:rPr>
        <w:t>混和</w:t>
      </w:r>
      <w:r w:rsidR="0065263A" w:rsidRPr="0065263A">
        <w:t>方法與不同資料來源的交叉分析（</w:t>
      </w:r>
      <w:r w:rsidR="003B25F5">
        <w:rPr>
          <w:rFonts w:hint="eastAsia"/>
        </w:rPr>
        <w:t>T</w:t>
      </w:r>
      <w:r w:rsidR="0065263A" w:rsidRPr="0065263A">
        <w:t>riangulation</w:t>
      </w:r>
      <w:r w:rsidR="0065263A" w:rsidRPr="0065263A">
        <w:t>）</w:t>
      </w:r>
      <w:r w:rsidR="00492167">
        <w:rPr>
          <w:rFonts w:hint="eastAsia"/>
        </w:rPr>
        <w:t>來</w:t>
      </w:r>
      <w:r w:rsidR="008E2610">
        <w:rPr>
          <w:rFonts w:hint="eastAsia"/>
        </w:rPr>
        <w:t>清晰、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w:t>
      </w:r>
      <w:r w:rsidR="008A0E56">
        <w:rPr>
          <w:rFonts w:hint="eastAsia"/>
        </w:rPr>
        <w:lastRenderedPageBreak/>
        <w:t>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r w:rsidR="00A85C6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5A03CB">
        <w:rPr>
          <w:noProof/>
        </w:rPr>
        <w:t>(Baxter &amp; Jack, 2008)</w:t>
      </w:r>
      <w:r w:rsidR="00A85C6B">
        <w:fldChar w:fldCharType="end"/>
      </w:r>
      <w:r w:rsidR="001A5C57">
        <w:rPr>
          <w:rFonts w:hint="eastAsia"/>
        </w:rPr>
        <w:t>。</w:t>
      </w:r>
    </w:p>
    <w:p w14:paraId="00E8EB01" w14:textId="7671E836" w:rsidR="00280908" w:rsidRPr="007933AF" w:rsidRDefault="001A5C57" w:rsidP="001F542B">
      <w:pPr>
        <w:pStyle w:val="15"/>
        <w:ind w:firstLine="480"/>
      </w:pPr>
      <w:r w:rsidRPr="001A5C57">
        <w:t>綜上所述，量化研究與質化研究各有其特定的適用情境與優勢，量化研究較適用於大規模的資料蒐集與一般化推論；而質化研究則更為適合進行深入的探索性分析，以揭示現象背後複雜且多維的意涵與脈絡。</w:t>
      </w:r>
      <w:r w:rsidR="00525D4A" w:rsidRPr="00525D4A">
        <w:t>下文將詳細描述質化研究之資料蒐集與分析手法，以及其研究意涵。</w:t>
      </w:r>
    </w:p>
    <w:p w14:paraId="00F37301" w14:textId="014AF996" w:rsidR="00C00B98" w:rsidRDefault="00C00B98" w:rsidP="008405AC">
      <w:pPr>
        <w:pStyle w:val="3"/>
      </w:pPr>
      <w:bookmarkStart w:id="35" w:name="_Toc200404490"/>
      <w:r>
        <w:rPr>
          <w:rFonts w:hint="eastAsia"/>
        </w:rPr>
        <w:t>3.1.1</w:t>
      </w:r>
      <w:r w:rsidR="00D16CCB">
        <w:rPr>
          <w:rFonts w:hint="eastAsia"/>
        </w:rPr>
        <w:t xml:space="preserve"> </w:t>
      </w:r>
      <w:r>
        <w:rPr>
          <w:rFonts w:hint="eastAsia"/>
        </w:rPr>
        <w:t>質化研究</w:t>
      </w:r>
      <w:bookmarkEnd w:id="35"/>
      <w:r>
        <w:rPr>
          <w:rFonts w:hint="eastAsia"/>
        </w:rPr>
        <w:t xml:space="preserve"> </w:t>
      </w:r>
    </w:p>
    <w:p w14:paraId="535A9C0D" w14:textId="1917246D" w:rsidR="00101C52" w:rsidRDefault="001B2F8D" w:rsidP="001F542B">
      <w:pPr>
        <w:pStyle w:val="15"/>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r w:rsidR="00101C52" w:rsidRPr="00101C52">
        <w:t>釐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32AFC9FC" w:rsidR="00951DDB" w:rsidRDefault="00101C52" w:rsidP="001F542B">
      <w:pPr>
        <w:pStyle w:val="15"/>
        <w:ind w:firstLine="480"/>
      </w:pPr>
      <w:r>
        <w:rPr>
          <w:rFonts w:hint="eastAsia"/>
        </w:rPr>
        <w:t>質化研究</w:t>
      </w:r>
      <w:r w:rsidR="00BC5E35" w:rsidRPr="00BC5E35">
        <w:t>之資料來源具多樣性，</w:t>
      </w:r>
      <w:r w:rsidR="00BC5E35" w:rsidRPr="00BC5E35">
        <w:rPr>
          <w:b/>
          <w:bCs/>
        </w:rPr>
        <w:t>包含但不限於</w:t>
      </w:r>
      <w:r w:rsidR="00CF4C8D" w:rsidRPr="00CA6EC6">
        <w:t>個案研究</w:t>
      </w:r>
      <w:r w:rsidR="00E77537">
        <w:rPr>
          <w:rFonts w:hint="eastAsia"/>
        </w:rPr>
        <w:t>（</w:t>
      </w:r>
      <w:r w:rsidR="00E77537">
        <w:rPr>
          <w:rFonts w:hint="eastAsia"/>
        </w:rPr>
        <w:t>Case study</w:t>
      </w:r>
      <w:r w:rsidR="00E77537">
        <w:rPr>
          <w:rFonts w:hint="eastAsia"/>
        </w:rPr>
        <w:t>）</w:t>
      </w:r>
      <w:r w:rsidR="00CF4C8D" w:rsidRPr="00CA6EC6">
        <w:t>、</w:t>
      </w:r>
      <w:r w:rsidR="001B05EF" w:rsidRPr="001B05EF">
        <w:t>歷史研究法（</w:t>
      </w:r>
      <w:r w:rsidR="001B05EF" w:rsidRPr="001B05EF">
        <w:t>Historic Research</w:t>
      </w:r>
      <w:r w:rsidR="001B05EF" w:rsidRPr="001B05EF">
        <w:t>）</w:t>
      </w:r>
      <w:r w:rsidR="00CF4C8D" w:rsidRPr="00CA6EC6">
        <w:t>、</w:t>
      </w:r>
      <w:r w:rsidR="007251ED">
        <w:rPr>
          <w:rFonts w:hint="eastAsia"/>
        </w:rPr>
        <w:t>深度</w:t>
      </w:r>
      <w:r w:rsidR="00FA347E" w:rsidRPr="00CA6EC6">
        <w:t>訪談</w:t>
      </w:r>
      <w:r w:rsidR="00CF4C8D" w:rsidRPr="00CA6EC6">
        <w:t>、紮根理論</w:t>
      </w:r>
      <w:r w:rsidR="0046651E">
        <w:rPr>
          <w:rFonts w:hint="eastAsia"/>
        </w:rPr>
        <w:t>（</w:t>
      </w:r>
      <w:r w:rsidR="00C56624">
        <w:rPr>
          <w:rFonts w:hint="eastAsia"/>
        </w:rPr>
        <w:t>G</w:t>
      </w:r>
      <w:r w:rsidR="0046651E" w:rsidRPr="0046651E">
        <w:t>rounded theory</w:t>
      </w:r>
      <w:r w:rsidR="0046651E">
        <w:rPr>
          <w:rFonts w:hint="eastAsia"/>
        </w:rPr>
        <w:t>）</w:t>
      </w:r>
      <w:r w:rsidR="00915BF8">
        <w:rPr>
          <w:rFonts w:hint="eastAsia"/>
        </w:rPr>
        <w:t>、人物傳記、</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r w:rsidR="00A732AA">
        <w:rPr>
          <w:rFonts w:hint="eastAsia"/>
        </w:rPr>
        <w:t>方式</w:t>
      </w:r>
      <w:r w:rsidR="004B5ED2">
        <w:fldChar w:fldCharType="begin"/>
      </w:r>
      <w:r w:rsidR="005A03CB">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5A03CB">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3100D1">
        <w:fldChar w:fldCharType="begin"/>
      </w:r>
      <w:r w:rsidR="0082148A">
        <w:instrText xml:space="preserve"> ADDIN EN.CITE &lt;EndNote&gt;&lt;Cite&gt;&lt;Author&gt;Strauss&lt;/Author&gt;&lt;Year&gt;1990&lt;/Year&gt;&lt;RecNum&gt;207&lt;/RecNum&gt;&lt;DisplayText&gt;(Strauss &amp;amp; Corbin, 1990)&lt;/DisplayText&gt;&lt;record&gt;&lt;rec-number&gt;207&lt;/rec-number&gt;&lt;foreign-keys&gt;&lt;key app="EN" db-id="r2e5zw95wvrp0oese9bpt2t4fvzdpxftd0rp" timestamp="1749107594" guid="7e0756a6-efc2-47a3-aecf-7e5a6dc88874"&gt;207&lt;/key&gt;&lt;/foreign-keys&gt;&lt;ref-type name="Book"&gt;6&lt;/ref-type&gt;&lt;contributors&gt;&lt;authors&gt;&lt;author&gt;Strauss, Anselm&lt;/author&gt;&lt;author&gt;Corbin, Juliet&lt;/author&gt;&lt;/authors&gt;&lt;/contributors&gt;&lt;titles&gt;&lt;title&gt;Basics of qualitative research&lt;/title&gt;&lt;/titles&gt;&lt;volume&gt;15&lt;/volume&gt;&lt;dates&gt;&lt;year&gt;1990&lt;/year&gt;&lt;/dates&gt;&lt;publisher&gt;sage Newbury Park, CA&lt;/publisher&gt;&lt;urls&gt;&lt;/urls&gt;&lt;/record&gt;&lt;/Cite&gt;&lt;/EndNote&gt;</w:instrText>
      </w:r>
      <w:r w:rsidR="003100D1">
        <w:fldChar w:fldCharType="separate"/>
      </w:r>
      <w:r w:rsidR="003100D1">
        <w:rPr>
          <w:noProof/>
        </w:rPr>
        <w:t>(Strauss &amp; Corbin, 1990)</w:t>
      </w:r>
      <w:r w:rsidR="003100D1">
        <w:fldChar w:fldCharType="end"/>
      </w:r>
      <w:r w:rsidR="009431E0">
        <w:rPr>
          <w:rFonts w:hint="eastAsia"/>
        </w:rPr>
        <w:t>，</w:t>
      </w:r>
      <w:r w:rsidR="00D56835">
        <w:rPr>
          <w:rFonts w:hint="eastAsia"/>
        </w:rPr>
        <w:t>深度</w:t>
      </w:r>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5A03CB">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r w:rsidR="00B7692D">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5A03CB">
        <w:rPr>
          <w:noProof/>
        </w:rPr>
        <w:t>(Denzin &amp; Lincoln, 2011)</w:t>
      </w:r>
      <w:r w:rsidR="00B7692D">
        <w:fldChar w:fldCharType="end"/>
      </w:r>
      <w:r w:rsidR="00925ED6" w:rsidRPr="00925ED6">
        <w:t>。</w:t>
      </w:r>
    </w:p>
    <w:p w14:paraId="3D07B03A" w14:textId="24C7338F" w:rsidR="00F32C57" w:rsidRDefault="00F61B49" w:rsidP="001F542B">
      <w:pPr>
        <w:pStyle w:val="15"/>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4A10CA">
        <w:rPr>
          <w:rFonts w:hint="eastAsia"/>
        </w:rPr>
        <w:t>過程</w:t>
      </w:r>
      <w:r w:rsidR="00D73A32">
        <w:rPr>
          <w:rFonts w:hint="eastAsia"/>
        </w:rPr>
        <w:t>中</w:t>
      </w:r>
      <w:r w:rsidR="00B8341E">
        <w:rPr>
          <w:rFonts w:hint="eastAsia"/>
        </w:rPr>
        <w:t>高度</w:t>
      </w:r>
      <w:r w:rsidR="00A500B2">
        <w:rPr>
          <w:rFonts w:hint="eastAsia"/>
        </w:rPr>
        <w:t>仰賴</w:t>
      </w:r>
      <w:r w:rsidRPr="00F61B49">
        <w:t>研究者反覆檢視與比較不同來源的資料，透過反覆的詮釋與交</w:t>
      </w:r>
      <w:r w:rsidR="00CB00F4">
        <w:rPr>
          <w:rFonts w:hint="eastAsia"/>
        </w:rPr>
        <w:t>互檢視</w:t>
      </w:r>
      <w:r w:rsidRPr="00F61B49">
        <w:t>，</w:t>
      </w:r>
      <w:r w:rsidR="00CA135E" w:rsidRPr="00CA135E">
        <w:t>逐漸從細節中抽絲剝繭</w:t>
      </w:r>
      <w:r w:rsidR="002F4D62">
        <w:rPr>
          <w:rFonts w:hint="eastAsia"/>
        </w:rPr>
        <w:t>，完成對</w:t>
      </w:r>
      <w:r w:rsidR="00DC5D98">
        <w:rPr>
          <w:rFonts w:hint="eastAsia"/>
        </w:rPr>
        <w:t>資料進行</w:t>
      </w:r>
      <w:r w:rsidR="00C11CD2">
        <w:rPr>
          <w:rFonts w:hint="eastAsia"/>
        </w:rPr>
        <w:t>拆解、</w:t>
      </w:r>
      <w:r w:rsidRPr="00F61B49">
        <w:t>融合與</w:t>
      </w:r>
      <w:r w:rsidRPr="00F61B49">
        <w:lastRenderedPageBreak/>
        <w:t>意涵再造</w:t>
      </w:r>
      <w:r w:rsidR="00EE5785">
        <w:rPr>
          <w:rFonts w:hint="eastAsia"/>
        </w:rPr>
        <w:t>，</w:t>
      </w:r>
      <w:r w:rsidR="00EE5785" w:rsidRPr="00F32C57">
        <w:t>分析過程通常並非線性進行，</w:t>
      </w:r>
      <w:r w:rsidR="00EE5785" w:rsidRPr="00F32C57">
        <w:rPr>
          <w:rFonts w:hint="eastAsia"/>
        </w:rPr>
        <w:t>而是強調</w:t>
      </w:r>
      <w:r w:rsidR="00EE5785" w:rsidRPr="00F32C57">
        <w:t>持續循環</w:t>
      </w:r>
      <w:r w:rsidR="00EE5785" w:rsidRPr="001E312D">
        <w:t>的</w:t>
      </w:r>
      <w:r w:rsidR="00726E7C" w:rsidRPr="001E312D">
        <w:rPr>
          <w:rFonts w:hint="eastAsia"/>
        </w:rPr>
        <w:t>。</w:t>
      </w:r>
    </w:p>
    <w:p w14:paraId="62EBCB17" w14:textId="2AF5FE18" w:rsidR="007203A4" w:rsidRDefault="009E20AA" w:rsidP="001F542B">
      <w:pPr>
        <w:pStyle w:val="15"/>
        <w:ind w:firstLine="480"/>
      </w:pPr>
      <w:r>
        <w:rPr>
          <w:rFonts w:hint="eastAsia"/>
        </w:rPr>
        <w:t>質化研究</w:t>
      </w:r>
      <w:r w:rsidR="00E11C9D">
        <w:rPr>
          <w:rFonts w:hint="eastAsia"/>
        </w:rPr>
        <w:t>具備深度分析的靈活性與變動性</w:t>
      </w:r>
      <w:r w:rsidR="001623AC">
        <w:fldChar w:fldCharType="begin"/>
      </w:r>
      <w:r w:rsidR="005A03CB">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 guid="a902c2c1-d6cf-43e6-babf-4f99ef5a6baf"&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5A03CB">
        <w:rPr>
          <w:noProof/>
        </w:rPr>
        <w:t>(Gioia et al., 2013)</w:t>
      </w:r>
      <w:r w:rsidR="001623AC">
        <w:fldChar w:fldCharType="end"/>
      </w:r>
      <w:r w:rsidR="00E11C9D">
        <w:rPr>
          <w:rFonts w:hint="eastAsia"/>
        </w:rPr>
        <w:t>，</w:t>
      </w:r>
      <w:r w:rsidR="00057788">
        <w:rPr>
          <w:rFonts w:hint="eastAsia"/>
        </w:rPr>
        <w:t>其</w:t>
      </w:r>
      <w:r w:rsidR="00E11C9D">
        <w:rPr>
          <w:rFonts w:hint="eastAsia"/>
        </w:rPr>
        <w:t>所</w:t>
      </w:r>
      <w:r>
        <w:rPr>
          <w:rFonts w:hint="eastAsia"/>
        </w:rPr>
        <w:t>採用的</w:t>
      </w:r>
      <w:r w:rsidR="006145F8">
        <w:rPr>
          <w:rFonts w:hint="eastAsia"/>
        </w:rPr>
        <w:t>錯綜研究方式對於研究人員之學術分析能力要求較高，</w:t>
      </w:r>
      <w:r w:rsidR="00460D95">
        <w:rPr>
          <w:rFonts w:hint="eastAsia"/>
        </w:rPr>
        <w:t>因此研究中的研究人員、資料</w:t>
      </w:r>
      <w:r w:rsidR="00726E7C">
        <w:rPr>
          <w:rFonts w:hint="eastAsia"/>
        </w:rPr>
        <w:t>來源與</w:t>
      </w:r>
      <w:r w:rsidR="00BB22FC">
        <w:rPr>
          <w:rFonts w:hint="eastAsia"/>
        </w:rPr>
        <w:t>資料</w:t>
      </w:r>
      <w:r w:rsidR="00726E7C">
        <w:rPr>
          <w:rFonts w:hint="eastAsia"/>
        </w:rPr>
        <w:t>類型所形成的</w:t>
      </w:r>
      <w:r w:rsidR="008748C1">
        <w:rPr>
          <w:rFonts w:hint="eastAsia"/>
        </w:rPr>
        <w:t>交叉分析</w:t>
      </w:r>
      <w:r w:rsidR="00726E7C">
        <w:rPr>
          <w:rFonts w:hint="eastAsia"/>
        </w:rPr>
        <w:t>是主要的探索</w:t>
      </w:r>
      <w:r w:rsidR="00E22C4B">
        <w:rPr>
          <w:rFonts w:hint="eastAsia"/>
        </w:rPr>
        <w:t>策略</w:t>
      </w:r>
      <w:r w:rsidR="00B37E7B">
        <w:rPr>
          <w:rFonts w:hint="eastAsia"/>
        </w:rPr>
        <w:t>（</w:t>
      </w:r>
      <w:r w:rsidR="0088095B" w:rsidRPr="00B244F8">
        <w:rPr>
          <w:rFonts w:hint="eastAsia"/>
        </w:rPr>
        <w:t>Knafl &amp; Breitmayer, 1989</w:t>
      </w:r>
      <w:r w:rsidR="00B37E7B">
        <w:rPr>
          <w:rFonts w:hint="eastAsia"/>
        </w:rPr>
        <w:t>）</w:t>
      </w:r>
      <w:r w:rsidR="002C6630">
        <w:rPr>
          <w:rFonts w:hint="eastAsia"/>
        </w:rPr>
        <w:t>，</w:t>
      </w:r>
      <w:r w:rsidR="00886811">
        <w:rPr>
          <w:rFonts w:hint="eastAsia"/>
        </w:rPr>
        <w:t>研究人員的</w:t>
      </w:r>
      <w:r w:rsidR="003C12A4">
        <w:rPr>
          <w:rFonts w:hint="eastAsia"/>
        </w:rPr>
        <w:t>直</w:t>
      </w:r>
      <w:r w:rsidR="00886811">
        <w:rPr>
          <w:rFonts w:hint="eastAsia"/>
        </w:rPr>
        <w:t>觀判斷將成為研究的關鍵工具，</w:t>
      </w:r>
      <w:r w:rsidR="00433DC5">
        <w:rPr>
          <w:rFonts w:hint="eastAsia"/>
        </w:rPr>
        <w:t>相當</w:t>
      </w:r>
      <w:r w:rsidR="002C6630" w:rsidRPr="0053448A">
        <w:t>依賴人類</w:t>
      </w:r>
      <w:r w:rsidR="002C6630">
        <w:rPr>
          <w:rFonts w:hint="eastAsia"/>
        </w:rPr>
        <w:t>社會中</w:t>
      </w:r>
      <w:r w:rsidR="002C6630" w:rsidRPr="0053448A">
        <w:t>意義建構主體的直接經驗（</w:t>
      </w:r>
      <w:r w:rsidR="002C6630" w:rsidRPr="0053448A">
        <w:t>Ahmad et al., 2019</w:t>
      </w:r>
      <w:r w:rsidR="002C6630" w:rsidRPr="0053448A">
        <w:t>）</w:t>
      </w:r>
      <w:r w:rsidR="000B4B94">
        <w:rPr>
          <w:rFonts w:hint="eastAsia"/>
        </w:rPr>
        <w:t>，需要</w:t>
      </w:r>
      <w:r w:rsidR="00AE7DC6">
        <w:rPr>
          <w:rFonts w:hint="eastAsia"/>
        </w:rPr>
        <w:t>研究人員</w:t>
      </w:r>
      <w:r w:rsidR="002C6630">
        <w:rPr>
          <w:rFonts w:hint="eastAsia"/>
        </w:rPr>
        <w:t>從</w:t>
      </w:r>
      <w:r w:rsidR="002C6630" w:rsidRPr="00B244F8">
        <w:rPr>
          <w:rFonts w:hint="eastAsia"/>
        </w:rPr>
        <w:t>多個角度觀察和探索現象</w:t>
      </w:r>
      <w:r w:rsidR="00643187">
        <w:rPr>
          <w:rFonts w:hint="eastAsia"/>
        </w:rPr>
        <w:t>，找出</w:t>
      </w:r>
      <w:r w:rsidR="00925ED6" w:rsidRPr="00925ED6">
        <w:t>現象背後的機制和本質，透過歸納分析與詮釋</w:t>
      </w:r>
      <w:r w:rsidR="00F40950">
        <w:rPr>
          <w:rFonts w:hint="eastAsia"/>
        </w:rPr>
        <w:t>產生</w:t>
      </w:r>
      <w:r w:rsidR="00925ED6" w:rsidRPr="00925ED6">
        <w:t>新理論觀點。</w:t>
      </w:r>
    </w:p>
    <w:p w14:paraId="05D571E4" w14:textId="40653F84" w:rsidR="00E80DBB" w:rsidRDefault="002E020D" w:rsidP="001F542B">
      <w:pPr>
        <w:pStyle w:val="15"/>
        <w:ind w:firstLine="480"/>
      </w:pPr>
      <w:r>
        <w:rPr>
          <w:rFonts w:hint="eastAsia"/>
        </w:rPr>
        <w:t>質化研究</w:t>
      </w:r>
      <w:r w:rsidR="00925ED6" w:rsidRPr="00925ED6">
        <w:t>適用於</w:t>
      </w:r>
      <w:r w:rsidR="00B5524F" w:rsidRPr="00B5524F">
        <w:t>探索某種複雜現象的內在動機、認知歷程或決策原因</w:t>
      </w:r>
      <w:r w:rsidR="00B5524F">
        <w:rPr>
          <w:rFonts w:hint="eastAsia"/>
        </w:rPr>
        <w:t>等</w:t>
      </w:r>
      <w:r w:rsidR="00925ED6" w:rsidRPr="00925ED6">
        <w:t>較複雜、</w:t>
      </w:r>
      <w:r w:rsidR="00BF5E9E" w:rsidRPr="00925ED6">
        <w:t>高度依賴</w:t>
      </w:r>
      <w:r w:rsidR="00925ED6" w:rsidRPr="00925ED6">
        <w:t>情境且難以量化的議題，</w:t>
      </w:r>
      <w:r w:rsidR="00BF5E9E">
        <w:rPr>
          <w:rFonts w:hint="eastAsia"/>
        </w:rPr>
        <w:t>如</w:t>
      </w:r>
      <w:r w:rsidR="004B14BB">
        <w:rPr>
          <w:rFonts w:hint="eastAsia"/>
        </w:rPr>
        <w:t>用於探索</w:t>
      </w:r>
      <w:r w:rsidR="004969D1">
        <w:rPr>
          <w:rFonts w:hint="eastAsia"/>
        </w:rPr>
        <w:t>及</w:t>
      </w:r>
      <w:r w:rsidR="004B14BB">
        <w:rPr>
          <w:rFonts w:hint="eastAsia"/>
        </w:rPr>
        <w:t>干預</w:t>
      </w:r>
      <w:r w:rsidR="004969D1">
        <w:rPr>
          <w:rFonts w:hint="eastAsia"/>
        </w:rPr>
        <w:t>組織、</w:t>
      </w:r>
      <w:r w:rsidR="004B14BB">
        <w:rPr>
          <w:rFonts w:hint="eastAsia"/>
        </w:rPr>
        <w:t>社會</w:t>
      </w:r>
      <w:r w:rsidR="004969D1">
        <w:rPr>
          <w:rFonts w:hint="eastAsia"/>
        </w:rPr>
        <w:t>、</w:t>
      </w:r>
      <w:r w:rsidR="004B14BB">
        <w:rPr>
          <w:rFonts w:hint="eastAsia"/>
        </w:rPr>
        <w:t>個人和社區間互動之關係</w:t>
      </w:r>
      <w:r w:rsidR="00196E48">
        <w:fldChar w:fldCharType="begin"/>
      </w:r>
      <w:r w:rsidR="005A03CB">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5A03CB">
        <w:rPr>
          <w:noProof/>
        </w:rPr>
        <w:t>(Yin, 2009)</w:t>
      </w:r>
      <w:r w:rsidR="00196E48">
        <w:fldChar w:fldCharType="end"/>
      </w:r>
      <w:r w:rsidR="004B14BB">
        <w:rPr>
          <w:rFonts w:hint="eastAsia"/>
        </w:rPr>
        <w:t>，整個過程</w:t>
      </w:r>
      <w:r w:rsidR="00114F69">
        <w:rPr>
          <w:rFonts w:hint="eastAsia"/>
        </w:rPr>
        <w:t>需要</w:t>
      </w:r>
      <w:r w:rsidR="004B14BB">
        <w:rPr>
          <w:rFonts w:hint="eastAsia"/>
        </w:rPr>
        <w:t>將複雜的現象以更容易理解</w:t>
      </w:r>
      <w:r w:rsidR="00C648B5">
        <w:rPr>
          <w:rFonts w:hint="eastAsia"/>
        </w:rPr>
        <w:t>且</w:t>
      </w:r>
      <w:r w:rsidR="004B14BB">
        <w:rPr>
          <w:rFonts w:hint="eastAsia"/>
        </w:rPr>
        <w:t>全面</w:t>
      </w:r>
      <w:r w:rsidR="00C648B5">
        <w:rPr>
          <w:rFonts w:hint="eastAsia"/>
        </w:rPr>
        <w:t>的</w:t>
      </w:r>
      <w:r w:rsidR="004B14BB">
        <w:rPr>
          <w:rFonts w:hint="eastAsia"/>
        </w:rPr>
        <w:t>描述</w:t>
      </w:r>
      <w:r w:rsidR="00C648B5">
        <w:rPr>
          <w:rFonts w:hint="eastAsia"/>
        </w:rPr>
        <w:t>方式</w:t>
      </w:r>
      <w:r w:rsidR="00ED64A6">
        <w:rPr>
          <w:rFonts w:hint="eastAsia"/>
        </w:rPr>
        <w:t>呈現</w:t>
      </w:r>
      <w:r w:rsidR="0094642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5A03CB">
        <w:rPr>
          <w:noProof/>
        </w:rPr>
        <w:t>(Baxter &amp; Jack, 2008)</w:t>
      </w:r>
      <w:r w:rsidR="0094642B">
        <w:fldChar w:fldCharType="end"/>
      </w:r>
      <w:r w:rsidR="004B14BB">
        <w:rPr>
          <w:rFonts w:hint="eastAsia"/>
        </w:rPr>
        <w:t>，</w:t>
      </w:r>
      <w:r w:rsidR="00D4053A">
        <w:rPr>
          <w:rFonts w:hint="eastAsia"/>
        </w:rPr>
        <w:t>後續供</w:t>
      </w:r>
      <w:r w:rsidR="004B14BB">
        <w:rPr>
          <w:rFonts w:hint="eastAsia"/>
        </w:rPr>
        <w:t>學者參考及利用其中所需的知識。</w:t>
      </w:r>
    </w:p>
    <w:p w14:paraId="3857816F" w14:textId="1D712BAF" w:rsidR="00432BC6" w:rsidRPr="003051D3" w:rsidRDefault="00C16AB2" w:rsidP="003051D3">
      <w:pPr>
        <w:pStyle w:val="15"/>
        <w:ind w:firstLine="480"/>
      </w:pPr>
      <w:r w:rsidRPr="003154B4">
        <w:t>質化研究從研究對象直接經驗出發，</w:t>
      </w:r>
      <w:r w:rsidR="00EB2B19">
        <w:rPr>
          <w:rFonts w:hint="eastAsia"/>
        </w:rPr>
        <w:t>結合</w:t>
      </w:r>
      <w:r w:rsidRPr="003154B4">
        <w:t>研究者的</w:t>
      </w:r>
      <w:r w:rsidR="00153071">
        <w:rPr>
          <w:rFonts w:hint="eastAsia"/>
        </w:rPr>
        <w:t>深度</w:t>
      </w:r>
      <w:r w:rsidRPr="003154B4">
        <w:t>分析與</w:t>
      </w:r>
      <w:r w:rsidR="00EB2B19">
        <w:rPr>
          <w:rFonts w:hint="eastAsia"/>
        </w:rPr>
        <w:t>客觀</w:t>
      </w:r>
      <w:r w:rsidRPr="003154B4">
        <w:t>詮釋，形</w:t>
      </w:r>
      <w:r w:rsidR="009D0731">
        <w:rPr>
          <w:rFonts w:hint="eastAsia"/>
        </w:rPr>
        <w:t>塑</w:t>
      </w:r>
      <w:r w:rsidRPr="003154B4">
        <w:t>現象或特定個案更豐富</w:t>
      </w:r>
      <w:r w:rsidR="008B7B3F">
        <w:rPr>
          <w:rFonts w:hint="eastAsia"/>
        </w:rPr>
        <w:t>與</w:t>
      </w:r>
      <w:r w:rsidRPr="003154B4">
        <w:t>深入</w:t>
      </w:r>
      <w:r w:rsidR="00EB6476">
        <w:rPr>
          <w:rFonts w:hint="eastAsia"/>
        </w:rPr>
        <w:t>之</w:t>
      </w:r>
      <w:r w:rsidRPr="003154B4">
        <w:t>理解。儘管質化研究結果通常難以如量化研究般直接進行推論，但</w:t>
      </w:r>
      <w:r w:rsidR="00343238">
        <w:rPr>
          <w:rFonts w:hint="eastAsia"/>
        </w:rPr>
        <w:t>可</w:t>
      </w:r>
      <w:r w:rsidR="006F194C">
        <w:rPr>
          <w:rFonts w:hint="eastAsia"/>
        </w:rPr>
        <w:t>根據</w:t>
      </w:r>
      <w:r w:rsidR="001F4B42">
        <w:rPr>
          <w:rFonts w:hint="eastAsia"/>
        </w:rPr>
        <w:t>高敏感</w:t>
      </w:r>
      <w:r w:rsidR="00EB7B0B">
        <w:rPr>
          <w:rFonts w:hint="eastAsia"/>
        </w:rPr>
        <w:t>、靈活</w:t>
      </w:r>
      <w:r w:rsidR="001F4B42">
        <w:rPr>
          <w:rFonts w:hint="eastAsia"/>
        </w:rPr>
        <w:t>的</w:t>
      </w:r>
      <w:r w:rsidR="008B7FD1">
        <w:rPr>
          <w:rFonts w:hint="eastAsia"/>
        </w:rPr>
        <w:t>探索</w:t>
      </w:r>
      <w:r w:rsidR="001F4B42">
        <w:rPr>
          <w:rFonts w:hint="eastAsia"/>
        </w:rPr>
        <w:t>方式分析</w:t>
      </w:r>
      <w:r w:rsidR="000A0AC7">
        <w:rPr>
          <w:rFonts w:hint="eastAsia"/>
        </w:rPr>
        <w:t>研究資料中細枝末節</w:t>
      </w:r>
      <w:r w:rsidR="003C294D">
        <w:rPr>
          <w:rFonts w:hint="eastAsia"/>
        </w:rPr>
        <w:t>和</w:t>
      </w:r>
      <w:r w:rsidR="001F4B42">
        <w:rPr>
          <w:rFonts w:hint="eastAsia"/>
        </w:rPr>
        <w:t>複雜背景</w:t>
      </w:r>
      <w:r w:rsidRPr="003154B4">
        <w:t>脈絡，</w:t>
      </w:r>
      <w:r w:rsidR="005567C5">
        <w:rPr>
          <w:rFonts w:hint="eastAsia"/>
        </w:rPr>
        <w:t>是</w:t>
      </w:r>
      <w:r w:rsidRPr="003154B4">
        <w:t>理論發展與實務洞見的重要基礎。</w:t>
      </w:r>
    </w:p>
    <w:p w14:paraId="04A9780C" w14:textId="099CED66" w:rsidR="00C00B98" w:rsidRDefault="002A12C7" w:rsidP="002A12C7">
      <w:pPr>
        <w:pStyle w:val="3"/>
      </w:pPr>
      <w:bookmarkStart w:id="36" w:name="_Toc200404491"/>
      <w:r>
        <w:rPr>
          <w:rFonts w:hint="eastAsia"/>
        </w:rPr>
        <w:t xml:space="preserve">3.1.2 </w:t>
      </w:r>
      <w:r w:rsidR="00C00B98">
        <w:rPr>
          <w:rFonts w:hint="eastAsia"/>
        </w:rPr>
        <w:t>個案研究</w:t>
      </w:r>
      <w:bookmarkEnd w:id="36"/>
    </w:p>
    <w:p w14:paraId="0D8CD679" w14:textId="0EEDC908" w:rsidR="004A58AC" w:rsidRDefault="00D740ED" w:rsidP="002368BF">
      <w:pPr>
        <w:pStyle w:val="15"/>
        <w:ind w:firstLine="480"/>
      </w:pPr>
      <w:r w:rsidRPr="00D740ED">
        <w:t>個案研究（</w:t>
      </w:r>
      <w:r w:rsidRPr="00D740ED">
        <w:t>Case Study</w:t>
      </w:r>
      <w:r w:rsidRPr="00D740ED">
        <w:t>）是質化研究方法中的重要類型之一，</w:t>
      </w:r>
      <w:r w:rsidR="0082148A">
        <w:rPr>
          <w:rFonts w:hint="eastAsia"/>
        </w:rPr>
        <w:t>學者</w:t>
      </w:r>
      <w:r w:rsidRPr="00D740ED">
        <w:t>透過對特定</w:t>
      </w:r>
      <w:r w:rsidR="00E826C0">
        <w:rPr>
          <w:rFonts w:hint="eastAsia"/>
        </w:rPr>
        <w:t>個案中</w:t>
      </w:r>
      <w:r w:rsidRPr="00D740ED">
        <w:t>現象進行深度、系統性的探討，以揭露</w:t>
      </w:r>
      <w:r w:rsidR="00985B08">
        <w:rPr>
          <w:rFonts w:hint="eastAsia"/>
        </w:rPr>
        <w:t>個案</w:t>
      </w:r>
      <w:r w:rsidRPr="00D740ED">
        <w:t>背後的</w:t>
      </w:r>
      <w:r w:rsidR="00DA0DB2">
        <w:rPr>
          <w:rFonts w:hint="eastAsia"/>
        </w:rPr>
        <w:t>因果關係</w:t>
      </w:r>
      <w:r w:rsidRPr="00D740ED">
        <w:t>與隱</w:t>
      </w:r>
      <w:r w:rsidR="00E754C2">
        <w:rPr>
          <w:rFonts w:hint="eastAsia"/>
        </w:rPr>
        <w:t>含</w:t>
      </w:r>
      <w:r w:rsidRPr="00D740ED">
        <w:t>意義。</w:t>
      </w:r>
      <w:r w:rsidR="00BC4A12">
        <w:rPr>
          <w:rFonts w:hint="eastAsia"/>
        </w:rPr>
        <w:t>個案研究</w:t>
      </w:r>
      <w:r w:rsidR="00056331">
        <w:rPr>
          <w:rFonts w:hint="eastAsia"/>
        </w:rPr>
        <w:t>是種</w:t>
      </w:r>
      <w:r w:rsidR="00BC4A12">
        <w:rPr>
          <w:rFonts w:hint="eastAsia"/>
        </w:rPr>
        <w:t>實證性研究，</w:t>
      </w:r>
      <w:r w:rsidR="007E0C47">
        <w:rPr>
          <w:rFonts w:hint="eastAsia"/>
        </w:rPr>
        <w:t>可</w:t>
      </w:r>
      <w:r w:rsidR="002B6E3D">
        <w:rPr>
          <w:rFonts w:hint="eastAsia"/>
        </w:rPr>
        <w:t>在真實情境中</w:t>
      </w:r>
      <w:r w:rsidR="00F833A5">
        <w:rPr>
          <w:rFonts w:hint="eastAsia"/>
        </w:rPr>
        <w:t>進行</w:t>
      </w:r>
      <w:r w:rsidR="002B6E3D">
        <w:rPr>
          <w:rFonts w:hint="eastAsia"/>
        </w:rPr>
        <w:t>調查</w:t>
      </w:r>
      <w:r w:rsidR="00E02F77">
        <w:rPr>
          <w:rFonts w:hint="eastAsia"/>
        </w:rPr>
        <w:t>並</w:t>
      </w:r>
      <w:r w:rsidR="002B6E3D">
        <w:rPr>
          <w:rFonts w:hint="eastAsia"/>
        </w:rPr>
        <w:t>了解現象，</w:t>
      </w:r>
      <w:r w:rsidR="00B42076">
        <w:rPr>
          <w:rFonts w:hint="eastAsia"/>
        </w:rPr>
        <w:t>特別</w:t>
      </w:r>
      <w:r w:rsidR="00067B5B">
        <w:rPr>
          <w:rFonts w:hint="eastAsia"/>
        </w:rPr>
        <w:t>在</w:t>
      </w:r>
      <w:r w:rsidR="002B6E3D">
        <w:rPr>
          <w:rFonts w:hint="eastAsia"/>
        </w:rPr>
        <w:t>現象</w:t>
      </w:r>
      <w:r w:rsidR="00F94556">
        <w:rPr>
          <w:rFonts w:hint="eastAsia"/>
        </w:rPr>
        <w:t>與情境邊界模糊</w:t>
      </w:r>
      <w:r w:rsidR="0006558A">
        <w:rPr>
          <w:rFonts w:hint="eastAsia"/>
        </w:rPr>
        <w:t>或混亂</w:t>
      </w:r>
      <w:r w:rsidR="00273B3C">
        <w:rPr>
          <w:rFonts w:hint="eastAsia"/>
        </w:rPr>
        <w:t>的情</w:t>
      </w:r>
      <w:r w:rsidR="00970D99">
        <w:rPr>
          <w:rFonts w:hint="eastAsia"/>
        </w:rPr>
        <w:t>況</w:t>
      </w:r>
      <w:r w:rsidR="00273B3C">
        <w:rPr>
          <w:rFonts w:hint="eastAsia"/>
        </w:rPr>
        <w:t>下，個案研究</w:t>
      </w:r>
      <w:r w:rsidR="0006558A">
        <w:rPr>
          <w:rFonts w:hint="eastAsia"/>
        </w:rPr>
        <w:t>可將</w:t>
      </w:r>
      <w:r w:rsidR="003D1BA4">
        <w:rPr>
          <w:rFonts w:hint="eastAsia"/>
        </w:rPr>
        <w:t>現象的</w:t>
      </w:r>
      <w:r w:rsidR="00273B3C">
        <w:rPr>
          <w:rFonts w:hint="eastAsia"/>
        </w:rPr>
        <w:t>模糊樣態透過多樣</w:t>
      </w:r>
      <w:r w:rsidR="00C917D2">
        <w:rPr>
          <w:rFonts w:hint="eastAsia"/>
        </w:rPr>
        <w:t>性</w:t>
      </w:r>
      <w:r w:rsidR="00273B3C">
        <w:rPr>
          <w:rFonts w:hint="eastAsia"/>
        </w:rPr>
        <w:t>資料與系統分析</w:t>
      </w:r>
      <w:r w:rsidR="00CF7CEF">
        <w:rPr>
          <w:rFonts w:hint="eastAsia"/>
        </w:rPr>
        <w:t>轉化為較清晰結果</w:t>
      </w:r>
      <w:r w:rsidR="0082148A">
        <w:fldChar w:fldCharType="begin"/>
      </w:r>
      <w:r w:rsidR="0082148A">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82148A">
        <w:fldChar w:fldCharType="separate"/>
      </w:r>
      <w:r w:rsidR="0082148A">
        <w:rPr>
          <w:noProof/>
        </w:rPr>
        <w:t>(Yin, 2009)</w:t>
      </w:r>
      <w:r w:rsidR="0082148A">
        <w:fldChar w:fldCharType="end"/>
      </w:r>
      <w:r w:rsidR="00067B5B">
        <w:rPr>
          <w:rFonts w:hint="eastAsia"/>
        </w:rPr>
        <w:t>。</w:t>
      </w:r>
      <w:r w:rsidR="004A58AC" w:rsidRPr="004A58AC">
        <w:t>個案研究的核心目的</w:t>
      </w:r>
      <w:r w:rsidR="008C1CD3">
        <w:rPr>
          <w:rFonts w:hint="eastAsia"/>
        </w:rPr>
        <w:t>是透過</w:t>
      </w:r>
      <w:r w:rsidR="004A58AC" w:rsidRPr="004A58AC">
        <w:t>詳細觀察與</w:t>
      </w:r>
      <w:r w:rsidR="005F5911">
        <w:rPr>
          <w:rFonts w:hint="eastAsia"/>
        </w:rPr>
        <w:t>多樣化</w:t>
      </w:r>
      <w:r w:rsidR="004A58AC" w:rsidRPr="004A58AC">
        <w:t>資料分析，</w:t>
      </w:r>
      <w:r w:rsidR="00594D59">
        <w:rPr>
          <w:rFonts w:hint="eastAsia"/>
        </w:rPr>
        <w:t>揭露</w:t>
      </w:r>
      <w:r w:rsidR="004A58AC" w:rsidRPr="004A58AC">
        <w:t>複雜事件</w:t>
      </w:r>
      <w:r w:rsidR="00C5353C">
        <w:rPr>
          <w:rFonts w:hint="eastAsia"/>
        </w:rPr>
        <w:t>與動態變化的規律及真理</w:t>
      </w:r>
      <w:r w:rsidR="004A58AC" w:rsidRPr="004A58AC">
        <w:t>，</w:t>
      </w:r>
      <w:r w:rsidR="0072748A">
        <w:rPr>
          <w:rFonts w:hint="eastAsia"/>
        </w:rPr>
        <w:t>新理論</w:t>
      </w:r>
      <w:r w:rsidR="003305DB">
        <w:rPr>
          <w:rFonts w:hint="eastAsia"/>
        </w:rPr>
        <w:t>發展時</w:t>
      </w:r>
      <w:r w:rsidR="00C13E86">
        <w:rPr>
          <w:rFonts w:hint="eastAsia"/>
        </w:rPr>
        <w:t>可透過個案研究</w:t>
      </w:r>
      <w:r w:rsidR="00331EF1">
        <w:rPr>
          <w:rFonts w:hint="eastAsia"/>
        </w:rPr>
        <w:t>提出</w:t>
      </w:r>
      <w:r w:rsidR="0072748A">
        <w:rPr>
          <w:rFonts w:hint="eastAsia"/>
        </w:rPr>
        <w:t>有力的</w:t>
      </w:r>
      <w:r w:rsidR="00E053F6">
        <w:rPr>
          <w:rFonts w:hint="eastAsia"/>
        </w:rPr>
        <w:t>依據與</w:t>
      </w:r>
      <w:r w:rsidR="004A58AC" w:rsidRPr="004A58AC">
        <w:t>觀點</w:t>
      </w:r>
      <w:r w:rsidR="003305DB">
        <w:fldChar w:fldCharType="begin"/>
      </w:r>
      <w:r w:rsidR="003305DB">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3305DB">
        <w:fldChar w:fldCharType="separate"/>
      </w:r>
      <w:r w:rsidR="003305DB">
        <w:rPr>
          <w:noProof/>
        </w:rPr>
        <w:t>(Eisenhardt, 1989)</w:t>
      </w:r>
      <w:r w:rsidR="003305DB">
        <w:fldChar w:fldCharType="end"/>
      </w:r>
      <w:r w:rsidR="004A58AC" w:rsidRPr="004A58AC">
        <w:t>。</w:t>
      </w:r>
    </w:p>
    <w:p w14:paraId="64473569" w14:textId="7CF1DC18" w:rsidR="00053315" w:rsidRDefault="0061012A" w:rsidP="004256FF">
      <w:pPr>
        <w:pStyle w:val="15"/>
        <w:ind w:firstLine="480"/>
      </w:pPr>
      <w:r w:rsidRPr="0061012A">
        <w:lastRenderedPageBreak/>
        <w:t>根據</w:t>
      </w:r>
      <w:r w:rsidR="008A2C39">
        <w:rPr>
          <w:rFonts w:hint="eastAsia"/>
        </w:rPr>
        <w:t>不同性質之</w:t>
      </w:r>
      <w:r w:rsidRPr="0061012A">
        <w:t>研究目的與研究問題，</w:t>
      </w:r>
      <w:r w:rsidR="004256FF">
        <w:rPr>
          <w:rFonts w:hint="eastAsia"/>
        </w:rPr>
        <w:t>學者</w:t>
      </w:r>
      <w:r w:rsidR="004256FF">
        <w:rPr>
          <w:rFonts w:hint="eastAsia"/>
        </w:rPr>
        <w:t>Yin</w:t>
      </w:r>
      <w:r w:rsidR="00440D5C">
        <w:rPr>
          <w:rFonts w:hint="eastAsia"/>
        </w:rPr>
        <w:t>（</w:t>
      </w:r>
      <w:r w:rsidR="00440D5C">
        <w:rPr>
          <w:rFonts w:hint="eastAsia"/>
        </w:rPr>
        <w:t>2009</w:t>
      </w:r>
      <w:r w:rsidR="00440D5C">
        <w:rPr>
          <w:rFonts w:hint="eastAsia"/>
        </w:rPr>
        <w:t>）</w:t>
      </w:r>
      <w:r w:rsidRPr="0061012A">
        <w:t>將個案研</w:t>
      </w:r>
      <w:r w:rsidR="003C2683">
        <w:rPr>
          <w:rFonts w:hint="eastAsia"/>
        </w:rPr>
        <w:t>究</w:t>
      </w:r>
      <w:r w:rsidRPr="0061012A">
        <w:t>區分為三種主要類型：探索型、描述型與解釋型</w:t>
      </w:r>
      <w:r w:rsidR="0034505C">
        <w:rPr>
          <w:rFonts w:hint="eastAsia"/>
        </w:rPr>
        <w:t>之個案</w:t>
      </w:r>
      <w:r w:rsidR="0067203B">
        <w:rPr>
          <w:rFonts w:hint="eastAsia"/>
        </w:rPr>
        <w:t>案例</w:t>
      </w:r>
      <w:r w:rsidR="002B7E72">
        <w:rPr>
          <w:rFonts w:hint="eastAsia"/>
        </w:rPr>
        <w:t>研究，</w:t>
      </w:r>
      <w:r w:rsidR="00362559">
        <w:rPr>
          <w:rFonts w:hint="eastAsia"/>
        </w:rPr>
        <w:t>如表</w:t>
      </w:r>
      <w:r w:rsidR="001B417D">
        <w:rPr>
          <w:rFonts w:hint="eastAsia"/>
        </w:rPr>
        <w:t>3.1-1</w:t>
      </w:r>
      <w:r w:rsidR="00EE39EF">
        <w:rPr>
          <w:rFonts w:hint="eastAsia"/>
        </w:rPr>
        <w:t>：</w:t>
      </w:r>
    </w:p>
    <w:p w14:paraId="6171F519" w14:textId="254441DD" w:rsidR="004574A7" w:rsidRPr="00524AAA" w:rsidRDefault="00B75F4F" w:rsidP="00524AAA">
      <w:pPr>
        <w:pStyle w:val="affc"/>
      </w:pPr>
      <w:bookmarkStart w:id="37" w:name="_Toc200124909"/>
      <w:r w:rsidRPr="00524AAA">
        <w:rPr>
          <w:rFonts w:hint="eastAsia"/>
        </w:rPr>
        <w:t>表</w:t>
      </w:r>
      <w:r w:rsidRPr="00524AAA">
        <w:rPr>
          <w:rFonts w:hint="eastAsia"/>
        </w:rPr>
        <w:t xml:space="preserve"> 3.1-</w:t>
      </w:r>
      <w:r w:rsidRPr="00524AAA">
        <w:fldChar w:fldCharType="begin"/>
      </w:r>
      <w:r w:rsidRPr="00524AAA">
        <w:instrText xml:space="preserve"> </w:instrText>
      </w:r>
      <w:r w:rsidRPr="00524AAA">
        <w:rPr>
          <w:rFonts w:hint="eastAsia"/>
        </w:rPr>
        <w:instrText xml:space="preserve">SEQ </w:instrText>
      </w:r>
      <w:r w:rsidRPr="00524AAA">
        <w:rPr>
          <w:rFonts w:hint="eastAsia"/>
        </w:rPr>
        <w:instrText>表</w:instrText>
      </w:r>
      <w:r w:rsidRPr="00524AAA">
        <w:rPr>
          <w:rFonts w:hint="eastAsia"/>
        </w:rPr>
        <w:instrText>_3.1- \* ARABIC</w:instrText>
      </w:r>
      <w:r w:rsidRPr="00524AAA">
        <w:instrText xml:space="preserve"> </w:instrText>
      </w:r>
      <w:r w:rsidRPr="00524AAA">
        <w:fldChar w:fldCharType="separate"/>
      </w:r>
      <w:r w:rsidR="00EE408B">
        <w:rPr>
          <w:noProof/>
        </w:rPr>
        <w:t>1</w:t>
      </w:r>
      <w:r w:rsidRPr="00524AAA">
        <w:fldChar w:fldCharType="end"/>
      </w:r>
      <w:r w:rsidR="00060F12">
        <w:rPr>
          <w:rFonts w:hint="eastAsia"/>
        </w:rPr>
        <w:t xml:space="preserve"> </w:t>
      </w:r>
      <w:r w:rsidR="00030C4A" w:rsidRPr="00524AAA">
        <w:rPr>
          <w:rFonts w:hint="eastAsia"/>
        </w:rPr>
        <w:t>個案研究</w:t>
      </w:r>
      <w:r w:rsidR="00845ECF" w:rsidRPr="00524AAA">
        <w:rPr>
          <w:rFonts w:hint="eastAsia"/>
        </w:rPr>
        <w:t>類型</w:t>
      </w:r>
      <w:bookmarkEnd w:id="37"/>
    </w:p>
    <w:tbl>
      <w:tblPr>
        <w:tblStyle w:val="aff1"/>
        <w:tblW w:w="0" w:type="auto"/>
        <w:tblLook w:val="04A0" w:firstRow="1" w:lastRow="0" w:firstColumn="1" w:lastColumn="0" w:noHBand="0" w:noVBand="1"/>
      </w:tblPr>
      <w:tblGrid>
        <w:gridCol w:w="1980"/>
        <w:gridCol w:w="6316"/>
      </w:tblGrid>
      <w:tr w:rsidR="00F35B08" w14:paraId="3109E2EC" w14:textId="77777777" w:rsidTr="00EC36F6">
        <w:tc>
          <w:tcPr>
            <w:tcW w:w="1980" w:type="dxa"/>
            <w:vAlign w:val="center"/>
          </w:tcPr>
          <w:p w14:paraId="326C0F24" w14:textId="4D1C7F16" w:rsidR="00F35B08" w:rsidRDefault="00B32403" w:rsidP="00646044">
            <w:pPr>
              <w:pStyle w:val="15"/>
              <w:ind w:firstLineChars="0" w:firstLine="0"/>
              <w:jc w:val="center"/>
            </w:pPr>
            <w:r>
              <w:rPr>
                <w:rFonts w:hint="eastAsia"/>
              </w:rPr>
              <w:t>研究</w:t>
            </w:r>
            <w:r w:rsidR="00F35B08">
              <w:rPr>
                <w:rFonts w:hint="eastAsia"/>
              </w:rPr>
              <w:t>類型</w:t>
            </w:r>
          </w:p>
        </w:tc>
        <w:tc>
          <w:tcPr>
            <w:tcW w:w="6316" w:type="dxa"/>
            <w:vAlign w:val="center"/>
          </w:tcPr>
          <w:p w14:paraId="768D97EA" w14:textId="7E04FC41" w:rsidR="00F35B08" w:rsidRPr="00524AAA" w:rsidRDefault="00646044" w:rsidP="00524AAA">
            <w:pPr>
              <w:pStyle w:val="affc"/>
            </w:pPr>
            <w:r>
              <w:rPr>
                <w:rFonts w:hint="eastAsia"/>
              </w:rPr>
              <w:t>說明</w:t>
            </w:r>
          </w:p>
        </w:tc>
      </w:tr>
      <w:tr w:rsidR="00F35B08" w14:paraId="19BA9968" w14:textId="77777777" w:rsidTr="00EC36F6">
        <w:tc>
          <w:tcPr>
            <w:tcW w:w="1980" w:type="dxa"/>
            <w:vAlign w:val="center"/>
          </w:tcPr>
          <w:p w14:paraId="63533566" w14:textId="5306BDAC" w:rsidR="00F35B08" w:rsidRDefault="002B7E72" w:rsidP="00535FB5">
            <w:pPr>
              <w:pStyle w:val="15"/>
              <w:ind w:firstLineChars="0" w:firstLine="0"/>
              <w:jc w:val="center"/>
            </w:pPr>
            <w:r w:rsidRPr="0061012A">
              <w:t>探索型（</w:t>
            </w:r>
            <w:r w:rsidRPr="0061012A">
              <w:t>Exploratory</w:t>
            </w:r>
            <w:r w:rsidRPr="0061012A">
              <w:t>）</w:t>
            </w:r>
          </w:p>
        </w:tc>
        <w:tc>
          <w:tcPr>
            <w:tcW w:w="6316" w:type="dxa"/>
          </w:tcPr>
          <w:p w14:paraId="0A3476B4" w14:textId="33313402" w:rsidR="00F35B08" w:rsidRDefault="002B7E72" w:rsidP="004256FF">
            <w:pPr>
              <w:pStyle w:val="15"/>
              <w:ind w:firstLineChars="0" w:firstLine="0"/>
            </w:pPr>
            <w:r w:rsidRPr="0061012A">
              <w:t>適合於初步探究</w:t>
            </w:r>
            <w:r w:rsidR="004D6FD1">
              <w:rPr>
                <w:rFonts w:hint="eastAsia"/>
              </w:rPr>
              <w:t>、辨識</w:t>
            </w:r>
            <w:r w:rsidRPr="0061012A">
              <w:t>未知</w:t>
            </w:r>
            <w:r w:rsidR="004D6FD1">
              <w:rPr>
                <w:rFonts w:hint="eastAsia"/>
              </w:rPr>
              <w:t>與</w:t>
            </w:r>
            <w:r w:rsidRPr="0061012A">
              <w:t>新興的</w:t>
            </w:r>
            <w:r w:rsidR="00131C86">
              <w:rPr>
                <w:rFonts w:hint="eastAsia"/>
              </w:rPr>
              <w:t>研究</w:t>
            </w:r>
            <w:r w:rsidR="00EE6424">
              <w:rPr>
                <w:rFonts w:hint="eastAsia"/>
              </w:rPr>
              <w:t>領域</w:t>
            </w:r>
            <w:r w:rsidR="00964B98">
              <w:rPr>
                <w:rFonts w:hint="eastAsia"/>
              </w:rPr>
              <w:t>或</w:t>
            </w:r>
            <w:r w:rsidRPr="0061012A">
              <w:t>現象，</w:t>
            </w:r>
            <w:r w:rsidR="00511604">
              <w:rPr>
                <w:rFonts w:hint="eastAsia"/>
              </w:rPr>
              <w:t>並</w:t>
            </w:r>
            <w:r w:rsidR="00346D44">
              <w:rPr>
                <w:rFonts w:hint="eastAsia"/>
              </w:rPr>
              <w:t>提出</w:t>
            </w:r>
            <w:r w:rsidRPr="0061012A">
              <w:t>研究問題</w:t>
            </w:r>
            <w:r w:rsidR="00C13FE3">
              <w:rPr>
                <w:rFonts w:hint="eastAsia"/>
              </w:rPr>
              <w:t>、研究假設</w:t>
            </w:r>
            <w:r w:rsidRPr="0061012A">
              <w:t>或初步的理論</w:t>
            </w:r>
            <w:r w:rsidR="00B103DE">
              <w:rPr>
                <w:rFonts w:hint="eastAsia"/>
              </w:rPr>
              <w:t>框架</w:t>
            </w:r>
            <w:r w:rsidR="003D7528">
              <w:rPr>
                <w:rFonts w:hint="eastAsia"/>
              </w:rPr>
              <w:t>。</w:t>
            </w:r>
          </w:p>
        </w:tc>
      </w:tr>
      <w:tr w:rsidR="00F44BBA" w14:paraId="12F175C4" w14:textId="77777777" w:rsidTr="00EC36F6">
        <w:tc>
          <w:tcPr>
            <w:tcW w:w="1980" w:type="dxa"/>
            <w:vAlign w:val="center"/>
          </w:tcPr>
          <w:p w14:paraId="50223586" w14:textId="3CEFDA41" w:rsidR="00F44BBA" w:rsidRDefault="00F44BBA" w:rsidP="00F44BBA">
            <w:pPr>
              <w:pStyle w:val="15"/>
              <w:ind w:firstLineChars="0" w:firstLine="0"/>
              <w:jc w:val="center"/>
            </w:pPr>
            <w:r w:rsidRPr="0061012A">
              <w:t>描述型（</w:t>
            </w:r>
            <w:r w:rsidRPr="0061012A">
              <w:t>Descriptive</w:t>
            </w:r>
            <w:r w:rsidRPr="0061012A">
              <w:t>）</w:t>
            </w:r>
          </w:p>
        </w:tc>
        <w:tc>
          <w:tcPr>
            <w:tcW w:w="6316" w:type="dxa"/>
          </w:tcPr>
          <w:p w14:paraId="4B6C4074" w14:textId="3CB98D09" w:rsidR="00F44BBA" w:rsidRDefault="004F6C89" w:rsidP="00F44BBA">
            <w:pPr>
              <w:pStyle w:val="15"/>
              <w:ind w:firstLineChars="0" w:firstLine="0"/>
            </w:pPr>
            <w:r>
              <w:rPr>
                <w:rFonts w:hint="eastAsia"/>
              </w:rPr>
              <w:t>對現象</w:t>
            </w:r>
            <w:r w:rsidR="00F44BBA" w:rsidRPr="0061012A">
              <w:t>詳盡且具體的</w:t>
            </w:r>
            <w:r w:rsidR="00BC3251">
              <w:rPr>
                <w:rFonts w:hint="eastAsia"/>
              </w:rPr>
              <w:t>全面</w:t>
            </w:r>
            <w:r w:rsidR="00F44BBA" w:rsidRPr="0061012A">
              <w:t>描述，呈現</w:t>
            </w:r>
            <w:r w:rsidR="00860485">
              <w:rPr>
                <w:rFonts w:hint="eastAsia"/>
              </w:rPr>
              <w:t>出</w:t>
            </w:r>
            <w:r w:rsidR="0062061B">
              <w:rPr>
                <w:rFonts w:hint="eastAsia"/>
              </w:rPr>
              <w:t>研究之</w:t>
            </w:r>
            <w:r w:rsidR="000012BA">
              <w:rPr>
                <w:rFonts w:hint="eastAsia"/>
              </w:rPr>
              <w:t>現象背景</w:t>
            </w:r>
            <w:r w:rsidR="006C2A4B">
              <w:rPr>
                <w:rFonts w:hint="eastAsia"/>
              </w:rPr>
              <w:t>、</w:t>
            </w:r>
            <w:r w:rsidR="00F44BBA" w:rsidRPr="0061012A">
              <w:t>特徵與</w:t>
            </w:r>
            <w:r w:rsidR="00384C42">
              <w:rPr>
                <w:rFonts w:hint="eastAsia"/>
              </w:rPr>
              <w:t>發展</w:t>
            </w:r>
            <w:r w:rsidR="00F44BBA" w:rsidRPr="0061012A">
              <w:t>脈絡</w:t>
            </w:r>
            <w:r w:rsidR="00EB5A72">
              <w:rPr>
                <w:rFonts w:hint="eastAsia"/>
              </w:rPr>
              <w:t>等</w:t>
            </w:r>
            <w:r w:rsidR="00F44BBA">
              <w:rPr>
                <w:rFonts w:hint="eastAsia"/>
              </w:rPr>
              <w:t>。</w:t>
            </w:r>
          </w:p>
        </w:tc>
      </w:tr>
      <w:tr w:rsidR="00F44BBA" w14:paraId="41E38585" w14:textId="77777777" w:rsidTr="00EC36F6">
        <w:tc>
          <w:tcPr>
            <w:tcW w:w="1980" w:type="dxa"/>
            <w:vAlign w:val="center"/>
          </w:tcPr>
          <w:p w14:paraId="239AE17B" w14:textId="3048F024" w:rsidR="00F44BBA" w:rsidRPr="0061012A" w:rsidRDefault="00F44BBA" w:rsidP="00F44BBA">
            <w:pPr>
              <w:pStyle w:val="15"/>
              <w:ind w:firstLineChars="0" w:firstLine="0"/>
              <w:jc w:val="center"/>
            </w:pPr>
            <w:r w:rsidRPr="0061012A">
              <w:t>解釋型（</w:t>
            </w:r>
            <w:r w:rsidRPr="0061012A">
              <w:t>Explanatory</w:t>
            </w:r>
            <w:r w:rsidRPr="0061012A">
              <w:t>）</w:t>
            </w:r>
          </w:p>
        </w:tc>
        <w:tc>
          <w:tcPr>
            <w:tcW w:w="6316" w:type="dxa"/>
          </w:tcPr>
          <w:p w14:paraId="07C8EAC7" w14:textId="1B80C85B" w:rsidR="00F44BBA" w:rsidRPr="0061012A" w:rsidRDefault="00F44BBA" w:rsidP="00F44BBA">
            <w:pPr>
              <w:pStyle w:val="15"/>
              <w:ind w:firstLineChars="0" w:firstLine="0"/>
            </w:pPr>
            <w:r w:rsidRPr="0061012A">
              <w:t>透過深入的</w:t>
            </w:r>
            <w:r w:rsidR="00300C55">
              <w:rPr>
                <w:rFonts w:hint="eastAsia"/>
              </w:rPr>
              <w:t>理論</w:t>
            </w:r>
            <w:r w:rsidRPr="0061012A">
              <w:t>分析</w:t>
            </w:r>
            <w:r w:rsidR="00831061">
              <w:rPr>
                <w:rFonts w:hint="eastAsia"/>
              </w:rPr>
              <w:t>與檢驗假設</w:t>
            </w:r>
            <w:r w:rsidRPr="0061012A">
              <w:t>，探討現象背後可能存在的因果關係，</w:t>
            </w:r>
            <w:r w:rsidR="000C7B32">
              <w:rPr>
                <w:rFonts w:hint="eastAsia"/>
              </w:rPr>
              <w:t>以</w:t>
            </w:r>
            <w:r w:rsidR="00D02226">
              <w:rPr>
                <w:rFonts w:hint="eastAsia"/>
              </w:rPr>
              <w:t>建構</w:t>
            </w:r>
            <w:r w:rsidRPr="0061012A">
              <w:t>特定的理論架構</w:t>
            </w:r>
            <w:r>
              <w:rPr>
                <w:rFonts w:hint="eastAsia"/>
              </w:rPr>
              <w:t>。</w:t>
            </w:r>
          </w:p>
        </w:tc>
      </w:tr>
    </w:tbl>
    <w:p w14:paraId="4A74EA4A" w14:textId="261EB354" w:rsidR="00075A5F" w:rsidRPr="00075A5F" w:rsidRDefault="00075A5F" w:rsidP="00417BC0">
      <w:pPr>
        <w:pStyle w:val="151"/>
        <w:jc w:val="center"/>
      </w:pPr>
      <w:r>
        <w:rPr>
          <w:rFonts w:hint="eastAsia"/>
        </w:rPr>
        <w:t>資料來源：本研究整理</w:t>
      </w:r>
    </w:p>
    <w:p w14:paraId="6294BE35" w14:textId="726B59E0" w:rsidR="00016EE3" w:rsidRPr="00D54558" w:rsidRDefault="005D59AE" w:rsidP="00E36465">
      <w:pPr>
        <w:pStyle w:val="15"/>
        <w:ind w:firstLine="480"/>
      </w:pPr>
      <w:r w:rsidRPr="005D59AE">
        <w:t>個案研究注重理論與實務的整合，藉由詳細分析</w:t>
      </w:r>
      <w:r w:rsidR="005067A7" w:rsidRPr="00D54558">
        <w:rPr>
          <w:rFonts w:hint="eastAsia"/>
        </w:rPr>
        <w:t>研究</w:t>
      </w:r>
      <w:r w:rsidR="00441E42" w:rsidRPr="00D54558">
        <w:rPr>
          <w:rFonts w:hint="eastAsia"/>
        </w:rPr>
        <w:t>個案</w:t>
      </w:r>
      <w:r w:rsidRPr="005D59AE">
        <w:t>，</w:t>
      </w:r>
      <w:r w:rsidR="00120237" w:rsidRPr="00D54558">
        <w:rPr>
          <w:rFonts w:hint="eastAsia"/>
        </w:rPr>
        <w:t>使</w:t>
      </w:r>
      <w:r w:rsidRPr="005D59AE">
        <w:t>既有理論</w:t>
      </w:r>
      <w:r w:rsidR="00120237" w:rsidRPr="00D54558">
        <w:rPr>
          <w:rFonts w:hint="eastAsia"/>
        </w:rPr>
        <w:t>更加立體</w:t>
      </w:r>
      <w:r w:rsidRPr="005D59AE">
        <w:t>或產生新的理論洞見，</w:t>
      </w:r>
      <w:r w:rsidR="007C7B22" w:rsidRPr="00D54558">
        <w:rPr>
          <w:rFonts w:hint="eastAsia"/>
        </w:rPr>
        <w:t>在</w:t>
      </w:r>
      <w:r w:rsidR="003400C6" w:rsidRPr="00D54558">
        <w:rPr>
          <w:rFonts w:hint="eastAsia"/>
        </w:rPr>
        <w:t>研究過程中</w:t>
      </w:r>
      <w:r w:rsidR="003C5BEC" w:rsidRPr="00D54558">
        <w:rPr>
          <w:rFonts w:hint="eastAsia"/>
        </w:rPr>
        <w:t>依靠</w:t>
      </w:r>
      <w:r w:rsidR="003400C6" w:rsidRPr="00D54558">
        <w:rPr>
          <w:rFonts w:hint="eastAsia"/>
        </w:rPr>
        <w:t>研究者客觀觀察與直觀分析</w:t>
      </w:r>
      <w:r w:rsidR="00D50A44" w:rsidRPr="00D54558">
        <w:rPr>
          <w:rFonts w:hint="eastAsia"/>
        </w:rPr>
        <w:t>，</w:t>
      </w:r>
      <w:r w:rsidR="00BB393B" w:rsidRPr="00D54558">
        <w:rPr>
          <w:rFonts w:hint="eastAsia"/>
        </w:rPr>
        <w:t>確保</w:t>
      </w:r>
      <w:r w:rsidR="00D50A44" w:rsidRPr="00D54558">
        <w:rPr>
          <w:rFonts w:hint="eastAsia"/>
        </w:rPr>
        <w:t>研究結果</w:t>
      </w:r>
      <w:r w:rsidR="00BB393B" w:rsidRPr="00D54558">
        <w:rPr>
          <w:rFonts w:hint="eastAsia"/>
        </w:rPr>
        <w:t>貼近現象、事實、真理</w:t>
      </w:r>
      <w:r w:rsidRPr="005D59AE">
        <w:t>。</w:t>
      </w:r>
    </w:p>
    <w:p w14:paraId="6458BBEA" w14:textId="42D7B7BE" w:rsidR="00E36465" w:rsidRPr="00E36465" w:rsidRDefault="00E36465" w:rsidP="00E36465">
      <w:pPr>
        <w:pStyle w:val="15"/>
        <w:ind w:firstLine="480"/>
      </w:pPr>
      <w:r w:rsidRPr="00E36465">
        <w:t>個案研究可分為</w:t>
      </w:r>
      <w:r w:rsidRPr="005D7F63">
        <w:t>單一個案</w:t>
      </w:r>
      <w:r w:rsidR="00B20F32" w:rsidRPr="005D7F63">
        <w:rPr>
          <w:rFonts w:hint="eastAsia"/>
        </w:rPr>
        <w:t>（</w:t>
      </w:r>
      <w:r w:rsidR="00B20F32" w:rsidRPr="005D7F63">
        <w:rPr>
          <w:rFonts w:hint="eastAsia"/>
        </w:rPr>
        <w:t>Single Case</w:t>
      </w:r>
      <w:r w:rsidR="00B20F32" w:rsidRPr="005D7F63">
        <w:rPr>
          <w:rFonts w:hint="eastAsia"/>
        </w:rPr>
        <w:t>）</w:t>
      </w:r>
      <w:r w:rsidRPr="005D7F63">
        <w:t>與多重個案</w:t>
      </w:r>
      <w:r w:rsidR="00B20F32" w:rsidRPr="005D7F63">
        <w:rPr>
          <w:rFonts w:hint="eastAsia"/>
        </w:rPr>
        <w:t>（</w:t>
      </w:r>
      <w:r w:rsidR="00B20F32" w:rsidRPr="005D7F63">
        <w:rPr>
          <w:rFonts w:hint="eastAsia"/>
        </w:rPr>
        <w:t>Mu</w:t>
      </w:r>
      <w:r w:rsidR="006E65FD" w:rsidRPr="005D7F63">
        <w:rPr>
          <w:rFonts w:hint="eastAsia"/>
        </w:rPr>
        <w:t>l</w:t>
      </w:r>
      <w:r w:rsidR="00B20F32" w:rsidRPr="005D7F63">
        <w:rPr>
          <w:rFonts w:hint="eastAsia"/>
        </w:rPr>
        <w:t>tiple Case</w:t>
      </w:r>
      <w:r w:rsidR="00B20F32" w:rsidRPr="005D7F63">
        <w:rPr>
          <w:rFonts w:hint="eastAsia"/>
        </w:rPr>
        <w:t>）</w:t>
      </w:r>
      <w:r w:rsidR="00351895" w:rsidRPr="005D7F63">
        <w:rPr>
          <w:rFonts w:hint="eastAsia"/>
        </w:rPr>
        <w:t>，</w:t>
      </w:r>
      <w:r w:rsidRPr="005D7F63">
        <w:t>單一個案適</w:t>
      </w:r>
      <w:r w:rsidR="00CF6738" w:rsidRPr="005D7F63">
        <w:rPr>
          <w:rFonts w:hint="eastAsia"/>
        </w:rPr>
        <w:t>合</w:t>
      </w:r>
      <w:r w:rsidRPr="005D7F63">
        <w:t>探討具高度獨特性或關鍵性的</w:t>
      </w:r>
      <w:r w:rsidR="001071D3" w:rsidRPr="005D7F63">
        <w:rPr>
          <w:rFonts w:hint="eastAsia"/>
        </w:rPr>
        <w:t>案例</w:t>
      </w:r>
      <w:r w:rsidRPr="005D7F63">
        <w:t>，透過深入的資料蒐集與分析，探索現象的深層次內涵（</w:t>
      </w:r>
      <w:r w:rsidRPr="005D7F63">
        <w:t>Siggelkow, 2007</w:t>
      </w:r>
      <w:r w:rsidRPr="005D7F63">
        <w:t>）</w:t>
      </w:r>
      <w:r w:rsidR="002407B7" w:rsidRPr="005D7F63">
        <w:rPr>
          <w:rFonts w:hint="eastAsia"/>
        </w:rPr>
        <w:t>，</w:t>
      </w:r>
      <w:r w:rsidRPr="005D7F63">
        <w:t>單一個案研究</w:t>
      </w:r>
      <w:r w:rsidR="002B5DFE" w:rsidRPr="005D7F63">
        <w:rPr>
          <w:rFonts w:hint="eastAsia"/>
        </w:rPr>
        <w:t>可</w:t>
      </w:r>
      <w:r w:rsidRPr="005D7F63">
        <w:t>針對</w:t>
      </w:r>
      <w:r w:rsidR="0075387A" w:rsidRPr="005D7F63">
        <w:rPr>
          <w:rFonts w:hint="eastAsia"/>
        </w:rPr>
        <w:t>既有</w:t>
      </w:r>
      <w:r w:rsidRPr="005D7F63">
        <w:t>理論</w:t>
      </w:r>
      <w:r w:rsidR="00593268" w:rsidRPr="005D7F63">
        <w:rPr>
          <w:rFonts w:hint="eastAsia"/>
        </w:rPr>
        <w:t>進行</w:t>
      </w:r>
      <w:r w:rsidRPr="005D7F63">
        <w:t>驗證與修正，</w:t>
      </w:r>
      <w:r w:rsidR="00B11373" w:rsidRPr="005D7F63">
        <w:rPr>
          <w:rFonts w:hint="eastAsia"/>
        </w:rPr>
        <w:t>也可</w:t>
      </w:r>
      <w:r w:rsidRPr="005D7F63">
        <w:t>探討尚未被充分研究的獨特現象。多重個案研究</w:t>
      </w:r>
      <w:r w:rsidRPr="00E36465">
        <w:t>則比較不同個案之間異同，增加研究結論的普遍性</w:t>
      </w:r>
      <w:r w:rsidR="004D2FD3">
        <w:rPr>
          <w:rFonts w:hint="eastAsia"/>
        </w:rPr>
        <w:t>（</w:t>
      </w:r>
      <w:r w:rsidR="004D2FD3" w:rsidRPr="004D2FD3">
        <w:t>Generalization</w:t>
      </w:r>
      <w:r w:rsidR="004D2FD3">
        <w:rPr>
          <w:rFonts w:hint="eastAsia"/>
        </w:rPr>
        <w:t>）</w:t>
      </w:r>
      <w:r w:rsidR="005D7F63">
        <w:fldChar w:fldCharType="begin"/>
      </w:r>
      <w:r w:rsidR="005D7F63">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5D7F63">
        <w:fldChar w:fldCharType="separate"/>
      </w:r>
      <w:r w:rsidR="005D7F63">
        <w:rPr>
          <w:noProof/>
        </w:rPr>
        <w:t>(Eisenhardt, 1989)</w:t>
      </w:r>
      <w:r w:rsidR="005D7F63">
        <w:fldChar w:fldCharType="end"/>
      </w:r>
      <w:r w:rsidRPr="00E36465">
        <w:t>。</w:t>
      </w:r>
    </w:p>
    <w:p w14:paraId="4BF86469" w14:textId="2175A82B" w:rsidR="00A2220C" w:rsidRDefault="00E36465" w:rsidP="00582884">
      <w:pPr>
        <w:pStyle w:val="15"/>
        <w:ind w:firstLine="480"/>
        <w:rPr>
          <w:rFonts w:cstheme="majorBidi"/>
          <w:b/>
          <w:sz w:val="36"/>
          <w:szCs w:val="40"/>
        </w:rPr>
      </w:pPr>
      <w:r w:rsidRPr="00E36465">
        <w:t>無論採用何種</w:t>
      </w:r>
      <w:r w:rsidR="00C57CDD">
        <w:rPr>
          <w:rFonts w:hint="eastAsia"/>
        </w:rPr>
        <w:t>架構</w:t>
      </w:r>
      <w:r w:rsidRPr="00E36465">
        <w:t>，個案研究皆對研究者提出較高的分析要求。</w:t>
      </w:r>
      <w:r w:rsidRPr="00E36465">
        <w:t>Strauss</w:t>
      </w:r>
      <w:r w:rsidRPr="00E36465">
        <w:t>和</w:t>
      </w:r>
      <w:r w:rsidRPr="00E36465">
        <w:t>Corbin</w:t>
      </w:r>
      <w:r w:rsidRPr="00E36465">
        <w:t>（</w:t>
      </w:r>
      <w:r w:rsidRPr="00E36465">
        <w:t>1990</w:t>
      </w:r>
      <w:r w:rsidRPr="00E36465">
        <w:t>）提出，資料分析過程依據紮根理論</w:t>
      </w:r>
      <w:r w:rsidR="00F07D30">
        <w:rPr>
          <w:rFonts w:hint="eastAsia"/>
        </w:rPr>
        <w:t>（</w:t>
      </w:r>
      <w:r w:rsidR="00F07D30">
        <w:rPr>
          <w:rFonts w:hint="eastAsia"/>
        </w:rPr>
        <w:t>Grounded Theory</w:t>
      </w:r>
      <w:r w:rsidR="00F07D30">
        <w:rPr>
          <w:rFonts w:hint="eastAsia"/>
        </w:rPr>
        <w:t>）</w:t>
      </w:r>
      <w:r w:rsidRPr="00E36465">
        <w:t>的編碼方式進行，並通過</w:t>
      </w:r>
      <w:r w:rsidR="007D2D79">
        <w:rPr>
          <w:rFonts w:hint="eastAsia"/>
        </w:rPr>
        <w:t>對理論和現象</w:t>
      </w:r>
      <w:r w:rsidRPr="00E36465">
        <w:t>持續</w:t>
      </w:r>
      <w:r w:rsidR="007D2D79">
        <w:rPr>
          <w:rFonts w:hint="eastAsia"/>
        </w:rPr>
        <w:t>的</w:t>
      </w:r>
      <w:r w:rsidRPr="00E36465">
        <w:t>比較分析，逐步發現資料中蘊含的</w:t>
      </w:r>
      <w:r w:rsidR="00746527">
        <w:rPr>
          <w:rFonts w:hint="eastAsia"/>
        </w:rPr>
        <w:t>關鍵規律或</w:t>
      </w:r>
      <w:r w:rsidRPr="00E36465">
        <w:t>主題。</w:t>
      </w:r>
      <w:r w:rsidR="00A2220C">
        <w:br w:type="page"/>
      </w:r>
    </w:p>
    <w:p w14:paraId="5E3A4B21" w14:textId="5097006E" w:rsidR="00075AD9" w:rsidRPr="00075AD9" w:rsidRDefault="003E54E9" w:rsidP="00B96BB5">
      <w:pPr>
        <w:pStyle w:val="2"/>
      </w:pPr>
      <w:bookmarkStart w:id="38" w:name="_Toc200404492"/>
      <w:r>
        <w:rPr>
          <w:rFonts w:hint="eastAsia"/>
        </w:rPr>
        <w:lastRenderedPageBreak/>
        <w:t>3.2</w:t>
      </w:r>
      <w:r w:rsidR="00FC440D">
        <w:rPr>
          <w:rFonts w:hint="eastAsia"/>
        </w:rPr>
        <w:t xml:space="preserve"> </w:t>
      </w:r>
      <w:r>
        <w:rPr>
          <w:rFonts w:hint="eastAsia"/>
        </w:rPr>
        <w:t>研究架構</w:t>
      </w:r>
      <w:bookmarkEnd w:id="38"/>
    </w:p>
    <w:p w14:paraId="67364B91" w14:textId="1413B938" w:rsidR="004B70EC" w:rsidRPr="0002482D" w:rsidRDefault="004B70EC" w:rsidP="009536DF">
      <w:pPr>
        <w:pStyle w:val="15"/>
        <w:ind w:firstLine="480"/>
      </w:pPr>
      <w:r w:rsidRPr="0002482D">
        <w:t>台灣紡織業長期作為外銷與加工重鎮，卻在近年面臨多重挑戰，包括出口</w:t>
      </w:r>
      <w:r>
        <w:rPr>
          <w:rFonts w:hint="eastAsia"/>
        </w:rPr>
        <w:t>貿易量驟降</w:t>
      </w:r>
      <w:r w:rsidRPr="0002482D">
        <w:t>、國際競爭加劇、品牌附加價值不足</w:t>
      </w:r>
      <w:r w:rsidR="00790A2E">
        <w:rPr>
          <w:rFonts w:hint="eastAsia"/>
        </w:rPr>
        <w:t>與</w:t>
      </w:r>
      <w:r w:rsidR="001E1739">
        <w:rPr>
          <w:rFonts w:hint="eastAsia"/>
        </w:rPr>
        <w:t>接踵而來的</w:t>
      </w:r>
      <w:r w:rsidRPr="0002482D">
        <w:t>數位轉型壓力。特別是在全球</w:t>
      </w:r>
      <w:r w:rsidRPr="0002482D">
        <w:t>ESG</w:t>
      </w:r>
      <w:r w:rsidRPr="0002482D">
        <w:t>趨勢與新興科技加速應用的背景下，傳統製造流程、</w:t>
      </w:r>
      <w:r>
        <w:rPr>
          <w:rFonts w:hint="eastAsia"/>
        </w:rPr>
        <w:t>勞動</w:t>
      </w:r>
      <w:r w:rsidRPr="0002482D">
        <w:t>力結構與商業模式均需調整與創新。本研究關注</w:t>
      </w:r>
      <w:r w:rsidRPr="00A70382">
        <w:t>Frontier.cool</w:t>
      </w:r>
      <w:r w:rsidRPr="0002482D">
        <w:t>如何因應上述挑戰，透過數位創新與技術應用，推動整體產業的價值再造與</w:t>
      </w:r>
      <w:r>
        <w:rPr>
          <w:rFonts w:hint="eastAsia"/>
        </w:rPr>
        <w:t>供應鏈溝通協作機制的</w:t>
      </w:r>
      <w:r w:rsidRPr="0002482D">
        <w:t>升級，並建立</w:t>
      </w:r>
      <w:r>
        <w:rPr>
          <w:rFonts w:hint="eastAsia"/>
        </w:rPr>
        <w:t>能夠滿足永續價值</w:t>
      </w:r>
      <w:r w:rsidRPr="0002482D">
        <w:t>的產業生態系。</w:t>
      </w:r>
    </w:p>
    <w:p w14:paraId="28FDF8FB" w14:textId="77BC6F6C" w:rsidR="004B70EC" w:rsidRPr="009536DF" w:rsidRDefault="004B70EC" w:rsidP="009536DF">
      <w:pPr>
        <w:pStyle w:val="15"/>
        <w:ind w:firstLine="480"/>
      </w:pPr>
      <w:r w:rsidRPr="0002482D">
        <w:t>為探討企業在此</w:t>
      </w:r>
      <w:r w:rsidR="00541BA6">
        <w:rPr>
          <w:rFonts w:hint="eastAsia"/>
        </w:rPr>
        <w:t>創新</w:t>
      </w:r>
      <w:r w:rsidRPr="0002482D">
        <w:t>歷程中的策略與實踐方式，研究採用</w:t>
      </w:r>
      <w:r w:rsidR="006F3D35">
        <w:rPr>
          <w:rFonts w:hint="eastAsia"/>
        </w:rPr>
        <w:t>數位創新與</w:t>
      </w:r>
      <w:r w:rsidRPr="0002482D">
        <w:t>制定理論</w:t>
      </w:r>
      <w:r w:rsidR="0000450C">
        <w:rPr>
          <w:rFonts w:hint="eastAsia"/>
        </w:rPr>
        <w:t>作</w:t>
      </w:r>
      <w:r w:rsidRPr="0002482D">
        <w:t>為核心視角，</w:t>
      </w:r>
      <w:r w:rsidR="00066331" w:rsidRPr="00806B5B">
        <w:rPr>
          <w:rFonts w:hint="eastAsia"/>
          <w:color w:val="EE0000"/>
        </w:rPr>
        <w:t>以</w:t>
      </w:r>
      <w:r w:rsidRPr="00806B5B">
        <w:rPr>
          <w:color w:val="EE0000"/>
        </w:rPr>
        <w:t>可供性與</w:t>
      </w:r>
      <w:r w:rsidR="00F87FA4" w:rsidRPr="00806B5B">
        <w:rPr>
          <w:rFonts w:hint="eastAsia"/>
          <w:color w:val="EE0000"/>
        </w:rPr>
        <w:t>組織雙元性</w:t>
      </w:r>
      <w:r w:rsidR="00367FCF" w:rsidRPr="00806B5B">
        <w:rPr>
          <w:rFonts w:hint="eastAsia"/>
          <w:color w:val="EE0000"/>
        </w:rPr>
        <w:t>作為</w:t>
      </w:r>
      <w:r w:rsidR="00081761" w:rsidRPr="00806B5B">
        <w:rPr>
          <w:rFonts w:hint="eastAsia"/>
          <w:color w:val="EE0000"/>
        </w:rPr>
        <w:t>觀點</w:t>
      </w:r>
      <w:r w:rsidR="00081761">
        <w:rPr>
          <w:rFonts w:hint="eastAsia"/>
        </w:rPr>
        <w:t>，</w:t>
      </w:r>
      <w:r w:rsidR="00257565">
        <w:rPr>
          <w:rFonts w:hint="eastAsia"/>
        </w:rPr>
        <w:t>分析</w:t>
      </w:r>
      <w:r w:rsidRPr="009536DF">
        <w:t>企業在感知產業變化</w:t>
      </w:r>
      <w:r w:rsidR="00386137">
        <w:rPr>
          <w:rFonts w:hint="eastAsia"/>
        </w:rPr>
        <w:t>與機會</w:t>
      </w:r>
      <w:r w:rsidR="00FD1ADC">
        <w:rPr>
          <w:rFonts w:hint="eastAsia"/>
        </w:rPr>
        <w:t>的</w:t>
      </w:r>
      <w:r w:rsidRPr="009536DF">
        <w:t>過程中，</w:t>
      </w:r>
      <w:r w:rsidR="00274D45" w:rsidRPr="009536DF">
        <w:t>如何</w:t>
      </w:r>
      <w:r w:rsidR="00274D45">
        <w:rPr>
          <w:rFonts w:hint="eastAsia"/>
        </w:rPr>
        <w:t>藉由</w:t>
      </w:r>
      <w:r w:rsidRPr="009536DF">
        <w:t>行動探索與</w:t>
      </w:r>
      <w:r w:rsidR="00274D45" w:rsidRPr="009536DF">
        <w:t>可供性</w:t>
      </w:r>
      <w:r w:rsidRPr="009536DF">
        <w:t>實踐展現靈巧應變的能力，</w:t>
      </w:r>
      <w:r w:rsidR="0034534F">
        <w:rPr>
          <w:rFonts w:hint="eastAsia"/>
        </w:rPr>
        <w:t>並</w:t>
      </w:r>
      <w:r w:rsidRPr="009536DF">
        <w:t>修正策略</w:t>
      </w:r>
      <w:r w:rsidR="00B4251D">
        <w:rPr>
          <w:rFonts w:hint="eastAsia"/>
        </w:rPr>
        <w:t>讓</w:t>
      </w:r>
      <w:r w:rsidRPr="009536DF">
        <w:t>數位平台</w:t>
      </w:r>
      <w:r w:rsidR="00B4251D">
        <w:rPr>
          <w:rFonts w:hint="eastAsia"/>
        </w:rPr>
        <w:t>得以</w:t>
      </w:r>
      <w:r w:rsidRPr="009536DF">
        <w:t>擴展，創造以數位科技為</w:t>
      </w:r>
      <w:r w:rsidRPr="009536DF">
        <w:rPr>
          <w:rFonts w:hint="eastAsia"/>
        </w:rPr>
        <w:t>連結點</w:t>
      </w:r>
      <w:r w:rsidR="00D33B75">
        <w:rPr>
          <w:rFonts w:hint="eastAsia"/>
        </w:rPr>
        <w:t>的</w:t>
      </w:r>
      <w:r w:rsidRPr="009536DF">
        <w:t>創新產業生態系</w:t>
      </w:r>
      <w:r w:rsidR="0039317B">
        <w:rPr>
          <w:rFonts w:hint="eastAsia"/>
        </w:rPr>
        <w:t>。</w:t>
      </w:r>
    </w:p>
    <w:p w14:paraId="239128FE" w14:textId="7622483D" w:rsidR="008032C0" w:rsidRDefault="004B70EC" w:rsidP="00BA7B2F">
      <w:pPr>
        <w:pStyle w:val="15"/>
        <w:ind w:firstLine="480"/>
      </w:pPr>
      <w:r w:rsidRPr="009536DF">
        <w:t>根據文獻</w:t>
      </w:r>
      <w:r w:rsidRPr="009536DF">
        <w:rPr>
          <w:rFonts w:hint="eastAsia"/>
        </w:rPr>
        <w:t>探討建構</w:t>
      </w:r>
      <w:r w:rsidR="009B0CBD">
        <w:rPr>
          <w:rFonts w:hint="eastAsia"/>
        </w:rPr>
        <w:t>符合</w:t>
      </w:r>
      <w:r w:rsidR="00901936">
        <w:rPr>
          <w:rFonts w:hint="eastAsia"/>
        </w:rPr>
        <w:t>主題</w:t>
      </w:r>
      <w:r w:rsidR="0012743C">
        <w:rPr>
          <w:rFonts w:hint="eastAsia"/>
        </w:rPr>
        <w:t>之</w:t>
      </w:r>
      <w:r w:rsidRPr="009536DF">
        <w:rPr>
          <w:rFonts w:hint="eastAsia"/>
        </w:rPr>
        <w:t>研究架構，</w:t>
      </w:r>
      <w:r w:rsidR="009E3D11">
        <w:rPr>
          <w:rFonts w:hint="eastAsia"/>
        </w:rPr>
        <w:t>分析</w:t>
      </w:r>
      <w:r w:rsidRPr="009536DF">
        <w:t>Frontier.cool</w:t>
      </w:r>
      <w:r w:rsidR="000B2DC2">
        <w:rPr>
          <w:rFonts w:hint="eastAsia"/>
        </w:rPr>
        <w:t>在</w:t>
      </w:r>
      <w:r w:rsidR="00715F14">
        <w:rPr>
          <w:rFonts w:hint="eastAsia"/>
        </w:rPr>
        <w:t>各階段</w:t>
      </w:r>
      <w:r w:rsidRPr="009536DF">
        <w:t>「制定</w:t>
      </w:r>
      <w:r w:rsidRPr="009536DF">
        <w:rPr>
          <w:rFonts w:hint="eastAsia"/>
        </w:rPr>
        <w:t>、</w:t>
      </w:r>
      <w:r w:rsidRPr="009536DF">
        <w:t>需求認知、</w:t>
      </w:r>
      <w:r w:rsidR="00806B5B" w:rsidRPr="009536DF">
        <w:t>探索</w:t>
      </w:r>
      <w:r w:rsidRPr="009536DF">
        <w:rPr>
          <w:rFonts w:hint="eastAsia"/>
        </w:rPr>
        <w:t>可供性</w:t>
      </w:r>
      <w:r w:rsidRPr="009536DF">
        <w:t>、</w:t>
      </w:r>
      <w:r w:rsidR="00806B5B">
        <w:rPr>
          <w:rFonts w:hint="eastAsia"/>
        </w:rPr>
        <w:t>雙元可供性實現</w:t>
      </w:r>
      <w:r w:rsidRPr="009536DF">
        <w:rPr>
          <w:rFonts w:hint="eastAsia"/>
        </w:rPr>
        <w:t>、</w:t>
      </w:r>
      <w:r w:rsidR="00F81ECD">
        <w:rPr>
          <w:rFonts w:hint="eastAsia"/>
        </w:rPr>
        <w:t>數位創新</w:t>
      </w:r>
      <w:r w:rsidRPr="009536DF">
        <w:t>結果、再制定」</w:t>
      </w:r>
      <w:r w:rsidR="00A4631E">
        <w:rPr>
          <w:rFonts w:hint="eastAsia"/>
        </w:rPr>
        <w:t>的</w:t>
      </w:r>
      <w:r w:rsidRPr="009536DF">
        <w:t>循環過</w:t>
      </w:r>
      <w:r w:rsidR="009B4F8D">
        <w:rPr>
          <w:rFonts w:hint="eastAsia"/>
        </w:rPr>
        <w:t>程。本研究</w:t>
      </w:r>
      <w:r w:rsidRPr="009536DF">
        <w:t>彙整</w:t>
      </w:r>
      <w:r w:rsidR="00B32733">
        <w:rPr>
          <w:rFonts w:hint="eastAsia"/>
        </w:rPr>
        <w:t>出</w:t>
      </w:r>
      <w:r>
        <w:rPr>
          <w:rFonts w:hint="eastAsia"/>
        </w:rPr>
        <w:t>的整體脈絡如圖</w:t>
      </w:r>
      <w:r w:rsidR="00A37DAC">
        <w:rPr>
          <w:rFonts w:hint="eastAsia"/>
        </w:rPr>
        <w:t>3.2-1</w:t>
      </w:r>
      <w:r w:rsidR="002A634D">
        <w:rPr>
          <w:rFonts w:hint="eastAsia"/>
        </w:rPr>
        <w:t>所示</w:t>
      </w:r>
      <w:r>
        <w:rPr>
          <w:rFonts w:hint="eastAsia"/>
        </w:rPr>
        <w:t>：</w:t>
      </w:r>
    </w:p>
    <w:p w14:paraId="56847AE5" w14:textId="7C312BA9" w:rsidR="00AB2D6C" w:rsidRDefault="00A81DEA" w:rsidP="00A81DEA">
      <w:pPr>
        <w:pStyle w:val="aff"/>
      </w:pPr>
      <w:r w:rsidRPr="00A81DEA">
        <w:rPr>
          <w:rFonts w:hint="eastAsia"/>
          <w:noProof/>
        </w:rPr>
        <w:drawing>
          <wp:inline distT="0" distB="0" distL="0" distR="0" wp14:anchorId="2B60DF51" wp14:editId="3954C0EC">
            <wp:extent cx="5348941" cy="1646670"/>
            <wp:effectExtent l="0" t="0" r="4445" b="0"/>
            <wp:docPr id="1074229632"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229632" name="圖片 107422963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389265" cy="1659084"/>
                    </a:xfrm>
                    <a:prstGeom prst="rect">
                      <a:avLst/>
                    </a:prstGeom>
                  </pic:spPr>
                </pic:pic>
              </a:graphicData>
            </a:graphic>
          </wp:inline>
        </w:drawing>
      </w:r>
    </w:p>
    <w:p w14:paraId="226B45D0" w14:textId="4D88BF88" w:rsidR="008A0E46" w:rsidRDefault="00E248B0" w:rsidP="00E248B0">
      <w:pPr>
        <w:pStyle w:val="afff0"/>
      </w:pPr>
      <w:bookmarkStart w:id="39" w:name="_Toc200124928"/>
      <w:r>
        <w:rPr>
          <w:rFonts w:hint="eastAsia"/>
        </w:rPr>
        <w:t>圖</w:t>
      </w:r>
      <w:r>
        <w:rPr>
          <w:rFonts w:hint="eastAsia"/>
        </w:rPr>
        <w:t xml:space="preserve"> 3.2-</w:t>
      </w:r>
      <w:r>
        <w:fldChar w:fldCharType="begin"/>
      </w:r>
      <w:r>
        <w:instrText xml:space="preserve"> </w:instrText>
      </w:r>
      <w:r>
        <w:rPr>
          <w:rFonts w:hint="eastAsia"/>
        </w:rPr>
        <w:instrText xml:space="preserve">SEQ </w:instrText>
      </w:r>
      <w:r>
        <w:rPr>
          <w:rFonts w:hint="eastAsia"/>
        </w:rPr>
        <w:instrText>圖</w:instrText>
      </w:r>
      <w:r>
        <w:rPr>
          <w:rFonts w:hint="eastAsia"/>
        </w:rPr>
        <w:instrText>_3.2- \* ARABIC</w:instrText>
      </w:r>
      <w:r>
        <w:instrText xml:space="preserve"> </w:instrText>
      </w:r>
      <w:r>
        <w:fldChar w:fldCharType="separate"/>
      </w:r>
      <w:r w:rsidR="00EE408B">
        <w:rPr>
          <w:noProof/>
        </w:rPr>
        <w:t>1</w:t>
      </w:r>
      <w:r>
        <w:fldChar w:fldCharType="end"/>
      </w:r>
      <w:r w:rsidR="000E0177">
        <w:rPr>
          <w:rFonts w:hint="eastAsia"/>
        </w:rPr>
        <w:t xml:space="preserve"> </w:t>
      </w:r>
      <w:r w:rsidR="008A0E46">
        <w:rPr>
          <w:rFonts w:hint="eastAsia"/>
        </w:rPr>
        <w:t>研究架構圖</w:t>
      </w:r>
      <w:bookmarkEnd w:id="39"/>
    </w:p>
    <w:p w14:paraId="4DA99460" w14:textId="77777777" w:rsidR="009C0B09" w:rsidRPr="00BB11E0" w:rsidRDefault="009C0B09" w:rsidP="00213FEA">
      <w:pPr>
        <w:pStyle w:val="151"/>
        <w:jc w:val="center"/>
      </w:pPr>
      <w:r>
        <w:rPr>
          <w:rFonts w:hint="eastAsia"/>
        </w:rPr>
        <w:t>資料來源：本研究整理</w:t>
      </w:r>
    </w:p>
    <w:p w14:paraId="2889E882" w14:textId="77777777" w:rsidR="009C0B09" w:rsidRPr="00AB2D6C" w:rsidRDefault="009C0B09" w:rsidP="008C2C70">
      <w:pPr>
        <w:pStyle w:val="afff0"/>
      </w:pPr>
    </w:p>
    <w:p w14:paraId="3FEF075F" w14:textId="77777777" w:rsidR="009D53D7" w:rsidRDefault="009D53D7" w:rsidP="009D53D7">
      <w:pPr>
        <w:pStyle w:val="15"/>
        <w:ind w:firstLine="480"/>
      </w:pPr>
    </w:p>
    <w:p w14:paraId="2EBC1BC6" w14:textId="3AC6CA8F" w:rsidR="000D306F" w:rsidRPr="00D52114" w:rsidRDefault="008726DE" w:rsidP="009D53D7">
      <w:pPr>
        <w:pStyle w:val="15"/>
        <w:ind w:firstLine="480"/>
      </w:pPr>
      <w:r w:rsidRPr="00C54D9F">
        <w:rPr>
          <w:b/>
          <w:bCs/>
        </w:rPr>
        <w:lastRenderedPageBreak/>
        <w:t>能動性（</w:t>
      </w:r>
      <w:r w:rsidRPr="00C54D9F">
        <w:rPr>
          <w:b/>
          <w:bCs/>
        </w:rPr>
        <w:t>Agency</w:t>
      </w:r>
      <w:r w:rsidRPr="00C54D9F">
        <w:rPr>
          <w:b/>
          <w:bCs/>
        </w:rPr>
        <w:t>）</w:t>
      </w:r>
      <w:r w:rsidR="00645AEE" w:rsidRPr="00167972">
        <w:rPr>
          <w:rFonts w:hint="eastAsia"/>
        </w:rPr>
        <w:t>描述</w:t>
      </w:r>
      <w:r w:rsidR="0087362E" w:rsidRPr="00167972">
        <w:rPr>
          <w:rFonts w:hint="eastAsia"/>
        </w:rPr>
        <w:t>企業</w:t>
      </w:r>
      <w:r w:rsidR="00C54D9F" w:rsidRPr="00167972">
        <w:t>面對</w:t>
      </w:r>
      <w:r w:rsidR="00D52114">
        <w:rPr>
          <w:rFonts w:hint="eastAsia"/>
        </w:rPr>
        <w:t>競爭</w:t>
      </w:r>
      <w:r w:rsidR="00ED1275">
        <w:rPr>
          <w:rFonts w:hint="eastAsia"/>
        </w:rPr>
        <w:t>挑戰</w:t>
      </w:r>
      <w:r w:rsidR="00C54D9F" w:rsidRPr="00C54D9F">
        <w:t>與</w:t>
      </w:r>
      <w:r w:rsidR="00D52114">
        <w:rPr>
          <w:rFonts w:hint="eastAsia"/>
        </w:rPr>
        <w:t>經營壓力</w:t>
      </w:r>
      <w:r w:rsidR="00A02350">
        <w:rPr>
          <w:rFonts w:hint="eastAsia"/>
        </w:rPr>
        <w:t>時</w:t>
      </w:r>
      <w:r w:rsidR="00C54D9F" w:rsidRPr="00C54D9F">
        <w:t>，</w:t>
      </w:r>
      <w:r w:rsidR="006A1586" w:rsidRPr="006A1586">
        <w:t>如何在不確定環境中主動建構問題並發展行動意圖</w:t>
      </w:r>
      <w:r w:rsidR="00FD30E7">
        <w:rPr>
          <w:rFonts w:hint="eastAsia"/>
        </w:rPr>
        <w:t>。</w:t>
      </w:r>
      <w:r w:rsidR="000D306F" w:rsidRPr="000D306F">
        <w:t>透過對痛點、機會或危機的感知</w:t>
      </w:r>
      <w:r w:rsidR="00A55128">
        <w:rPr>
          <w:rFonts w:hint="eastAsia"/>
        </w:rPr>
        <w:t>來</w:t>
      </w:r>
      <w:r w:rsidR="000D306F" w:rsidRPr="000D306F">
        <w:t>界定問題與設定目標，</w:t>
      </w:r>
      <w:r w:rsidR="001C40F1">
        <w:rPr>
          <w:rFonts w:hint="eastAsia"/>
        </w:rPr>
        <w:t>形塑</w:t>
      </w:r>
      <w:r w:rsidR="000D306F" w:rsidRPr="000D306F">
        <w:t>後續策略與實踐行動的起點。</w:t>
      </w:r>
      <w:r w:rsidR="006D53DA">
        <w:rPr>
          <w:rFonts w:hint="eastAsia"/>
        </w:rPr>
        <w:t>而</w:t>
      </w:r>
      <w:r w:rsidR="006D53DA" w:rsidRPr="00D52114">
        <w:rPr>
          <w:b/>
          <w:bCs/>
        </w:rPr>
        <w:t>目的（</w:t>
      </w:r>
      <w:r w:rsidR="006D53DA" w:rsidRPr="00D52114">
        <w:rPr>
          <w:b/>
          <w:bCs/>
        </w:rPr>
        <w:t>Purpose</w:t>
      </w:r>
      <w:r w:rsidR="006D53DA" w:rsidRPr="00D52114">
        <w:rPr>
          <w:b/>
          <w:bCs/>
        </w:rPr>
        <w:t>）</w:t>
      </w:r>
      <w:r w:rsidR="00275EFF">
        <w:rPr>
          <w:rFonts w:hint="eastAsia"/>
        </w:rPr>
        <w:t>則回應了</w:t>
      </w:r>
      <w:r w:rsidR="00D52114">
        <w:rPr>
          <w:rFonts w:hint="eastAsia"/>
        </w:rPr>
        <w:t>能動性中的問題與意圖，</w:t>
      </w:r>
      <w:r w:rsidR="00275EFF">
        <w:rPr>
          <w:rFonts w:hint="eastAsia"/>
        </w:rPr>
        <w:t>意旨企業所描繪之經營願景與行動目的。</w:t>
      </w:r>
    </w:p>
    <w:p w14:paraId="354AB496" w14:textId="5D94D5FE" w:rsidR="00CF39B3" w:rsidRDefault="00C64BBB" w:rsidP="00B83C03">
      <w:pPr>
        <w:pStyle w:val="15"/>
        <w:ind w:firstLine="480"/>
      </w:pPr>
      <w:r w:rsidRPr="00C64BBB">
        <w:rPr>
          <w:b/>
          <w:bCs/>
        </w:rPr>
        <w:t>認知（</w:t>
      </w:r>
      <w:r w:rsidRPr="00C64BBB">
        <w:rPr>
          <w:b/>
          <w:bCs/>
        </w:rPr>
        <w:t>Cognition</w:t>
      </w:r>
      <w:r w:rsidRPr="00C64BBB">
        <w:rPr>
          <w:b/>
          <w:bCs/>
        </w:rPr>
        <w:t>）</w:t>
      </w:r>
      <w:r w:rsidR="00784F3F">
        <w:rPr>
          <w:rFonts w:hint="eastAsia"/>
        </w:rPr>
        <w:t>意旨</w:t>
      </w:r>
      <w:r w:rsidR="007415D9" w:rsidRPr="007415D9">
        <w:t>企業於數位創新歷程中</w:t>
      </w:r>
      <w:r w:rsidR="00F25B58">
        <w:rPr>
          <w:rFonts w:hint="eastAsia"/>
        </w:rPr>
        <w:t>，</w:t>
      </w:r>
      <w:r w:rsidR="008C73B9">
        <w:rPr>
          <w:rFonts w:hint="eastAsia"/>
        </w:rPr>
        <w:t>所</w:t>
      </w:r>
      <w:r w:rsidR="00F25B58" w:rsidRPr="00F25B58">
        <w:t>認知</w:t>
      </w:r>
      <w:r w:rsidR="00B83C03">
        <w:rPr>
          <w:rFonts w:hint="eastAsia"/>
        </w:rPr>
        <w:t>之</w:t>
      </w:r>
      <w:r w:rsidR="00F25B58" w:rsidRPr="00F25B58">
        <w:t>產業需求與</w:t>
      </w:r>
      <w:r w:rsidR="00E42A62">
        <w:rPr>
          <w:rFonts w:hint="eastAsia"/>
        </w:rPr>
        <w:t>企業</w:t>
      </w:r>
      <w:r w:rsidR="00F25B58" w:rsidRPr="00F25B58">
        <w:t>能力</w:t>
      </w:r>
      <w:r w:rsidR="00604C3D">
        <w:rPr>
          <w:rFonts w:hint="eastAsia"/>
        </w:rPr>
        <w:t>等</w:t>
      </w:r>
      <w:r w:rsidR="00F25B58" w:rsidRPr="00F25B58">
        <w:t>條件。</w:t>
      </w:r>
      <w:r w:rsidR="00406521" w:rsidRPr="00406521">
        <w:t>產業需求</w:t>
      </w:r>
      <w:r w:rsidR="00617390">
        <w:rPr>
          <w:rFonts w:hint="eastAsia"/>
        </w:rPr>
        <w:t>包含</w:t>
      </w:r>
      <w:r w:rsidR="00CD4C67">
        <w:rPr>
          <w:rFonts w:hint="eastAsia"/>
        </w:rPr>
        <w:t>產業之</w:t>
      </w:r>
      <w:r w:rsidR="00406521" w:rsidRPr="00406521">
        <w:t>制度文化、價值觀與使用者需求等隱含因素的理解，而企業能力則反映資源結構、知識</w:t>
      </w:r>
      <w:r w:rsidR="00871057">
        <w:rPr>
          <w:rFonts w:hint="eastAsia"/>
        </w:rPr>
        <w:t>與技術</w:t>
      </w:r>
      <w:r w:rsidR="00406521" w:rsidRPr="00406521">
        <w:t>基礎與</w:t>
      </w:r>
      <w:r w:rsidR="00871057">
        <w:rPr>
          <w:rFonts w:hint="eastAsia"/>
        </w:rPr>
        <w:t>組織策略</w:t>
      </w:r>
      <w:r w:rsidR="00282E50">
        <w:rPr>
          <w:rFonts w:hint="eastAsia"/>
        </w:rPr>
        <w:t>等</w:t>
      </w:r>
      <w:r w:rsidR="00CF39B3">
        <w:rPr>
          <w:rFonts w:hint="eastAsia"/>
        </w:rPr>
        <w:t>，關注企業動態修正的創新策略</w:t>
      </w:r>
      <w:r w:rsidR="001844B5">
        <w:rPr>
          <w:rFonts w:hint="eastAsia"/>
        </w:rPr>
        <w:t>的過程</w:t>
      </w:r>
      <w:r w:rsidR="00CF39B3" w:rsidRPr="00C64BBB">
        <w:t>。</w:t>
      </w:r>
    </w:p>
    <w:p w14:paraId="11DB2666" w14:textId="04025072" w:rsidR="00E7078A" w:rsidRDefault="00E23270" w:rsidP="009D53D7">
      <w:pPr>
        <w:pStyle w:val="15"/>
        <w:ind w:firstLine="480"/>
      </w:pPr>
      <w:r w:rsidRPr="005B12A2">
        <w:rPr>
          <w:rFonts w:hint="eastAsia"/>
          <w:b/>
          <w:bCs/>
        </w:rPr>
        <w:t>探索</w:t>
      </w:r>
      <w:r w:rsidR="008F615A" w:rsidRPr="005B12A2">
        <w:rPr>
          <w:b/>
          <w:bCs/>
        </w:rPr>
        <w:t>可供性</w:t>
      </w:r>
      <w:r w:rsidR="005B12A2" w:rsidRPr="005B12A2">
        <w:rPr>
          <w:b/>
          <w:bCs/>
        </w:rPr>
        <w:t>（</w:t>
      </w:r>
      <w:r w:rsidR="005B12A2" w:rsidRPr="005B12A2">
        <w:rPr>
          <w:b/>
          <w:bCs/>
        </w:rPr>
        <w:t>Affordance Exploration</w:t>
      </w:r>
      <w:r w:rsidR="005B12A2" w:rsidRPr="005B12A2">
        <w:rPr>
          <w:b/>
          <w:bCs/>
        </w:rPr>
        <w:t>）</w:t>
      </w:r>
      <w:r w:rsidR="00DB388C">
        <w:rPr>
          <w:rFonts w:hint="eastAsia"/>
        </w:rPr>
        <w:t>關注</w:t>
      </w:r>
      <w:r w:rsidR="00686029" w:rsidRPr="00686029">
        <w:t>企業與技術互動中</w:t>
      </w:r>
      <w:r w:rsidR="00C91478">
        <w:rPr>
          <w:rFonts w:hint="eastAsia"/>
        </w:rPr>
        <w:t>所</w:t>
      </w:r>
      <w:r w:rsidR="00686029" w:rsidRPr="00686029">
        <w:t>辨識潛在行動機會</w:t>
      </w:r>
      <w:r w:rsidR="00084DE4">
        <w:rPr>
          <w:rFonts w:hint="eastAsia"/>
        </w:rPr>
        <w:t>，</w:t>
      </w:r>
      <w:r w:rsidR="008F615A" w:rsidRPr="00E23270">
        <w:t>針對技術的</w:t>
      </w:r>
      <w:r w:rsidR="008F615A" w:rsidRPr="00DC3CF7">
        <w:rPr>
          <w:b/>
          <w:bCs/>
        </w:rPr>
        <w:t>物質性（</w:t>
      </w:r>
      <w:r w:rsidR="008F615A" w:rsidRPr="00DC3CF7">
        <w:rPr>
          <w:b/>
          <w:bCs/>
        </w:rPr>
        <w:t>Materiality</w:t>
      </w:r>
      <w:r w:rsidR="008F615A" w:rsidRPr="00DC3CF7">
        <w:rPr>
          <w:b/>
          <w:bCs/>
        </w:rPr>
        <w:t>）</w:t>
      </w:r>
      <w:r w:rsidR="009D69CE" w:rsidRPr="00DC3CF7">
        <w:t>與</w:t>
      </w:r>
      <w:r w:rsidR="009D69CE" w:rsidRPr="00E7078A">
        <w:rPr>
          <w:b/>
          <w:bCs/>
        </w:rPr>
        <w:t>潛藏機會（</w:t>
      </w:r>
      <w:r w:rsidR="009D69CE" w:rsidRPr="00E7078A">
        <w:rPr>
          <w:b/>
          <w:bCs/>
        </w:rPr>
        <w:t>Chance</w:t>
      </w:r>
      <w:r w:rsidR="009D69CE" w:rsidRPr="00E7078A">
        <w:rPr>
          <w:b/>
          <w:bCs/>
        </w:rPr>
        <w:t>）</w:t>
      </w:r>
      <w:r w:rsidR="008F615A" w:rsidRPr="00E23270">
        <w:t>進行評估，分析</w:t>
      </w:r>
      <w:r w:rsidR="00474819">
        <w:rPr>
          <w:rFonts w:hint="eastAsia"/>
        </w:rPr>
        <w:t>其</w:t>
      </w:r>
      <w:r w:rsidR="00D94A5F">
        <w:rPr>
          <w:rFonts w:hint="eastAsia"/>
        </w:rPr>
        <w:t>可供性</w:t>
      </w:r>
      <w:r w:rsidR="00B83E28">
        <w:rPr>
          <w:rFonts w:hint="eastAsia"/>
        </w:rPr>
        <w:t>可</w:t>
      </w:r>
      <w:r w:rsidR="008F615A" w:rsidRPr="00E23270">
        <w:t>滿足</w:t>
      </w:r>
      <w:r w:rsidR="003D7A9B">
        <w:rPr>
          <w:rFonts w:hint="eastAsia"/>
        </w:rPr>
        <w:t>之</w:t>
      </w:r>
      <w:r w:rsidR="00131490">
        <w:rPr>
          <w:rFonts w:hint="eastAsia"/>
        </w:rPr>
        <w:t>產業</w:t>
      </w:r>
      <w:r w:rsidR="008F615A" w:rsidRPr="00E23270">
        <w:t>需求。</w:t>
      </w:r>
      <w:r w:rsidR="00474819">
        <w:rPr>
          <w:rFonts w:hint="eastAsia"/>
        </w:rPr>
        <w:t>而</w:t>
      </w:r>
      <w:r w:rsidR="00E57554">
        <w:rPr>
          <w:rFonts w:hint="eastAsia"/>
        </w:rPr>
        <w:t>較複雜的可供性</w:t>
      </w:r>
      <w:r w:rsidR="00222826">
        <w:rPr>
          <w:rFonts w:hint="eastAsia"/>
          <w:color w:val="EE0000"/>
        </w:rPr>
        <w:t>需</w:t>
      </w:r>
      <w:r w:rsidR="00FC525B">
        <w:rPr>
          <w:rFonts w:hint="eastAsia"/>
        </w:rPr>
        <w:t>實際互動、反覆探索</w:t>
      </w:r>
      <w:r w:rsidR="00474819">
        <w:rPr>
          <w:rFonts w:hint="eastAsia"/>
        </w:rPr>
        <w:t>於</w:t>
      </w:r>
      <w:r w:rsidR="00222826" w:rsidRPr="00AB4CE1">
        <w:rPr>
          <w:color w:val="EE0000"/>
        </w:rPr>
        <w:t>探索性感知（</w:t>
      </w:r>
      <w:r w:rsidR="00222826" w:rsidRPr="00AB4CE1">
        <w:rPr>
          <w:color w:val="EE0000"/>
        </w:rPr>
        <w:t>Exploratory Perception</w:t>
      </w:r>
      <w:r w:rsidR="00222826" w:rsidRPr="00AB4CE1">
        <w:rPr>
          <w:color w:val="EE0000"/>
        </w:rPr>
        <w:t>）</w:t>
      </w:r>
      <w:r w:rsidR="00740CA7">
        <w:rPr>
          <w:rFonts w:hint="eastAsia"/>
        </w:rPr>
        <w:t>過</w:t>
      </w:r>
      <w:r w:rsidR="00740CA7" w:rsidRPr="003539C1">
        <w:rPr>
          <w:rFonts w:hint="eastAsia"/>
        </w:rPr>
        <w:t>程</w:t>
      </w:r>
      <w:r w:rsidR="00A93415" w:rsidRPr="003539C1">
        <w:t>才能顯現</w:t>
      </w:r>
      <w:r w:rsidR="000D19B2">
        <w:fldChar w:fldCharType="begin"/>
      </w:r>
      <w:r w:rsidR="000D19B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0D19B2">
        <w:fldChar w:fldCharType="separate"/>
      </w:r>
      <w:r w:rsidR="000D19B2">
        <w:rPr>
          <w:noProof/>
        </w:rPr>
        <w:t>(Gaver, 1991)</w:t>
      </w:r>
      <w:r w:rsidR="000D19B2">
        <w:fldChar w:fldCharType="end"/>
      </w:r>
      <w:r w:rsidR="008077A9">
        <w:rPr>
          <w:rFonts w:hint="eastAsia"/>
        </w:rPr>
        <w:t>，</w:t>
      </w:r>
      <w:r w:rsidR="0006771A" w:rsidRPr="0006771A">
        <w:t>展現出可供性與使用者感知之間的動態互動與不確定性</w:t>
      </w:r>
      <w:r w:rsidR="0025405A">
        <w:fldChar w:fldCharType="begin"/>
      </w:r>
      <w:r w:rsidR="0025405A">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25405A">
        <w:fldChar w:fldCharType="separate"/>
      </w:r>
      <w:r w:rsidR="0025405A">
        <w:rPr>
          <w:noProof/>
        </w:rPr>
        <w:t>(Gaver, 1991; Norman, 1999)</w:t>
      </w:r>
      <w:r w:rsidR="0025405A">
        <w:fldChar w:fldCharType="end"/>
      </w:r>
      <w:r w:rsidR="00E7078A" w:rsidRPr="00E7078A">
        <w:t>。</w:t>
      </w:r>
    </w:p>
    <w:p w14:paraId="07B4DC23" w14:textId="72EE6888" w:rsidR="007D26F2" w:rsidRDefault="00870E1E" w:rsidP="007D26F2">
      <w:pPr>
        <w:pStyle w:val="15"/>
        <w:ind w:firstLine="480"/>
      </w:pPr>
      <w:r w:rsidRPr="00870E1E">
        <w:rPr>
          <w:b/>
          <w:bCs/>
        </w:rPr>
        <w:t>雙元可供性實現（</w:t>
      </w:r>
      <w:r w:rsidRPr="00870E1E">
        <w:rPr>
          <w:b/>
          <w:bCs/>
        </w:rPr>
        <w:t>Ambidextrous Affordance Actualization</w:t>
      </w:r>
      <w:r w:rsidRPr="00870E1E">
        <w:rPr>
          <w:b/>
          <w:bCs/>
        </w:rPr>
        <w:t>）</w:t>
      </w:r>
      <w:r w:rsidR="00E1606C" w:rsidRPr="00640106">
        <w:rPr>
          <w:rFonts w:hint="eastAsia"/>
        </w:rPr>
        <w:t>是</w:t>
      </w:r>
      <w:r w:rsidR="00E872C5" w:rsidRPr="00640106">
        <w:t>指</w:t>
      </w:r>
      <w:r w:rsidR="00E872C5" w:rsidRPr="002672C4">
        <w:rPr>
          <w:color w:val="EE0000"/>
        </w:rPr>
        <w:t>企業在</w:t>
      </w:r>
      <w:r w:rsidR="00FB3238" w:rsidRPr="002672C4">
        <w:rPr>
          <w:rFonts w:hint="eastAsia"/>
          <w:color w:val="EE0000"/>
        </w:rPr>
        <w:t>可供性</w:t>
      </w:r>
      <w:r w:rsidR="00E872C5" w:rsidRPr="002672C4">
        <w:rPr>
          <w:color w:val="EE0000"/>
        </w:rPr>
        <w:t>實踐過程中</w:t>
      </w:r>
      <w:r w:rsidR="002672C4">
        <w:rPr>
          <w:rFonts w:hint="eastAsia"/>
          <w:color w:val="EE0000"/>
        </w:rPr>
        <w:t>展現之</w:t>
      </w:r>
      <w:r w:rsidR="00E779D5">
        <w:rPr>
          <w:rFonts w:hint="eastAsia"/>
          <w:color w:val="EE0000"/>
        </w:rPr>
        <w:t>既有</w:t>
      </w:r>
      <w:r w:rsidR="00004D56" w:rsidRPr="002672C4">
        <w:rPr>
          <w:rFonts w:hint="eastAsia"/>
          <w:color w:val="EE0000"/>
        </w:rPr>
        <w:t>資源深耕</w:t>
      </w:r>
      <w:r w:rsidR="00E872C5" w:rsidRPr="002672C4">
        <w:rPr>
          <w:color w:val="EE0000"/>
        </w:rPr>
        <w:t>與</w:t>
      </w:r>
      <w:r w:rsidR="00A171DA" w:rsidRPr="002672C4">
        <w:rPr>
          <w:rFonts w:hint="eastAsia"/>
          <w:color w:val="EE0000"/>
        </w:rPr>
        <w:t>創新</w:t>
      </w:r>
      <w:r w:rsidR="00004D56" w:rsidRPr="002672C4">
        <w:rPr>
          <w:rFonts w:hint="eastAsia"/>
          <w:color w:val="EE0000"/>
        </w:rPr>
        <w:t>資源</w:t>
      </w:r>
      <w:r w:rsidR="00E872C5" w:rsidRPr="002672C4">
        <w:rPr>
          <w:color w:val="EE0000"/>
        </w:rPr>
        <w:t>拓展</w:t>
      </w:r>
      <w:r w:rsidR="00A171DA" w:rsidRPr="002672C4">
        <w:rPr>
          <w:rFonts w:hint="eastAsia"/>
          <w:color w:val="EE0000"/>
        </w:rPr>
        <w:t>之雙</w:t>
      </w:r>
      <w:r w:rsidR="00FB3238" w:rsidRPr="002672C4">
        <w:rPr>
          <w:rFonts w:hint="eastAsia"/>
          <w:color w:val="EE0000"/>
        </w:rPr>
        <w:t>元</w:t>
      </w:r>
      <w:r w:rsidR="00E872C5" w:rsidRPr="002672C4">
        <w:rPr>
          <w:color w:val="EE0000"/>
        </w:rPr>
        <w:t>能力</w:t>
      </w:r>
      <w:r w:rsidR="00D95C2A">
        <w:rPr>
          <w:rFonts w:hint="eastAsia"/>
        </w:rPr>
        <w:t>，</w:t>
      </w:r>
      <w:r w:rsidR="00547B11" w:rsidRPr="00547B11">
        <w:t>包含三項構面</w:t>
      </w:r>
      <w:r w:rsidR="00547B11">
        <w:rPr>
          <w:rFonts w:hint="eastAsia"/>
        </w:rPr>
        <w:t>：</w:t>
      </w:r>
      <w:r w:rsidR="00A57351" w:rsidRPr="00870E1E">
        <w:rPr>
          <w:b/>
          <w:bCs/>
        </w:rPr>
        <w:t>深耕運用（</w:t>
      </w:r>
      <w:r w:rsidR="00A57351" w:rsidRPr="00870E1E">
        <w:rPr>
          <w:b/>
          <w:bCs/>
        </w:rPr>
        <w:t>Exploitation</w:t>
      </w:r>
      <w:r w:rsidR="00A57351" w:rsidRPr="00870E1E">
        <w:rPr>
          <w:b/>
          <w:bCs/>
        </w:rPr>
        <w:t>）</w:t>
      </w:r>
      <w:r w:rsidR="00102812">
        <w:rPr>
          <w:rFonts w:hint="eastAsia"/>
        </w:rPr>
        <w:t>關注</w:t>
      </w:r>
      <w:r w:rsidR="00CC116F">
        <w:rPr>
          <w:rFonts w:hint="eastAsia"/>
        </w:rPr>
        <w:t>既有</w:t>
      </w:r>
      <w:r w:rsidR="00454B56" w:rsidRPr="00454B56">
        <w:t>資源、知識與流程的強化與延伸，</w:t>
      </w:r>
      <w:r w:rsidR="00A57351" w:rsidRPr="00870E1E">
        <w:rPr>
          <w:b/>
          <w:bCs/>
        </w:rPr>
        <w:t>創新探索（</w:t>
      </w:r>
      <w:r w:rsidR="00A57351" w:rsidRPr="00870E1E">
        <w:rPr>
          <w:b/>
          <w:bCs/>
        </w:rPr>
        <w:t>Exploration</w:t>
      </w:r>
      <w:r w:rsidR="00A57351" w:rsidRPr="00870E1E">
        <w:rPr>
          <w:b/>
          <w:bCs/>
        </w:rPr>
        <w:t>）</w:t>
      </w:r>
      <w:r w:rsidR="00454B56" w:rsidRPr="00454B56">
        <w:t>則致力於</w:t>
      </w:r>
      <w:r w:rsidR="008F3289">
        <w:rPr>
          <w:rFonts w:hint="eastAsia"/>
        </w:rPr>
        <w:t>挖掘</w:t>
      </w:r>
      <w:r w:rsidR="00615B14">
        <w:rPr>
          <w:rFonts w:hint="eastAsia"/>
        </w:rPr>
        <w:t>與辨識</w:t>
      </w:r>
      <w:r w:rsidR="00CB1891">
        <w:rPr>
          <w:rFonts w:hint="eastAsia"/>
        </w:rPr>
        <w:t>可用</w:t>
      </w:r>
      <w:r w:rsidR="00454B56" w:rsidRPr="00454B56">
        <w:t>技術、夥伴與</w:t>
      </w:r>
      <w:r w:rsidR="000400B2" w:rsidRPr="000400B2">
        <w:t>新</w:t>
      </w:r>
      <w:r w:rsidR="008F3289">
        <w:rPr>
          <w:rFonts w:hint="eastAsia"/>
        </w:rPr>
        <w:t>商業模式</w:t>
      </w:r>
      <w:r w:rsidR="00983D0E">
        <w:fldChar w:fldCharType="begin"/>
      </w:r>
      <w:r w:rsidR="00983D0E">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83D0E">
        <w:fldChar w:fldCharType="separate"/>
      </w:r>
      <w:r w:rsidR="00983D0E">
        <w:rPr>
          <w:noProof/>
        </w:rPr>
        <w:t>(March, 1991)</w:t>
      </w:r>
      <w:r w:rsidR="00983D0E">
        <w:fldChar w:fldCharType="end"/>
      </w:r>
      <w:r w:rsidR="001E46A9">
        <w:rPr>
          <w:rFonts w:hint="eastAsia"/>
        </w:rPr>
        <w:t>，而</w:t>
      </w:r>
      <w:r w:rsidR="001E46A9" w:rsidRPr="001E46A9">
        <w:t>平衡</w:t>
      </w:r>
      <w:r w:rsidR="00AC3899">
        <w:rPr>
          <w:rFonts w:hint="eastAsia"/>
        </w:rPr>
        <w:t>機制則</w:t>
      </w:r>
      <w:r w:rsidR="0040407F" w:rsidRPr="0040407F">
        <w:t>協助企業調節深耕與探索間的張力，確保組織能在雙元策略下維持彈性與創新動</w:t>
      </w:r>
      <w:r w:rsidR="008A5C20">
        <w:rPr>
          <w:rFonts w:hint="eastAsia"/>
        </w:rPr>
        <w:t>力</w:t>
      </w:r>
      <w:r w:rsidR="00B54CAB" w:rsidRPr="00870E1E">
        <w:t>（</w:t>
      </w:r>
      <w:r w:rsidR="00B54CAB" w:rsidRPr="00870E1E">
        <w:t>O’Reilly &amp; Tushman, 2013</w:t>
      </w:r>
      <w:r w:rsidR="00B54CAB" w:rsidRPr="00870E1E">
        <w:t>；</w:t>
      </w:r>
      <w:r w:rsidR="00B54CAB" w:rsidRPr="00870E1E">
        <w:t>Teece, 2018</w:t>
      </w:r>
      <w:r w:rsidR="00B54CAB" w:rsidRPr="00870E1E">
        <w:t>）</w:t>
      </w:r>
      <w:r w:rsidR="007D26F2">
        <w:rPr>
          <w:rFonts w:hint="eastAsia"/>
        </w:rPr>
        <w:t>。</w:t>
      </w:r>
    </w:p>
    <w:p w14:paraId="40643005" w14:textId="66DA4C92" w:rsidR="009D53D7" w:rsidRDefault="00E81139" w:rsidP="009D53D7">
      <w:pPr>
        <w:pStyle w:val="15"/>
        <w:ind w:firstLine="480"/>
        <w:rPr>
          <w:rFonts w:cstheme="majorBidi"/>
          <w:b/>
          <w:sz w:val="36"/>
          <w:szCs w:val="40"/>
        </w:rPr>
      </w:pPr>
      <w:r w:rsidRPr="00901730">
        <w:rPr>
          <w:b/>
          <w:bCs/>
        </w:rPr>
        <w:t>數位創新結果（</w:t>
      </w:r>
      <w:r w:rsidRPr="00901730">
        <w:rPr>
          <w:b/>
          <w:bCs/>
        </w:rPr>
        <w:t>Digital Innovation Outcomes</w:t>
      </w:r>
      <w:r w:rsidRPr="00901730">
        <w:rPr>
          <w:b/>
          <w:bCs/>
        </w:rPr>
        <w:t>）</w:t>
      </w:r>
      <w:r w:rsidR="004522DB">
        <w:rPr>
          <w:rFonts w:hint="eastAsia"/>
        </w:rPr>
        <w:t>用以</w:t>
      </w:r>
      <w:r w:rsidRPr="00723956">
        <w:rPr>
          <w:color w:val="EE0000"/>
        </w:rPr>
        <w:t>評估</w:t>
      </w:r>
      <w:r w:rsidR="003D4396" w:rsidRPr="00723956">
        <w:rPr>
          <w:color w:val="EE0000"/>
        </w:rPr>
        <w:t>數位技術落地</w:t>
      </w:r>
      <w:r w:rsidR="00E51826" w:rsidRPr="00723956">
        <w:rPr>
          <w:rFonts w:hint="eastAsia"/>
          <w:color w:val="EE0000"/>
        </w:rPr>
        <w:t>情況與</w:t>
      </w:r>
      <w:r w:rsidR="008A4C60" w:rsidRPr="00723956">
        <w:rPr>
          <w:rFonts w:hint="eastAsia"/>
          <w:color w:val="EE0000"/>
        </w:rPr>
        <w:t>創新</w:t>
      </w:r>
      <w:r w:rsidRPr="00723956">
        <w:rPr>
          <w:color w:val="EE0000"/>
        </w:rPr>
        <w:t>具體行動與價值</w:t>
      </w:r>
      <w:r w:rsidR="006F7D89" w:rsidRPr="00723956">
        <w:rPr>
          <w:rFonts w:hint="eastAsia"/>
          <w:color w:val="EE0000"/>
        </w:rPr>
        <w:t>體現</w:t>
      </w:r>
      <w:r w:rsidRPr="00E81139">
        <w:t>，</w:t>
      </w:r>
      <w:r w:rsidR="006E0ED3" w:rsidRPr="006E0ED3">
        <w:t>包含</w:t>
      </w:r>
      <w:r w:rsidR="00097C15">
        <w:rPr>
          <w:rFonts w:hint="eastAsia"/>
        </w:rPr>
        <w:t>創</w:t>
      </w:r>
      <w:r w:rsidR="006E0ED3" w:rsidRPr="006E0ED3">
        <w:t>新產品、服務、流程或商業模式</w:t>
      </w:r>
      <w:r w:rsidR="00723956">
        <w:rPr>
          <w:rFonts w:hint="eastAsia"/>
        </w:rPr>
        <w:t>等</w:t>
      </w:r>
      <w:r>
        <w:fldChar w:fldCharType="begin"/>
      </w:r>
      <w:r>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fldChar w:fldCharType="separate"/>
      </w:r>
      <w:r>
        <w:rPr>
          <w:noProof/>
        </w:rPr>
        <w:t>(Hinings et al., 2018; Nambisan et al., 2017)</w:t>
      </w:r>
      <w:r>
        <w:fldChar w:fldCharType="end"/>
      </w:r>
      <w:r w:rsidR="00803100">
        <w:rPr>
          <w:rFonts w:hint="eastAsia"/>
        </w:rPr>
        <w:t>，</w:t>
      </w:r>
      <w:r w:rsidR="00FD51E3">
        <w:rPr>
          <w:rFonts w:hint="eastAsia"/>
        </w:rPr>
        <w:t>分析</w:t>
      </w:r>
      <w:r w:rsidR="00AA68C2">
        <w:rPr>
          <w:rFonts w:hint="eastAsia"/>
        </w:rPr>
        <w:t>創</w:t>
      </w:r>
      <w:r w:rsidR="00A476DB" w:rsidRPr="00A476DB">
        <w:t>新</w:t>
      </w:r>
      <w:r w:rsidR="00AA68C2">
        <w:rPr>
          <w:rFonts w:hint="eastAsia"/>
        </w:rPr>
        <w:t>動態歷程</w:t>
      </w:r>
      <w:r w:rsidR="00FD51E3">
        <w:rPr>
          <w:rFonts w:hint="eastAsia"/>
        </w:rPr>
        <w:t>中所</w:t>
      </w:r>
      <w:r w:rsidR="0025095E">
        <w:rPr>
          <w:rFonts w:hint="eastAsia"/>
        </w:rPr>
        <w:t>展現</w:t>
      </w:r>
      <w:r w:rsidR="00885622">
        <w:rPr>
          <w:rFonts w:hint="eastAsia"/>
        </w:rPr>
        <w:t>持續演進的技術有效性與創新結果</w: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 </w:instrTex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DATA </w:instrText>
      </w:r>
      <w:r w:rsidR="006F4B68">
        <w:fldChar w:fldCharType="end"/>
      </w:r>
      <w:r w:rsidR="006F4B68">
        <w:fldChar w:fldCharType="separate"/>
      </w:r>
      <w:r w:rsidR="006F4B68">
        <w:rPr>
          <w:noProof/>
        </w:rPr>
        <w:t>(Kohli &amp; Melville, 2019; Orlikowski, 1996; Pentland &amp; Feldman, 2008)</w:t>
      </w:r>
      <w:r w:rsidR="006F4B68">
        <w:fldChar w:fldCharType="end"/>
      </w:r>
      <w:r w:rsidR="00A476DB" w:rsidRPr="00A476DB">
        <w:t>。</w:t>
      </w:r>
      <w:r w:rsidR="009D53D7">
        <w:br w:type="page"/>
      </w:r>
    </w:p>
    <w:p w14:paraId="1523A74F" w14:textId="6FBE04AB" w:rsidR="000A11B8" w:rsidRDefault="00C15732" w:rsidP="00C15732">
      <w:pPr>
        <w:pStyle w:val="2"/>
      </w:pPr>
      <w:bookmarkStart w:id="40" w:name="_Toc200404493"/>
      <w:r w:rsidRPr="003E62FC">
        <w:rPr>
          <w:rFonts w:hint="eastAsia"/>
        </w:rPr>
        <w:lastRenderedPageBreak/>
        <w:t xml:space="preserve">3.3 </w:t>
      </w:r>
      <w:r w:rsidR="00DD155B" w:rsidRPr="003E62FC">
        <w:t>研究觀察重</w:t>
      </w:r>
      <w:r w:rsidR="00FF665F" w:rsidRPr="003E62FC">
        <w:rPr>
          <w:rFonts w:hint="eastAsia"/>
        </w:rPr>
        <w:t>點</w:t>
      </w:r>
      <w:bookmarkEnd w:id="40"/>
    </w:p>
    <w:p w14:paraId="2342E0C9" w14:textId="2B0D8BFA" w:rsidR="009536DF" w:rsidRPr="00440961" w:rsidRDefault="009536DF" w:rsidP="00440961">
      <w:pPr>
        <w:pStyle w:val="15"/>
        <w:ind w:firstLine="480"/>
      </w:pPr>
      <w:r w:rsidRPr="009F03B4">
        <w:t>本研究以</w:t>
      </w:r>
      <w:r w:rsidRPr="009F03B4">
        <w:t>Frontier.cool</w:t>
      </w:r>
      <w:r w:rsidRPr="009F03B4">
        <w:t>為主要研究對象，深入探討其於</w:t>
      </w:r>
      <w:r w:rsidR="004C72D3">
        <w:rPr>
          <w:rFonts w:hint="eastAsia"/>
        </w:rPr>
        <w:t>數位創新</w:t>
      </w:r>
      <w:r w:rsidR="0078562F">
        <w:rPr>
          <w:rFonts w:hint="eastAsia"/>
        </w:rPr>
        <w:t>過程中</w:t>
      </w:r>
      <w:r w:rsidRPr="009F03B4">
        <w:t>，如何感知</w:t>
      </w:r>
      <w:r w:rsidR="00525DA0">
        <w:rPr>
          <w:rFonts w:hint="eastAsia"/>
        </w:rPr>
        <w:t>傳統</w:t>
      </w:r>
      <w:r w:rsidRPr="009F03B4">
        <w:t>產業的痛點</w:t>
      </w:r>
      <w:r w:rsidRPr="00440961">
        <w:t>與</w:t>
      </w:r>
      <w:r w:rsidR="00CD177A">
        <w:rPr>
          <w:rFonts w:hint="eastAsia"/>
        </w:rPr>
        <w:t>需求變化</w:t>
      </w:r>
      <w:r w:rsidRPr="00440961">
        <w:t>，</w:t>
      </w:r>
      <w:r w:rsidR="006056DF">
        <w:rPr>
          <w:rFonts w:hint="eastAsia"/>
        </w:rPr>
        <w:t>並</w:t>
      </w:r>
      <w:r w:rsidRPr="00440961">
        <w:t>結合</w:t>
      </w:r>
      <w:r w:rsidR="00CC20CF">
        <w:rPr>
          <w:rFonts w:hint="eastAsia"/>
        </w:rPr>
        <w:t>組織自身</w:t>
      </w:r>
      <w:r w:rsidRPr="00440961">
        <w:t>技術能力、數位平台</w:t>
      </w:r>
      <w:r w:rsidR="00CD177A">
        <w:rPr>
          <w:rFonts w:hint="eastAsia"/>
        </w:rPr>
        <w:t>功能</w:t>
      </w:r>
      <w:r w:rsidRPr="00440961">
        <w:t>與創新策略，逐步</w:t>
      </w:r>
      <w:r w:rsidRPr="008751BB">
        <w:rPr>
          <w:color w:val="EE0000"/>
        </w:rPr>
        <w:t>制定出回應</w:t>
      </w:r>
      <w:r w:rsidR="006056DF" w:rsidRPr="008751BB">
        <w:rPr>
          <w:rFonts w:hint="eastAsia"/>
          <w:color w:val="EE0000"/>
        </w:rPr>
        <w:t>產業需求</w:t>
      </w:r>
      <w:r w:rsidRPr="008751BB">
        <w:rPr>
          <w:color w:val="EE0000"/>
        </w:rPr>
        <w:t>的</w:t>
      </w:r>
      <w:r w:rsidR="000F1120" w:rsidRPr="008751BB">
        <w:rPr>
          <w:rFonts w:hint="eastAsia"/>
          <w:color w:val="EE0000"/>
        </w:rPr>
        <w:t>創新</w:t>
      </w:r>
      <w:r w:rsidRPr="008751BB">
        <w:rPr>
          <w:color w:val="EE0000"/>
        </w:rPr>
        <w:t>服務與</w:t>
      </w:r>
      <w:r w:rsidR="000F1120" w:rsidRPr="008751BB">
        <w:rPr>
          <w:rFonts w:hint="eastAsia"/>
          <w:color w:val="EE0000"/>
        </w:rPr>
        <w:t>組織</w:t>
      </w:r>
      <w:r w:rsidRPr="008751BB">
        <w:rPr>
          <w:color w:val="EE0000"/>
        </w:rPr>
        <w:t>營運模式。</w:t>
      </w:r>
    </w:p>
    <w:p w14:paraId="6A4A86ED" w14:textId="77777777" w:rsidR="004D0951" w:rsidRDefault="009536DF" w:rsidP="00AB0B92">
      <w:pPr>
        <w:pStyle w:val="15"/>
        <w:ind w:firstLine="480"/>
      </w:pPr>
      <w:r w:rsidRPr="00440961">
        <w:t>觀察</w:t>
      </w:r>
      <w:r w:rsidRPr="00440961">
        <w:t>Frontier.cool</w:t>
      </w:r>
      <w:r w:rsidRPr="00440961">
        <w:t>如何在不同發展階段中，透過對問題認知、行動實踐、</w:t>
      </w:r>
      <w:r w:rsidR="008751BB" w:rsidRPr="00440961">
        <w:t>探索</w:t>
      </w:r>
      <w:r w:rsidRPr="00440961">
        <w:t>可供性與</w:t>
      </w:r>
      <w:r w:rsidR="008751BB">
        <w:rPr>
          <w:rFonts w:hint="eastAsia"/>
        </w:rPr>
        <w:t>雙元可供性實現的組織能力</w:t>
      </w:r>
      <w:r w:rsidRPr="00440961">
        <w:t>，</w:t>
      </w:r>
      <w:r w:rsidR="004F723C">
        <w:rPr>
          <w:rFonts w:hint="eastAsia"/>
        </w:rPr>
        <w:t>藉由數位創新平台使</w:t>
      </w:r>
      <w:r w:rsidR="00CF2F4F">
        <w:rPr>
          <w:rFonts w:hint="eastAsia"/>
        </w:rPr>
        <w:t>傳統產業</w:t>
      </w:r>
      <w:r w:rsidR="004F723C">
        <w:rPr>
          <w:rFonts w:hint="eastAsia"/>
        </w:rPr>
        <w:t>完成</w:t>
      </w:r>
      <w:r w:rsidR="00771CDC">
        <w:rPr>
          <w:rFonts w:hint="eastAsia"/>
        </w:rPr>
        <w:t>轉</w:t>
      </w:r>
      <w:r w:rsidR="00CF2F4F">
        <w:rPr>
          <w:rFonts w:hint="eastAsia"/>
        </w:rPr>
        <w:t>型</w:t>
      </w:r>
      <w:r w:rsidR="004F723C">
        <w:rPr>
          <w:rFonts w:hint="eastAsia"/>
        </w:rPr>
        <w:t>，並</w:t>
      </w:r>
      <w:r w:rsidR="00CF2F4F">
        <w:rPr>
          <w:rFonts w:hint="eastAsia"/>
        </w:rPr>
        <w:t>建構創新產業生態系</w:t>
      </w:r>
      <w:r w:rsidRPr="00440961">
        <w:t>。</w:t>
      </w:r>
      <w:r w:rsidR="00D83D54">
        <w:rPr>
          <w:rFonts w:hint="eastAsia"/>
        </w:rPr>
        <w:t>本研究將</w:t>
      </w:r>
      <w:r w:rsidR="00D81C09" w:rsidRPr="00440961">
        <w:t>Frontier.cool</w:t>
      </w:r>
      <w:r w:rsidR="00D83D54">
        <w:rPr>
          <w:rFonts w:hint="eastAsia"/>
        </w:rPr>
        <w:t>數位創新過程分四階段</w:t>
      </w:r>
      <w:r w:rsidRPr="00440961">
        <w:t>進</w:t>
      </w:r>
      <w:r w:rsidRPr="001C2E28">
        <w:t>行分析</w:t>
      </w:r>
      <w:r w:rsidRPr="009F03B4">
        <w:t>，</w:t>
      </w:r>
      <w:r w:rsidRPr="00CE19BA">
        <w:t>探討</w:t>
      </w:r>
      <w:r w:rsidR="00B43891" w:rsidRPr="00440961">
        <w:t>Frontier.cool</w:t>
      </w:r>
      <w:r w:rsidR="00347757">
        <w:rPr>
          <w:rFonts w:hint="eastAsia"/>
        </w:rPr>
        <w:t>在</w:t>
      </w:r>
      <w:r w:rsidRPr="006F22A8">
        <w:rPr>
          <w:color w:val="EE0000"/>
        </w:rPr>
        <w:t>實現企業意圖</w:t>
      </w:r>
      <w:r w:rsidR="00ED527C" w:rsidRPr="006F22A8">
        <w:rPr>
          <w:rFonts w:hint="eastAsia"/>
          <w:color w:val="EE0000"/>
        </w:rPr>
        <w:t>與目的</w:t>
      </w:r>
      <w:r w:rsidRPr="00CE19BA">
        <w:t>、</w:t>
      </w:r>
      <w:r w:rsidR="006F22A8" w:rsidRPr="006F22A8">
        <w:rPr>
          <w:rFonts w:hint="eastAsia"/>
          <w:color w:val="EE0000"/>
        </w:rPr>
        <w:t>平衡調度</w:t>
      </w:r>
      <w:r w:rsidR="00ED527C" w:rsidRPr="006F22A8">
        <w:rPr>
          <w:rFonts w:hint="eastAsia"/>
          <w:color w:val="EE0000"/>
        </w:rPr>
        <w:t>組織雙元性能力</w:t>
      </w:r>
      <w:r w:rsidR="00ED527C">
        <w:rPr>
          <w:rFonts w:hint="eastAsia"/>
        </w:rPr>
        <w:t>與</w:t>
      </w:r>
      <w:r w:rsidR="006F22A8" w:rsidRPr="006F22A8">
        <w:rPr>
          <w:rFonts w:hint="eastAsia"/>
          <w:color w:val="EE0000"/>
        </w:rPr>
        <w:t>持續演進</w:t>
      </w:r>
      <w:r w:rsidR="00EC3331">
        <w:rPr>
          <w:rFonts w:hint="eastAsia"/>
          <w:color w:val="EE0000"/>
        </w:rPr>
        <w:t>與更新</w:t>
      </w:r>
      <w:r w:rsidR="00ED527C" w:rsidRPr="006F22A8">
        <w:rPr>
          <w:rFonts w:hint="eastAsia"/>
          <w:color w:val="EE0000"/>
        </w:rPr>
        <w:t>數位創新</w:t>
      </w:r>
      <w:r w:rsidRPr="006F22A8">
        <w:rPr>
          <w:color w:val="EE0000"/>
        </w:rPr>
        <w:t>技術</w:t>
      </w:r>
      <w:r w:rsidRPr="00CE19BA">
        <w:t>三者間的互構歷程</w:t>
      </w:r>
      <w:r w:rsidRPr="009F03B4">
        <w:t>。</w:t>
      </w:r>
    </w:p>
    <w:p w14:paraId="12415A63" w14:textId="0A93FC81" w:rsidR="009536DF" w:rsidRDefault="009536DF" w:rsidP="004D0951">
      <w:pPr>
        <w:pStyle w:val="151"/>
      </w:pPr>
      <w:r w:rsidRPr="009F03B4">
        <w:t>本研究之研究觀察重點</w:t>
      </w:r>
      <w:r w:rsidRPr="00ED1C65">
        <w:rPr>
          <w:color w:val="EE0000"/>
        </w:rPr>
        <w:t>如表</w:t>
      </w:r>
      <w:r w:rsidR="00FC7B73">
        <w:rPr>
          <w:rFonts w:hint="eastAsia"/>
          <w:color w:val="EE0000"/>
        </w:rPr>
        <w:t>3.3-1</w:t>
      </w:r>
      <w:r w:rsidRPr="00ED1C65">
        <w:rPr>
          <w:color w:val="EE0000"/>
        </w:rPr>
        <w:t>所示</w:t>
      </w:r>
      <w:r w:rsidRPr="009F03B4">
        <w:t>：</w:t>
      </w:r>
    </w:p>
    <w:p w14:paraId="23EC1D1A" w14:textId="3F74A719" w:rsidR="00F2586D" w:rsidRPr="00072B87" w:rsidRDefault="00B75F4F" w:rsidP="00524AAA">
      <w:pPr>
        <w:pStyle w:val="affc"/>
      </w:pPr>
      <w:bookmarkStart w:id="41" w:name="_Toc200067285"/>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sidR="00EE408B">
        <w:rPr>
          <w:noProof/>
        </w:rPr>
        <w:t>1</w:t>
      </w:r>
      <w:r>
        <w:fldChar w:fldCharType="end"/>
      </w:r>
      <w:r w:rsidR="00060F12">
        <w:rPr>
          <w:rFonts w:hint="eastAsia"/>
        </w:rPr>
        <w:t xml:space="preserve"> </w:t>
      </w:r>
      <w:r w:rsidR="00F2586D">
        <w:rPr>
          <w:rFonts w:hint="eastAsia"/>
        </w:rPr>
        <w:t>研究觀察重點表</w:t>
      </w:r>
      <w:bookmarkEnd w:id="41"/>
    </w:p>
    <w:tbl>
      <w:tblPr>
        <w:tblStyle w:val="aff1"/>
        <w:tblW w:w="0" w:type="auto"/>
        <w:tblLook w:val="04A0" w:firstRow="1" w:lastRow="0" w:firstColumn="1" w:lastColumn="0" w:noHBand="0" w:noVBand="1"/>
      </w:tblPr>
      <w:tblGrid>
        <w:gridCol w:w="555"/>
        <w:gridCol w:w="582"/>
        <w:gridCol w:w="7159"/>
      </w:tblGrid>
      <w:tr w:rsidR="002B1226" w14:paraId="5003A8DC" w14:textId="77777777" w:rsidTr="00386C5C">
        <w:tc>
          <w:tcPr>
            <w:tcW w:w="1137" w:type="dxa"/>
            <w:gridSpan w:val="2"/>
            <w:vAlign w:val="center"/>
          </w:tcPr>
          <w:p w14:paraId="750B5D7C" w14:textId="77777777" w:rsidR="002B1226" w:rsidRDefault="002B1226" w:rsidP="003A664D">
            <w:pPr>
              <w:ind w:firstLineChars="0" w:firstLine="0"/>
              <w:jc w:val="center"/>
            </w:pPr>
            <w:r w:rsidRPr="002D6F80">
              <w:rPr>
                <w:rFonts w:ascii="標楷體" w:hAnsi="標楷體" w:hint="eastAsia"/>
              </w:rPr>
              <w:t>理論</w:t>
            </w:r>
          </w:p>
        </w:tc>
        <w:tc>
          <w:tcPr>
            <w:tcW w:w="7159" w:type="dxa"/>
            <w:vAlign w:val="bottom"/>
          </w:tcPr>
          <w:p w14:paraId="500E4F43" w14:textId="77777777" w:rsidR="002B1226" w:rsidRDefault="002B1226" w:rsidP="003A664D">
            <w:pPr>
              <w:ind w:firstLineChars="0" w:firstLine="0"/>
              <w:jc w:val="center"/>
            </w:pPr>
            <w:r w:rsidRPr="002D6F80">
              <w:rPr>
                <w:rFonts w:ascii="標楷體" w:hAnsi="標楷體" w:hint="eastAsia"/>
              </w:rPr>
              <w:t>觀察重點</w:t>
            </w:r>
          </w:p>
        </w:tc>
      </w:tr>
      <w:tr w:rsidR="00386C5C" w14:paraId="413E6083" w14:textId="77777777" w:rsidTr="00386C5C">
        <w:trPr>
          <w:cantSplit/>
          <w:trHeight w:val="1134"/>
        </w:trPr>
        <w:tc>
          <w:tcPr>
            <w:tcW w:w="555" w:type="dxa"/>
            <w:vMerge w:val="restart"/>
            <w:vAlign w:val="center"/>
          </w:tcPr>
          <w:p w14:paraId="3771F2DD" w14:textId="77777777" w:rsidR="00386C5C" w:rsidRDefault="00386C5C" w:rsidP="00386C5C">
            <w:pPr>
              <w:ind w:firstLineChars="0" w:firstLine="0"/>
              <w:jc w:val="center"/>
            </w:pPr>
            <w:r w:rsidRPr="002D6F80">
              <w:rPr>
                <w:rFonts w:ascii="標楷體" w:hAnsi="標楷體" w:hint="eastAsia"/>
              </w:rPr>
              <w:t>能動性</w:t>
            </w:r>
          </w:p>
        </w:tc>
        <w:tc>
          <w:tcPr>
            <w:tcW w:w="582" w:type="dxa"/>
            <w:textDirection w:val="tbRlV"/>
            <w:vAlign w:val="center"/>
          </w:tcPr>
          <w:p w14:paraId="297ED430" w14:textId="735C783B" w:rsidR="00386C5C" w:rsidRPr="00E53C34" w:rsidRDefault="00386C5C" w:rsidP="00386C5C">
            <w:pPr>
              <w:ind w:left="113" w:right="113" w:firstLineChars="0" w:firstLine="0"/>
              <w:jc w:val="center"/>
              <w:rPr>
                <w:b/>
                <w:bCs/>
              </w:rPr>
            </w:pPr>
            <w:r w:rsidRPr="00561447">
              <w:rPr>
                <w:rFonts w:hint="eastAsia"/>
              </w:rPr>
              <w:t>問題</w:t>
            </w:r>
          </w:p>
        </w:tc>
        <w:tc>
          <w:tcPr>
            <w:tcW w:w="7159" w:type="dxa"/>
            <w:vAlign w:val="center"/>
          </w:tcPr>
          <w:p w14:paraId="4E1CC856" w14:textId="380F3C98" w:rsidR="00386C5C" w:rsidRDefault="00386C5C" w:rsidP="00810527">
            <w:pPr>
              <w:pStyle w:val="151"/>
            </w:pPr>
            <w:r w:rsidRPr="001557AA">
              <w:rPr>
                <w:rFonts w:hint="eastAsia"/>
              </w:rPr>
              <w:t>觀察企業於經濟效益、社會責任、環境永續等多重考量下，所覺察並界定欲解決之產業痛點或數位</w:t>
            </w:r>
            <w:r w:rsidR="0021218B">
              <w:rPr>
                <w:rFonts w:hint="eastAsia"/>
              </w:rPr>
              <w:t>創新</w:t>
            </w:r>
            <w:r w:rsidRPr="001557AA">
              <w:rPr>
                <w:rFonts w:hint="eastAsia"/>
              </w:rPr>
              <w:t>機會，</w:t>
            </w:r>
            <w:r>
              <w:rPr>
                <w:rFonts w:hint="eastAsia"/>
              </w:rPr>
              <w:t>根據此</w:t>
            </w:r>
            <w:r w:rsidRPr="001557AA">
              <w:rPr>
                <w:rFonts w:hint="eastAsia"/>
              </w:rPr>
              <w:t>發展對應策略。</w:t>
            </w:r>
          </w:p>
        </w:tc>
      </w:tr>
      <w:tr w:rsidR="00386C5C" w14:paraId="5563BB9C" w14:textId="77777777" w:rsidTr="00386C5C">
        <w:trPr>
          <w:cantSplit/>
          <w:trHeight w:val="1134"/>
        </w:trPr>
        <w:tc>
          <w:tcPr>
            <w:tcW w:w="555" w:type="dxa"/>
            <w:vMerge/>
            <w:vAlign w:val="center"/>
          </w:tcPr>
          <w:p w14:paraId="11095BA8" w14:textId="77777777" w:rsidR="00386C5C" w:rsidRDefault="00386C5C" w:rsidP="00386C5C">
            <w:pPr>
              <w:ind w:firstLineChars="0" w:firstLine="0"/>
              <w:jc w:val="center"/>
            </w:pPr>
          </w:p>
        </w:tc>
        <w:tc>
          <w:tcPr>
            <w:tcW w:w="582" w:type="dxa"/>
            <w:textDirection w:val="tbRlV"/>
            <w:vAlign w:val="center"/>
          </w:tcPr>
          <w:p w14:paraId="2F0DFC3F" w14:textId="7102B476" w:rsidR="00386C5C" w:rsidRDefault="00386C5C" w:rsidP="00386C5C">
            <w:pPr>
              <w:ind w:left="113" w:right="113" w:firstLineChars="0" w:firstLine="0"/>
              <w:jc w:val="center"/>
            </w:pPr>
            <w:r>
              <w:rPr>
                <w:rFonts w:hint="eastAsia"/>
              </w:rPr>
              <w:t>意圖</w:t>
            </w:r>
          </w:p>
        </w:tc>
        <w:tc>
          <w:tcPr>
            <w:tcW w:w="7159" w:type="dxa"/>
            <w:vAlign w:val="center"/>
          </w:tcPr>
          <w:p w14:paraId="0858E55C" w14:textId="665F7F96" w:rsidR="00386C5C" w:rsidRDefault="00386C5C" w:rsidP="00810527">
            <w:pPr>
              <w:pStyle w:val="151"/>
            </w:pPr>
            <w:r w:rsidRPr="00A8098A">
              <w:rPr>
                <w:rFonts w:hint="eastAsia"/>
              </w:rPr>
              <w:t>觀察企業在</w:t>
            </w:r>
            <w:r w:rsidR="00E20F0C">
              <w:rPr>
                <w:rFonts w:hint="eastAsia"/>
              </w:rPr>
              <w:t>數位創新</w:t>
            </w:r>
            <w:r w:rsidRPr="00A8098A">
              <w:rPr>
                <w:rFonts w:hint="eastAsia"/>
              </w:rPr>
              <w:t>過程</w:t>
            </w:r>
            <w:r w:rsidRPr="00845F73">
              <w:rPr>
                <w:rFonts w:hint="eastAsia"/>
              </w:rPr>
              <w:t>中，所意識之</w:t>
            </w:r>
            <w:r w:rsidRPr="00C0169F">
              <w:rPr>
                <w:rFonts w:hint="eastAsia"/>
                <w:color w:val="EE0000"/>
              </w:rPr>
              <w:t>明確動機與目標設定</w:t>
            </w:r>
            <w:r w:rsidRPr="00845F73">
              <w:rPr>
                <w:rFonts w:hint="eastAsia"/>
              </w:rPr>
              <w:t>，探究</w:t>
            </w:r>
            <w:r w:rsidRPr="00126A04">
              <w:rPr>
                <w:rFonts w:hint="eastAsia"/>
                <w:color w:val="EE0000"/>
              </w:rPr>
              <w:t>該動機與意圖如何影響後續之企業認知與策略行動</w:t>
            </w:r>
            <w:r w:rsidRPr="006B6338">
              <w:rPr>
                <w:rFonts w:hint="eastAsia"/>
              </w:rPr>
              <w:t>。</w:t>
            </w:r>
          </w:p>
        </w:tc>
      </w:tr>
      <w:tr w:rsidR="002B1226" w14:paraId="0EFEE826" w14:textId="77777777" w:rsidTr="00386C5C">
        <w:tc>
          <w:tcPr>
            <w:tcW w:w="1137" w:type="dxa"/>
            <w:gridSpan w:val="2"/>
            <w:vAlign w:val="center"/>
          </w:tcPr>
          <w:p w14:paraId="6E212A8F" w14:textId="77777777" w:rsidR="002B1226" w:rsidRDefault="002B1226" w:rsidP="003A664D">
            <w:pPr>
              <w:ind w:firstLineChars="0" w:firstLine="0"/>
              <w:jc w:val="center"/>
            </w:pPr>
            <w:r w:rsidRPr="002D6F80">
              <w:rPr>
                <w:rFonts w:ascii="標楷體" w:hAnsi="標楷體" w:hint="eastAsia"/>
              </w:rPr>
              <w:t>目的</w:t>
            </w:r>
          </w:p>
        </w:tc>
        <w:tc>
          <w:tcPr>
            <w:tcW w:w="7159" w:type="dxa"/>
            <w:vAlign w:val="center"/>
          </w:tcPr>
          <w:p w14:paraId="1C2D400D" w14:textId="4D59B347" w:rsidR="002B1226" w:rsidRDefault="002B1226" w:rsidP="00810527">
            <w:pPr>
              <w:pStyle w:val="151"/>
            </w:pPr>
            <w:r>
              <w:t>以數位創新</w:t>
            </w:r>
            <w:r w:rsidR="002E2076">
              <w:rPr>
                <w:rFonts w:hint="eastAsia"/>
              </w:rPr>
              <w:t>為</w:t>
            </w:r>
            <w:r>
              <w:t>視角，</w:t>
            </w:r>
            <w:r>
              <w:rPr>
                <w:rFonts w:hint="eastAsia"/>
              </w:rPr>
              <w:t>探討</w:t>
            </w:r>
            <w:r w:rsidR="001B10C6">
              <w:rPr>
                <w:rFonts w:hint="eastAsia"/>
              </w:rPr>
              <w:t>企業之</w:t>
            </w:r>
            <w:r w:rsidR="0097766B" w:rsidRPr="00BC6650">
              <w:rPr>
                <w:rFonts w:hint="eastAsia"/>
                <w:color w:val="EE0000"/>
              </w:rPr>
              <w:t>創新</w:t>
            </w:r>
            <w:r w:rsidRPr="00BC6650">
              <w:rPr>
                <w:rFonts w:hint="eastAsia"/>
                <w:color w:val="EE0000"/>
              </w:rPr>
              <w:t>成效和產業</w:t>
            </w:r>
            <w:r w:rsidR="00841CFA" w:rsidRPr="00BC6650">
              <w:rPr>
                <w:rFonts w:hint="eastAsia"/>
                <w:color w:val="EE0000"/>
              </w:rPr>
              <w:t>應用</w:t>
            </w:r>
            <w:r w:rsidR="001A02AD" w:rsidRPr="00BC6650">
              <w:rPr>
                <w:rFonts w:hint="eastAsia"/>
                <w:color w:val="EE0000"/>
              </w:rPr>
              <w:t>結果</w:t>
            </w:r>
            <w:r>
              <w:rPr>
                <w:rFonts w:hint="eastAsia"/>
              </w:rPr>
              <w:t>，</w:t>
            </w:r>
            <w:r w:rsidR="00BC6650">
              <w:rPr>
                <w:rFonts w:hint="eastAsia"/>
              </w:rPr>
              <w:t>分析</w:t>
            </w:r>
            <w:r>
              <w:rPr>
                <w:rFonts w:hint="eastAsia"/>
              </w:rPr>
              <w:t>企業</w:t>
            </w:r>
            <w:r w:rsidR="00A17831">
              <w:rPr>
                <w:rFonts w:hint="eastAsia"/>
              </w:rPr>
              <w:t>所</w:t>
            </w:r>
            <w:r>
              <w:rPr>
                <w:rFonts w:hint="eastAsia"/>
              </w:rPr>
              <w:t>建構</w:t>
            </w:r>
            <w:r w:rsidR="00A17831">
              <w:rPr>
                <w:rFonts w:hint="eastAsia"/>
              </w:rPr>
              <w:t>之數位</w:t>
            </w:r>
            <w:r w:rsidR="00444238">
              <w:rPr>
                <w:rFonts w:hint="eastAsia"/>
              </w:rPr>
              <w:t>創新</w:t>
            </w:r>
            <w:r>
              <w:rPr>
                <w:rFonts w:hint="eastAsia"/>
              </w:rPr>
              <w:t>平台</w:t>
            </w:r>
            <w:r w:rsidR="00540316">
              <w:rPr>
                <w:rFonts w:hint="eastAsia"/>
              </w:rPr>
              <w:t>中</w:t>
            </w:r>
            <w:r>
              <w:rPr>
                <w:rFonts w:hint="eastAsia"/>
              </w:rPr>
              <w:t>產業生態系</w:t>
            </w:r>
            <w:r w:rsidR="00540316">
              <w:rPr>
                <w:rFonts w:hint="eastAsia"/>
              </w:rPr>
              <w:t>的運</w:t>
            </w:r>
            <w:r>
              <w:rPr>
                <w:rFonts w:hint="eastAsia"/>
              </w:rPr>
              <w:t>作型態，包含</w:t>
            </w:r>
            <w:r w:rsidR="0011558A" w:rsidRPr="00426A1E">
              <w:rPr>
                <w:rFonts w:hint="eastAsia"/>
                <w:color w:val="EE0000"/>
              </w:rPr>
              <w:t>供</w:t>
            </w:r>
            <w:r w:rsidRPr="00426A1E">
              <w:rPr>
                <w:rFonts w:hint="eastAsia"/>
                <w:color w:val="EE0000"/>
              </w:rPr>
              <w:t>應鏈協作方式、</w:t>
            </w:r>
            <w:r w:rsidR="00F56B2B" w:rsidRPr="00426A1E">
              <w:rPr>
                <w:rFonts w:hint="eastAsia"/>
                <w:color w:val="EE0000"/>
              </w:rPr>
              <w:t>產業</w:t>
            </w:r>
            <w:r w:rsidRPr="00426A1E">
              <w:rPr>
                <w:rFonts w:hint="eastAsia"/>
                <w:color w:val="EE0000"/>
              </w:rPr>
              <w:t>經營模式與新生產流程等</w:t>
            </w:r>
            <w:r w:rsidR="009C0E38" w:rsidRPr="00426A1E">
              <w:rPr>
                <w:rFonts w:hint="eastAsia"/>
                <w:color w:val="EE0000"/>
              </w:rPr>
              <w:t>變化</w:t>
            </w:r>
            <w:r>
              <w:rPr>
                <w:rFonts w:hint="eastAsia"/>
              </w:rPr>
              <w:t>，並評估</w:t>
            </w:r>
            <w:r w:rsidR="00346CF8" w:rsidRPr="00426A1E">
              <w:rPr>
                <w:rFonts w:hint="eastAsia"/>
                <w:color w:val="EE0000"/>
              </w:rPr>
              <w:t>數位創新結果</w:t>
            </w:r>
            <w:r w:rsidRPr="00426A1E">
              <w:rPr>
                <w:rFonts w:hint="eastAsia"/>
                <w:color w:val="EE0000"/>
              </w:rPr>
              <w:t>對產業轉型與價值再造的貢獻</w:t>
            </w:r>
            <w:r>
              <w:rPr>
                <w:rFonts w:hint="eastAsia"/>
              </w:rPr>
              <w:t>。</w:t>
            </w:r>
          </w:p>
        </w:tc>
      </w:tr>
    </w:tbl>
    <w:p w14:paraId="641CC0D6" w14:textId="34987B4F" w:rsidR="002B1226" w:rsidRDefault="00702C99" w:rsidP="00A11192">
      <w:pPr>
        <w:pStyle w:val="151"/>
        <w:jc w:val="center"/>
      </w:pPr>
      <w:r>
        <w:rPr>
          <w:rFonts w:hint="eastAsia"/>
        </w:rPr>
        <w:t>資料來源：本研究整理</w:t>
      </w:r>
    </w:p>
    <w:p w14:paraId="429329DC" w14:textId="77777777" w:rsidR="009B1FA0" w:rsidRDefault="009B1FA0" w:rsidP="00A11192">
      <w:pPr>
        <w:pStyle w:val="151"/>
        <w:jc w:val="center"/>
      </w:pPr>
    </w:p>
    <w:tbl>
      <w:tblPr>
        <w:tblStyle w:val="aff1"/>
        <w:tblpPr w:leftFromText="180" w:rightFromText="180" w:vertAnchor="text" w:horzAnchor="margin" w:tblpY="500"/>
        <w:tblW w:w="0" w:type="auto"/>
        <w:tblLook w:val="04A0" w:firstRow="1" w:lastRow="0" w:firstColumn="1" w:lastColumn="0" w:noHBand="0" w:noVBand="1"/>
      </w:tblPr>
      <w:tblGrid>
        <w:gridCol w:w="582"/>
        <w:gridCol w:w="582"/>
        <w:gridCol w:w="3566"/>
        <w:gridCol w:w="3566"/>
      </w:tblGrid>
      <w:tr w:rsidR="004C72D3" w14:paraId="37883032" w14:textId="77777777" w:rsidTr="004C72D3">
        <w:tc>
          <w:tcPr>
            <w:tcW w:w="1164" w:type="dxa"/>
            <w:gridSpan w:val="2"/>
            <w:vAlign w:val="center"/>
          </w:tcPr>
          <w:p w14:paraId="6092A03F" w14:textId="77777777" w:rsidR="004C72D3" w:rsidRDefault="004C72D3" w:rsidP="004C72D3">
            <w:pPr>
              <w:ind w:firstLineChars="0" w:firstLine="0"/>
              <w:jc w:val="center"/>
            </w:pPr>
            <w:r w:rsidRPr="002D6F80">
              <w:rPr>
                <w:rFonts w:ascii="標楷體" w:hAnsi="標楷體" w:hint="eastAsia"/>
              </w:rPr>
              <w:lastRenderedPageBreak/>
              <w:t>理論</w:t>
            </w:r>
          </w:p>
        </w:tc>
        <w:tc>
          <w:tcPr>
            <w:tcW w:w="7132" w:type="dxa"/>
            <w:gridSpan w:val="2"/>
            <w:vAlign w:val="center"/>
          </w:tcPr>
          <w:p w14:paraId="741A7F07" w14:textId="77777777" w:rsidR="004C72D3" w:rsidRDefault="004C72D3" w:rsidP="004C72D3">
            <w:pPr>
              <w:ind w:firstLineChars="0" w:firstLine="0"/>
              <w:jc w:val="center"/>
            </w:pPr>
            <w:r w:rsidRPr="002D6F80">
              <w:rPr>
                <w:rFonts w:ascii="標楷體" w:hAnsi="標楷體" w:hint="eastAsia"/>
              </w:rPr>
              <w:t>觀察重點</w:t>
            </w:r>
          </w:p>
        </w:tc>
      </w:tr>
      <w:tr w:rsidR="004C72D3" w14:paraId="755BB581" w14:textId="77777777" w:rsidTr="004C72D3">
        <w:tc>
          <w:tcPr>
            <w:tcW w:w="582" w:type="dxa"/>
            <w:vMerge w:val="restart"/>
            <w:textDirection w:val="tbRlV"/>
            <w:vAlign w:val="center"/>
          </w:tcPr>
          <w:p w14:paraId="7EADC35B" w14:textId="77777777" w:rsidR="004C72D3" w:rsidRDefault="004C72D3" w:rsidP="004C72D3">
            <w:pPr>
              <w:ind w:left="113" w:right="113" w:firstLineChars="0" w:firstLine="0"/>
              <w:jc w:val="center"/>
            </w:pPr>
            <w:r>
              <w:rPr>
                <w:rFonts w:hint="eastAsia"/>
              </w:rPr>
              <w:t>制定</w:t>
            </w:r>
          </w:p>
        </w:tc>
        <w:tc>
          <w:tcPr>
            <w:tcW w:w="582" w:type="dxa"/>
            <w:vMerge w:val="restart"/>
            <w:textDirection w:val="tbRlV"/>
            <w:vAlign w:val="center"/>
          </w:tcPr>
          <w:p w14:paraId="6B2C680D" w14:textId="77777777" w:rsidR="004C72D3" w:rsidRPr="00E53C34" w:rsidRDefault="004C72D3" w:rsidP="004C72D3">
            <w:pPr>
              <w:ind w:left="113" w:right="113" w:firstLineChars="0" w:firstLine="0"/>
              <w:jc w:val="center"/>
              <w:rPr>
                <w:b/>
                <w:bCs/>
              </w:rPr>
            </w:pPr>
            <w:r w:rsidRPr="002D6F80">
              <w:rPr>
                <w:rFonts w:ascii="標楷體" w:hAnsi="標楷體" w:hint="eastAsia"/>
              </w:rPr>
              <w:t>認知</w:t>
            </w:r>
          </w:p>
        </w:tc>
        <w:tc>
          <w:tcPr>
            <w:tcW w:w="3566" w:type="dxa"/>
            <w:vAlign w:val="center"/>
          </w:tcPr>
          <w:p w14:paraId="21A0AD71" w14:textId="77777777" w:rsidR="004C72D3" w:rsidRDefault="004C72D3" w:rsidP="004C72D3">
            <w:pPr>
              <w:ind w:firstLineChars="0" w:firstLine="0"/>
              <w:jc w:val="center"/>
            </w:pPr>
            <w:r w:rsidRPr="002D6F80">
              <w:rPr>
                <w:rFonts w:ascii="標楷體" w:hAnsi="標楷體" w:hint="eastAsia"/>
              </w:rPr>
              <w:t>產業需求</w:t>
            </w:r>
          </w:p>
        </w:tc>
        <w:tc>
          <w:tcPr>
            <w:tcW w:w="3566" w:type="dxa"/>
            <w:vAlign w:val="center"/>
          </w:tcPr>
          <w:p w14:paraId="2C2A7F20" w14:textId="77777777" w:rsidR="004C72D3" w:rsidRDefault="004C72D3" w:rsidP="004C72D3">
            <w:pPr>
              <w:ind w:firstLineChars="0" w:firstLine="0"/>
              <w:jc w:val="center"/>
            </w:pPr>
            <w:r w:rsidRPr="002D6F80">
              <w:rPr>
                <w:rFonts w:ascii="標楷體" w:hAnsi="標楷體" w:hint="eastAsia"/>
              </w:rPr>
              <w:t>企業能力</w:t>
            </w:r>
          </w:p>
        </w:tc>
      </w:tr>
      <w:tr w:rsidR="004C72D3" w14:paraId="58AA200B" w14:textId="77777777" w:rsidTr="004C72D3">
        <w:tc>
          <w:tcPr>
            <w:tcW w:w="582" w:type="dxa"/>
            <w:vMerge/>
            <w:textDirection w:val="tbRlV"/>
            <w:vAlign w:val="center"/>
          </w:tcPr>
          <w:p w14:paraId="5A4F0F9F" w14:textId="77777777" w:rsidR="004C72D3" w:rsidRDefault="004C72D3" w:rsidP="004C72D3">
            <w:pPr>
              <w:ind w:left="113" w:right="113" w:firstLineChars="0" w:firstLine="0"/>
              <w:jc w:val="center"/>
            </w:pPr>
          </w:p>
        </w:tc>
        <w:tc>
          <w:tcPr>
            <w:tcW w:w="582" w:type="dxa"/>
            <w:vMerge/>
            <w:textDirection w:val="tbRlV"/>
            <w:vAlign w:val="center"/>
          </w:tcPr>
          <w:p w14:paraId="2617270C" w14:textId="77777777" w:rsidR="004C72D3" w:rsidRDefault="004C72D3" w:rsidP="004C72D3">
            <w:pPr>
              <w:ind w:left="113" w:right="113" w:firstLineChars="0" w:firstLine="0"/>
              <w:jc w:val="center"/>
            </w:pPr>
          </w:p>
        </w:tc>
        <w:tc>
          <w:tcPr>
            <w:tcW w:w="3566" w:type="dxa"/>
          </w:tcPr>
          <w:p w14:paraId="6141BA7E" w14:textId="6961A7B2" w:rsidR="004C72D3" w:rsidRDefault="004C72D3" w:rsidP="004C72D3">
            <w:pPr>
              <w:pStyle w:val="151"/>
              <w:jc w:val="both"/>
            </w:pPr>
            <w:r w:rsidRPr="003E0DD7">
              <w:rPr>
                <w:rFonts w:hint="eastAsia"/>
              </w:rPr>
              <w:t>觀察外部環境、制度文化、價值觀等隱含因素對</w:t>
            </w:r>
            <w:r w:rsidR="00762EBE">
              <w:rPr>
                <w:rFonts w:hint="eastAsia"/>
              </w:rPr>
              <w:t>數位創新</w:t>
            </w:r>
            <w:r>
              <w:rPr>
                <w:rFonts w:hint="eastAsia"/>
              </w:rPr>
              <w:t>發展和產業轉型</w:t>
            </w:r>
            <w:r w:rsidRPr="003E0DD7">
              <w:rPr>
                <w:rFonts w:hint="eastAsia"/>
              </w:rPr>
              <w:t>之機會與限制，理解使用者真實需求。</w:t>
            </w:r>
          </w:p>
        </w:tc>
        <w:tc>
          <w:tcPr>
            <w:tcW w:w="3566" w:type="dxa"/>
          </w:tcPr>
          <w:p w14:paraId="319C6A63" w14:textId="5EF53262" w:rsidR="004C72D3" w:rsidRDefault="004C72D3" w:rsidP="004C72D3">
            <w:pPr>
              <w:pStyle w:val="151"/>
              <w:jc w:val="both"/>
            </w:pPr>
            <w:r w:rsidRPr="003E0DD7">
              <w:rPr>
                <w:rFonts w:hint="eastAsia"/>
              </w:rPr>
              <w:t>觀察企業各階段資源、知識、技術與組織能力，</w:t>
            </w:r>
            <w:r w:rsidRPr="00EF5B97">
              <w:rPr>
                <w:rFonts w:hint="eastAsia"/>
              </w:rPr>
              <w:t>探討企業如何調整</w:t>
            </w:r>
            <w:r w:rsidR="00A47FD5">
              <w:rPr>
                <w:rFonts w:hint="eastAsia"/>
              </w:rPr>
              <w:t>、重組或</w:t>
            </w:r>
            <w:r w:rsidRPr="00EF5B97">
              <w:rPr>
                <w:rFonts w:hint="eastAsia"/>
              </w:rPr>
              <w:t>突破資源限制</w:t>
            </w:r>
            <w:r>
              <w:rPr>
                <w:rFonts w:hint="eastAsia"/>
              </w:rPr>
              <w:t>，</w:t>
            </w:r>
            <w:r>
              <w:t>並根據自身能力</w:t>
            </w:r>
            <w:r>
              <w:rPr>
                <w:rFonts w:hint="eastAsia"/>
              </w:rPr>
              <w:t>訂定</w:t>
            </w:r>
            <w:r w:rsidR="00A9452A">
              <w:rPr>
                <w:rFonts w:hint="eastAsia"/>
              </w:rPr>
              <w:t>創新</w:t>
            </w:r>
            <w:r>
              <w:t>發展策略</w:t>
            </w:r>
            <w:r w:rsidRPr="003E0DD7">
              <w:rPr>
                <w:rFonts w:hint="eastAsia"/>
              </w:rPr>
              <w:t>。</w:t>
            </w:r>
          </w:p>
        </w:tc>
      </w:tr>
      <w:tr w:rsidR="004C72D3" w14:paraId="4B29776D" w14:textId="77777777" w:rsidTr="004C72D3">
        <w:tc>
          <w:tcPr>
            <w:tcW w:w="582" w:type="dxa"/>
            <w:vMerge/>
            <w:textDirection w:val="tbRlV"/>
            <w:vAlign w:val="center"/>
          </w:tcPr>
          <w:p w14:paraId="119C3C29" w14:textId="77777777" w:rsidR="004C72D3" w:rsidRDefault="004C72D3" w:rsidP="004C72D3">
            <w:pPr>
              <w:ind w:left="113" w:right="113" w:firstLineChars="0" w:firstLine="0"/>
              <w:jc w:val="center"/>
            </w:pPr>
          </w:p>
        </w:tc>
        <w:tc>
          <w:tcPr>
            <w:tcW w:w="582" w:type="dxa"/>
            <w:vMerge w:val="restart"/>
            <w:textDirection w:val="tbRlV"/>
            <w:vAlign w:val="center"/>
          </w:tcPr>
          <w:p w14:paraId="31BCB588" w14:textId="77777777" w:rsidR="004C72D3" w:rsidRDefault="004C72D3" w:rsidP="004C72D3">
            <w:pPr>
              <w:ind w:left="113" w:right="113" w:firstLineChars="0" w:firstLine="0"/>
              <w:jc w:val="center"/>
            </w:pPr>
            <w:r w:rsidRPr="002D6F80">
              <w:rPr>
                <w:rFonts w:ascii="標楷體" w:hAnsi="標楷體" w:hint="eastAsia"/>
              </w:rPr>
              <w:t>行動</w:t>
            </w:r>
          </w:p>
        </w:tc>
        <w:tc>
          <w:tcPr>
            <w:tcW w:w="7132" w:type="dxa"/>
            <w:gridSpan w:val="2"/>
            <w:vAlign w:val="center"/>
          </w:tcPr>
          <w:p w14:paraId="2F8CE492" w14:textId="77777777" w:rsidR="004C72D3" w:rsidRDefault="004C72D3" w:rsidP="004C72D3">
            <w:pPr>
              <w:ind w:firstLineChars="0" w:firstLine="0"/>
              <w:jc w:val="center"/>
            </w:pPr>
            <w:r w:rsidRPr="002D6F80">
              <w:rPr>
                <w:rFonts w:ascii="標楷體" w:hAnsi="標楷體" w:hint="eastAsia"/>
              </w:rPr>
              <w:t>探索可供性</w:t>
            </w:r>
          </w:p>
        </w:tc>
      </w:tr>
      <w:tr w:rsidR="004C72D3" w14:paraId="30A8A997" w14:textId="77777777" w:rsidTr="004C72D3">
        <w:tc>
          <w:tcPr>
            <w:tcW w:w="582" w:type="dxa"/>
            <w:vMerge/>
            <w:vAlign w:val="center"/>
          </w:tcPr>
          <w:p w14:paraId="10D767E4" w14:textId="77777777" w:rsidR="004C72D3" w:rsidRDefault="004C72D3" w:rsidP="004C72D3">
            <w:pPr>
              <w:ind w:firstLineChars="0" w:firstLine="0"/>
              <w:jc w:val="center"/>
            </w:pPr>
          </w:p>
        </w:tc>
        <w:tc>
          <w:tcPr>
            <w:tcW w:w="582" w:type="dxa"/>
            <w:vMerge/>
            <w:vAlign w:val="center"/>
          </w:tcPr>
          <w:p w14:paraId="32B960C2" w14:textId="77777777" w:rsidR="004C72D3" w:rsidRDefault="004C72D3" w:rsidP="004C72D3">
            <w:pPr>
              <w:ind w:firstLineChars="0" w:firstLine="0"/>
              <w:jc w:val="center"/>
            </w:pPr>
          </w:p>
        </w:tc>
        <w:tc>
          <w:tcPr>
            <w:tcW w:w="3566" w:type="dxa"/>
            <w:vAlign w:val="center"/>
          </w:tcPr>
          <w:p w14:paraId="0CC1BE88" w14:textId="77777777" w:rsidR="004C72D3" w:rsidRDefault="004C72D3" w:rsidP="004C72D3">
            <w:pPr>
              <w:ind w:firstLineChars="0" w:firstLine="0"/>
              <w:jc w:val="center"/>
            </w:pPr>
            <w:r w:rsidRPr="002D6F80">
              <w:rPr>
                <w:rFonts w:ascii="標楷體" w:hAnsi="標楷體" w:hint="eastAsia"/>
              </w:rPr>
              <w:t>物質性</w:t>
            </w:r>
          </w:p>
        </w:tc>
        <w:tc>
          <w:tcPr>
            <w:tcW w:w="3566" w:type="dxa"/>
            <w:vAlign w:val="center"/>
          </w:tcPr>
          <w:p w14:paraId="7FB728E4" w14:textId="77777777" w:rsidR="004C72D3" w:rsidRDefault="004C72D3" w:rsidP="004C72D3">
            <w:pPr>
              <w:ind w:firstLineChars="0" w:firstLine="0"/>
              <w:jc w:val="center"/>
            </w:pPr>
            <w:r w:rsidRPr="002D6F80">
              <w:rPr>
                <w:rFonts w:ascii="標楷體" w:hAnsi="標楷體" w:hint="eastAsia"/>
              </w:rPr>
              <w:t>機會</w:t>
            </w:r>
          </w:p>
        </w:tc>
      </w:tr>
      <w:tr w:rsidR="004C72D3" w14:paraId="1F38FFF1" w14:textId="77777777" w:rsidTr="004C72D3">
        <w:tc>
          <w:tcPr>
            <w:tcW w:w="582" w:type="dxa"/>
            <w:vMerge/>
            <w:vAlign w:val="center"/>
          </w:tcPr>
          <w:p w14:paraId="517EDBF3" w14:textId="77777777" w:rsidR="004C72D3" w:rsidRDefault="004C72D3" w:rsidP="004C72D3">
            <w:pPr>
              <w:ind w:firstLineChars="0" w:firstLine="0"/>
              <w:jc w:val="center"/>
            </w:pPr>
          </w:p>
        </w:tc>
        <w:tc>
          <w:tcPr>
            <w:tcW w:w="582" w:type="dxa"/>
            <w:vMerge/>
            <w:vAlign w:val="center"/>
          </w:tcPr>
          <w:p w14:paraId="0AC8C7CE" w14:textId="77777777" w:rsidR="004C72D3" w:rsidRDefault="004C72D3" w:rsidP="004C72D3">
            <w:pPr>
              <w:ind w:firstLineChars="0" w:firstLine="0"/>
              <w:jc w:val="center"/>
            </w:pPr>
          </w:p>
        </w:tc>
        <w:tc>
          <w:tcPr>
            <w:tcW w:w="7132" w:type="dxa"/>
            <w:gridSpan w:val="2"/>
          </w:tcPr>
          <w:p w14:paraId="53A5EB19" w14:textId="08F6DF80" w:rsidR="004C72D3" w:rsidRDefault="004C72D3" w:rsidP="004C72D3">
            <w:pPr>
              <w:pStyle w:val="151"/>
              <w:jc w:val="both"/>
            </w:pPr>
            <w:r w:rsidRPr="001319FF">
              <w:rPr>
                <w:rFonts w:hint="eastAsia"/>
              </w:rPr>
              <w:t>觀察科技</w:t>
            </w:r>
            <w:r>
              <w:rPr>
                <w:rFonts w:hint="eastAsia"/>
              </w:rPr>
              <w:t>中穩定可操作的技術特性</w:t>
            </w:r>
            <w:r w:rsidRPr="001319FF">
              <w:rPr>
                <w:rFonts w:hint="eastAsia"/>
              </w:rPr>
              <w:t>，</w:t>
            </w:r>
            <w:r>
              <w:rPr>
                <w:rFonts w:hint="eastAsia"/>
              </w:rPr>
              <w:t>分析</w:t>
            </w:r>
            <w:r w:rsidR="001D0DB3">
              <w:rPr>
                <w:rFonts w:hint="eastAsia"/>
              </w:rPr>
              <w:t>可供性中</w:t>
            </w:r>
            <w:r>
              <w:rPr>
                <w:rFonts w:hint="eastAsia"/>
              </w:rPr>
              <w:t>蘊含之</w:t>
            </w:r>
            <w:r w:rsidR="001D0DB3">
              <w:rPr>
                <w:rFonts w:hint="eastAsia"/>
              </w:rPr>
              <w:t>物質特性</w:t>
            </w:r>
            <w:r>
              <w:rPr>
                <w:rFonts w:hint="eastAsia"/>
              </w:rPr>
              <w:t>，探索</w:t>
            </w:r>
            <w:r w:rsidR="00F32ECD">
              <w:rPr>
                <w:rFonts w:hint="eastAsia"/>
              </w:rPr>
              <w:t>可供性</w:t>
            </w:r>
            <w:r w:rsidRPr="001319FF">
              <w:rPr>
                <w:rFonts w:hint="eastAsia"/>
              </w:rPr>
              <w:t>與</w:t>
            </w:r>
            <w:r w:rsidR="00262A61">
              <w:rPr>
                <w:rFonts w:hint="eastAsia"/>
              </w:rPr>
              <w:t>產業、使用者</w:t>
            </w:r>
            <w:r w:rsidRPr="001319FF">
              <w:rPr>
                <w:rFonts w:hint="eastAsia"/>
              </w:rPr>
              <w:t>互動</w:t>
            </w:r>
            <w:r>
              <w:rPr>
                <w:rFonts w:hint="eastAsia"/>
              </w:rPr>
              <w:t>中之價值及滿足需求的機會，</w:t>
            </w:r>
            <w:r>
              <w:t>評估</w:t>
            </w:r>
            <w:r>
              <w:rPr>
                <w:rFonts w:hint="eastAsia"/>
              </w:rPr>
              <w:t>其對</w:t>
            </w:r>
            <w:r w:rsidR="0039006C">
              <w:rPr>
                <w:rFonts w:hint="eastAsia"/>
              </w:rPr>
              <w:t>數位創新</w:t>
            </w:r>
            <w:r>
              <w:rPr>
                <w:rFonts w:hint="eastAsia"/>
              </w:rPr>
              <w:t>發展、推動數位轉型之</w:t>
            </w:r>
            <w:r>
              <w:t>潛力</w:t>
            </w:r>
            <w:r>
              <w:rPr>
                <w:rFonts w:eastAsia="新細明體" w:hint="eastAsia"/>
              </w:rPr>
              <w:t>。</w:t>
            </w:r>
          </w:p>
        </w:tc>
      </w:tr>
      <w:tr w:rsidR="004C72D3" w14:paraId="6250AEDA" w14:textId="77777777" w:rsidTr="004C72D3">
        <w:tc>
          <w:tcPr>
            <w:tcW w:w="582" w:type="dxa"/>
            <w:vMerge/>
            <w:vAlign w:val="center"/>
          </w:tcPr>
          <w:p w14:paraId="68BF7C91" w14:textId="77777777" w:rsidR="004C72D3" w:rsidRDefault="004C72D3" w:rsidP="004C72D3">
            <w:pPr>
              <w:ind w:firstLineChars="0" w:firstLine="0"/>
              <w:jc w:val="center"/>
            </w:pPr>
          </w:p>
        </w:tc>
        <w:tc>
          <w:tcPr>
            <w:tcW w:w="582" w:type="dxa"/>
            <w:vMerge/>
            <w:vAlign w:val="center"/>
          </w:tcPr>
          <w:p w14:paraId="151AB379" w14:textId="77777777" w:rsidR="004C72D3" w:rsidRDefault="004C72D3" w:rsidP="004C72D3">
            <w:pPr>
              <w:ind w:firstLineChars="0" w:firstLine="0"/>
              <w:jc w:val="center"/>
            </w:pPr>
          </w:p>
        </w:tc>
        <w:tc>
          <w:tcPr>
            <w:tcW w:w="7132" w:type="dxa"/>
            <w:gridSpan w:val="2"/>
            <w:vAlign w:val="center"/>
          </w:tcPr>
          <w:p w14:paraId="3C63F8E8" w14:textId="49E1CEF6" w:rsidR="004C72D3" w:rsidRDefault="004C72D3" w:rsidP="004C72D3">
            <w:pPr>
              <w:ind w:firstLineChars="0" w:firstLine="0"/>
              <w:jc w:val="center"/>
            </w:pPr>
            <w:r w:rsidRPr="00031DA8">
              <w:rPr>
                <w:rFonts w:ascii="標楷體" w:hAnsi="標楷體" w:hint="eastAsia"/>
                <w:color w:val="EE0000"/>
              </w:rPr>
              <w:t>雙元可供性</w:t>
            </w:r>
            <w:r w:rsidR="002207B0" w:rsidRPr="00031DA8">
              <w:rPr>
                <w:rFonts w:ascii="標楷體" w:hAnsi="標楷體" w:hint="eastAsia"/>
                <w:color w:val="EE0000"/>
              </w:rPr>
              <w:t>實現</w:t>
            </w:r>
          </w:p>
        </w:tc>
      </w:tr>
      <w:tr w:rsidR="004C72D3" w14:paraId="6125F9C7" w14:textId="77777777" w:rsidTr="004C72D3">
        <w:tc>
          <w:tcPr>
            <w:tcW w:w="582" w:type="dxa"/>
            <w:vMerge/>
            <w:vAlign w:val="center"/>
          </w:tcPr>
          <w:p w14:paraId="4C50C17A" w14:textId="77777777" w:rsidR="004C72D3" w:rsidRDefault="004C72D3" w:rsidP="004C72D3">
            <w:pPr>
              <w:ind w:firstLineChars="0" w:firstLine="0"/>
              <w:jc w:val="center"/>
            </w:pPr>
          </w:p>
        </w:tc>
        <w:tc>
          <w:tcPr>
            <w:tcW w:w="582" w:type="dxa"/>
            <w:vMerge/>
            <w:vAlign w:val="center"/>
          </w:tcPr>
          <w:p w14:paraId="511B4ED2" w14:textId="77777777" w:rsidR="004C72D3" w:rsidRDefault="004C72D3" w:rsidP="004C72D3">
            <w:pPr>
              <w:ind w:firstLineChars="0" w:firstLine="0"/>
              <w:jc w:val="center"/>
            </w:pPr>
          </w:p>
        </w:tc>
        <w:tc>
          <w:tcPr>
            <w:tcW w:w="3566" w:type="dxa"/>
            <w:vAlign w:val="center"/>
          </w:tcPr>
          <w:p w14:paraId="1FAB9E8A" w14:textId="77777777" w:rsidR="004C72D3" w:rsidRDefault="004C72D3" w:rsidP="004C72D3">
            <w:pPr>
              <w:ind w:firstLineChars="0" w:firstLine="0"/>
              <w:jc w:val="center"/>
            </w:pPr>
            <w:r>
              <w:rPr>
                <w:rFonts w:ascii="標楷體" w:hAnsi="標楷體" w:hint="eastAsia"/>
              </w:rPr>
              <w:t>深耕運用</w:t>
            </w:r>
          </w:p>
        </w:tc>
        <w:tc>
          <w:tcPr>
            <w:tcW w:w="3566" w:type="dxa"/>
            <w:vAlign w:val="center"/>
          </w:tcPr>
          <w:p w14:paraId="15EDDC37" w14:textId="77777777" w:rsidR="004C72D3" w:rsidRDefault="004C72D3" w:rsidP="004C72D3">
            <w:pPr>
              <w:ind w:firstLineChars="0" w:firstLine="0"/>
              <w:jc w:val="center"/>
            </w:pPr>
            <w:r w:rsidRPr="002D6F80">
              <w:rPr>
                <w:rFonts w:ascii="標楷體" w:hAnsi="標楷體" w:hint="eastAsia"/>
              </w:rPr>
              <w:t>創新探索</w:t>
            </w:r>
          </w:p>
        </w:tc>
      </w:tr>
      <w:tr w:rsidR="004C72D3" w14:paraId="3D90B0F5" w14:textId="77777777" w:rsidTr="004C72D3">
        <w:tc>
          <w:tcPr>
            <w:tcW w:w="582" w:type="dxa"/>
            <w:vMerge/>
            <w:vAlign w:val="center"/>
          </w:tcPr>
          <w:p w14:paraId="08EC324B" w14:textId="77777777" w:rsidR="004C72D3" w:rsidRDefault="004C72D3" w:rsidP="004C72D3">
            <w:pPr>
              <w:ind w:firstLineChars="0" w:firstLine="0"/>
              <w:jc w:val="center"/>
            </w:pPr>
          </w:p>
        </w:tc>
        <w:tc>
          <w:tcPr>
            <w:tcW w:w="582" w:type="dxa"/>
            <w:vMerge/>
            <w:vAlign w:val="center"/>
          </w:tcPr>
          <w:p w14:paraId="68522968" w14:textId="77777777" w:rsidR="004C72D3" w:rsidRDefault="004C72D3" w:rsidP="004C72D3">
            <w:pPr>
              <w:ind w:firstLineChars="0" w:firstLine="0"/>
              <w:jc w:val="center"/>
            </w:pPr>
          </w:p>
        </w:tc>
        <w:tc>
          <w:tcPr>
            <w:tcW w:w="3566" w:type="dxa"/>
          </w:tcPr>
          <w:p w14:paraId="330B6388" w14:textId="4229D099" w:rsidR="004C72D3" w:rsidRDefault="004C72D3" w:rsidP="004C72D3">
            <w:pPr>
              <w:pStyle w:val="151"/>
              <w:jc w:val="both"/>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如何被調整</w:t>
            </w:r>
            <w:r>
              <w:rPr>
                <w:rFonts w:hint="eastAsia"/>
              </w:rPr>
              <w:t>、</w:t>
            </w:r>
            <w:r w:rsidRPr="001951EC">
              <w:rPr>
                <w:rFonts w:hint="eastAsia"/>
              </w:rPr>
              <w:t>強化</w:t>
            </w:r>
            <w:r>
              <w:rPr>
                <w:rFonts w:hint="eastAsia"/>
              </w:rPr>
              <w:t>及延伸應用，滿足</w:t>
            </w:r>
            <w:r w:rsidRPr="001951EC">
              <w:rPr>
                <w:rFonts w:hint="eastAsia"/>
              </w:rPr>
              <w:t>開發需求</w:t>
            </w:r>
            <w:r>
              <w:rPr>
                <w:rFonts w:hint="eastAsia"/>
              </w:rPr>
              <w:t>、</w:t>
            </w:r>
            <w:r>
              <w:t>提升</w:t>
            </w:r>
            <w:r w:rsidR="00F05B25">
              <w:rPr>
                <w:rFonts w:hint="eastAsia"/>
              </w:rPr>
              <w:t>數位創新</w:t>
            </w:r>
            <w:r>
              <w:t>潛力。</w:t>
            </w:r>
          </w:p>
        </w:tc>
        <w:tc>
          <w:tcPr>
            <w:tcW w:w="3566" w:type="dxa"/>
          </w:tcPr>
          <w:p w14:paraId="56F62FB2" w14:textId="34BAA84C" w:rsidR="004C72D3" w:rsidRDefault="004C72D3" w:rsidP="004C72D3">
            <w:pPr>
              <w:pStyle w:val="151"/>
              <w:jc w:val="both"/>
            </w:pPr>
            <w:r>
              <w:t>觀察企業如何主動探索</w:t>
            </w:r>
            <w:r>
              <w:rPr>
                <w:rFonts w:hint="eastAsia"/>
              </w:rPr>
              <w:t>和導入</w:t>
            </w:r>
            <w:r>
              <w:t>潛在可利用之技術、知識與策略夥伴</w:t>
            </w:r>
            <w:r w:rsidR="000122B3">
              <w:rPr>
                <w:rFonts w:hint="eastAsia"/>
              </w:rPr>
              <w:t>合作</w:t>
            </w:r>
            <w:r w:rsidRPr="00805E16">
              <w:rPr>
                <w:rFonts w:hint="eastAsia"/>
              </w:rPr>
              <w:t>，藉由</w:t>
            </w:r>
            <w:r>
              <w:rPr>
                <w:rFonts w:hint="eastAsia"/>
              </w:rPr>
              <w:t>策略</w:t>
            </w:r>
            <w:r>
              <w:t>擴展資源與</w:t>
            </w:r>
            <w:r>
              <w:rPr>
                <w:rFonts w:hint="eastAsia"/>
              </w:rPr>
              <w:t>平台</w:t>
            </w:r>
            <w:r>
              <w:t>創新基礎</w:t>
            </w:r>
            <w:r>
              <w:rPr>
                <w:rFonts w:hint="eastAsia"/>
              </w:rPr>
              <w:t>。</w:t>
            </w:r>
          </w:p>
        </w:tc>
      </w:tr>
      <w:tr w:rsidR="004C72D3" w14:paraId="34719A41" w14:textId="77777777" w:rsidTr="004C72D3">
        <w:tc>
          <w:tcPr>
            <w:tcW w:w="582" w:type="dxa"/>
            <w:vMerge/>
            <w:vAlign w:val="center"/>
          </w:tcPr>
          <w:p w14:paraId="72E1730E" w14:textId="77777777" w:rsidR="004C72D3" w:rsidRDefault="004C72D3" w:rsidP="004C72D3">
            <w:pPr>
              <w:ind w:firstLineChars="0" w:firstLine="0"/>
              <w:jc w:val="center"/>
            </w:pPr>
          </w:p>
        </w:tc>
        <w:tc>
          <w:tcPr>
            <w:tcW w:w="582" w:type="dxa"/>
            <w:vMerge/>
            <w:vAlign w:val="center"/>
          </w:tcPr>
          <w:p w14:paraId="4E07C7F0" w14:textId="77777777" w:rsidR="004C72D3" w:rsidRDefault="004C72D3" w:rsidP="004C72D3">
            <w:pPr>
              <w:ind w:firstLineChars="0" w:firstLine="0"/>
              <w:jc w:val="center"/>
            </w:pPr>
          </w:p>
        </w:tc>
        <w:tc>
          <w:tcPr>
            <w:tcW w:w="7132" w:type="dxa"/>
            <w:gridSpan w:val="2"/>
            <w:vAlign w:val="center"/>
          </w:tcPr>
          <w:p w14:paraId="1B8E12BD" w14:textId="77777777" w:rsidR="004C72D3" w:rsidRDefault="004C72D3" w:rsidP="004C72D3">
            <w:pPr>
              <w:ind w:firstLineChars="0" w:firstLine="0"/>
              <w:jc w:val="center"/>
            </w:pPr>
            <w:r>
              <w:rPr>
                <w:rFonts w:hint="eastAsia"/>
              </w:rPr>
              <w:t>平衡機制</w:t>
            </w:r>
          </w:p>
        </w:tc>
      </w:tr>
      <w:tr w:rsidR="004C72D3" w14:paraId="7EBAA315" w14:textId="77777777" w:rsidTr="004C72D3">
        <w:tc>
          <w:tcPr>
            <w:tcW w:w="582" w:type="dxa"/>
            <w:vMerge/>
            <w:vAlign w:val="center"/>
          </w:tcPr>
          <w:p w14:paraId="05376EEE" w14:textId="77777777" w:rsidR="004C72D3" w:rsidRDefault="004C72D3" w:rsidP="004C72D3">
            <w:pPr>
              <w:ind w:firstLineChars="0" w:firstLine="0"/>
              <w:jc w:val="center"/>
            </w:pPr>
          </w:p>
        </w:tc>
        <w:tc>
          <w:tcPr>
            <w:tcW w:w="582" w:type="dxa"/>
            <w:vMerge/>
            <w:vAlign w:val="center"/>
          </w:tcPr>
          <w:p w14:paraId="3AA76698" w14:textId="77777777" w:rsidR="004C72D3" w:rsidRDefault="004C72D3" w:rsidP="004C72D3">
            <w:pPr>
              <w:ind w:firstLineChars="0" w:firstLine="0"/>
              <w:jc w:val="center"/>
            </w:pPr>
          </w:p>
        </w:tc>
        <w:tc>
          <w:tcPr>
            <w:tcW w:w="7132" w:type="dxa"/>
            <w:gridSpan w:val="2"/>
            <w:vAlign w:val="center"/>
          </w:tcPr>
          <w:p w14:paraId="4317AFA8" w14:textId="69208D34" w:rsidR="004C72D3" w:rsidRDefault="004C72D3" w:rsidP="004C72D3">
            <w:pPr>
              <w:pStyle w:val="151"/>
              <w:jc w:val="both"/>
            </w:pPr>
            <w:r>
              <w:rPr>
                <w:rFonts w:hint="eastAsia"/>
              </w:rPr>
              <w:t>觀察</w:t>
            </w:r>
            <w:r>
              <w:t>企業</w:t>
            </w:r>
            <w:r>
              <w:rPr>
                <w:rFonts w:hint="eastAsia"/>
              </w:rPr>
              <w:t>面對</w:t>
            </w:r>
            <w:r w:rsidR="00031DA8">
              <w:rPr>
                <w:rFonts w:hint="eastAsia"/>
              </w:rPr>
              <w:t>深耕運用與創新探索之雙元</w:t>
            </w:r>
            <w:r>
              <w:rPr>
                <w:rFonts w:hint="eastAsia"/>
              </w:rPr>
              <w:t>策略時，如何設計融合機制</w:t>
            </w:r>
            <w:r w:rsidR="00754977">
              <w:rPr>
                <w:rFonts w:hint="eastAsia"/>
              </w:rPr>
              <w:t>來</w:t>
            </w:r>
            <w:r>
              <w:rPr>
                <w:rFonts w:hint="eastAsia"/>
              </w:rPr>
              <w:t>調度、分配、整合資源，</w:t>
            </w:r>
            <w:r w:rsidR="00E9692B">
              <w:rPr>
                <w:rFonts w:hint="eastAsia"/>
              </w:rPr>
              <w:t>同時</w:t>
            </w:r>
            <w:r>
              <w:t>維持組織運作與持續創新動能。</w:t>
            </w:r>
          </w:p>
        </w:tc>
      </w:tr>
      <w:tr w:rsidR="004C72D3" w14:paraId="5B828B08" w14:textId="77777777" w:rsidTr="004C72D3">
        <w:tc>
          <w:tcPr>
            <w:tcW w:w="582" w:type="dxa"/>
            <w:vAlign w:val="center"/>
          </w:tcPr>
          <w:p w14:paraId="590F61C6" w14:textId="77777777" w:rsidR="004C72D3" w:rsidRDefault="004C72D3" w:rsidP="004C72D3">
            <w:pPr>
              <w:ind w:firstLineChars="0" w:firstLine="0"/>
              <w:jc w:val="center"/>
            </w:pPr>
            <w:r w:rsidRPr="002D6F80">
              <w:rPr>
                <w:rFonts w:ascii="標楷體" w:hAnsi="標楷體" w:hint="eastAsia"/>
              </w:rPr>
              <w:t>數位創新</w:t>
            </w:r>
          </w:p>
        </w:tc>
        <w:tc>
          <w:tcPr>
            <w:tcW w:w="582" w:type="dxa"/>
            <w:vAlign w:val="center"/>
          </w:tcPr>
          <w:p w14:paraId="3E26E097" w14:textId="77777777" w:rsidR="004C72D3" w:rsidRDefault="004C72D3" w:rsidP="004C72D3">
            <w:pPr>
              <w:ind w:firstLineChars="0" w:firstLine="0"/>
              <w:jc w:val="center"/>
            </w:pPr>
            <w:r>
              <w:rPr>
                <w:rFonts w:ascii="標楷體" w:hAnsi="標楷體" w:hint="eastAsia"/>
              </w:rPr>
              <w:t>結果</w:t>
            </w:r>
          </w:p>
        </w:tc>
        <w:tc>
          <w:tcPr>
            <w:tcW w:w="7132" w:type="dxa"/>
            <w:gridSpan w:val="2"/>
            <w:vAlign w:val="center"/>
          </w:tcPr>
          <w:p w14:paraId="7482DDC3" w14:textId="77777777" w:rsidR="004C72D3" w:rsidRPr="002B1226" w:rsidRDefault="004C72D3" w:rsidP="004C72D3">
            <w:pPr>
              <w:pStyle w:val="151"/>
              <w:jc w:val="both"/>
            </w:pPr>
            <w:r>
              <w:rPr>
                <w:rFonts w:hint="eastAsia"/>
              </w:rPr>
              <w:t>觀察</w:t>
            </w:r>
            <w:r w:rsidRPr="006E73AC">
              <w:rPr>
                <w:rFonts w:hint="eastAsia"/>
              </w:rPr>
              <w:t>使用者實際使用情況，</w:t>
            </w:r>
            <w:r>
              <w:t>觀察可供性是否成功實現、是否出現替代性徵用</w:t>
            </w:r>
            <w:r>
              <w:rPr>
                <w:rFonts w:hint="eastAsia"/>
              </w:rPr>
              <w:t>情況，評估</w:t>
            </w:r>
            <w:r w:rsidRPr="006E73AC">
              <w:rPr>
                <w:rFonts w:hint="eastAsia"/>
              </w:rPr>
              <w:t>平台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310B06F3" w14:textId="7DF4A0E8" w:rsidR="00702C99" w:rsidRDefault="00B75F4F" w:rsidP="00524AAA">
      <w:pPr>
        <w:pStyle w:val="affc"/>
      </w:pPr>
      <w:bookmarkStart w:id="42" w:name="_Toc200067286"/>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sidR="00EE408B">
        <w:rPr>
          <w:noProof/>
        </w:rPr>
        <w:t>2</w:t>
      </w:r>
      <w:r>
        <w:fldChar w:fldCharType="end"/>
      </w:r>
      <w:r w:rsidR="00060F12">
        <w:rPr>
          <w:rFonts w:hint="eastAsia"/>
        </w:rPr>
        <w:t xml:space="preserve"> </w:t>
      </w:r>
      <w:r w:rsidR="005A39DA">
        <w:rPr>
          <w:rFonts w:hint="eastAsia"/>
        </w:rPr>
        <w:t>研究觀察重點表</w:t>
      </w:r>
      <w:bookmarkEnd w:id="42"/>
    </w:p>
    <w:p w14:paraId="7F40367E" w14:textId="7A312A02" w:rsidR="008C575A" w:rsidRDefault="004C72D3" w:rsidP="004C72D3">
      <w:pPr>
        <w:pStyle w:val="151"/>
        <w:ind w:firstLine="480"/>
        <w:jc w:val="center"/>
      </w:pPr>
      <w:r>
        <w:rPr>
          <w:rFonts w:hint="eastAsia"/>
        </w:rPr>
        <w:t>資料來源：本研究整理</w:t>
      </w:r>
    </w:p>
    <w:p w14:paraId="4B25978C" w14:textId="77777777" w:rsidR="008C575A" w:rsidRDefault="008C575A">
      <w:pPr>
        <w:widowControl/>
        <w:ind w:firstLineChars="0" w:firstLine="0"/>
        <w:rPr>
          <w:color w:val="000000" w:themeColor="text1"/>
        </w:rPr>
      </w:pPr>
      <w:r>
        <w:br w:type="page"/>
      </w:r>
    </w:p>
    <w:p w14:paraId="344FBB57" w14:textId="6181AF2C" w:rsidR="003E54E9" w:rsidRDefault="003E54E9" w:rsidP="003E54E9">
      <w:pPr>
        <w:pStyle w:val="2"/>
      </w:pPr>
      <w:bookmarkStart w:id="43" w:name="_Toc200404494"/>
      <w:r>
        <w:rPr>
          <w:rFonts w:hint="eastAsia"/>
        </w:rPr>
        <w:lastRenderedPageBreak/>
        <w:t xml:space="preserve">3.4 </w:t>
      </w:r>
      <w:r>
        <w:rPr>
          <w:rFonts w:hint="eastAsia"/>
        </w:rPr>
        <w:t>研究對象</w:t>
      </w:r>
      <w:bookmarkEnd w:id="43"/>
    </w:p>
    <w:p w14:paraId="6410CCE8" w14:textId="29C8C86C" w:rsidR="008C575A" w:rsidRDefault="008C575A" w:rsidP="0022584B">
      <w:pPr>
        <w:pStyle w:val="15"/>
        <w:ind w:firstLine="480"/>
      </w:pPr>
      <w:r>
        <w:rPr>
          <w:rFonts w:hint="eastAsia"/>
        </w:rPr>
        <w:t>本研究</w:t>
      </w:r>
      <w:r w:rsidR="007234ED">
        <w:rPr>
          <w:rFonts w:hint="eastAsia"/>
        </w:rPr>
        <w:t>採用</w:t>
      </w:r>
      <w:r>
        <w:rPr>
          <w:rFonts w:hint="eastAsia"/>
        </w:rPr>
        <w:t>單一個案之形式，以</w:t>
      </w:r>
      <w:r w:rsidRPr="008C575A">
        <w:rPr>
          <w:rFonts w:hint="eastAsia"/>
        </w:rPr>
        <w:t>台灣通用紡織科技股份有限公司（</w:t>
      </w:r>
      <w:r w:rsidRPr="008C575A">
        <w:rPr>
          <w:rFonts w:hint="eastAsia"/>
        </w:rPr>
        <w:t>Frontier.cool</w:t>
      </w:r>
      <w:r w:rsidRPr="008C575A">
        <w:rPr>
          <w:rFonts w:hint="eastAsia"/>
        </w:rPr>
        <w:t>）</w:t>
      </w:r>
      <w:r w:rsidR="00A219A7">
        <w:rPr>
          <w:rFonts w:hint="eastAsia"/>
        </w:rPr>
        <w:t>為主要研究對象，</w:t>
      </w:r>
      <w:r w:rsidR="00572D49">
        <w:rPr>
          <w:rFonts w:hint="eastAsia"/>
        </w:rPr>
        <w:t>並</w:t>
      </w:r>
      <w:r w:rsidR="00A219A7">
        <w:rPr>
          <w:rFonts w:hint="eastAsia"/>
        </w:rPr>
        <w:t>探討</w:t>
      </w:r>
      <w:r w:rsidR="000335BF" w:rsidRPr="008C575A">
        <w:rPr>
          <w:rFonts w:hint="eastAsia"/>
        </w:rPr>
        <w:t>Frontier.cool</w:t>
      </w:r>
      <w:r w:rsidR="00A219A7">
        <w:rPr>
          <w:rFonts w:hint="eastAsia"/>
        </w:rPr>
        <w:t>如何以</w:t>
      </w:r>
      <w:r w:rsidR="007E7262">
        <w:rPr>
          <w:rFonts w:hint="eastAsia"/>
        </w:rPr>
        <w:t>數位創新</w:t>
      </w:r>
      <w:r w:rsidR="00EB76DD">
        <w:rPr>
          <w:rFonts w:hint="eastAsia"/>
        </w:rPr>
        <w:t>的形式</w:t>
      </w:r>
      <w:r w:rsidR="004378FC">
        <w:rPr>
          <w:rFonts w:hint="eastAsia"/>
        </w:rPr>
        <w:t>協助紡織產業解決既有</w:t>
      </w:r>
      <w:r w:rsidR="0063055E">
        <w:rPr>
          <w:rFonts w:hint="eastAsia"/>
        </w:rPr>
        <w:t>營運</w:t>
      </w:r>
      <w:r w:rsidR="007B0BF4">
        <w:rPr>
          <w:rFonts w:hint="eastAsia"/>
        </w:rPr>
        <w:t>困境與</w:t>
      </w:r>
      <w:r w:rsidR="00C77003">
        <w:rPr>
          <w:rFonts w:hint="eastAsia"/>
        </w:rPr>
        <w:t>應對</w:t>
      </w:r>
      <w:r w:rsidR="007B0BF4">
        <w:rPr>
          <w:rFonts w:hint="eastAsia"/>
        </w:rPr>
        <w:t>轉型壓力</w:t>
      </w:r>
      <w:r w:rsidR="00F36EE5">
        <w:rPr>
          <w:rFonts w:hint="eastAsia"/>
        </w:rPr>
        <w:t>，</w:t>
      </w:r>
      <w:r w:rsidR="006A1712">
        <w:rPr>
          <w:rFonts w:hint="eastAsia"/>
        </w:rPr>
        <w:t>同時分析</w:t>
      </w:r>
      <w:r w:rsidR="00067C85">
        <w:rPr>
          <w:rFonts w:hint="eastAsia"/>
        </w:rPr>
        <w:t>數位創新過程中，</w:t>
      </w:r>
      <w:r w:rsidR="00851AC3">
        <w:rPr>
          <w:rFonts w:hint="eastAsia"/>
        </w:rPr>
        <w:t>企業如何藉由雙元性組織能力</w:t>
      </w:r>
      <w:r w:rsidR="00C24609">
        <w:rPr>
          <w:rFonts w:hint="eastAsia"/>
        </w:rPr>
        <w:t>巧妙</w:t>
      </w:r>
      <w:r w:rsidR="008D4DDB">
        <w:rPr>
          <w:rFonts w:hint="eastAsia"/>
        </w:rPr>
        <w:t>整合組織內</w:t>
      </w:r>
      <w:r w:rsidR="000E5667">
        <w:rPr>
          <w:rFonts w:hint="eastAsia"/>
        </w:rPr>
        <w:t>外</w:t>
      </w:r>
      <w:r w:rsidR="008D4DDB">
        <w:rPr>
          <w:rFonts w:hint="eastAsia"/>
        </w:rPr>
        <w:t>部知識、技術、關係等資源，</w:t>
      </w:r>
      <w:r w:rsidR="00AB136E">
        <w:rPr>
          <w:rFonts w:hint="eastAsia"/>
        </w:rPr>
        <w:t>並</w:t>
      </w:r>
      <w:r w:rsidR="008D4DDB">
        <w:rPr>
          <w:rFonts w:hint="eastAsia"/>
        </w:rPr>
        <w:t>將科技可供性中所蘊含</w:t>
      </w:r>
      <w:r w:rsidR="004368AD">
        <w:rPr>
          <w:rFonts w:hint="eastAsia"/>
        </w:rPr>
        <w:t>潛在</w:t>
      </w:r>
      <w:r w:rsidR="008D4DDB">
        <w:rPr>
          <w:rFonts w:hint="eastAsia"/>
        </w:rPr>
        <w:t>機會</w:t>
      </w:r>
      <w:r w:rsidR="00B04DAA">
        <w:rPr>
          <w:rFonts w:hint="eastAsia"/>
        </w:rPr>
        <w:t>融入</w:t>
      </w:r>
      <w:r w:rsidR="00EE1BF1">
        <w:rPr>
          <w:rFonts w:hint="eastAsia"/>
        </w:rPr>
        <w:t>數位創新策略</w:t>
      </w:r>
      <w:r w:rsidR="00B04DAA">
        <w:rPr>
          <w:rFonts w:hint="eastAsia"/>
        </w:rPr>
        <w:t>與</w:t>
      </w:r>
      <w:r w:rsidR="002579B7">
        <w:rPr>
          <w:rFonts w:hint="eastAsia"/>
        </w:rPr>
        <w:t>具體實踐</w:t>
      </w:r>
      <w:r w:rsidR="00513C64">
        <w:rPr>
          <w:rFonts w:hint="eastAsia"/>
        </w:rPr>
        <w:t>之中</w:t>
      </w:r>
      <w:r w:rsidR="00EE1BF1">
        <w:rPr>
          <w:rFonts w:hint="eastAsia"/>
        </w:rPr>
        <w:t>，</w:t>
      </w:r>
      <w:r w:rsidR="00194007">
        <w:rPr>
          <w:rFonts w:hint="eastAsia"/>
        </w:rPr>
        <w:t>協助企業</w:t>
      </w:r>
      <w:r w:rsidR="00EE1BF1">
        <w:rPr>
          <w:rFonts w:hint="eastAsia"/>
        </w:rPr>
        <w:t>建構創新產業生態系。</w:t>
      </w:r>
    </w:p>
    <w:p w14:paraId="7484B412" w14:textId="5FC0530D" w:rsidR="00CC4705" w:rsidRDefault="00904D4A" w:rsidP="007A2A0E">
      <w:pPr>
        <w:pStyle w:val="15"/>
        <w:ind w:firstLine="480"/>
      </w:pPr>
      <w:r>
        <w:rPr>
          <w:rFonts w:hint="eastAsia"/>
        </w:rPr>
        <w:t>為</w:t>
      </w:r>
      <w:r w:rsidR="00F147F0">
        <w:rPr>
          <w:rFonts w:hint="eastAsia"/>
        </w:rPr>
        <w:t>進一步</w:t>
      </w:r>
      <w:r w:rsidR="00CC4705">
        <w:rPr>
          <w:rFonts w:hint="eastAsia"/>
        </w:rPr>
        <w:t>了解與探討前</w:t>
      </w:r>
      <w:r w:rsidR="001A2A3B">
        <w:rPr>
          <w:rFonts w:hint="eastAsia"/>
        </w:rPr>
        <w:t>所</w:t>
      </w:r>
      <w:r w:rsidR="00CC4705">
        <w:rPr>
          <w:rFonts w:hint="eastAsia"/>
        </w:rPr>
        <w:t>提出之研究問題</w:t>
      </w:r>
      <w:r>
        <w:rPr>
          <w:rFonts w:hint="eastAsia"/>
        </w:rPr>
        <w:t>，</w:t>
      </w:r>
      <w:r w:rsidR="001D597B">
        <w:rPr>
          <w:rFonts w:hint="eastAsia"/>
        </w:rPr>
        <w:t>本研究</w:t>
      </w:r>
      <w:r w:rsidR="00E44596">
        <w:rPr>
          <w:rFonts w:hint="eastAsia"/>
        </w:rPr>
        <w:t>將深度分析</w:t>
      </w:r>
      <w:r w:rsidR="00E76F9A">
        <w:rPr>
          <w:rFonts w:hint="eastAsia"/>
        </w:rPr>
        <w:t>個案公司</w:t>
      </w:r>
      <w:r w:rsidR="00E04341">
        <w:rPr>
          <w:rFonts w:hint="eastAsia"/>
        </w:rPr>
        <w:t>之過往歷程與營運現況</w:t>
      </w:r>
      <w:r w:rsidR="00971A48">
        <w:rPr>
          <w:rFonts w:hint="eastAsia"/>
        </w:rPr>
        <w:t>，研究採用</w:t>
      </w:r>
      <w:r w:rsidR="007A2A0E">
        <w:rPr>
          <w:rFonts w:hint="eastAsia"/>
        </w:rPr>
        <w:t>單次</w:t>
      </w:r>
      <w:r w:rsidR="00AD6302">
        <w:rPr>
          <w:rFonts w:hint="eastAsia"/>
        </w:rPr>
        <w:t>之</w:t>
      </w:r>
      <w:r w:rsidR="00971A48">
        <w:rPr>
          <w:rFonts w:hint="eastAsia"/>
        </w:rPr>
        <w:t>半結構式</w:t>
      </w:r>
      <w:r w:rsidR="00AD6302">
        <w:rPr>
          <w:rFonts w:hint="eastAsia"/>
        </w:rPr>
        <w:t>深度</w:t>
      </w:r>
      <w:r w:rsidR="00971A48">
        <w:rPr>
          <w:rFonts w:hint="eastAsia"/>
        </w:rPr>
        <w:t>訪談架構</w:t>
      </w:r>
      <w:r w:rsidR="00AD6302">
        <w:rPr>
          <w:rFonts w:hint="eastAsia"/>
        </w:rPr>
        <w:t>為研究主要一手資料之蒐集方式，</w:t>
      </w:r>
      <w:r w:rsidR="00DE1192">
        <w:rPr>
          <w:rFonts w:hint="eastAsia"/>
        </w:rPr>
        <w:t>受訪者為</w:t>
      </w:r>
      <w:r w:rsidR="00DE1192" w:rsidRPr="00E428DE">
        <w:rPr>
          <w:rFonts w:hint="eastAsia"/>
          <w:color w:val="EE0000"/>
        </w:rPr>
        <w:t>台灣通用紡織科技股份有限公司</w:t>
      </w:r>
      <w:r w:rsidR="00766B36" w:rsidRPr="00E428DE">
        <w:rPr>
          <w:rFonts w:hint="eastAsia"/>
          <w:color w:val="EE0000"/>
        </w:rPr>
        <w:t>執行長</w:t>
      </w:r>
      <w:r w:rsidR="00F80E8D" w:rsidRPr="00E428DE">
        <w:rPr>
          <w:color w:val="EE0000"/>
        </w:rPr>
        <w:t>李菁</w:t>
      </w:r>
      <w:r w:rsidR="009A3E1E" w:rsidRPr="00E428DE">
        <w:rPr>
          <w:rFonts w:hint="eastAsia"/>
          <w:color w:val="EE0000"/>
        </w:rPr>
        <w:t>女士</w:t>
      </w:r>
      <w:r w:rsidR="009A3E1E">
        <w:rPr>
          <w:rFonts w:hint="eastAsia"/>
        </w:rPr>
        <w:t>。</w:t>
      </w:r>
      <w:r w:rsidR="003D11A4">
        <w:rPr>
          <w:rFonts w:hint="eastAsia"/>
        </w:rPr>
        <w:t>訪談前取得受訪者同意</w:t>
      </w:r>
      <w:r w:rsidR="005E3A99">
        <w:rPr>
          <w:rFonts w:hint="eastAsia"/>
        </w:rPr>
        <w:t>後，</w:t>
      </w:r>
      <w:r w:rsidR="003D11A4">
        <w:rPr>
          <w:rFonts w:hint="eastAsia"/>
        </w:rPr>
        <w:t>進行錄音與筆記紀錄</w:t>
      </w:r>
      <w:r w:rsidR="002E6460">
        <w:rPr>
          <w:rFonts w:hint="eastAsia"/>
        </w:rPr>
        <w:t>本次</w:t>
      </w:r>
      <w:r w:rsidR="003D11A4">
        <w:rPr>
          <w:rFonts w:hint="eastAsia"/>
        </w:rPr>
        <w:t>訪談內容</w:t>
      </w:r>
      <w:r w:rsidR="002E6460">
        <w:rPr>
          <w:rFonts w:hint="eastAsia"/>
        </w:rPr>
        <w:t>，訪談後針對內容詳細整理成逐字稿與後續之文獻彙整，以利後續進行個案研究與資料分析。本研究個案訪談紀錄整理如下表</w:t>
      </w:r>
      <w:r w:rsidR="002E6460">
        <w:rPr>
          <w:rFonts w:hint="eastAsia"/>
        </w:rPr>
        <w:t>3.4-1</w:t>
      </w:r>
      <w:r w:rsidR="002E6460">
        <w:rPr>
          <w:rFonts w:hint="eastAsia"/>
        </w:rPr>
        <w:t>：</w:t>
      </w:r>
    </w:p>
    <w:p w14:paraId="02F88306" w14:textId="77777777" w:rsidR="000E0AFF" w:rsidRDefault="000E0AFF" w:rsidP="007A2A0E">
      <w:pPr>
        <w:pStyle w:val="15"/>
        <w:ind w:firstLine="480"/>
      </w:pPr>
    </w:p>
    <w:p w14:paraId="08C44032" w14:textId="0409C1F6" w:rsidR="00E428DE" w:rsidRDefault="00B75F4F" w:rsidP="00524AAA">
      <w:pPr>
        <w:pStyle w:val="affc"/>
      </w:pPr>
      <w:bookmarkStart w:id="44" w:name="_Toc200124908"/>
      <w:r>
        <w:rPr>
          <w:rFonts w:hint="eastAsia"/>
        </w:rPr>
        <w:t>表</w:t>
      </w:r>
      <w:r>
        <w:rPr>
          <w:rFonts w:hint="eastAsia"/>
        </w:rPr>
        <w:t xml:space="preserve"> 3.4-</w:t>
      </w:r>
      <w:r>
        <w:fldChar w:fldCharType="begin"/>
      </w:r>
      <w:r>
        <w:instrText xml:space="preserve"> </w:instrText>
      </w:r>
      <w:r>
        <w:rPr>
          <w:rFonts w:hint="eastAsia"/>
        </w:rPr>
        <w:instrText xml:space="preserve">SEQ </w:instrText>
      </w:r>
      <w:r>
        <w:rPr>
          <w:rFonts w:hint="eastAsia"/>
        </w:rPr>
        <w:instrText>表</w:instrText>
      </w:r>
      <w:r>
        <w:rPr>
          <w:rFonts w:hint="eastAsia"/>
        </w:rPr>
        <w:instrText>_3.4- \* ARABIC</w:instrText>
      </w:r>
      <w:r>
        <w:instrText xml:space="preserve"> </w:instrText>
      </w:r>
      <w:r>
        <w:fldChar w:fldCharType="separate"/>
      </w:r>
      <w:r w:rsidR="00EE408B">
        <w:rPr>
          <w:noProof/>
        </w:rPr>
        <w:t>1</w:t>
      </w:r>
      <w:r>
        <w:fldChar w:fldCharType="end"/>
      </w:r>
      <w:r w:rsidR="007E32A1">
        <w:rPr>
          <w:rFonts w:hint="eastAsia"/>
        </w:rPr>
        <w:t xml:space="preserve"> </w:t>
      </w:r>
      <w:r w:rsidR="007A07A9">
        <w:rPr>
          <w:rFonts w:hint="eastAsia"/>
        </w:rPr>
        <w:t>個案訪談紀錄表</w:t>
      </w:r>
      <w:bookmarkEnd w:id="44"/>
    </w:p>
    <w:tbl>
      <w:tblPr>
        <w:tblStyle w:val="aff1"/>
        <w:tblW w:w="5000" w:type="pct"/>
        <w:tblLook w:val="04A0" w:firstRow="1" w:lastRow="0" w:firstColumn="1" w:lastColumn="0" w:noHBand="0" w:noVBand="1"/>
      </w:tblPr>
      <w:tblGrid>
        <w:gridCol w:w="4197"/>
        <w:gridCol w:w="1804"/>
        <w:gridCol w:w="2295"/>
      </w:tblGrid>
      <w:tr w:rsidR="0058165D" w14:paraId="27F381F4" w14:textId="77777777" w:rsidTr="005B666F">
        <w:tc>
          <w:tcPr>
            <w:tcW w:w="2530" w:type="pct"/>
            <w:vAlign w:val="center"/>
          </w:tcPr>
          <w:p w14:paraId="7468D344" w14:textId="6834CC78" w:rsidR="0058165D" w:rsidRPr="005B666F" w:rsidRDefault="00D7546E" w:rsidP="005B666F">
            <w:pPr>
              <w:pStyle w:val="151"/>
              <w:jc w:val="center"/>
            </w:pPr>
            <w:r w:rsidRPr="005B666F">
              <w:rPr>
                <w:rFonts w:hint="eastAsia"/>
              </w:rPr>
              <w:t>個案</w:t>
            </w:r>
            <w:r w:rsidR="0058165D" w:rsidRPr="005B666F">
              <w:rPr>
                <w:rFonts w:hint="eastAsia"/>
              </w:rPr>
              <w:t>公司</w:t>
            </w:r>
          </w:p>
        </w:tc>
        <w:tc>
          <w:tcPr>
            <w:tcW w:w="1087" w:type="pct"/>
            <w:vAlign w:val="center"/>
          </w:tcPr>
          <w:p w14:paraId="747DCBB0" w14:textId="6B202497" w:rsidR="0058165D" w:rsidRPr="005B666F" w:rsidRDefault="0058165D" w:rsidP="005B666F">
            <w:pPr>
              <w:pStyle w:val="151"/>
              <w:jc w:val="center"/>
            </w:pPr>
            <w:r w:rsidRPr="005B666F">
              <w:rPr>
                <w:rFonts w:hint="eastAsia"/>
              </w:rPr>
              <w:t>受訪對象</w:t>
            </w:r>
          </w:p>
        </w:tc>
        <w:tc>
          <w:tcPr>
            <w:tcW w:w="1384" w:type="pct"/>
            <w:vAlign w:val="center"/>
          </w:tcPr>
          <w:p w14:paraId="18FC2609" w14:textId="6CA9402D" w:rsidR="0058165D" w:rsidRPr="005B666F" w:rsidRDefault="0058165D" w:rsidP="005B666F">
            <w:pPr>
              <w:pStyle w:val="151"/>
              <w:jc w:val="center"/>
            </w:pPr>
            <w:r w:rsidRPr="005B666F">
              <w:rPr>
                <w:rFonts w:hint="eastAsia"/>
              </w:rPr>
              <w:t>訪談日期</w:t>
            </w:r>
          </w:p>
        </w:tc>
      </w:tr>
      <w:tr w:rsidR="0058165D" w14:paraId="7EF1BC96" w14:textId="77777777" w:rsidTr="005B666F">
        <w:tc>
          <w:tcPr>
            <w:tcW w:w="2530" w:type="pct"/>
            <w:vAlign w:val="center"/>
          </w:tcPr>
          <w:p w14:paraId="43CD33D9" w14:textId="07F38B35" w:rsidR="0058165D" w:rsidRPr="005B666F" w:rsidRDefault="0058165D" w:rsidP="005B666F">
            <w:pPr>
              <w:pStyle w:val="151"/>
              <w:jc w:val="center"/>
            </w:pPr>
            <w:r w:rsidRPr="005B666F">
              <w:rPr>
                <w:rFonts w:hint="eastAsia"/>
              </w:rPr>
              <w:t>台灣通用紡織科技股份有限公司</w:t>
            </w:r>
          </w:p>
        </w:tc>
        <w:tc>
          <w:tcPr>
            <w:tcW w:w="1087" w:type="pct"/>
            <w:vAlign w:val="center"/>
          </w:tcPr>
          <w:p w14:paraId="324AED3D" w14:textId="190A3FCB" w:rsidR="0058165D" w:rsidRPr="005B666F" w:rsidRDefault="0058165D" w:rsidP="005B666F">
            <w:pPr>
              <w:pStyle w:val="151"/>
              <w:jc w:val="center"/>
            </w:pPr>
            <w:r w:rsidRPr="005B666F">
              <w:t>李菁</w:t>
            </w:r>
            <w:r w:rsidRPr="005B666F">
              <w:t xml:space="preserve"> </w:t>
            </w:r>
            <w:r w:rsidRPr="005B666F">
              <w:rPr>
                <w:rFonts w:hint="eastAsia"/>
              </w:rPr>
              <w:t>執行長</w:t>
            </w:r>
          </w:p>
        </w:tc>
        <w:tc>
          <w:tcPr>
            <w:tcW w:w="1384" w:type="pct"/>
            <w:vAlign w:val="center"/>
          </w:tcPr>
          <w:p w14:paraId="7F7C1C17" w14:textId="6CA00290" w:rsidR="0058165D" w:rsidRPr="005B666F" w:rsidRDefault="0058165D" w:rsidP="005B666F">
            <w:pPr>
              <w:pStyle w:val="151"/>
              <w:jc w:val="center"/>
            </w:pPr>
            <w:r w:rsidRPr="005B666F">
              <w:rPr>
                <w:rFonts w:hint="eastAsia"/>
              </w:rPr>
              <w:t>2025</w:t>
            </w:r>
            <w:r w:rsidRPr="005B666F">
              <w:rPr>
                <w:rFonts w:hint="eastAsia"/>
              </w:rPr>
              <w:t>年</w:t>
            </w:r>
            <w:r w:rsidRPr="005B666F">
              <w:rPr>
                <w:rFonts w:hint="eastAsia"/>
              </w:rPr>
              <w:t>4</w:t>
            </w:r>
            <w:r w:rsidRPr="005B666F">
              <w:rPr>
                <w:rFonts w:hint="eastAsia"/>
              </w:rPr>
              <w:t>月</w:t>
            </w:r>
            <w:r w:rsidRPr="005B666F">
              <w:rPr>
                <w:rFonts w:hint="eastAsia"/>
              </w:rPr>
              <w:t>2</w:t>
            </w:r>
            <w:r w:rsidRPr="005B666F">
              <w:rPr>
                <w:rFonts w:hint="eastAsia"/>
              </w:rPr>
              <w:t>日</w:t>
            </w:r>
          </w:p>
        </w:tc>
      </w:tr>
    </w:tbl>
    <w:p w14:paraId="218B943C" w14:textId="0EF900B3" w:rsidR="00E428DE" w:rsidRPr="00DE1192" w:rsidRDefault="00CB651F" w:rsidP="00F60530">
      <w:pPr>
        <w:pStyle w:val="151"/>
        <w:jc w:val="center"/>
      </w:pPr>
      <w:r>
        <w:rPr>
          <w:rFonts w:hint="eastAsia"/>
        </w:rPr>
        <w:t>資料來源：本研究整理</w:t>
      </w:r>
    </w:p>
    <w:p w14:paraId="0F1E4C4F" w14:textId="77777777" w:rsidR="00BC2E39" w:rsidRDefault="00BC2E39">
      <w:pPr>
        <w:widowControl/>
        <w:ind w:firstLineChars="0" w:firstLine="0"/>
        <w:rPr>
          <w:rFonts w:cstheme="majorBidi"/>
          <w:b/>
          <w:sz w:val="36"/>
          <w:szCs w:val="40"/>
        </w:rPr>
      </w:pPr>
      <w:r>
        <w:br w:type="page"/>
      </w:r>
    </w:p>
    <w:p w14:paraId="2974181B" w14:textId="78B6927A" w:rsidR="003E54E9" w:rsidRDefault="003E54E9" w:rsidP="003E54E9">
      <w:pPr>
        <w:pStyle w:val="2"/>
      </w:pPr>
      <w:bookmarkStart w:id="45" w:name="_Toc200404495"/>
      <w:r>
        <w:rPr>
          <w:rFonts w:hint="eastAsia"/>
        </w:rPr>
        <w:lastRenderedPageBreak/>
        <w:t xml:space="preserve">3.5 </w:t>
      </w:r>
      <w:r>
        <w:rPr>
          <w:rFonts w:hint="eastAsia"/>
        </w:rPr>
        <w:t>資料蒐集與分析</w:t>
      </w:r>
      <w:bookmarkEnd w:id="45"/>
    </w:p>
    <w:p w14:paraId="2C09DA3F" w14:textId="4E1EE0AF" w:rsidR="003E54E9" w:rsidRDefault="003E54E9" w:rsidP="00012CD5">
      <w:pPr>
        <w:pStyle w:val="3"/>
      </w:pPr>
      <w:bookmarkStart w:id="46" w:name="_Toc200404496"/>
      <w:r>
        <w:rPr>
          <w:rFonts w:hint="eastAsia"/>
        </w:rPr>
        <w:t>3.</w:t>
      </w:r>
      <w:r w:rsidR="006D69F1">
        <w:rPr>
          <w:rFonts w:hint="eastAsia"/>
        </w:rPr>
        <w:t>5.1</w:t>
      </w:r>
      <w:r w:rsidR="00CC613A">
        <w:rPr>
          <w:rFonts w:hint="eastAsia"/>
        </w:rPr>
        <w:t xml:space="preserve"> </w:t>
      </w:r>
      <w:r w:rsidR="00CC613A">
        <w:rPr>
          <w:rFonts w:hint="eastAsia"/>
        </w:rPr>
        <w:t>資料蒐集</w:t>
      </w:r>
      <w:bookmarkEnd w:id="46"/>
    </w:p>
    <w:p w14:paraId="1108B99F" w14:textId="43F37CE6" w:rsidR="00AE337C" w:rsidRDefault="00ED11ED" w:rsidP="009C47AF">
      <w:pPr>
        <w:pStyle w:val="15"/>
        <w:ind w:firstLine="480"/>
      </w:pPr>
      <w:r w:rsidRPr="00ED11ED">
        <w:t>個案研究</w:t>
      </w:r>
      <w:r w:rsidR="00FF596C">
        <w:rPr>
          <w:rFonts w:hint="eastAsia"/>
        </w:rPr>
        <w:t>資料取得方式</w:t>
      </w:r>
      <w:r w:rsidRPr="00ED11ED">
        <w:t>可能來自六</w:t>
      </w:r>
      <w:r w:rsidR="00DC25E3">
        <w:rPr>
          <w:rFonts w:hint="eastAsia"/>
        </w:rPr>
        <w:t>種</w:t>
      </w:r>
      <w:r w:rsidRPr="00ED11ED">
        <w:t>來源：文件</w:t>
      </w:r>
      <w:r w:rsidR="006817F3">
        <w:rPr>
          <w:rFonts w:hint="eastAsia"/>
        </w:rPr>
        <w:t>（</w:t>
      </w:r>
      <w:r w:rsidR="006817F3">
        <w:rPr>
          <w:rFonts w:hint="eastAsia"/>
        </w:rPr>
        <w:t>Documentation</w:t>
      </w:r>
      <w:r w:rsidR="006817F3">
        <w:rPr>
          <w:rFonts w:hint="eastAsia"/>
        </w:rPr>
        <w:t>）</w:t>
      </w:r>
      <w:r w:rsidRPr="00ED11ED">
        <w:t>、檔案紀錄</w:t>
      </w:r>
      <w:r w:rsidR="00C44593">
        <w:rPr>
          <w:rFonts w:hint="eastAsia"/>
        </w:rPr>
        <w:t>（</w:t>
      </w:r>
      <w:r w:rsidR="00F563D2">
        <w:rPr>
          <w:rFonts w:hint="eastAsia"/>
        </w:rPr>
        <w:t>Archival Records</w:t>
      </w:r>
      <w:r w:rsidR="00C44593">
        <w:rPr>
          <w:rFonts w:hint="eastAsia"/>
        </w:rPr>
        <w:t>）</w:t>
      </w:r>
      <w:r w:rsidRPr="00ED11ED">
        <w:t>、訪談</w:t>
      </w:r>
      <w:r w:rsidR="00C44593">
        <w:rPr>
          <w:rFonts w:hint="eastAsia"/>
        </w:rPr>
        <w:t>（</w:t>
      </w:r>
      <w:r w:rsidR="00EA5DF7">
        <w:rPr>
          <w:rFonts w:hint="eastAsia"/>
        </w:rPr>
        <w:t>Interview</w:t>
      </w:r>
      <w:r w:rsidR="00C44593">
        <w:rPr>
          <w:rFonts w:hint="eastAsia"/>
        </w:rPr>
        <w:t>）</w:t>
      </w:r>
      <w:r w:rsidRPr="00ED11ED">
        <w:t>、直接觀察</w:t>
      </w:r>
      <w:r w:rsidR="00C44593">
        <w:rPr>
          <w:rFonts w:hint="eastAsia"/>
        </w:rPr>
        <w:t>（</w:t>
      </w:r>
      <w:r w:rsidR="00FA29F4">
        <w:rPr>
          <w:rFonts w:hint="eastAsia"/>
        </w:rPr>
        <w:t>Direct Observations</w:t>
      </w:r>
      <w:r w:rsidR="00C44593">
        <w:rPr>
          <w:rFonts w:hint="eastAsia"/>
        </w:rPr>
        <w:t>）</w:t>
      </w:r>
      <w:r w:rsidRPr="00ED11ED">
        <w:t>、參與觀察</w:t>
      </w:r>
      <w:r w:rsidR="00C44593">
        <w:rPr>
          <w:rFonts w:hint="eastAsia"/>
        </w:rPr>
        <w:t>（</w:t>
      </w:r>
      <w:r w:rsidR="00627C9C">
        <w:rPr>
          <w:rFonts w:hint="eastAsia"/>
        </w:rPr>
        <w:t xml:space="preserve">Participant </w:t>
      </w:r>
      <w:r w:rsidR="00FC5E9A">
        <w:rPr>
          <w:rFonts w:hint="eastAsia"/>
        </w:rPr>
        <w:t>Observations</w:t>
      </w:r>
      <w:r w:rsidR="00C44593">
        <w:rPr>
          <w:rFonts w:hint="eastAsia"/>
        </w:rPr>
        <w:t>）</w:t>
      </w:r>
      <w:r w:rsidRPr="00ED11ED">
        <w:t>與實</w:t>
      </w:r>
      <w:r w:rsidR="00C44593">
        <w:rPr>
          <w:rFonts w:hint="eastAsia"/>
        </w:rPr>
        <w:t>體人造物（</w:t>
      </w:r>
      <w:r w:rsidR="00065BA4">
        <w:rPr>
          <w:rFonts w:hint="eastAsia"/>
        </w:rPr>
        <w:t>Physical Artifacts</w:t>
      </w:r>
      <w:r w:rsidR="00C44593">
        <w:rPr>
          <w:rFonts w:hint="eastAsia"/>
        </w:rPr>
        <w:t>）</w:t>
      </w:r>
      <w:r w:rsidR="006A434D">
        <w:fldChar w:fldCharType="begin"/>
      </w:r>
      <w:r w:rsidR="006A434D">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6A434D">
        <w:fldChar w:fldCharType="separate"/>
      </w:r>
      <w:r w:rsidR="006A434D">
        <w:rPr>
          <w:noProof/>
        </w:rPr>
        <w:t>(Yin, 2009)</w:t>
      </w:r>
      <w:r w:rsidR="006A434D">
        <w:fldChar w:fldCharType="end"/>
      </w:r>
      <w:r w:rsidRPr="00ED11ED">
        <w:t>。</w:t>
      </w:r>
      <w:r w:rsidR="00F85A34">
        <w:rPr>
          <w:rFonts w:hint="eastAsia"/>
        </w:rPr>
        <w:t>其中，</w:t>
      </w:r>
      <w:r w:rsidR="00391439" w:rsidRPr="00202E6C">
        <w:rPr>
          <w:rFonts w:hint="eastAsia"/>
          <w:color w:val="EE0000"/>
        </w:rPr>
        <w:t>訪談</w:t>
      </w:r>
      <w:r w:rsidR="00601DA5" w:rsidRPr="00202E6C">
        <w:rPr>
          <w:rFonts w:hint="eastAsia"/>
          <w:color w:val="EE0000"/>
        </w:rPr>
        <w:t>是</w:t>
      </w:r>
      <w:r w:rsidR="00EC1F3A" w:rsidRPr="00202E6C">
        <w:rPr>
          <w:rFonts w:hint="eastAsia"/>
          <w:color w:val="EE0000"/>
        </w:rPr>
        <w:t>透過</w:t>
      </w:r>
      <w:r w:rsidR="00391439" w:rsidRPr="00202E6C">
        <w:rPr>
          <w:rFonts w:hint="eastAsia"/>
          <w:color w:val="EE0000"/>
        </w:rPr>
        <w:t>直接關注個案的方式，</w:t>
      </w:r>
      <w:r w:rsidR="00BD0A13" w:rsidRPr="00202E6C">
        <w:rPr>
          <w:rFonts w:hint="eastAsia"/>
          <w:color w:val="EE0000"/>
        </w:rPr>
        <w:t>對研究對象</w:t>
      </w:r>
      <w:r w:rsidR="000B6E2F" w:rsidRPr="00202E6C">
        <w:rPr>
          <w:rFonts w:hint="eastAsia"/>
          <w:color w:val="EE0000"/>
        </w:rPr>
        <w:t>進行</w:t>
      </w:r>
      <w:r w:rsidR="00BD0A13" w:rsidRPr="00202E6C">
        <w:rPr>
          <w:rFonts w:hint="eastAsia"/>
          <w:color w:val="EE0000"/>
        </w:rPr>
        <w:t>全面且敏銳的洞察</w:t>
      </w:r>
      <w:r w:rsidR="00561204" w:rsidRPr="00202E6C">
        <w:rPr>
          <w:rFonts w:hint="eastAsia"/>
          <w:color w:val="EE0000"/>
        </w:rPr>
        <w:t>與資料蒐集</w:t>
      </w:r>
      <w:r w:rsidR="00BD0A13" w:rsidRPr="00202E6C">
        <w:rPr>
          <w:rFonts w:hint="eastAsia"/>
          <w:color w:val="EE0000"/>
        </w:rPr>
        <w:t>，以提供可感知的因果推論及解釋</w:t>
      </w:r>
      <w:r w:rsidR="007A732E">
        <w:fldChar w:fldCharType="begin"/>
      </w:r>
      <w:r w:rsidR="007A732E">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7A732E">
        <w:fldChar w:fldCharType="separate"/>
      </w:r>
      <w:r w:rsidR="007A732E">
        <w:rPr>
          <w:noProof/>
        </w:rPr>
        <w:t>(Yin, 2009)</w:t>
      </w:r>
      <w:r w:rsidR="007A732E">
        <w:fldChar w:fldCharType="end"/>
      </w:r>
      <w:r w:rsidR="009D6B64">
        <w:rPr>
          <w:rFonts w:hint="eastAsia"/>
        </w:rPr>
        <w:t>，而</w:t>
      </w:r>
      <w:r w:rsidR="00C865B6" w:rsidRPr="00C865B6">
        <w:t>訪談設計與執行、</w:t>
      </w:r>
      <w:r w:rsidR="00FA43F9">
        <w:rPr>
          <w:rFonts w:hint="eastAsia"/>
        </w:rPr>
        <w:t>過程之</w:t>
      </w:r>
      <w:r w:rsidR="00C865B6" w:rsidRPr="00C865B6">
        <w:t>情境設定、</w:t>
      </w:r>
      <w:r w:rsidR="00FE3648">
        <w:rPr>
          <w:rFonts w:hint="eastAsia"/>
        </w:rPr>
        <w:t>研究</w:t>
      </w:r>
      <w:r w:rsidR="00C865B6" w:rsidRPr="00C865B6">
        <w:t>人員</w:t>
      </w:r>
      <w:r w:rsidR="0056067C">
        <w:rPr>
          <w:rFonts w:hint="eastAsia"/>
        </w:rPr>
        <w:t>之</w:t>
      </w:r>
      <w:r w:rsidR="00C865B6" w:rsidRPr="00C865B6">
        <w:t>挑選與訓練</w:t>
      </w:r>
      <w:r w:rsidR="00406433">
        <w:rPr>
          <w:rFonts w:hint="eastAsia"/>
        </w:rPr>
        <w:t>、</w:t>
      </w:r>
      <w:r w:rsidR="00C865B6" w:rsidRPr="00C865B6">
        <w:t>測量工具</w:t>
      </w:r>
      <w:r w:rsidR="00C457B1">
        <w:rPr>
          <w:rFonts w:hint="eastAsia"/>
        </w:rPr>
        <w:t>是否</w:t>
      </w:r>
      <w:r w:rsidR="00C865B6" w:rsidRPr="00C865B6">
        <w:t>妥善使用，皆為影響研究成果之關鍵因素。</w:t>
      </w:r>
    </w:p>
    <w:p w14:paraId="28B6D473" w14:textId="77777777" w:rsidR="003C5FD4" w:rsidRPr="003C5FD4" w:rsidRDefault="003C5FD4" w:rsidP="003C5FD4">
      <w:pPr>
        <w:pStyle w:val="15"/>
        <w:ind w:firstLine="480"/>
      </w:pPr>
      <w:r w:rsidRPr="003C5FD4">
        <w:t>根據訪談問題的結構化程度，可區分為三種類型：結構式訪談（</w:t>
      </w:r>
      <w:r w:rsidRPr="003C5FD4">
        <w:t>Structured Interviews</w:t>
      </w:r>
      <w:r w:rsidRPr="003C5FD4">
        <w:t>）、半結構式訪談（</w:t>
      </w:r>
      <w:r w:rsidRPr="003C5FD4">
        <w:t>Semi-structured Interviews</w:t>
      </w:r>
      <w:r w:rsidRPr="003C5FD4">
        <w:t>）與非結構式訪談（</w:t>
      </w:r>
      <w:r w:rsidRPr="003C5FD4">
        <w:t>Unstructured Interviews</w:t>
      </w:r>
      <w:r w:rsidRPr="003C5FD4">
        <w:t>），分別說明如下：</w:t>
      </w:r>
    </w:p>
    <w:p w14:paraId="4CF90A05" w14:textId="6124A765" w:rsidR="00EA23B4" w:rsidRDefault="00CA6FDC" w:rsidP="00CA6FDC">
      <w:pPr>
        <w:pStyle w:val="151"/>
        <w:numPr>
          <w:ilvl w:val="0"/>
          <w:numId w:val="15"/>
        </w:numPr>
        <w:rPr>
          <w:b/>
          <w:bCs/>
        </w:rPr>
      </w:pPr>
      <w:r w:rsidRPr="00177E35">
        <w:rPr>
          <w:rFonts w:hint="eastAsia"/>
          <w:b/>
          <w:bCs/>
        </w:rPr>
        <w:t>結構式訪談（</w:t>
      </w:r>
      <w:r w:rsidRPr="00177E35">
        <w:rPr>
          <w:rFonts w:hint="eastAsia"/>
          <w:b/>
          <w:bCs/>
        </w:rPr>
        <w:t>Structured Interview</w:t>
      </w:r>
      <w:r w:rsidRPr="00177E35">
        <w:rPr>
          <w:rFonts w:hint="eastAsia"/>
          <w:b/>
          <w:bCs/>
        </w:rPr>
        <w:t>）</w:t>
      </w:r>
    </w:p>
    <w:p w14:paraId="2AF9A290" w14:textId="082E9A73" w:rsidR="00790BBA" w:rsidRPr="001F6926" w:rsidRDefault="00EE693C" w:rsidP="00D9729A">
      <w:pPr>
        <w:pStyle w:val="15"/>
        <w:ind w:firstLine="480"/>
      </w:pPr>
      <w:r w:rsidRPr="00EE693C">
        <w:rPr>
          <w:rFonts w:hint="eastAsia"/>
        </w:rPr>
        <w:t>又稱標準</w:t>
      </w:r>
      <w:r w:rsidR="00D10E50">
        <w:rPr>
          <w:rFonts w:hint="eastAsia"/>
        </w:rPr>
        <w:t>化</w:t>
      </w:r>
      <w:r w:rsidRPr="00EE693C">
        <w:rPr>
          <w:rFonts w:hint="eastAsia"/>
        </w:rPr>
        <w:t>訪談</w:t>
      </w:r>
      <w:r w:rsidR="00D10E50">
        <w:rPr>
          <w:rFonts w:hint="eastAsia"/>
        </w:rPr>
        <w:t>、正式訪談</w:t>
      </w:r>
      <w:r w:rsidR="000B2196">
        <w:rPr>
          <w:rFonts w:hint="eastAsia"/>
        </w:rPr>
        <w:t>。</w:t>
      </w:r>
      <w:r w:rsidR="0061549C" w:rsidRPr="0061549C">
        <w:t>研究者</w:t>
      </w:r>
      <w:r w:rsidR="00990CC9">
        <w:rPr>
          <w:rFonts w:hint="eastAsia"/>
        </w:rPr>
        <w:t>須</w:t>
      </w:r>
      <w:r w:rsidR="0061549C" w:rsidRPr="0061549C">
        <w:t>預先設計完整的訪談</w:t>
      </w:r>
      <w:r w:rsidR="00561EB1">
        <w:rPr>
          <w:rFonts w:hint="eastAsia"/>
        </w:rPr>
        <w:t>架構與</w:t>
      </w:r>
      <w:r w:rsidR="00CA321C">
        <w:rPr>
          <w:rFonts w:hint="eastAsia"/>
        </w:rPr>
        <w:t>研究</w:t>
      </w:r>
      <w:r w:rsidR="0061549C" w:rsidRPr="0061549C">
        <w:t>問題，訪談過程中，</w:t>
      </w:r>
      <w:r w:rsidR="00561EB1">
        <w:rPr>
          <w:rFonts w:hint="eastAsia"/>
        </w:rPr>
        <w:t>過程</w:t>
      </w:r>
      <w:r w:rsidR="0061549C" w:rsidRPr="0061549C">
        <w:t>需依照固定的問題順序</w:t>
      </w:r>
      <w:r w:rsidR="00561EB1">
        <w:rPr>
          <w:rFonts w:hint="eastAsia"/>
        </w:rPr>
        <w:t>進行</w:t>
      </w:r>
      <w:r w:rsidR="0061549C" w:rsidRPr="0061549C">
        <w:t>。此</w:t>
      </w:r>
      <w:r w:rsidR="00DE25DD">
        <w:rPr>
          <w:rFonts w:hint="eastAsia"/>
        </w:rPr>
        <w:t>訪談結構十分嚴謹、流程相當</w:t>
      </w:r>
      <w:r w:rsidR="0061549C" w:rsidRPr="0061549C">
        <w:t>標準化，適合用於研究目標明確且需嚴格控制資料可靠性的情境。</w:t>
      </w:r>
    </w:p>
    <w:p w14:paraId="79CDE57E" w14:textId="7B505FB8" w:rsidR="00790BBA" w:rsidRDefault="00CA6FDC" w:rsidP="00790BBA">
      <w:pPr>
        <w:pStyle w:val="151"/>
        <w:numPr>
          <w:ilvl w:val="0"/>
          <w:numId w:val="15"/>
        </w:numPr>
        <w:rPr>
          <w:b/>
          <w:bCs/>
        </w:rPr>
      </w:pPr>
      <w:r w:rsidRPr="00177E35">
        <w:rPr>
          <w:rFonts w:hint="eastAsia"/>
          <w:b/>
          <w:bCs/>
        </w:rPr>
        <w:t>半結構式訪談（</w:t>
      </w:r>
      <w:r w:rsidR="00935EDE" w:rsidRPr="00177E35">
        <w:rPr>
          <w:rFonts w:hint="eastAsia"/>
          <w:b/>
          <w:bCs/>
        </w:rPr>
        <w:t>Semi-structured Interview</w:t>
      </w:r>
      <w:r w:rsidRPr="00177E35">
        <w:rPr>
          <w:rFonts w:hint="eastAsia"/>
          <w:b/>
          <w:bCs/>
        </w:rPr>
        <w:t>）</w:t>
      </w:r>
    </w:p>
    <w:p w14:paraId="76640B10" w14:textId="6C915353" w:rsidR="00104394" w:rsidRPr="00104394" w:rsidRDefault="00EE693C" w:rsidP="00D9729A">
      <w:pPr>
        <w:pStyle w:val="15"/>
        <w:ind w:firstLine="480"/>
      </w:pPr>
      <w:r w:rsidRPr="00EE693C">
        <w:rPr>
          <w:rFonts w:hint="eastAsia"/>
        </w:rPr>
        <w:t>又</w:t>
      </w:r>
      <w:r w:rsidR="00E817CA">
        <w:rPr>
          <w:rFonts w:hint="eastAsia"/>
        </w:rPr>
        <w:t>稱半</w:t>
      </w:r>
      <w:r w:rsidRPr="00EE693C">
        <w:rPr>
          <w:rFonts w:hint="eastAsia"/>
        </w:rPr>
        <w:t>標準</w:t>
      </w:r>
      <w:r w:rsidR="00E817CA">
        <w:rPr>
          <w:rFonts w:hint="eastAsia"/>
        </w:rPr>
        <w:t>化</w:t>
      </w:r>
      <w:r w:rsidRPr="00EE693C">
        <w:rPr>
          <w:rFonts w:hint="eastAsia"/>
        </w:rPr>
        <w:t>訪談</w:t>
      </w:r>
      <w:r w:rsidR="00F9213C">
        <w:rPr>
          <w:rFonts w:hint="eastAsia"/>
        </w:rPr>
        <w:t>。</w:t>
      </w:r>
      <w:r w:rsidR="00104394" w:rsidRPr="00104394">
        <w:t>研究者於訪談前設計出主要的訪談大綱或問題清單作為訪談指引，但實際訪談時允許受訪者自由回應</w:t>
      </w:r>
      <w:r w:rsidR="00425ECD">
        <w:rPr>
          <w:rFonts w:hint="eastAsia"/>
        </w:rPr>
        <w:t>且</w:t>
      </w:r>
      <w:r w:rsidR="00104394" w:rsidRPr="00104394">
        <w:t>不拘泥於問題順序。訪談過程中可根據受訪者的回答進行靈活調整，</w:t>
      </w:r>
      <w:r w:rsidR="000C22DD">
        <w:rPr>
          <w:rFonts w:hint="eastAsia"/>
        </w:rPr>
        <w:t>協助</w:t>
      </w:r>
      <w:r w:rsidR="00104394" w:rsidRPr="00104394">
        <w:t>研究員深入挖掘受訪者的個人觀點和經驗感受，特別適用於探討複雜或動態的現象或事件。</w:t>
      </w:r>
    </w:p>
    <w:p w14:paraId="16B66A61" w14:textId="770949D0" w:rsidR="00790BBA" w:rsidRPr="00362984" w:rsidRDefault="00790BBA" w:rsidP="00EB1A20">
      <w:pPr>
        <w:pStyle w:val="151"/>
        <w:ind w:left="480"/>
      </w:pPr>
    </w:p>
    <w:p w14:paraId="6D0F5DD1" w14:textId="5574FD65" w:rsidR="00CA6FDC" w:rsidRDefault="00CA6FDC" w:rsidP="00CA6FDC">
      <w:pPr>
        <w:pStyle w:val="151"/>
        <w:numPr>
          <w:ilvl w:val="0"/>
          <w:numId w:val="15"/>
        </w:numPr>
        <w:rPr>
          <w:b/>
          <w:bCs/>
        </w:rPr>
      </w:pPr>
      <w:r w:rsidRPr="00177E35">
        <w:rPr>
          <w:rFonts w:hint="eastAsia"/>
          <w:b/>
          <w:bCs/>
        </w:rPr>
        <w:lastRenderedPageBreak/>
        <w:t>非結構式訪談（</w:t>
      </w:r>
      <w:r w:rsidR="00935EDE" w:rsidRPr="00177E35">
        <w:rPr>
          <w:rFonts w:hint="eastAsia"/>
          <w:b/>
          <w:bCs/>
        </w:rPr>
        <w:t>Unstructured Interview</w:t>
      </w:r>
      <w:r w:rsidRPr="00177E35">
        <w:rPr>
          <w:rFonts w:hint="eastAsia"/>
          <w:b/>
          <w:bCs/>
        </w:rPr>
        <w:t>）</w:t>
      </w:r>
    </w:p>
    <w:p w14:paraId="67EB5FEE" w14:textId="184F3A95" w:rsidR="000E2345" w:rsidRPr="00725091" w:rsidRDefault="00DD2ECE" w:rsidP="00FE1A68">
      <w:pPr>
        <w:pStyle w:val="15"/>
        <w:ind w:firstLine="480"/>
      </w:pPr>
      <w:r w:rsidRPr="00EE693C">
        <w:rPr>
          <w:rFonts w:hint="eastAsia"/>
        </w:rPr>
        <w:t>又稱</w:t>
      </w:r>
      <w:r w:rsidR="004F75FB">
        <w:rPr>
          <w:rFonts w:hint="eastAsia"/>
        </w:rPr>
        <w:t>非</w:t>
      </w:r>
      <w:r w:rsidR="003918CC" w:rsidRPr="00EE693C">
        <w:rPr>
          <w:rFonts w:hint="eastAsia"/>
        </w:rPr>
        <w:t>標準</w:t>
      </w:r>
      <w:r w:rsidR="003918CC">
        <w:rPr>
          <w:rFonts w:hint="eastAsia"/>
        </w:rPr>
        <w:t>化</w:t>
      </w:r>
      <w:r w:rsidR="003918CC" w:rsidRPr="00EE693C">
        <w:rPr>
          <w:rFonts w:hint="eastAsia"/>
        </w:rPr>
        <w:t>訪談</w:t>
      </w:r>
      <w:r w:rsidR="003918CC">
        <w:rPr>
          <w:rFonts w:hint="eastAsia"/>
        </w:rPr>
        <w:t>、</w:t>
      </w:r>
      <w:r w:rsidR="00DF1657">
        <w:rPr>
          <w:rFonts w:hint="eastAsia"/>
        </w:rPr>
        <w:t>開放式</w:t>
      </w:r>
      <w:r w:rsidRPr="00EE693C">
        <w:rPr>
          <w:rFonts w:hint="eastAsia"/>
        </w:rPr>
        <w:t>訪談</w:t>
      </w:r>
      <w:r w:rsidR="00F27D54">
        <w:rPr>
          <w:rFonts w:hint="eastAsia"/>
        </w:rPr>
        <w:t>。</w:t>
      </w:r>
      <w:r w:rsidR="00362984" w:rsidRPr="00362984">
        <w:t>研究者事先不設定明確的訪談問題，而是根據研究主題在現場靈活引導對話。訪談過程</w:t>
      </w:r>
      <w:r w:rsidR="00BE79F5">
        <w:rPr>
          <w:rFonts w:hint="eastAsia"/>
        </w:rPr>
        <w:t>以</w:t>
      </w:r>
      <w:r w:rsidR="00362984" w:rsidRPr="00362984">
        <w:t>研究主題為核心，隨著現場受訪者的回答調整訪談內容。</w:t>
      </w:r>
    </w:p>
    <w:p w14:paraId="54377230" w14:textId="3FD72D9E" w:rsidR="006D0036" w:rsidRDefault="002759AB" w:rsidP="00FE1A68">
      <w:pPr>
        <w:pStyle w:val="15"/>
        <w:ind w:firstLine="480"/>
      </w:pPr>
      <w:r w:rsidRPr="002759AB">
        <w:t>為</w:t>
      </w:r>
      <w:r w:rsidR="00C903E5">
        <w:rPr>
          <w:rFonts w:hint="eastAsia"/>
        </w:rPr>
        <w:t>使研究結果能</w:t>
      </w:r>
      <w:r w:rsidR="009C47AF">
        <w:rPr>
          <w:rFonts w:hint="eastAsia"/>
        </w:rPr>
        <w:t>更貼近個案公司之真實現象，</w:t>
      </w:r>
      <w:r w:rsidRPr="002759AB">
        <w:t>同時</w:t>
      </w:r>
      <w:r w:rsidR="00DE665C">
        <w:rPr>
          <w:rFonts w:hint="eastAsia"/>
        </w:rPr>
        <w:t>確保</w:t>
      </w:r>
      <w:r w:rsidRPr="002759AB">
        <w:t>受訪者</w:t>
      </w:r>
      <w:r w:rsidR="00DE665C">
        <w:rPr>
          <w:rFonts w:hint="eastAsia"/>
        </w:rPr>
        <w:t>能</w:t>
      </w:r>
      <w:r w:rsidRPr="002759AB">
        <w:t>盡情闡述</w:t>
      </w:r>
      <w:r w:rsidR="00DE665C">
        <w:rPr>
          <w:rFonts w:hint="eastAsia"/>
        </w:rPr>
        <w:t>與回應訪談</w:t>
      </w:r>
      <w:r w:rsidRPr="002759AB">
        <w:t>，本研究採</w:t>
      </w:r>
      <w:r w:rsidR="007E5E53">
        <w:rPr>
          <w:rFonts w:hint="eastAsia"/>
        </w:rPr>
        <w:t>用</w:t>
      </w:r>
      <w:r w:rsidRPr="002759AB">
        <w:t>半結構式訪談</w:t>
      </w:r>
      <w:r w:rsidR="00256ACF">
        <w:rPr>
          <w:rFonts w:hint="eastAsia"/>
        </w:rPr>
        <w:t>法</w:t>
      </w:r>
      <w:r w:rsidRPr="002759AB">
        <w:t>對個案</w:t>
      </w:r>
      <w:r w:rsidR="00484223">
        <w:rPr>
          <w:rFonts w:hint="eastAsia"/>
        </w:rPr>
        <w:t>進行</w:t>
      </w:r>
      <w:r w:rsidRPr="002759AB">
        <w:t>一手資料蒐集，</w:t>
      </w:r>
      <w:r w:rsidR="00256ACF">
        <w:rPr>
          <w:rFonts w:hint="eastAsia"/>
        </w:rPr>
        <w:t>並蒐集</w:t>
      </w:r>
      <w:r w:rsidR="001B4A50" w:rsidRPr="002759AB">
        <w:t>報章雜誌</w:t>
      </w:r>
      <w:r w:rsidR="001B4A50">
        <w:rPr>
          <w:rFonts w:hint="eastAsia"/>
        </w:rPr>
        <w:t>、</w:t>
      </w:r>
      <w:r w:rsidRPr="002759AB">
        <w:t>網路</w:t>
      </w:r>
      <w:r w:rsidR="001B4A50">
        <w:rPr>
          <w:rFonts w:hint="eastAsia"/>
        </w:rPr>
        <w:t>之公開資訊</w:t>
      </w:r>
      <w:r w:rsidRPr="002759AB">
        <w:t>、</w:t>
      </w:r>
      <w:r w:rsidR="004F4C1D">
        <w:rPr>
          <w:rFonts w:hint="eastAsia"/>
        </w:rPr>
        <w:t>專訪</w:t>
      </w:r>
      <w:r w:rsidRPr="002759AB">
        <w:t>影音</w:t>
      </w:r>
      <w:r w:rsidR="004F4C1D">
        <w:rPr>
          <w:rFonts w:hint="eastAsia"/>
        </w:rPr>
        <w:t>、國內外研討會紀錄</w:t>
      </w:r>
      <w:r w:rsidRPr="002759AB">
        <w:t>等二手資料，</w:t>
      </w:r>
      <w:r w:rsidR="002F239E">
        <w:rPr>
          <w:rFonts w:hint="eastAsia"/>
        </w:rPr>
        <w:t>來</w:t>
      </w:r>
      <w:r w:rsidRPr="002759AB">
        <w:t>完善</w:t>
      </w:r>
      <w:r w:rsidR="00F511BB">
        <w:rPr>
          <w:rFonts w:hint="eastAsia"/>
        </w:rPr>
        <w:t>研究</w:t>
      </w:r>
      <w:r w:rsidRPr="002759AB">
        <w:t>資料</w:t>
      </w:r>
      <w:r w:rsidR="00F511BB">
        <w:rPr>
          <w:rFonts w:hint="eastAsia"/>
        </w:rPr>
        <w:t>之</w:t>
      </w:r>
      <w:r w:rsidRPr="002759AB">
        <w:t>豐富度與</w:t>
      </w:r>
      <w:r w:rsidR="00204E9C">
        <w:rPr>
          <w:rFonts w:hint="eastAsia"/>
        </w:rPr>
        <w:t>研究結果</w:t>
      </w:r>
      <w:r w:rsidRPr="002759AB">
        <w:t>可信度。本研究</w:t>
      </w:r>
      <w:r w:rsidR="0061271B">
        <w:rPr>
          <w:rFonts w:hint="eastAsia"/>
        </w:rPr>
        <w:t>之</w:t>
      </w:r>
      <w:r w:rsidRPr="002759AB">
        <w:t>資料蒐集內容整理如表</w:t>
      </w:r>
      <w:r w:rsidRPr="002759AB">
        <w:t>3.5-1</w:t>
      </w:r>
      <w:r w:rsidRPr="002759AB">
        <w:t>：</w:t>
      </w:r>
    </w:p>
    <w:p w14:paraId="18BA12F9" w14:textId="0093C432" w:rsidR="00CE0A7B" w:rsidRPr="002759AB" w:rsidRDefault="00115E46" w:rsidP="00524AAA">
      <w:pPr>
        <w:pStyle w:val="affc"/>
      </w:pPr>
      <w:bookmarkStart w:id="47" w:name="_Toc200124910"/>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sidR="00EE408B">
        <w:rPr>
          <w:noProof/>
        </w:rPr>
        <w:t>1</w:t>
      </w:r>
      <w:r>
        <w:fldChar w:fldCharType="end"/>
      </w:r>
      <w:r w:rsidR="004E2AF5">
        <w:rPr>
          <w:rFonts w:hint="eastAsia"/>
        </w:rPr>
        <w:t xml:space="preserve"> </w:t>
      </w:r>
      <w:r w:rsidR="00CE0A7B">
        <w:rPr>
          <w:rFonts w:hint="eastAsia"/>
        </w:rPr>
        <w:t>資料蒐集架構表</w:t>
      </w:r>
      <w:bookmarkEnd w:id="47"/>
    </w:p>
    <w:tbl>
      <w:tblPr>
        <w:tblStyle w:val="aff1"/>
        <w:tblW w:w="0" w:type="auto"/>
        <w:tblLook w:val="04A0" w:firstRow="1" w:lastRow="0" w:firstColumn="1" w:lastColumn="0" w:noHBand="0" w:noVBand="1"/>
      </w:tblPr>
      <w:tblGrid>
        <w:gridCol w:w="1696"/>
        <w:gridCol w:w="3834"/>
        <w:gridCol w:w="2766"/>
      </w:tblGrid>
      <w:tr w:rsidR="005D7F63" w14:paraId="7F8F9B22" w14:textId="77777777" w:rsidTr="008E5BDB">
        <w:tc>
          <w:tcPr>
            <w:tcW w:w="1696" w:type="dxa"/>
            <w:vAlign w:val="center"/>
          </w:tcPr>
          <w:p w14:paraId="35445193" w14:textId="37D8C8EA" w:rsidR="005D7F63" w:rsidRDefault="005D7F63" w:rsidP="0025526E">
            <w:pPr>
              <w:pStyle w:val="151"/>
              <w:jc w:val="center"/>
            </w:pPr>
            <w:r>
              <w:rPr>
                <w:rFonts w:hint="eastAsia"/>
              </w:rPr>
              <w:t>資料來源</w:t>
            </w:r>
          </w:p>
        </w:tc>
        <w:tc>
          <w:tcPr>
            <w:tcW w:w="3834" w:type="dxa"/>
            <w:vAlign w:val="center"/>
          </w:tcPr>
          <w:p w14:paraId="18FA5403" w14:textId="26F8B050" w:rsidR="005D7F63" w:rsidRDefault="005D7F63" w:rsidP="0025526E">
            <w:pPr>
              <w:pStyle w:val="151"/>
              <w:jc w:val="center"/>
            </w:pPr>
            <w:r>
              <w:rPr>
                <w:rFonts w:hint="eastAsia"/>
              </w:rPr>
              <w:t>個案公司</w:t>
            </w:r>
          </w:p>
        </w:tc>
        <w:tc>
          <w:tcPr>
            <w:tcW w:w="2766" w:type="dxa"/>
            <w:vAlign w:val="center"/>
          </w:tcPr>
          <w:p w14:paraId="5675C83C" w14:textId="54948493" w:rsidR="005D7F63" w:rsidRDefault="004F3CA4" w:rsidP="0081298B">
            <w:pPr>
              <w:pStyle w:val="151"/>
              <w:jc w:val="center"/>
            </w:pPr>
            <w:r>
              <w:rPr>
                <w:rFonts w:hint="eastAsia"/>
              </w:rPr>
              <w:t>訪談</w:t>
            </w:r>
            <w:r w:rsidR="005D7F63">
              <w:rPr>
                <w:rFonts w:hint="eastAsia"/>
              </w:rPr>
              <w:t>相關資料統計</w:t>
            </w:r>
          </w:p>
        </w:tc>
      </w:tr>
      <w:tr w:rsidR="005D7F63" w14:paraId="7D914215" w14:textId="77777777" w:rsidTr="008E5BDB">
        <w:tc>
          <w:tcPr>
            <w:tcW w:w="1696" w:type="dxa"/>
            <w:vAlign w:val="center"/>
          </w:tcPr>
          <w:p w14:paraId="433F526D" w14:textId="71ED4A16" w:rsidR="005D7F63" w:rsidRPr="00DA5E2F" w:rsidRDefault="005D7F63" w:rsidP="0025526E">
            <w:pPr>
              <w:pStyle w:val="151"/>
              <w:jc w:val="center"/>
              <w:rPr>
                <w:color w:val="auto"/>
              </w:rPr>
            </w:pPr>
            <w:r w:rsidRPr="00DA5E2F">
              <w:rPr>
                <w:rFonts w:hint="eastAsia"/>
                <w:color w:val="auto"/>
              </w:rPr>
              <w:t>訪談</w:t>
            </w:r>
          </w:p>
        </w:tc>
        <w:tc>
          <w:tcPr>
            <w:tcW w:w="3834" w:type="dxa"/>
            <w:vAlign w:val="center"/>
          </w:tcPr>
          <w:p w14:paraId="6F49E8CD" w14:textId="37402F8B" w:rsidR="005D7F63" w:rsidRPr="00DA5E2F" w:rsidRDefault="005D7F63" w:rsidP="0025526E">
            <w:pPr>
              <w:pStyle w:val="151"/>
              <w:jc w:val="center"/>
              <w:rPr>
                <w:color w:val="auto"/>
              </w:rPr>
            </w:pPr>
            <w:r w:rsidRPr="00DA5E2F">
              <w:rPr>
                <w:rFonts w:hint="eastAsia"/>
                <w:color w:val="auto"/>
              </w:rPr>
              <w:t>台灣通用紡織科技股份有限公司</w:t>
            </w:r>
          </w:p>
        </w:tc>
        <w:tc>
          <w:tcPr>
            <w:tcW w:w="2766" w:type="dxa"/>
          </w:tcPr>
          <w:p w14:paraId="3D3C667C" w14:textId="45802363" w:rsidR="005D7F63" w:rsidRDefault="005D7F63" w:rsidP="005B666F">
            <w:pPr>
              <w:pStyle w:val="151"/>
            </w:pPr>
            <w:r>
              <w:rPr>
                <w:rFonts w:hint="eastAsia"/>
              </w:rPr>
              <w:t>受訪者</w:t>
            </w:r>
            <w:r w:rsidR="003D739B">
              <w:rPr>
                <w:rFonts w:hint="eastAsia"/>
              </w:rPr>
              <w:t>：</w:t>
            </w:r>
            <w:r>
              <w:rPr>
                <w:rFonts w:hint="eastAsia"/>
              </w:rPr>
              <w:t>1</w:t>
            </w:r>
            <w:r>
              <w:rPr>
                <w:rFonts w:hint="eastAsia"/>
              </w:rPr>
              <w:t>位</w:t>
            </w:r>
          </w:p>
          <w:p w14:paraId="3CCD293A" w14:textId="38CBDD20" w:rsidR="005D7F63" w:rsidRDefault="005D7F63" w:rsidP="005B666F">
            <w:pPr>
              <w:pStyle w:val="151"/>
            </w:pPr>
            <w:r>
              <w:rPr>
                <w:rFonts w:hint="eastAsia"/>
              </w:rPr>
              <w:t>訪談時數</w:t>
            </w:r>
            <w:r w:rsidR="003D739B">
              <w:rPr>
                <w:rFonts w:hint="eastAsia"/>
              </w:rPr>
              <w:t>：</w:t>
            </w:r>
            <w:r w:rsidR="002C51AB">
              <w:rPr>
                <w:rFonts w:hint="eastAsia"/>
              </w:rPr>
              <w:t>77</w:t>
            </w:r>
            <w:r w:rsidR="002C51AB">
              <w:rPr>
                <w:rFonts w:hint="eastAsia"/>
              </w:rPr>
              <w:t>分鐘</w:t>
            </w:r>
          </w:p>
          <w:p w14:paraId="0174EC13" w14:textId="21A737E0" w:rsidR="002C51AB" w:rsidRDefault="002C51AB" w:rsidP="005B666F">
            <w:pPr>
              <w:pStyle w:val="151"/>
            </w:pPr>
            <w:r>
              <w:rPr>
                <w:rFonts w:hint="eastAsia"/>
              </w:rPr>
              <w:t>訪談字數</w:t>
            </w:r>
            <w:r w:rsidR="003D739B">
              <w:rPr>
                <w:rFonts w:hint="eastAsia"/>
              </w:rPr>
              <w:t>：</w:t>
            </w:r>
            <w:r w:rsidRPr="002C51AB">
              <w:t>20</w:t>
            </w:r>
            <w:r w:rsidR="00A83F92">
              <w:rPr>
                <w:rFonts w:hint="eastAsia"/>
              </w:rPr>
              <w:t>,</w:t>
            </w:r>
            <w:r w:rsidRPr="002C51AB">
              <w:t>955</w:t>
            </w:r>
            <w:r w:rsidR="00A83F92">
              <w:rPr>
                <w:rFonts w:hint="eastAsia"/>
              </w:rPr>
              <w:t>字</w:t>
            </w:r>
          </w:p>
        </w:tc>
      </w:tr>
      <w:tr w:rsidR="005B666F" w14:paraId="1644750F" w14:textId="77777777" w:rsidTr="008E5BDB">
        <w:tc>
          <w:tcPr>
            <w:tcW w:w="1696" w:type="dxa"/>
            <w:vAlign w:val="center"/>
          </w:tcPr>
          <w:p w14:paraId="48A10DC6" w14:textId="269A6C8A" w:rsidR="005B666F" w:rsidRPr="00DA5E2F" w:rsidRDefault="005B666F" w:rsidP="0025526E">
            <w:pPr>
              <w:pStyle w:val="151"/>
              <w:jc w:val="center"/>
              <w:rPr>
                <w:color w:val="auto"/>
              </w:rPr>
            </w:pPr>
            <w:r w:rsidRPr="00DA5E2F">
              <w:rPr>
                <w:rFonts w:hint="eastAsia"/>
                <w:color w:val="auto"/>
              </w:rPr>
              <w:t>二手資料</w:t>
            </w:r>
          </w:p>
        </w:tc>
        <w:tc>
          <w:tcPr>
            <w:tcW w:w="6600" w:type="dxa"/>
            <w:gridSpan w:val="2"/>
            <w:vAlign w:val="center"/>
          </w:tcPr>
          <w:p w14:paraId="32746CDB" w14:textId="77777777" w:rsidR="005B666F" w:rsidRPr="00DA5E2F" w:rsidRDefault="0081298B" w:rsidP="0081298B">
            <w:pPr>
              <w:pStyle w:val="151"/>
              <w:numPr>
                <w:ilvl w:val="0"/>
                <w:numId w:val="13"/>
              </w:numPr>
              <w:jc w:val="both"/>
              <w:rPr>
                <w:color w:val="auto"/>
              </w:rPr>
            </w:pPr>
            <w:r w:rsidRPr="00DA5E2F">
              <w:rPr>
                <w:rFonts w:hint="eastAsia"/>
                <w:color w:val="auto"/>
              </w:rPr>
              <w:t>實際觀察個案公司之工作場域</w:t>
            </w:r>
          </w:p>
          <w:p w14:paraId="454FD83F" w14:textId="77777777" w:rsidR="0081298B" w:rsidRPr="00DA5E2F" w:rsidRDefault="00157E6C" w:rsidP="0081298B">
            <w:pPr>
              <w:pStyle w:val="151"/>
              <w:numPr>
                <w:ilvl w:val="0"/>
                <w:numId w:val="13"/>
              </w:numPr>
              <w:jc w:val="both"/>
              <w:rPr>
                <w:color w:val="auto"/>
              </w:rPr>
            </w:pPr>
            <w:r w:rsidRPr="00DA5E2F">
              <w:rPr>
                <w:rFonts w:hint="eastAsia"/>
                <w:color w:val="auto"/>
              </w:rPr>
              <w:t>個案公司之官方網站</w:t>
            </w:r>
          </w:p>
          <w:p w14:paraId="6432929D" w14:textId="716A16B4" w:rsidR="00157E6C" w:rsidRPr="00DA5E2F" w:rsidRDefault="00157E6C" w:rsidP="00157E6C">
            <w:pPr>
              <w:pStyle w:val="151"/>
              <w:numPr>
                <w:ilvl w:val="0"/>
                <w:numId w:val="13"/>
              </w:numPr>
              <w:jc w:val="both"/>
              <w:rPr>
                <w:color w:val="auto"/>
              </w:rPr>
            </w:pPr>
            <w:r w:rsidRPr="00DA5E2F">
              <w:rPr>
                <w:rFonts w:hint="eastAsia"/>
                <w:color w:val="auto"/>
              </w:rPr>
              <w:t>書報雜誌、新聞報導</w:t>
            </w:r>
          </w:p>
          <w:p w14:paraId="2BC74667" w14:textId="5EE594BB" w:rsidR="00157E6C" w:rsidRPr="00DA5E2F" w:rsidRDefault="00157E6C" w:rsidP="00157E6C">
            <w:pPr>
              <w:pStyle w:val="151"/>
              <w:numPr>
                <w:ilvl w:val="0"/>
                <w:numId w:val="13"/>
              </w:numPr>
              <w:jc w:val="both"/>
              <w:rPr>
                <w:color w:val="auto"/>
              </w:rPr>
            </w:pPr>
            <w:r w:rsidRPr="00DA5E2F">
              <w:rPr>
                <w:rFonts w:hint="eastAsia"/>
                <w:color w:val="auto"/>
              </w:rPr>
              <w:t>政府公開之計畫案資料</w:t>
            </w:r>
          </w:p>
          <w:p w14:paraId="6B32C88B" w14:textId="07F7607A" w:rsidR="00157E6C" w:rsidRPr="00DA5E2F" w:rsidRDefault="00157E6C" w:rsidP="0081298B">
            <w:pPr>
              <w:pStyle w:val="151"/>
              <w:numPr>
                <w:ilvl w:val="0"/>
                <w:numId w:val="13"/>
              </w:numPr>
              <w:jc w:val="both"/>
              <w:rPr>
                <w:color w:val="auto"/>
              </w:rPr>
            </w:pPr>
            <w:r w:rsidRPr="00DA5E2F">
              <w:rPr>
                <w:rFonts w:hint="eastAsia"/>
                <w:color w:val="auto"/>
              </w:rPr>
              <w:t>網路資源（網路新聞、專題訪談、研討會記錄等資源</w:t>
            </w:r>
            <w:r w:rsidR="009719A0" w:rsidRPr="00DA5E2F">
              <w:rPr>
                <w:rFonts w:hint="eastAsia"/>
                <w:color w:val="auto"/>
              </w:rPr>
              <w:t>）</w:t>
            </w:r>
          </w:p>
        </w:tc>
      </w:tr>
    </w:tbl>
    <w:p w14:paraId="266A7501" w14:textId="77777777" w:rsidR="00087D1B" w:rsidRPr="00DE1192" w:rsidRDefault="00087D1B" w:rsidP="00E53D74">
      <w:pPr>
        <w:pStyle w:val="151"/>
        <w:jc w:val="center"/>
      </w:pPr>
      <w:r>
        <w:rPr>
          <w:rFonts w:hint="eastAsia"/>
        </w:rPr>
        <w:t>資料來源：本研究整理</w:t>
      </w:r>
    </w:p>
    <w:p w14:paraId="62E77CAB" w14:textId="77777777" w:rsidR="005D7F63" w:rsidRPr="005D7F63" w:rsidRDefault="005D7F63" w:rsidP="00AB53EC">
      <w:pPr>
        <w:pStyle w:val="151"/>
      </w:pPr>
    </w:p>
    <w:p w14:paraId="12DA0680" w14:textId="77777777" w:rsidR="008E5BDB" w:rsidRDefault="008E5BDB">
      <w:pPr>
        <w:widowControl/>
        <w:ind w:firstLineChars="0" w:firstLine="0"/>
        <w:rPr>
          <w:rFonts w:cstheme="majorBidi"/>
          <w:b/>
          <w:sz w:val="32"/>
          <w:szCs w:val="32"/>
        </w:rPr>
      </w:pPr>
      <w:r>
        <w:br w:type="page"/>
      </w:r>
    </w:p>
    <w:p w14:paraId="129EFE57" w14:textId="383CE2EA" w:rsidR="00CC613A" w:rsidRDefault="00CC613A" w:rsidP="00CC613A">
      <w:pPr>
        <w:pStyle w:val="3"/>
      </w:pPr>
      <w:bookmarkStart w:id="48" w:name="_Toc200404497"/>
      <w:r>
        <w:rPr>
          <w:rFonts w:hint="eastAsia"/>
        </w:rPr>
        <w:lastRenderedPageBreak/>
        <w:t xml:space="preserve">3.5.2 </w:t>
      </w:r>
      <w:r>
        <w:rPr>
          <w:rFonts w:hint="eastAsia"/>
        </w:rPr>
        <w:t>資料分析</w:t>
      </w:r>
      <w:bookmarkEnd w:id="48"/>
    </w:p>
    <w:p w14:paraId="3BE98113" w14:textId="78F00F67" w:rsidR="00B06F1D" w:rsidRDefault="007F5F76" w:rsidP="00FE1A68">
      <w:pPr>
        <w:pStyle w:val="15"/>
        <w:ind w:firstLine="480"/>
      </w:pPr>
      <w:r>
        <w:rPr>
          <w:rFonts w:hint="eastAsia"/>
        </w:rPr>
        <w:t>本研究之資料分析</w:t>
      </w:r>
      <w:r w:rsidR="001F0E62">
        <w:rPr>
          <w:rFonts w:hint="eastAsia"/>
        </w:rPr>
        <w:t>方法，將</w:t>
      </w:r>
      <w:r>
        <w:rPr>
          <w:rFonts w:hint="eastAsia"/>
        </w:rPr>
        <w:t>依循</w:t>
      </w:r>
      <w:r w:rsidR="00146948" w:rsidRPr="00146948">
        <w:t>Glaser &amp; Strauss</w:t>
      </w:r>
      <w:r w:rsidR="00146948" w:rsidRPr="00146948">
        <w:t>（</w:t>
      </w:r>
      <w:r w:rsidR="00146948" w:rsidRPr="00146948">
        <w:t>1976</w:t>
      </w:r>
      <w:r w:rsidR="00146948" w:rsidRPr="00146948">
        <w:t>）</w:t>
      </w:r>
      <w:r w:rsidR="00CB7827">
        <w:rPr>
          <w:rFonts w:hint="eastAsia"/>
        </w:rPr>
        <w:t>所提出之</w:t>
      </w:r>
      <w:r w:rsidR="00CB7827" w:rsidRPr="00CB7827">
        <w:t>之紮根理論（</w:t>
      </w:r>
      <w:r w:rsidR="00CB7827" w:rsidRPr="00CB7827">
        <w:t>Grounded Theory</w:t>
      </w:r>
      <w:r w:rsidR="00CB7827" w:rsidRPr="00CB7827">
        <w:t>）進行</w:t>
      </w:r>
      <w:r w:rsidR="00EA3AB2">
        <w:rPr>
          <w:rFonts w:hint="eastAsia"/>
        </w:rPr>
        <w:t>。</w:t>
      </w:r>
      <w:r w:rsidR="0058695C" w:rsidRPr="00146948">
        <w:t>Glaser &amp; Strauss</w:t>
      </w:r>
      <w:r w:rsidR="0058695C">
        <w:rPr>
          <w:rFonts w:hint="eastAsia"/>
        </w:rPr>
        <w:t>認為判斷理論是否有用的標準是源自於理論從何源起，而</w:t>
      </w:r>
      <w:r w:rsidR="006A468E" w:rsidRPr="00FD4E82">
        <w:rPr>
          <w:rFonts w:hint="eastAsia"/>
        </w:rPr>
        <w:t>紮根理論源自於</w:t>
      </w:r>
      <w:r w:rsidR="003C4C87">
        <w:rPr>
          <w:rFonts w:hint="eastAsia"/>
        </w:rPr>
        <w:t>數據</w:t>
      </w:r>
      <w:r w:rsidR="00D204BB">
        <w:rPr>
          <w:rFonts w:hint="eastAsia"/>
        </w:rPr>
        <w:t>（</w:t>
      </w:r>
      <w:r w:rsidR="00D204BB">
        <w:rPr>
          <w:rFonts w:hint="eastAsia"/>
        </w:rPr>
        <w:t>Data</w:t>
      </w:r>
      <w:r w:rsidR="00D204BB">
        <w:rPr>
          <w:rFonts w:hint="eastAsia"/>
        </w:rPr>
        <w:t>）</w:t>
      </w:r>
      <w:r w:rsidR="006A468E" w:rsidRPr="00FD4E82">
        <w:rPr>
          <w:rFonts w:hint="eastAsia"/>
        </w:rPr>
        <w:t>，並透過數據特徵</w:t>
      </w:r>
      <w:r w:rsidR="009333DB">
        <w:rPr>
          <w:rFonts w:hint="eastAsia"/>
        </w:rPr>
        <w:t>與</w:t>
      </w:r>
      <w:r w:rsidR="006A468E" w:rsidRPr="00FD4E82">
        <w:rPr>
          <w:rFonts w:hint="eastAsia"/>
        </w:rPr>
        <w:t>實例進行詮釋</w:t>
      </w:r>
      <w:r w:rsidR="006A468E">
        <w:rPr>
          <w:rFonts w:hint="eastAsia"/>
        </w:rPr>
        <w:t>，</w:t>
      </w:r>
      <w:r w:rsidR="00E670A4">
        <w:rPr>
          <w:rFonts w:hint="eastAsia"/>
        </w:rPr>
        <w:t>學者</w:t>
      </w:r>
      <w:r w:rsidR="006A468E">
        <w:rPr>
          <w:rFonts w:hint="eastAsia"/>
        </w:rPr>
        <w:t>認為</w:t>
      </w:r>
      <w:r w:rsidR="00EA3AB2" w:rsidRPr="00EA3AB2">
        <w:rPr>
          <w:rFonts w:hint="eastAsia"/>
        </w:rPr>
        <w:t>基於</w:t>
      </w:r>
      <w:r w:rsidR="00270656">
        <w:rPr>
          <w:rFonts w:hint="eastAsia"/>
        </w:rPr>
        <w:t>數據的</w:t>
      </w:r>
      <w:r w:rsidR="00EA3AB2" w:rsidRPr="00EA3AB2">
        <w:rPr>
          <w:rFonts w:hint="eastAsia"/>
        </w:rPr>
        <w:t>理論通常不會被更多的</w:t>
      </w:r>
      <w:r w:rsidR="00F61893">
        <w:rPr>
          <w:rFonts w:hint="eastAsia"/>
        </w:rPr>
        <w:t>數據</w:t>
      </w:r>
      <w:r w:rsidR="0059546A">
        <w:rPr>
          <w:rFonts w:hint="eastAsia"/>
        </w:rPr>
        <w:t>資料</w:t>
      </w:r>
      <w:r w:rsidR="00EA3AB2" w:rsidRPr="00EA3AB2">
        <w:rPr>
          <w:rFonts w:hint="eastAsia"/>
        </w:rPr>
        <w:t>完全駁斥，也不會被另一種理論取代</w:t>
      </w:r>
      <w:r w:rsidR="006A468E">
        <w:rPr>
          <w:rFonts w:hint="eastAsia"/>
        </w:rPr>
        <w:t>，</w:t>
      </w:r>
      <w:r w:rsidR="001E0E9D">
        <w:rPr>
          <w:rFonts w:hint="eastAsia"/>
        </w:rPr>
        <w:t>因為</w:t>
      </w:r>
      <w:r w:rsidR="00FB1160">
        <w:rPr>
          <w:rFonts w:hint="eastAsia"/>
        </w:rPr>
        <w:t>其</w:t>
      </w:r>
      <w:r w:rsidR="00B21822">
        <w:rPr>
          <w:rFonts w:hint="eastAsia"/>
        </w:rPr>
        <w:t>提出之</w:t>
      </w:r>
      <w:r w:rsidR="004174C6">
        <w:rPr>
          <w:rFonts w:hint="eastAsia"/>
        </w:rPr>
        <w:t>理論</w:t>
      </w:r>
      <w:r w:rsidR="001E0E9D">
        <w:rPr>
          <w:rFonts w:hint="eastAsia"/>
        </w:rPr>
        <w:t>與數據</w:t>
      </w:r>
      <w:r w:rsidR="003810F4">
        <w:rPr>
          <w:rFonts w:hint="eastAsia"/>
        </w:rPr>
        <w:t>緊密的</w:t>
      </w:r>
      <w:r w:rsidR="006A1B21">
        <w:rPr>
          <w:rFonts w:hint="eastAsia"/>
        </w:rPr>
        <w:t>纏</w:t>
      </w:r>
      <w:r w:rsidR="003810F4">
        <w:rPr>
          <w:rFonts w:hint="eastAsia"/>
        </w:rPr>
        <w:t>繞、相互影響著</w:t>
      </w:r>
      <w:r w:rsidR="006A1B21">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6A1B21">
        <w:fldChar w:fldCharType="separate"/>
      </w:r>
      <w:r w:rsidR="006A1B21">
        <w:rPr>
          <w:noProof/>
        </w:rPr>
        <w:t>(Glaser &amp; Strauss, 2017)</w:t>
      </w:r>
      <w:r w:rsidR="006A1B21">
        <w:fldChar w:fldCharType="end"/>
      </w:r>
      <w:r w:rsidR="003810F4">
        <w:rPr>
          <w:rFonts w:hint="eastAsia"/>
        </w:rPr>
        <w:t>。</w:t>
      </w:r>
      <w:r w:rsidR="00D43489">
        <w:rPr>
          <w:rFonts w:hint="eastAsia"/>
        </w:rPr>
        <w:t>而紮根理論多數的假設與概念不僅來自於數據，更是在研究過程中透過系統式的將</w:t>
      </w:r>
      <w:r w:rsidR="00747490">
        <w:rPr>
          <w:rFonts w:hint="eastAsia"/>
        </w:rPr>
        <w:t>研究資料</w:t>
      </w:r>
      <w:r w:rsidR="00D43489">
        <w:rPr>
          <w:rFonts w:hint="eastAsia"/>
        </w:rPr>
        <w:t>有邏輯的判斷</w:t>
      </w:r>
      <w:r w:rsidR="00AC3B32">
        <w:rPr>
          <w:rFonts w:hint="eastAsia"/>
        </w:rPr>
        <w:t>、</w:t>
      </w:r>
      <w:r w:rsidR="00D43489">
        <w:rPr>
          <w:rFonts w:hint="eastAsia"/>
        </w:rPr>
        <w:t>分析</w:t>
      </w:r>
      <w:r w:rsidR="00AC3B32">
        <w:rPr>
          <w:rFonts w:hint="eastAsia"/>
        </w:rPr>
        <w:t>、統整</w:t>
      </w:r>
      <w:r w:rsidR="00D43489">
        <w:rPr>
          <w:rFonts w:hint="eastAsia"/>
        </w:rPr>
        <w:t>而成</w:t>
      </w:r>
      <w:r w:rsidR="00747490">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747490">
        <w:fldChar w:fldCharType="separate"/>
      </w:r>
      <w:r w:rsidR="00747490">
        <w:rPr>
          <w:noProof/>
        </w:rPr>
        <w:t>(Glaser &amp; Strauss, 2017)</w:t>
      </w:r>
      <w:r w:rsidR="00747490">
        <w:fldChar w:fldCharType="end"/>
      </w:r>
      <w:r w:rsidR="00D43489">
        <w:rPr>
          <w:rFonts w:hint="eastAsia"/>
        </w:rPr>
        <w:t>。</w:t>
      </w:r>
    </w:p>
    <w:p w14:paraId="1AECB2EC" w14:textId="77777777" w:rsidR="00DF4D4E" w:rsidRDefault="00DF4D4E" w:rsidP="00FE1A68">
      <w:pPr>
        <w:pStyle w:val="15"/>
        <w:ind w:firstLine="480"/>
      </w:pPr>
    </w:p>
    <w:p w14:paraId="323D47A5" w14:textId="08858224" w:rsidR="00BC0C2F" w:rsidRDefault="00E722EA" w:rsidP="00FE1A68">
      <w:pPr>
        <w:pStyle w:val="15"/>
        <w:ind w:firstLine="480"/>
      </w:pPr>
      <w:r>
        <w:rPr>
          <w:rFonts w:hint="eastAsia"/>
        </w:rPr>
        <w:t>學者</w:t>
      </w:r>
      <w:r w:rsidRPr="00BC0C2F">
        <w:t>Strauss</w:t>
      </w:r>
      <w:r w:rsidR="00395E35">
        <w:rPr>
          <w:rFonts w:hint="eastAsia"/>
        </w:rPr>
        <w:t xml:space="preserve"> </w:t>
      </w:r>
      <w:r w:rsidR="00395E35">
        <w:rPr>
          <w:rFonts w:hint="eastAsia"/>
        </w:rPr>
        <w:t>與</w:t>
      </w:r>
      <w:r w:rsidRPr="00BC0C2F">
        <w:t xml:space="preserve"> Corbi</w:t>
      </w:r>
      <w:r w:rsidR="00031440">
        <w:rPr>
          <w:rFonts w:hint="eastAsia"/>
        </w:rPr>
        <w:t>於</w:t>
      </w:r>
      <w:r w:rsidR="00031440">
        <w:rPr>
          <w:rFonts w:hint="eastAsia"/>
        </w:rPr>
        <w:t>1990</w:t>
      </w:r>
      <w:r w:rsidR="00031440">
        <w:rPr>
          <w:rFonts w:hint="eastAsia"/>
        </w:rPr>
        <w:t>年將</w:t>
      </w:r>
      <w:r w:rsidR="00BC0C2F" w:rsidRPr="00BC0C2F">
        <w:t>紮根理論中的編碼步驟分為三階段</w:t>
      </w:r>
      <w:r w:rsidR="00FD7E2D">
        <w:rPr>
          <w:rFonts w:hint="eastAsia"/>
        </w:rPr>
        <w:t>：</w:t>
      </w:r>
    </w:p>
    <w:p w14:paraId="5DBBAC24" w14:textId="44CDF9E8" w:rsidR="00F054A3" w:rsidRPr="00050E50" w:rsidRDefault="008D6C39" w:rsidP="00F054A3">
      <w:pPr>
        <w:pStyle w:val="151"/>
        <w:numPr>
          <w:ilvl w:val="0"/>
          <w:numId w:val="16"/>
        </w:numPr>
        <w:rPr>
          <w:b/>
          <w:bCs/>
        </w:rPr>
      </w:pPr>
      <w:r w:rsidRPr="00050E50">
        <w:rPr>
          <w:b/>
          <w:bCs/>
        </w:rPr>
        <w:t>開放編碼（</w:t>
      </w:r>
      <w:r w:rsidRPr="00050E50">
        <w:rPr>
          <w:b/>
          <w:bCs/>
        </w:rPr>
        <w:t>Open Coding</w:t>
      </w:r>
      <w:r w:rsidRPr="00050E50">
        <w:rPr>
          <w:b/>
          <w:bCs/>
        </w:rPr>
        <w:t>）</w:t>
      </w:r>
    </w:p>
    <w:p w14:paraId="4A502B01" w14:textId="277F0C03" w:rsidR="001560B7" w:rsidRDefault="001560B7" w:rsidP="00675252">
      <w:pPr>
        <w:pStyle w:val="15"/>
        <w:ind w:firstLine="480"/>
      </w:pPr>
      <w:r w:rsidRPr="001560B7">
        <w:t>開放編碼是一種解釋性的過程，</w:t>
      </w:r>
      <w:r w:rsidR="000C44F6">
        <w:rPr>
          <w:rFonts w:hint="eastAsia"/>
        </w:rPr>
        <w:t>藉由</w:t>
      </w:r>
      <w:r w:rsidRPr="001560B7">
        <w:t>將資料拆解</w:t>
      </w:r>
      <w:r w:rsidR="00E8509A">
        <w:rPr>
          <w:rFonts w:hint="eastAsia"/>
        </w:rPr>
        <w:t>後分類</w:t>
      </w:r>
      <w:r w:rsidR="00947120">
        <w:rPr>
          <w:rFonts w:hint="eastAsia"/>
        </w:rPr>
        <w:t>，</w:t>
      </w:r>
      <w:r w:rsidR="009C3825">
        <w:rPr>
          <w:rFonts w:hint="eastAsia"/>
        </w:rPr>
        <w:t>以</w:t>
      </w:r>
      <w:r w:rsidR="00615ADD" w:rsidRPr="00615ADD">
        <w:t>重新檢視並糾正可能錯誤的</w:t>
      </w:r>
      <w:r w:rsidR="00981065">
        <w:rPr>
          <w:rFonts w:hint="eastAsia"/>
        </w:rPr>
        <w:t>判斷</w:t>
      </w:r>
      <w:r w:rsidR="00615ADD">
        <w:rPr>
          <w:rFonts w:hint="eastAsia"/>
        </w:rPr>
        <w:t>，其</w:t>
      </w:r>
      <w:r w:rsidR="00991A58" w:rsidRPr="00991A58">
        <w:t>目的在於透過打破對現象標準的思考方式，為分析者提供新的洞察力</w:t>
      </w:r>
      <w:r w:rsidR="0075652A">
        <w:rPr>
          <w:rFonts w:hint="eastAsia"/>
        </w:rPr>
        <w:t>。</w:t>
      </w:r>
      <w:r w:rsidR="00BC1FEE">
        <w:rPr>
          <w:rFonts w:hint="eastAsia"/>
        </w:rPr>
        <w:t>研究者在此階段可以將</w:t>
      </w:r>
      <w:r w:rsidR="00FE58B1" w:rsidRPr="00FE58B1">
        <w:t>不同的事件、</w:t>
      </w:r>
      <w:r w:rsidR="00CB1435">
        <w:rPr>
          <w:rFonts w:hint="eastAsia"/>
        </w:rPr>
        <w:t>特徵、</w:t>
      </w:r>
      <w:r w:rsidR="00FE58B1" w:rsidRPr="00FE58B1">
        <w:t>行動</w:t>
      </w:r>
      <w:r w:rsidR="00984312">
        <w:rPr>
          <w:rFonts w:hint="eastAsia"/>
        </w:rPr>
        <w:t>等</w:t>
      </w:r>
      <w:r w:rsidR="00FE58B1" w:rsidRPr="00FE58B1">
        <w:t>賦予概念性標籤</w:t>
      </w:r>
      <w:r w:rsidR="00984312">
        <w:rPr>
          <w:rFonts w:hint="eastAsia"/>
        </w:rPr>
        <w:t>，方便比較</w:t>
      </w:r>
      <w:r w:rsidR="008A51FE">
        <w:rPr>
          <w:rFonts w:hint="eastAsia"/>
        </w:rPr>
        <w:t>、歸納不同層級</w:t>
      </w:r>
      <w:r w:rsidR="003728CE">
        <w:rPr>
          <w:rFonts w:hint="eastAsia"/>
        </w:rPr>
        <w:t>或</w:t>
      </w:r>
      <w:r w:rsidR="008A51FE">
        <w:rPr>
          <w:rFonts w:hint="eastAsia"/>
        </w:rPr>
        <w:t>類別之資料標籤</w:t>
      </w:r>
      <w:r w:rsidR="00984312">
        <w:rPr>
          <w:rFonts w:hint="eastAsia"/>
        </w:rPr>
        <w:t>異同</w:t>
      </w:r>
      <w:r w:rsidR="005D31D6">
        <w:fldChar w:fldCharType="begin"/>
      </w:r>
      <w:r w:rsidR="005D31D6">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5D31D6">
        <w:fldChar w:fldCharType="separate"/>
      </w:r>
      <w:r w:rsidR="005D31D6">
        <w:rPr>
          <w:noProof/>
        </w:rPr>
        <w:t>(Corbin &amp; Strauss, 1990)</w:t>
      </w:r>
      <w:r w:rsidR="005D31D6">
        <w:fldChar w:fldCharType="end"/>
      </w:r>
      <w:r w:rsidR="00FE58B1" w:rsidRPr="00FE58B1">
        <w:t>。</w:t>
      </w:r>
    </w:p>
    <w:p w14:paraId="64DA737B" w14:textId="22F5A0DA" w:rsidR="00327771" w:rsidRPr="00050E50" w:rsidRDefault="00DC0CB0" w:rsidP="00F054A3">
      <w:pPr>
        <w:pStyle w:val="151"/>
        <w:numPr>
          <w:ilvl w:val="0"/>
          <w:numId w:val="16"/>
        </w:numPr>
        <w:rPr>
          <w:b/>
          <w:bCs/>
        </w:rPr>
      </w:pPr>
      <w:r w:rsidRPr="00050E50">
        <w:rPr>
          <w:b/>
          <w:bCs/>
        </w:rPr>
        <w:t>主軸編碼（</w:t>
      </w:r>
      <w:r w:rsidRPr="00050E50">
        <w:rPr>
          <w:b/>
          <w:bCs/>
        </w:rPr>
        <w:t>Axial Coding</w:t>
      </w:r>
      <w:r w:rsidRPr="00050E50">
        <w:rPr>
          <w:b/>
          <w:bCs/>
        </w:rPr>
        <w:t>）</w:t>
      </w:r>
    </w:p>
    <w:p w14:paraId="108CB320" w14:textId="623061E2" w:rsidR="0092673F" w:rsidRDefault="0092673F" w:rsidP="003E2EC1">
      <w:pPr>
        <w:pStyle w:val="15"/>
        <w:ind w:firstLine="480"/>
      </w:pPr>
      <w:r w:rsidRPr="0092673F">
        <w:t>主軸編碼是將類別</w:t>
      </w:r>
      <w:r w:rsidR="008101D4">
        <w:rPr>
          <w:rFonts w:hint="eastAsia"/>
        </w:rPr>
        <w:t>標</w:t>
      </w:r>
      <w:r w:rsidR="004D437F">
        <w:rPr>
          <w:rFonts w:hint="eastAsia"/>
        </w:rPr>
        <w:t>籤</w:t>
      </w:r>
      <w:r w:rsidRPr="0092673F">
        <w:t>進一步</w:t>
      </w:r>
      <w:r w:rsidR="008C054F">
        <w:rPr>
          <w:rFonts w:hint="eastAsia"/>
        </w:rPr>
        <w:t>歸納</w:t>
      </w:r>
      <w:r w:rsidR="00727300">
        <w:rPr>
          <w:rFonts w:hint="eastAsia"/>
        </w:rPr>
        <w:t>和</w:t>
      </w:r>
      <w:r w:rsidR="008C054F">
        <w:rPr>
          <w:rFonts w:hint="eastAsia"/>
        </w:rPr>
        <w:t>分組</w:t>
      </w:r>
      <w:r w:rsidR="00727300">
        <w:rPr>
          <w:rFonts w:hint="eastAsia"/>
        </w:rPr>
        <w:t>，</w:t>
      </w:r>
      <w:r w:rsidR="00871C66">
        <w:rPr>
          <w:rFonts w:hint="eastAsia"/>
        </w:rPr>
        <w:t>並</w:t>
      </w:r>
      <w:r w:rsidR="00D11125">
        <w:rPr>
          <w:rFonts w:hint="eastAsia"/>
        </w:rPr>
        <w:t>分析</w:t>
      </w:r>
      <w:r w:rsidR="00721249">
        <w:rPr>
          <w:rFonts w:hint="eastAsia"/>
        </w:rPr>
        <w:t>標籤之</w:t>
      </w:r>
      <w:r w:rsidR="003D474F">
        <w:rPr>
          <w:rFonts w:hint="eastAsia"/>
        </w:rPr>
        <w:t>間</w:t>
      </w:r>
      <w:r w:rsidRPr="0092673F">
        <w:t>關聯</w:t>
      </w:r>
      <w:r w:rsidR="00F8079D">
        <w:rPr>
          <w:rFonts w:hint="eastAsia"/>
        </w:rPr>
        <w:t>與彙整出研究主</w:t>
      </w:r>
      <w:r w:rsidR="00CD70A3">
        <w:rPr>
          <w:rFonts w:hint="eastAsia"/>
        </w:rPr>
        <w:t>軸</w:t>
      </w:r>
      <w:r w:rsidR="00724BD5">
        <w:rPr>
          <w:rFonts w:hint="eastAsia"/>
        </w:rPr>
        <w:t>，</w:t>
      </w:r>
      <w:r w:rsidR="00845029">
        <w:rPr>
          <w:rFonts w:hint="eastAsia"/>
        </w:rPr>
        <w:t>目的是</w:t>
      </w:r>
      <w:r w:rsidR="00724BD5">
        <w:rPr>
          <w:rFonts w:hint="eastAsia"/>
        </w:rPr>
        <w:t>找出如</w:t>
      </w:r>
      <w:r w:rsidR="00724BD5" w:rsidRPr="00724BD5">
        <w:t>條件</w:t>
      </w:r>
      <w:r w:rsidR="0020107B">
        <w:rPr>
          <w:rFonts w:hint="eastAsia"/>
        </w:rPr>
        <w:t>（</w:t>
      </w:r>
      <w:r w:rsidR="00942EA1">
        <w:rPr>
          <w:rFonts w:hint="eastAsia"/>
        </w:rPr>
        <w:t>C</w:t>
      </w:r>
      <w:r w:rsidR="0020107B" w:rsidRPr="0020107B">
        <w:t>onditions</w:t>
      </w:r>
      <w:r w:rsidR="0020107B">
        <w:rPr>
          <w:rFonts w:hint="eastAsia"/>
        </w:rPr>
        <w:t>）</w:t>
      </w:r>
      <w:r w:rsidR="00724BD5" w:rsidRPr="00724BD5">
        <w:t>、脈絡</w:t>
      </w:r>
      <w:r w:rsidR="00416A0F">
        <w:rPr>
          <w:rFonts w:hint="eastAsia"/>
        </w:rPr>
        <w:t>（</w:t>
      </w:r>
      <w:r w:rsidR="00051875">
        <w:rPr>
          <w:rFonts w:hint="eastAsia"/>
        </w:rPr>
        <w:t>Context</w:t>
      </w:r>
      <w:r w:rsidR="00416A0F">
        <w:rPr>
          <w:rFonts w:hint="eastAsia"/>
        </w:rPr>
        <w:t>）</w:t>
      </w:r>
      <w:r w:rsidR="00724BD5" w:rsidRPr="00724BD5">
        <w:t>、策略</w:t>
      </w:r>
      <w:r w:rsidR="003E2EC1">
        <w:rPr>
          <w:rFonts w:hint="eastAsia"/>
        </w:rPr>
        <w:t>（</w:t>
      </w:r>
      <w:r w:rsidR="003E2EC1">
        <w:rPr>
          <w:rFonts w:hint="eastAsia"/>
        </w:rPr>
        <w:t>Strategy</w:t>
      </w:r>
      <w:r w:rsidR="003E2EC1">
        <w:rPr>
          <w:rFonts w:hint="eastAsia"/>
        </w:rPr>
        <w:t>）</w:t>
      </w:r>
      <w:r w:rsidR="00724BD5" w:rsidRPr="00724BD5">
        <w:t>及後果</w:t>
      </w:r>
      <w:r w:rsidR="00416A0F">
        <w:rPr>
          <w:rFonts w:hint="eastAsia"/>
        </w:rPr>
        <w:t>（</w:t>
      </w:r>
      <w:r w:rsidR="00416A0F">
        <w:rPr>
          <w:rFonts w:hint="eastAsia"/>
        </w:rPr>
        <w:t>C</w:t>
      </w:r>
      <w:r w:rsidR="00416A0F" w:rsidRPr="00416A0F">
        <w:t>onsequences</w:t>
      </w:r>
      <w:r w:rsidR="00416A0F">
        <w:rPr>
          <w:rFonts w:hint="eastAsia"/>
        </w:rPr>
        <w:t>）</w:t>
      </w:r>
      <w:r w:rsidR="008B51F0">
        <w:fldChar w:fldCharType="begin"/>
      </w:r>
      <w:r w:rsidR="008B51F0">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8B51F0">
        <w:fldChar w:fldCharType="separate"/>
      </w:r>
      <w:r w:rsidR="008B51F0">
        <w:rPr>
          <w:noProof/>
        </w:rPr>
        <w:t>(Corbin &amp; Strauss, 1990)</w:t>
      </w:r>
      <w:r w:rsidR="008B51F0">
        <w:fldChar w:fldCharType="end"/>
      </w:r>
      <w:r w:rsidR="00845029">
        <w:rPr>
          <w:rFonts w:hint="eastAsia"/>
        </w:rPr>
        <w:t>等。</w:t>
      </w:r>
    </w:p>
    <w:p w14:paraId="56EB8326" w14:textId="0BAD1982" w:rsidR="00D848E1" w:rsidRDefault="002E01FC" w:rsidP="00F054A3">
      <w:pPr>
        <w:pStyle w:val="151"/>
        <w:numPr>
          <w:ilvl w:val="0"/>
          <w:numId w:val="16"/>
        </w:numPr>
        <w:rPr>
          <w:b/>
          <w:bCs/>
        </w:rPr>
      </w:pPr>
      <w:r w:rsidRPr="00050E50">
        <w:rPr>
          <w:b/>
          <w:bCs/>
        </w:rPr>
        <w:t>選擇性編碼（</w:t>
      </w:r>
      <w:r w:rsidRPr="00050E50">
        <w:rPr>
          <w:b/>
          <w:bCs/>
        </w:rPr>
        <w:t>Selective Coding</w:t>
      </w:r>
      <w:r w:rsidRPr="00050E50">
        <w:rPr>
          <w:b/>
          <w:bCs/>
        </w:rPr>
        <w:t>）</w:t>
      </w:r>
    </w:p>
    <w:p w14:paraId="4029D582" w14:textId="331958BF" w:rsidR="00450554" w:rsidRDefault="00450554" w:rsidP="0061699F">
      <w:pPr>
        <w:pStyle w:val="15"/>
        <w:ind w:firstLine="480"/>
      </w:pPr>
      <w:r w:rsidRPr="00450554">
        <w:t>選擇性編碼是將所有類別統整到核心類別，並詳述尚需解釋的</w:t>
      </w:r>
      <w:r w:rsidR="000F1CBB">
        <w:rPr>
          <w:rFonts w:hint="eastAsia"/>
        </w:rPr>
        <w:t>部分</w:t>
      </w:r>
      <w:r w:rsidRPr="00450554">
        <w:t>，通常</w:t>
      </w:r>
      <w:r w:rsidRPr="00450554">
        <w:lastRenderedPageBreak/>
        <w:t>於研究後期進行。</w:t>
      </w:r>
      <w:r w:rsidR="00646344">
        <w:rPr>
          <w:rFonts w:hint="eastAsia"/>
        </w:rPr>
        <w:t>藉由對類別標籤之收斂、歸納來彙整出</w:t>
      </w:r>
      <w:r w:rsidR="00DF4D4E">
        <w:rPr>
          <w:rFonts w:hint="eastAsia"/>
        </w:rPr>
        <w:t>具</w:t>
      </w:r>
      <w:r w:rsidR="00FF12DB">
        <w:rPr>
          <w:rFonts w:hint="eastAsia"/>
        </w:rPr>
        <w:t>解釋性之</w:t>
      </w:r>
      <w:r w:rsidR="00646344">
        <w:rPr>
          <w:rFonts w:hint="eastAsia"/>
        </w:rPr>
        <w:t>研究結果</w:t>
      </w:r>
      <w:r w:rsidR="00A9763F">
        <w:rPr>
          <w:rFonts w:hint="eastAsia"/>
        </w:rPr>
        <w:t>。</w:t>
      </w:r>
    </w:p>
    <w:p w14:paraId="7E1EE98D" w14:textId="327ECB83" w:rsidR="00DF4D4E" w:rsidRPr="00050E50" w:rsidRDefault="00F45FE7" w:rsidP="008D5447">
      <w:pPr>
        <w:pStyle w:val="15"/>
        <w:ind w:firstLine="480"/>
      </w:pPr>
      <w:r>
        <w:rPr>
          <w:rFonts w:hint="eastAsia"/>
        </w:rPr>
        <w:t>綜合上述學者之研究觀點，</w:t>
      </w:r>
      <w:r w:rsidR="00DF4D4E" w:rsidRPr="002759AB">
        <w:t>本研究採</w:t>
      </w:r>
      <w:r w:rsidR="00DF4D4E">
        <w:rPr>
          <w:rFonts w:hint="eastAsia"/>
        </w:rPr>
        <w:t>用</w:t>
      </w:r>
      <w:r w:rsidR="00DF4D4E" w:rsidRPr="002759AB">
        <w:t>半結構式訪談</w:t>
      </w:r>
      <w:r w:rsidR="00DF4D4E">
        <w:rPr>
          <w:rFonts w:hint="eastAsia"/>
        </w:rPr>
        <w:t>法</w:t>
      </w:r>
      <w:r w:rsidR="00DF4D4E" w:rsidRPr="002759AB">
        <w:t>對個案</w:t>
      </w:r>
      <w:r w:rsidR="00DF4D4E">
        <w:rPr>
          <w:rFonts w:hint="eastAsia"/>
        </w:rPr>
        <w:t>進行</w:t>
      </w:r>
      <w:r w:rsidR="00DF4D4E" w:rsidRPr="002759AB">
        <w:t>一手資料蒐集，</w:t>
      </w:r>
      <w:r w:rsidR="00DF4D4E">
        <w:rPr>
          <w:rFonts w:hint="eastAsia"/>
        </w:rPr>
        <w:t>並蒐集</w:t>
      </w:r>
      <w:r w:rsidR="00DF4D4E" w:rsidRPr="002759AB">
        <w:t>報章雜誌</w:t>
      </w:r>
      <w:r w:rsidR="00DF4D4E">
        <w:rPr>
          <w:rFonts w:hint="eastAsia"/>
        </w:rPr>
        <w:t>、</w:t>
      </w:r>
      <w:r w:rsidR="00DF4D4E" w:rsidRPr="002759AB">
        <w:t>網路</w:t>
      </w:r>
      <w:r w:rsidR="00DF4D4E">
        <w:rPr>
          <w:rFonts w:hint="eastAsia"/>
        </w:rPr>
        <w:t>之公開資訊</w:t>
      </w:r>
      <w:r w:rsidR="00DF4D4E" w:rsidRPr="002759AB">
        <w:t>、</w:t>
      </w:r>
      <w:r w:rsidR="00DF4D4E">
        <w:rPr>
          <w:rFonts w:hint="eastAsia"/>
        </w:rPr>
        <w:t>專訪</w:t>
      </w:r>
      <w:r w:rsidR="00DF4D4E" w:rsidRPr="002759AB">
        <w:t>影音</w:t>
      </w:r>
      <w:r w:rsidR="00DF4D4E">
        <w:rPr>
          <w:rFonts w:hint="eastAsia"/>
        </w:rPr>
        <w:t>、國內外研討會紀錄</w:t>
      </w:r>
      <w:r w:rsidR="00DF4D4E" w:rsidRPr="002759AB">
        <w:t>等二手資料</w:t>
      </w:r>
      <w:r w:rsidR="00430A0C">
        <w:rPr>
          <w:rFonts w:hint="eastAsia"/>
        </w:rPr>
        <w:t>，</w:t>
      </w:r>
      <w:r w:rsidR="00DF4D4E">
        <w:rPr>
          <w:rFonts w:hint="eastAsia"/>
        </w:rPr>
        <w:t>來</w:t>
      </w:r>
      <w:r w:rsidR="00DF4D4E" w:rsidRPr="002759AB">
        <w:t>完善</w:t>
      </w:r>
      <w:r w:rsidR="00DF4D4E">
        <w:rPr>
          <w:rFonts w:hint="eastAsia"/>
        </w:rPr>
        <w:t>研究</w:t>
      </w:r>
      <w:r w:rsidR="00DF4D4E" w:rsidRPr="002759AB">
        <w:t>資料</w:t>
      </w:r>
      <w:r w:rsidR="00DF4D4E">
        <w:rPr>
          <w:rFonts w:hint="eastAsia"/>
        </w:rPr>
        <w:t>之</w:t>
      </w:r>
      <w:r w:rsidR="00DF4D4E" w:rsidRPr="002759AB">
        <w:t>豐富度與</w:t>
      </w:r>
      <w:r w:rsidR="00DF4D4E">
        <w:rPr>
          <w:rFonts w:hint="eastAsia"/>
        </w:rPr>
        <w:t>研究結果</w:t>
      </w:r>
      <w:r w:rsidR="00DF4D4E" w:rsidRPr="002759AB">
        <w:t>可信度。</w:t>
      </w:r>
      <w:r w:rsidR="00430A0C">
        <w:rPr>
          <w:rFonts w:hint="eastAsia"/>
        </w:rPr>
        <w:t>並透過紮根理論中系統化式編碼過程，</w:t>
      </w:r>
      <w:r w:rsidR="008D596E">
        <w:rPr>
          <w:rFonts w:hint="eastAsia"/>
        </w:rPr>
        <w:t>將複雜與多元</w:t>
      </w:r>
      <w:r w:rsidR="002C1E19">
        <w:rPr>
          <w:rFonts w:hint="eastAsia"/>
        </w:rPr>
        <w:t>研究資料中</w:t>
      </w:r>
      <w:r w:rsidR="008D596E">
        <w:rPr>
          <w:rFonts w:hint="eastAsia"/>
        </w:rPr>
        <w:t>的</w:t>
      </w:r>
      <w:r w:rsidR="002C1E19">
        <w:rPr>
          <w:rFonts w:hint="eastAsia"/>
        </w:rPr>
        <w:t>現象、規律、特性、策略等</w:t>
      </w:r>
      <w:r w:rsidR="008D596E">
        <w:rPr>
          <w:rFonts w:hint="eastAsia"/>
        </w:rPr>
        <w:t>勾勒出清晰的形式</w:t>
      </w:r>
      <w:r w:rsidR="002C1E19">
        <w:rPr>
          <w:rFonts w:hint="eastAsia"/>
        </w:rPr>
        <w:t>，</w:t>
      </w:r>
      <w:r w:rsidR="008D596E">
        <w:rPr>
          <w:rFonts w:hint="eastAsia"/>
        </w:rPr>
        <w:t>以</w:t>
      </w:r>
      <w:r w:rsidR="002C1E19">
        <w:rPr>
          <w:rFonts w:hint="eastAsia"/>
        </w:rPr>
        <w:t>回應</w:t>
      </w:r>
      <w:r w:rsidR="009F7486">
        <w:rPr>
          <w:rFonts w:hint="eastAsia"/>
        </w:rPr>
        <w:t>前述</w:t>
      </w:r>
      <w:r w:rsidR="001F30DB">
        <w:rPr>
          <w:rFonts w:hint="eastAsia"/>
        </w:rPr>
        <w:t>所提及之研究</w:t>
      </w:r>
      <w:r w:rsidR="009F7486">
        <w:rPr>
          <w:rFonts w:hint="eastAsia"/>
        </w:rPr>
        <w:t>問題</w:t>
      </w:r>
      <w:r w:rsidR="001F30DB">
        <w:rPr>
          <w:rFonts w:hint="eastAsia"/>
        </w:rPr>
        <w:t>，如組織如何</w:t>
      </w:r>
      <w:r w:rsidR="00A7034C">
        <w:rPr>
          <w:rFonts w:hint="eastAsia"/>
        </w:rPr>
        <w:t>持續認知與調整行動</w:t>
      </w:r>
      <w:r w:rsidR="00E16694">
        <w:rPr>
          <w:rFonts w:hint="eastAsia"/>
        </w:rPr>
        <w:t>，</w:t>
      </w:r>
      <w:r w:rsidR="00A244A2">
        <w:rPr>
          <w:rFonts w:hint="eastAsia"/>
        </w:rPr>
        <w:t>動態的靈活</w:t>
      </w:r>
      <w:r w:rsidR="00A7034C">
        <w:rPr>
          <w:rFonts w:hint="eastAsia"/>
        </w:rPr>
        <w:t>確認產業需求與制定經營策略</w:t>
      </w:r>
      <w:r w:rsidR="00A244A2">
        <w:rPr>
          <w:rFonts w:hint="eastAsia"/>
        </w:rPr>
        <w:t>，以</w:t>
      </w:r>
      <w:r w:rsidR="005A0105">
        <w:rPr>
          <w:rFonts w:hint="eastAsia"/>
        </w:rPr>
        <w:t>實現</w:t>
      </w:r>
      <w:r w:rsidR="001E4705">
        <w:rPr>
          <w:rFonts w:hint="eastAsia"/>
        </w:rPr>
        <w:t>數位創新目的與產業轉型願景</w:t>
      </w:r>
      <w:r w:rsidR="00A7034C">
        <w:rPr>
          <w:rFonts w:hint="eastAsia"/>
        </w:rPr>
        <w:t>，</w:t>
      </w:r>
      <w:r w:rsidR="00A11838">
        <w:rPr>
          <w:rFonts w:hint="eastAsia"/>
        </w:rPr>
        <w:t>並</w:t>
      </w:r>
      <w:r w:rsidR="003E33E6">
        <w:rPr>
          <w:rFonts w:hint="eastAsia"/>
        </w:rPr>
        <w:t>探討</w:t>
      </w:r>
      <w:r w:rsidR="0082512B">
        <w:rPr>
          <w:rFonts w:hint="eastAsia"/>
        </w:rPr>
        <w:t>數位創新過程中</w:t>
      </w:r>
      <w:r w:rsidR="00F77E3D">
        <w:rPr>
          <w:rFonts w:hint="eastAsia"/>
        </w:rPr>
        <w:t>企業</w:t>
      </w:r>
      <w:r w:rsidR="0082512B">
        <w:rPr>
          <w:rFonts w:hint="eastAsia"/>
        </w:rPr>
        <w:t>所展現之雙元性能力，</w:t>
      </w:r>
      <w:r w:rsidR="003C23AE">
        <w:rPr>
          <w:rFonts w:hint="eastAsia"/>
        </w:rPr>
        <w:t>最終分</w:t>
      </w:r>
      <w:r w:rsidR="0082512B">
        <w:rPr>
          <w:rFonts w:hint="eastAsia"/>
        </w:rPr>
        <w:t>析數位創新結果對企業、產業之影響。</w:t>
      </w:r>
      <w:r w:rsidR="006C4590">
        <w:rPr>
          <w:rFonts w:hint="eastAsia"/>
        </w:rPr>
        <w:t>研究過程反覆確認比對、統整分析不同來源之研究資料，</w:t>
      </w:r>
      <w:r w:rsidR="007B069C">
        <w:rPr>
          <w:rFonts w:hint="eastAsia"/>
        </w:rPr>
        <w:t>確保研究結論的可靠性與完整性，進而回應本研究之研究目標。</w:t>
      </w:r>
      <w:r w:rsidR="00DF4D4E" w:rsidRPr="002759AB">
        <w:t>本研究</w:t>
      </w:r>
      <w:r w:rsidR="00DF4D4E">
        <w:rPr>
          <w:rFonts w:hint="eastAsia"/>
        </w:rPr>
        <w:t>之</w:t>
      </w:r>
      <w:r w:rsidR="00DF4D4E" w:rsidRPr="002759AB">
        <w:t>資料蒐集</w:t>
      </w:r>
      <w:r w:rsidR="008D5447">
        <w:rPr>
          <w:rFonts w:hint="eastAsia"/>
        </w:rPr>
        <w:t>與分析流程</w:t>
      </w:r>
      <w:r w:rsidR="00DF4D4E" w:rsidRPr="002759AB">
        <w:t>整理如表</w:t>
      </w:r>
      <w:r w:rsidR="00DF4D4E" w:rsidRPr="002759AB">
        <w:t>3.5-</w:t>
      </w:r>
      <w:r w:rsidR="00846141">
        <w:rPr>
          <w:rFonts w:hint="eastAsia"/>
        </w:rPr>
        <w:t>2</w:t>
      </w:r>
      <w:r w:rsidR="00DF4D4E" w:rsidRPr="002759AB">
        <w:t>：</w:t>
      </w:r>
    </w:p>
    <w:p w14:paraId="771EED0E" w14:textId="6B53839E" w:rsidR="005B0B51" w:rsidRDefault="0034729C" w:rsidP="00524AAA">
      <w:pPr>
        <w:pStyle w:val="affc"/>
      </w:pPr>
      <w:bookmarkStart w:id="49" w:name="_Toc200124911"/>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sidR="00EE408B">
        <w:rPr>
          <w:noProof/>
        </w:rPr>
        <w:t>2</w:t>
      </w:r>
      <w:r>
        <w:fldChar w:fldCharType="end"/>
      </w:r>
      <w:r w:rsidR="00F94E9A">
        <w:rPr>
          <w:rFonts w:hint="eastAsia"/>
        </w:rPr>
        <w:t xml:space="preserve"> </w:t>
      </w:r>
      <w:r w:rsidR="00F94E9A">
        <w:rPr>
          <w:rFonts w:hint="eastAsia"/>
        </w:rPr>
        <w:t>資料</w:t>
      </w:r>
      <w:r w:rsidR="00AB60E6">
        <w:rPr>
          <w:rFonts w:hint="eastAsia"/>
        </w:rPr>
        <w:t>蒐集及</w:t>
      </w:r>
      <w:r w:rsidR="00F94E9A">
        <w:rPr>
          <w:rFonts w:hint="eastAsia"/>
        </w:rPr>
        <w:t>分析流程表</w:t>
      </w:r>
      <w:bookmarkEnd w:id="49"/>
    </w:p>
    <w:tbl>
      <w:tblPr>
        <w:tblStyle w:val="aff1"/>
        <w:tblW w:w="0" w:type="auto"/>
        <w:tblLook w:val="04A0" w:firstRow="1" w:lastRow="0" w:firstColumn="1" w:lastColumn="0" w:noHBand="0" w:noVBand="1"/>
      </w:tblPr>
      <w:tblGrid>
        <w:gridCol w:w="1413"/>
        <w:gridCol w:w="6883"/>
      </w:tblGrid>
      <w:tr w:rsidR="00D70D88" w14:paraId="28B34A67" w14:textId="77777777" w:rsidTr="00D70D88">
        <w:tc>
          <w:tcPr>
            <w:tcW w:w="1413" w:type="dxa"/>
            <w:vMerge w:val="restart"/>
            <w:vAlign w:val="center"/>
          </w:tcPr>
          <w:p w14:paraId="20361D57" w14:textId="5BEA2AE8" w:rsidR="00D70D88" w:rsidRDefault="00D70D88" w:rsidP="00D70D88">
            <w:pPr>
              <w:pStyle w:val="151"/>
              <w:jc w:val="center"/>
            </w:pPr>
            <w:r>
              <w:rPr>
                <w:rFonts w:hint="eastAsia"/>
              </w:rPr>
              <w:t>訪談前</w:t>
            </w:r>
          </w:p>
        </w:tc>
        <w:tc>
          <w:tcPr>
            <w:tcW w:w="6883" w:type="dxa"/>
          </w:tcPr>
          <w:p w14:paraId="571055AA" w14:textId="07765DAE" w:rsidR="00D70D88" w:rsidRPr="000F319D" w:rsidRDefault="00D70D88" w:rsidP="000F319D">
            <w:pPr>
              <w:pStyle w:val="151"/>
              <w:numPr>
                <w:ilvl w:val="0"/>
                <w:numId w:val="14"/>
              </w:numPr>
            </w:pPr>
            <w:r w:rsidRPr="000F319D">
              <w:t>確認合適</w:t>
            </w:r>
            <w:r>
              <w:rPr>
                <w:rFonts w:hint="eastAsia"/>
              </w:rPr>
              <w:t>之</w:t>
            </w:r>
            <w:r w:rsidRPr="000F319D">
              <w:t>研究個案</w:t>
            </w:r>
            <w:r>
              <w:rPr>
                <w:rFonts w:hint="eastAsia"/>
              </w:rPr>
              <w:t>對象</w:t>
            </w:r>
          </w:p>
        </w:tc>
      </w:tr>
      <w:tr w:rsidR="00D70D88" w14:paraId="689EF598" w14:textId="77777777" w:rsidTr="00D70D88">
        <w:tc>
          <w:tcPr>
            <w:tcW w:w="1413" w:type="dxa"/>
            <w:vMerge/>
            <w:vAlign w:val="center"/>
          </w:tcPr>
          <w:p w14:paraId="013A1DA0" w14:textId="77777777" w:rsidR="00D70D88" w:rsidRDefault="00D70D88" w:rsidP="00D70D88">
            <w:pPr>
              <w:pStyle w:val="151"/>
              <w:jc w:val="center"/>
            </w:pPr>
          </w:p>
        </w:tc>
        <w:tc>
          <w:tcPr>
            <w:tcW w:w="6883" w:type="dxa"/>
          </w:tcPr>
          <w:p w14:paraId="2D8F2C30" w14:textId="74EFBE24" w:rsidR="00D70D88" w:rsidRDefault="00D70D88" w:rsidP="00494425">
            <w:pPr>
              <w:pStyle w:val="151"/>
              <w:numPr>
                <w:ilvl w:val="0"/>
                <w:numId w:val="14"/>
              </w:numPr>
            </w:pPr>
            <w:r w:rsidRPr="00FF44F7">
              <w:t>蒐集相關次級資料與文獻探討</w:t>
            </w:r>
          </w:p>
        </w:tc>
      </w:tr>
      <w:tr w:rsidR="00D70D88" w14:paraId="0759F66B" w14:textId="77777777" w:rsidTr="00D70D88">
        <w:tc>
          <w:tcPr>
            <w:tcW w:w="1413" w:type="dxa"/>
            <w:vMerge/>
            <w:vAlign w:val="center"/>
          </w:tcPr>
          <w:p w14:paraId="3540AA7D" w14:textId="77777777" w:rsidR="00D70D88" w:rsidRDefault="00D70D88" w:rsidP="00D70D88">
            <w:pPr>
              <w:pStyle w:val="151"/>
              <w:jc w:val="center"/>
            </w:pPr>
          </w:p>
        </w:tc>
        <w:tc>
          <w:tcPr>
            <w:tcW w:w="6883" w:type="dxa"/>
          </w:tcPr>
          <w:p w14:paraId="0CD94C8A" w14:textId="58253B80" w:rsidR="00D70D88" w:rsidRDefault="00A33891" w:rsidP="00494425">
            <w:pPr>
              <w:pStyle w:val="151"/>
              <w:numPr>
                <w:ilvl w:val="0"/>
                <w:numId w:val="14"/>
              </w:numPr>
            </w:pPr>
            <w:r>
              <w:rPr>
                <w:rFonts w:hint="eastAsia"/>
              </w:rPr>
              <w:t>根據個案之現象</w:t>
            </w:r>
            <w:r w:rsidR="00D70D88" w:rsidRPr="00FF44F7">
              <w:t>初步界定研究主題與</w:t>
            </w:r>
            <w:r>
              <w:rPr>
                <w:rFonts w:hint="eastAsia"/>
              </w:rPr>
              <w:t>整體</w:t>
            </w:r>
            <w:r w:rsidR="00D70D88" w:rsidRPr="00FF44F7">
              <w:t>架構</w:t>
            </w:r>
          </w:p>
        </w:tc>
      </w:tr>
      <w:tr w:rsidR="00D70D88" w14:paraId="6406FC2E" w14:textId="77777777" w:rsidTr="00D70D88">
        <w:tc>
          <w:tcPr>
            <w:tcW w:w="1413" w:type="dxa"/>
            <w:vMerge/>
            <w:vAlign w:val="center"/>
          </w:tcPr>
          <w:p w14:paraId="214F27C3" w14:textId="77777777" w:rsidR="00D70D88" w:rsidRDefault="00D70D88" w:rsidP="00D70D88">
            <w:pPr>
              <w:pStyle w:val="151"/>
              <w:jc w:val="center"/>
            </w:pPr>
          </w:p>
        </w:tc>
        <w:tc>
          <w:tcPr>
            <w:tcW w:w="6883" w:type="dxa"/>
          </w:tcPr>
          <w:p w14:paraId="74B522DA" w14:textId="40A28729" w:rsidR="00D70D88" w:rsidRDefault="008809CF" w:rsidP="00494425">
            <w:pPr>
              <w:pStyle w:val="151"/>
              <w:numPr>
                <w:ilvl w:val="0"/>
                <w:numId w:val="14"/>
              </w:numPr>
            </w:pPr>
            <w:r>
              <w:rPr>
                <w:rFonts w:hint="eastAsia"/>
              </w:rPr>
              <w:t>確認受訪者意願</w:t>
            </w:r>
            <w:r w:rsidR="0084747C">
              <w:rPr>
                <w:rFonts w:hint="eastAsia"/>
              </w:rPr>
              <w:t>，商議</w:t>
            </w:r>
            <w:r>
              <w:rPr>
                <w:rFonts w:hint="eastAsia"/>
              </w:rPr>
              <w:t>訪談</w:t>
            </w:r>
            <w:r w:rsidR="00D70D88" w:rsidRPr="00725F5D">
              <w:t>時間與地點</w:t>
            </w:r>
          </w:p>
        </w:tc>
      </w:tr>
      <w:tr w:rsidR="00D70D88" w14:paraId="6BEF7DCD" w14:textId="77777777" w:rsidTr="00D70D88">
        <w:tc>
          <w:tcPr>
            <w:tcW w:w="1413" w:type="dxa"/>
            <w:vMerge/>
            <w:vAlign w:val="center"/>
          </w:tcPr>
          <w:p w14:paraId="7B055BA1" w14:textId="77777777" w:rsidR="00D70D88" w:rsidRDefault="00D70D88" w:rsidP="00D70D88">
            <w:pPr>
              <w:pStyle w:val="151"/>
              <w:jc w:val="center"/>
            </w:pPr>
          </w:p>
        </w:tc>
        <w:tc>
          <w:tcPr>
            <w:tcW w:w="6883" w:type="dxa"/>
          </w:tcPr>
          <w:p w14:paraId="17993769" w14:textId="496DAF1C" w:rsidR="00D70D88" w:rsidRDefault="00D70D88" w:rsidP="00494425">
            <w:pPr>
              <w:pStyle w:val="151"/>
              <w:numPr>
                <w:ilvl w:val="0"/>
                <w:numId w:val="14"/>
              </w:numPr>
            </w:pPr>
            <w:r w:rsidRPr="00725F5D">
              <w:t>擬訂訪談綱要與核心問題</w:t>
            </w:r>
          </w:p>
        </w:tc>
      </w:tr>
      <w:tr w:rsidR="00D70D88" w14:paraId="1E897C5C" w14:textId="77777777" w:rsidTr="00D70D88">
        <w:tc>
          <w:tcPr>
            <w:tcW w:w="1413" w:type="dxa"/>
            <w:vMerge w:val="restart"/>
            <w:vAlign w:val="center"/>
          </w:tcPr>
          <w:p w14:paraId="5DBA0653" w14:textId="5016D7F8" w:rsidR="00D70D88" w:rsidRDefault="00D70D88" w:rsidP="00D70D88">
            <w:pPr>
              <w:pStyle w:val="151"/>
              <w:jc w:val="center"/>
            </w:pPr>
            <w:r>
              <w:rPr>
                <w:rFonts w:hint="eastAsia"/>
              </w:rPr>
              <w:t>訪談中</w:t>
            </w:r>
          </w:p>
        </w:tc>
        <w:tc>
          <w:tcPr>
            <w:tcW w:w="6883" w:type="dxa"/>
          </w:tcPr>
          <w:p w14:paraId="44918AE0" w14:textId="4C4DEE93" w:rsidR="00D70D88" w:rsidRDefault="00D70D88" w:rsidP="00494425">
            <w:pPr>
              <w:pStyle w:val="151"/>
              <w:numPr>
                <w:ilvl w:val="0"/>
                <w:numId w:val="14"/>
              </w:numPr>
            </w:pPr>
            <w:r w:rsidRPr="00C604EF">
              <w:t>取得</w:t>
            </w:r>
            <w:r w:rsidR="00486A61">
              <w:rPr>
                <w:rFonts w:hint="eastAsia"/>
              </w:rPr>
              <w:t>訪談</w:t>
            </w:r>
            <w:r w:rsidR="00D45848">
              <w:rPr>
                <w:rFonts w:hint="eastAsia"/>
              </w:rPr>
              <w:t>錄音與筆記</w:t>
            </w:r>
            <w:r w:rsidR="00D45848" w:rsidRPr="00C604EF">
              <w:t>紀錄</w:t>
            </w:r>
            <w:r w:rsidR="00D45848">
              <w:rPr>
                <w:rFonts w:hint="eastAsia"/>
              </w:rPr>
              <w:t>之</w:t>
            </w:r>
            <w:r w:rsidRPr="00C604EF">
              <w:t>同意</w:t>
            </w:r>
          </w:p>
        </w:tc>
      </w:tr>
      <w:tr w:rsidR="00D70D88" w14:paraId="7772780D" w14:textId="77777777" w:rsidTr="00D70D88">
        <w:tc>
          <w:tcPr>
            <w:tcW w:w="1413" w:type="dxa"/>
            <w:vMerge/>
            <w:vAlign w:val="center"/>
          </w:tcPr>
          <w:p w14:paraId="1B7485C1" w14:textId="77777777" w:rsidR="00D70D88" w:rsidRDefault="00D70D88" w:rsidP="00D70D88">
            <w:pPr>
              <w:pStyle w:val="151"/>
              <w:jc w:val="center"/>
            </w:pPr>
          </w:p>
        </w:tc>
        <w:tc>
          <w:tcPr>
            <w:tcW w:w="6883" w:type="dxa"/>
          </w:tcPr>
          <w:p w14:paraId="603BF6A8" w14:textId="108E0918" w:rsidR="00D70D88" w:rsidRDefault="00D70D88" w:rsidP="00494425">
            <w:pPr>
              <w:pStyle w:val="151"/>
              <w:numPr>
                <w:ilvl w:val="0"/>
                <w:numId w:val="14"/>
              </w:numPr>
            </w:pPr>
            <w:r w:rsidRPr="0046116C">
              <w:t>正式進行訪談與現場紀錄</w:t>
            </w:r>
          </w:p>
        </w:tc>
      </w:tr>
      <w:tr w:rsidR="00D70D88" w14:paraId="6E5A5FAD" w14:textId="77777777" w:rsidTr="00D70D88">
        <w:tc>
          <w:tcPr>
            <w:tcW w:w="1413" w:type="dxa"/>
            <w:vMerge w:val="restart"/>
            <w:vAlign w:val="center"/>
          </w:tcPr>
          <w:p w14:paraId="7D746F93" w14:textId="0A844473" w:rsidR="00D70D88" w:rsidRDefault="00D70D88" w:rsidP="00D70D88">
            <w:pPr>
              <w:pStyle w:val="151"/>
              <w:jc w:val="center"/>
            </w:pPr>
            <w:r>
              <w:rPr>
                <w:rFonts w:hint="eastAsia"/>
              </w:rPr>
              <w:t>訪談後</w:t>
            </w:r>
          </w:p>
        </w:tc>
        <w:tc>
          <w:tcPr>
            <w:tcW w:w="6883" w:type="dxa"/>
          </w:tcPr>
          <w:p w14:paraId="76E9471F" w14:textId="0CD7B83E" w:rsidR="00D70D88" w:rsidRDefault="00D70D88" w:rsidP="00494425">
            <w:pPr>
              <w:pStyle w:val="151"/>
              <w:numPr>
                <w:ilvl w:val="0"/>
                <w:numId w:val="14"/>
              </w:numPr>
            </w:pPr>
            <w:r w:rsidRPr="003E6657">
              <w:t>整理錄音檔案與逐字稿</w:t>
            </w:r>
            <w:r w:rsidR="000C3A08">
              <w:rPr>
                <w:rFonts w:hint="eastAsia"/>
              </w:rPr>
              <w:t>，</w:t>
            </w:r>
            <w:r w:rsidR="000B1F1E">
              <w:rPr>
                <w:rFonts w:hint="eastAsia"/>
              </w:rPr>
              <w:t>以確認訪談內容</w:t>
            </w:r>
          </w:p>
        </w:tc>
      </w:tr>
      <w:tr w:rsidR="00D70D88" w14:paraId="77668243" w14:textId="77777777" w:rsidTr="000F319D">
        <w:tc>
          <w:tcPr>
            <w:tcW w:w="1413" w:type="dxa"/>
            <w:vMerge/>
          </w:tcPr>
          <w:p w14:paraId="1C1573F3" w14:textId="77777777" w:rsidR="00D70D88" w:rsidRDefault="00D70D88" w:rsidP="004D2200">
            <w:pPr>
              <w:pStyle w:val="151"/>
            </w:pPr>
          </w:p>
        </w:tc>
        <w:tc>
          <w:tcPr>
            <w:tcW w:w="6883" w:type="dxa"/>
          </w:tcPr>
          <w:p w14:paraId="7E0DEDBE" w14:textId="28789C6F" w:rsidR="00D70D88" w:rsidRDefault="00DC5C68" w:rsidP="00494425">
            <w:pPr>
              <w:pStyle w:val="151"/>
              <w:numPr>
                <w:ilvl w:val="0"/>
                <w:numId w:val="14"/>
              </w:numPr>
            </w:pPr>
            <w:r>
              <w:rPr>
                <w:rFonts w:hint="eastAsia"/>
              </w:rPr>
              <w:t>針對訪談資料</w:t>
            </w:r>
            <w:r w:rsidR="00926F29">
              <w:rPr>
                <w:rFonts w:hint="eastAsia"/>
              </w:rPr>
              <w:t>與</w:t>
            </w:r>
            <w:r>
              <w:rPr>
                <w:rFonts w:hint="eastAsia"/>
              </w:rPr>
              <w:t>文獻內容進行</w:t>
            </w:r>
            <w:r w:rsidR="00D54FCF">
              <w:rPr>
                <w:rFonts w:hint="eastAsia"/>
              </w:rPr>
              <w:t>統整、</w:t>
            </w:r>
            <w:r w:rsidR="00D70D88" w:rsidRPr="000E6ACF">
              <w:t>分析</w:t>
            </w:r>
            <w:r w:rsidR="00D54FCF">
              <w:rPr>
                <w:rFonts w:hint="eastAsia"/>
              </w:rPr>
              <w:t>與釐清</w:t>
            </w:r>
          </w:p>
        </w:tc>
      </w:tr>
      <w:tr w:rsidR="00D70D88" w14:paraId="294A5F33" w14:textId="77777777" w:rsidTr="000F319D">
        <w:tc>
          <w:tcPr>
            <w:tcW w:w="1413" w:type="dxa"/>
            <w:vMerge/>
          </w:tcPr>
          <w:p w14:paraId="32A04871" w14:textId="77777777" w:rsidR="00D70D88" w:rsidRDefault="00D70D88" w:rsidP="004D2200">
            <w:pPr>
              <w:pStyle w:val="151"/>
            </w:pPr>
          </w:p>
        </w:tc>
        <w:tc>
          <w:tcPr>
            <w:tcW w:w="6883" w:type="dxa"/>
          </w:tcPr>
          <w:p w14:paraId="4A07D385" w14:textId="59A30F41" w:rsidR="00D70D88" w:rsidRDefault="007224CC" w:rsidP="00494425">
            <w:pPr>
              <w:pStyle w:val="151"/>
              <w:numPr>
                <w:ilvl w:val="0"/>
                <w:numId w:val="14"/>
              </w:numPr>
            </w:pPr>
            <w:r>
              <w:rPr>
                <w:rFonts w:hint="eastAsia"/>
              </w:rPr>
              <w:t>研究</w:t>
            </w:r>
            <w:r w:rsidR="00D70D88" w:rsidRPr="0076229F">
              <w:t>資料</w:t>
            </w:r>
            <w:r>
              <w:rPr>
                <w:rFonts w:hint="eastAsia"/>
              </w:rPr>
              <w:t>之</w:t>
            </w:r>
            <w:r w:rsidR="00D70D88" w:rsidRPr="0076229F">
              <w:t>歸納分析</w:t>
            </w:r>
            <w:r>
              <w:rPr>
                <w:rFonts w:hint="eastAsia"/>
              </w:rPr>
              <w:t>，最後</w:t>
            </w:r>
            <w:r w:rsidR="00D70D88" w:rsidRPr="0076229F">
              <w:t>提出研究成果</w:t>
            </w:r>
          </w:p>
        </w:tc>
      </w:tr>
    </w:tbl>
    <w:p w14:paraId="498D6AFB" w14:textId="7D14039A" w:rsidR="00F87026" w:rsidRPr="00C543B3" w:rsidRDefault="005B0B51" w:rsidP="00C543B3">
      <w:pPr>
        <w:pStyle w:val="151"/>
        <w:jc w:val="center"/>
      </w:pPr>
      <w:r>
        <w:rPr>
          <w:rFonts w:hint="eastAsia"/>
        </w:rPr>
        <w:t>資料來源：本研究整理</w:t>
      </w:r>
      <w:r w:rsidR="00F87026">
        <w:br w:type="page"/>
      </w:r>
    </w:p>
    <w:p w14:paraId="244BD652" w14:textId="2682D814" w:rsidR="007D52D5" w:rsidRDefault="007D52D5" w:rsidP="00EB6596">
      <w:pPr>
        <w:pStyle w:val="1"/>
      </w:pPr>
      <w:bookmarkStart w:id="50" w:name="_Toc200137208"/>
      <w:bookmarkStart w:id="51" w:name="_Toc200404498"/>
      <w:r>
        <w:lastRenderedPageBreak/>
        <w:t>第</w:t>
      </w:r>
      <w:r>
        <w:rPr>
          <w:rFonts w:hint="eastAsia"/>
        </w:rPr>
        <w:t>四章、個</w:t>
      </w:r>
      <w:bookmarkEnd w:id="50"/>
      <w:r>
        <w:rPr>
          <w:rFonts w:hint="eastAsia"/>
        </w:rPr>
        <w:t>案描述</w:t>
      </w:r>
      <w:bookmarkEnd w:id="51"/>
    </w:p>
    <w:p w14:paraId="0C69CA41" w14:textId="77777777" w:rsidR="007D52D5" w:rsidRPr="00F46B86" w:rsidRDefault="007D52D5" w:rsidP="007D52D5">
      <w:pPr>
        <w:pStyle w:val="15"/>
        <w:ind w:firstLine="480"/>
      </w:pPr>
      <w:r>
        <w:rPr>
          <w:rFonts w:hint="eastAsia"/>
        </w:rPr>
        <w:t>本章節分為兩個部分，第一節介紹全球與台灣紡織產業現況，第二節則針對本研究之主要研究對象</w:t>
      </w:r>
      <w:r>
        <w:t>台灣通用紡織科技股份有限公司</w:t>
      </w:r>
      <w:r w:rsidRPr="00F91385">
        <w:rPr>
          <w:rFonts w:hint="eastAsia"/>
        </w:rPr>
        <w:t>（</w:t>
      </w:r>
      <w:r w:rsidRPr="00F91385">
        <w:t>Frontier.cool</w:t>
      </w:r>
      <w:r w:rsidRPr="00F91385">
        <w:rPr>
          <w:rFonts w:hint="eastAsia"/>
        </w:rPr>
        <w:t>）</w:t>
      </w:r>
      <w:r>
        <w:rPr>
          <w:rFonts w:hint="eastAsia"/>
        </w:rPr>
        <w:t>進行個案公司介紹。</w:t>
      </w:r>
    </w:p>
    <w:p w14:paraId="5180D782" w14:textId="77777777" w:rsidR="007D52D5" w:rsidRDefault="007D52D5" w:rsidP="00715E5B">
      <w:pPr>
        <w:pStyle w:val="2"/>
      </w:pPr>
      <w:bookmarkStart w:id="52" w:name="_Toc200137209"/>
      <w:bookmarkStart w:id="53" w:name="_Toc200404499"/>
      <w:r>
        <w:rPr>
          <w:rFonts w:hint="eastAsia"/>
        </w:rPr>
        <w:t xml:space="preserve">4.1 </w:t>
      </w:r>
      <w:bookmarkEnd w:id="52"/>
      <w:r>
        <w:rPr>
          <w:rFonts w:hint="eastAsia"/>
        </w:rPr>
        <w:t>全球與台灣紡織產業現況</w:t>
      </w:r>
      <w:bookmarkEnd w:id="53"/>
    </w:p>
    <w:p w14:paraId="56D88365" w14:textId="77777777" w:rsidR="007D52D5" w:rsidRDefault="007D52D5" w:rsidP="007D52D5">
      <w:pPr>
        <w:pStyle w:val="15"/>
        <w:ind w:firstLine="480"/>
      </w:pPr>
      <w:r w:rsidRPr="0017414C">
        <w:t>在全球永續發展與循環經濟的浪潮下，紡織產業正面臨前所未有的轉型壓力</w:t>
      </w:r>
      <w:r>
        <w:rPr>
          <w:rFonts w:hint="eastAsia"/>
        </w:rPr>
        <w:t>，</w:t>
      </w:r>
      <w:r w:rsidRPr="0017414C">
        <w:t>紡織產業透過區域與全球</w:t>
      </w:r>
      <w:r>
        <w:rPr>
          <w:rFonts w:hint="eastAsia"/>
        </w:rPr>
        <w:t>供應與價值鏈</w:t>
      </w:r>
      <w:r w:rsidRPr="0017414C">
        <w:t>連結</w:t>
      </w:r>
      <w:r>
        <w:rPr>
          <w:rFonts w:hint="eastAsia"/>
        </w:rPr>
        <w:t>起</w:t>
      </w:r>
      <w:r w:rsidRPr="0017414C">
        <w:t>生產者、品牌、零售商與消費者，</w:t>
      </w:r>
      <w:r>
        <w:rPr>
          <w:rFonts w:hint="eastAsia"/>
        </w:rPr>
        <w:t>具有</w:t>
      </w:r>
      <w:r w:rsidRPr="0017414C">
        <w:t>創造龐大的經濟與社會價值</w:t>
      </w:r>
      <w:r>
        <w:rPr>
          <w:rFonts w:hint="eastAsia"/>
        </w:rPr>
        <w:t>的潛能</w:t>
      </w:r>
      <w:r w:rsidRPr="0017414C">
        <w:t>。</w:t>
      </w:r>
    </w:p>
    <w:p w14:paraId="4B35AC7B" w14:textId="77777777" w:rsidR="007D52D5" w:rsidRDefault="007D52D5" w:rsidP="007D52D5">
      <w:pPr>
        <w:pStyle w:val="15"/>
        <w:ind w:firstLine="480"/>
      </w:pPr>
      <w:r w:rsidRPr="0017414C">
        <w:t>然而，此一線性導向的快速擴張模式亦導致高度資源消耗與污染外部性</w:t>
      </w:r>
      <w:r w:rsidRPr="00C57262">
        <w:t>。根據聯合國環境規劃署（</w:t>
      </w:r>
      <w:r w:rsidRPr="00C57262">
        <w:t>UNEP</w:t>
      </w:r>
      <w:r w:rsidRPr="00C57262">
        <w:t>）</w:t>
      </w:r>
      <w:r>
        <w:rPr>
          <w:rFonts w:hint="eastAsia"/>
        </w:rPr>
        <w:t>2023</w:t>
      </w:r>
      <w:r>
        <w:rPr>
          <w:rFonts w:hint="eastAsia"/>
        </w:rPr>
        <w:t>年的</w:t>
      </w:r>
      <w:r w:rsidRPr="00C57262">
        <w:t>「永續與循環紡織全球藍圖」</w:t>
      </w:r>
      <w:r>
        <w:rPr>
          <w:rFonts w:hint="eastAsia"/>
        </w:rPr>
        <w:t>（</w:t>
      </w:r>
      <w:r w:rsidRPr="008F2468">
        <w:t>Sustainability and Circularity in the Textile Value Chain: A Global Roadmap</w:t>
      </w:r>
      <w:r>
        <w:rPr>
          <w:rFonts w:hint="eastAsia"/>
        </w:rPr>
        <w:t>）</w:t>
      </w:r>
      <w:r w:rsidRPr="00C57262">
        <w:t>指出</w:t>
      </w:r>
      <w:r>
        <w:rPr>
          <w:rFonts w:hint="eastAsia"/>
        </w:rPr>
        <w:t>，紡織</w:t>
      </w:r>
      <w:r w:rsidRPr="00C57262">
        <w:t>產業每年耗用超過</w:t>
      </w:r>
      <w:r w:rsidRPr="00C57262">
        <w:t>215</w:t>
      </w:r>
      <w:r w:rsidRPr="00C57262">
        <w:t>兆公升的水資源</w:t>
      </w:r>
      <w:r>
        <w:rPr>
          <w:rFonts w:hint="eastAsia"/>
        </w:rPr>
        <w:t>、</w:t>
      </w:r>
      <w:r w:rsidRPr="00C57262">
        <w:t>占全球</w:t>
      </w:r>
      <w:r>
        <w:rPr>
          <w:rFonts w:hint="eastAsia"/>
        </w:rPr>
        <w:t>海洋</w:t>
      </w:r>
      <w:r w:rsidRPr="00C57262">
        <w:t>微塑膠汙染比重達</w:t>
      </w:r>
      <w:r w:rsidRPr="00C57262">
        <w:t>9%</w:t>
      </w:r>
      <w:r w:rsidRPr="00C57262">
        <w:t>，並造成約</w:t>
      </w:r>
      <w:r w:rsidRPr="00C57262">
        <w:t>2</w:t>
      </w:r>
      <w:r w:rsidRPr="00C57262">
        <w:t>～</w:t>
      </w:r>
      <w:r w:rsidRPr="00C57262">
        <w:t>8%</w:t>
      </w:r>
      <w:r w:rsidRPr="00C57262">
        <w:t>的全球溫室氣體排放，突顯</w:t>
      </w:r>
      <w:r>
        <w:rPr>
          <w:rFonts w:hint="eastAsia"/>
        </w:rPr>
        <w:t>出</w:t>
      </w:r>
      <w:r w:rsidRPr="00C57262">
        <w:t>過度生產與過度消費所引發的資源浪費與管理困境</w:t>
      </w:r>
      <w:r>
        <w:rPr>
          <w:rFonts w:hint="eastAsia"/>
        </w:rPr>
        <w:t>。</w:t>
      </w:r>
      <w:r w:rsidRPr="00C57262">
        <w:t>全球紡織價值鏈在經濟發展與</w:t>
      </w:r>
      <w:r>
        <w:rPr>
          <w:rFonts w:hint="eastAsia"/>
        </w:rPr>
        <w:t>產業多元價值</w:t>
      </w:r>
      <w:r w:rsidRPr="00C57262">
        <w:t>創造中扮演關鍵角色，</w:t>
      </w:r>
      <w:r>
        <w:rPr>
          <w:rFonts w:hint="eastAsia"/>
        </w:rPr>
        <w:t>卻</w:t>
      </w:r>
      <w:r w:rsidRPr="00C57262">
        <w:t>也對氣候變遷、生物多樣性喪失與</w:t>
      </w:r>
      <w:r>
        <w:rPr>
          <w:rFonts w:hint="eastAsia"/>
        </w:rPr>
        <w:t>環境</w:t>
      </w:r>
      <w:r w:rsidRPr="00C57262">
        <w:t>污染等「三重地球危機」構成重大威脅。</w:t>
      </w:r>
    </w:p>
    <w:p w14:paraId="6526CF03" w14:textId="77777777" w:rsidR="007D52D5" w:rsidRPr="00403058" w:rsidRDefault="007D52D5" w:rsidP="007D52D5">
      <w:pPr>
        <w:pStyle w:val="15"/>
        <w:ind w:firstLine="480"/>
      </w:pPr>
      <w:r w:rsidRPr="00403058">
        <w:t>為因應紡織產業在環境與社會面向上的高度衝擊，</w:t>
      </w:r>
      <w:r w:rsidRPr="00403058">
        <w:t>UNEP</w:t>
      </w:r>
      <w:r>
        <w:rPr>
          <w:rFonts w:hint="eastAsia"/>
        </w:rPr>
        <w:t>於此藍圖中</w:t>
      </w:r>
      <w:r w:rsidRPr="00403058">
        <w:t>提出三項具體優先行動方向，作為全球紡織價值鏈推動永續轉型的策略核心：</w:t>
      </w:r>
    </w:p>
    <w:p w14:paraId="1CE08840" w14:textId="77777777" w:rsidR="007D52D5" w:rsidRPr="00403058" w:rsidRDefault="007D52D5" w:rsidP="007D52D5">
      <w:pPr>
        <w:pStyle w:val="15"/>
        <w:ind w:firstLine="480"/>
      </w:pPr>
      <w:r w:rsidRPr="00403058">
        <w:t>第一，</w:t>
      </w:r>
      <w:r w:rsidRPr="00403058">
        <w:rPr>
          <w:b/>
          <w:bCs/>
        </w:rPr>
        <w:t>改變消費模式</w:t>
      </w:r>
      <w:r w:rsidRPr="00403058">
        <w:t>（</w:t>
      </w:r>
      <w:r w:rsidRPr="00403058">
        <w:t>Changing Consumption Patterns</w:t>
      </w:r>
      <w:r w:rsidRPr="00403058">
        <w:t>），意指透過創新商業模式與消費者教育，延長產品使用週期並減少過度消費。具體措施包括：推廣服裝租賃、轉售與共享平台、提供維修與翻新服務，以及導入產品標籤與數位產品護照（</w:t>
      </w:r>
      <w:r w:rsidRPr="00403058">
        <w:t>Digital Product Passport</w:t>
      </w:r>
      <w:r w:rsidRPr="00403058">
        <w:t>）以強化資訊透明度與消費決策基礎。</w:t>
      </w:r>
    </w:p>
    <w:p w14:paraId="6CD7B0C6" w14:textId="77777777" w:rsidR="007D52D5" w:rsidRPr="00403058" w:rsidRDefault="007D52D5" w:rsidP="007D52D5">
      <w:pPr>
        <w:pStyle w:val="15"/>
        <w:ind w:firstLine="480"/>
      </w:pPr>
      <w:r w:rsidRPr="00403058">
        <w:t>第二，</w:t>
      </w:r>
      <w:r w:rsidRPr="00403058">
        <w:rPr>
          <w:b/>
          <w:bCs/>
        </w:rPr>
        <w:t>改善生產實踐</w:t>
      </w:r>
      <w:r w:rsidRPr="00403058">
        <w:t>（</w:t>
      </w:r>
      <w:r w:rsidRPr="00403058">
        <w:t>Improving Production Practices</w:t>
      </w:r>
      <w:r w:rsidRPr="00403058">
        <w:t>），聚焦於減少製造過</w:t>
      </w:r>
      <w:r w:rsidRPr="00403058">
        <w:lastRenderedPageBreak/>
        <w:t>程中的資源耗用與污染排放，並提升社會責任標準。核心作法包含：導入高效能源與水資源管理系統、替代有害化學品、強化廢棄物處理流程、確保勞動人權與公平薪資，並鼓勵採用可回收與再生材料。</w:t>
      </w:r>
    </w:p>
    <w:p w14:paraId="3B9F52E9" w14:textId="2833A909" w:rsidR="007D52D5" w:rsidRPr="007D52D5" w:rsidRDefault="007D52D5" w:rsidP="00E91D77">
      <w:pPr>
        <w:pStyle w:val="15"/>
        <w:ind w:firstLine="480"/>
        <w:rPr>
          <w:rFonts w:hint="eastAsia"/>
        </w:rPr>
      </w:pPr>
      <w:r w:rsidRPr="00403058">
        <w:t>第三，</w:t>
      </w:r>
      <w:r w:rsidRPr="00403058">
        <w:rPr>
          <w:b/>
          <w:bCs/>
        </w:rPr>
        <w:t>投資系統基礎設施</w:t>
      </w:r>
      <w:r w:rsidRPr="00403058">
        <w:t>（</w:t>
      </w:r>
      <w:r w:rsidRPr="00403058">
        <w:t>Investing in Infrastructure</w:t>
      </w:r>
      <w:r w:rsidRPr="00403058">
        <w:t>），針對目前回收處理能量不足、資料流通斷裂與法規碎片化等問題，建構有助於實現循環經濟的制度性條件。包含：建立紡織品回收與分類中心、開發共享資料平台與供應鏈追蹤工具、訂定標準化分類與報告規範，以及制定支持循環設計與回收義務的政策法規。</w:t>
      </w:r>
    </w:p>
    <w:p w14:paraId="3118F260" w14:textId="77777777" w:rsidR="007D52D5" w:rsidRPr="007D52D5" w:rsidRDefault="007D52D5" w:rsidP="007D52D5">
      <w:pPr>
        <w:ind w:firstLine="480"/>
      </w:pPr>
    </w:p>
    <w:p w14:paraId="5887FED2" w14:textId="1F3165F3" w:rsidR="00953384" w:rsidRDefault="00953384" w:rsidP="00953384">
      <w:pPr>
        <w:pStyle w:val="2"/>
      </w:pPr>
      <w:bookmarkStart w:id="54" w:name="_Toc200404500"/>
      <w:r>
        <w:rPr>
          <w:rFonts w:hint="eastAsia"/>
        </w:rPr>
        <w:t>4.2</w:t>
      </w:r>
      <w:r w:rsidR="00F504D3">
        <w:rPr>
          <w:rFonts w:hint="eastAsia"/>
        </w:rPr>
        <w:t xml:space="preserve"> </w:t>
      </w:r>
      <w:r>
        <w:rPr>
          <w:rFonts w:hint="eastAsia"/>
        </w:rPr>
        <w:t>個案公司簡介</w:t>
      </w:r>
      <w:bookmarkEnd w:id="54"/>
    </w:p>
    <w:p w14:paraId="24FC60A6" w14:textId="5D887F9C" w:rsidR="00805578" w:rsidRPr="00186A9E" w:rsidRDefault="00293C14" w:rsidP="00524AAA">
      <w:pPr>
        <w:pStyle w:val="affc"/>
        <w:rPr>
          <w:rFonts w:eastAsia="新細明體"/>
        </w:rPr>
      </w:pPr>
      <w:bookmarkStart w:id="55" w:name="_Toc200119390"/>
      <w:r>
        <w:rPr>
          <w:rFonts w:hint="eastAsia"/>
        </w:rPr>
        <w:t>表</w:t>
      </w:r>
      <w:r>
        <w:rPr>
          <w:rFonts w:hint="eastAsia"/>
        </w:rPr>
        <w:t xml:space="preserve"> 4.2-</w:t>
      </w:r>
      <w:r>
        <w:fldChar w:fldCharType="begin"/>
      </w:r>
      <w:r>
        <w:instrText xml:space="preserve"> </w:instrText>
      </w:r>
      <w:r>
        <w:rPr>
          <w:rFonts w:hint="eastAsia"/>
        </w:rPr>
        <w:instrText xml:space="preserve">SEQ </w:instrText>
      </w:r>
      <w:r>
        <w:rPr>
          <w:rFonts w:hint="eastAsia"/>
        </w:rPr>
        <w:instrText>表</w:instrText>
      </w:r>
      <w:r>
        <w:rPr>
          <w:rFonts w:hint="eastAsia"/>
        </w:rPr>
        <w:instrText>_4.2- \* ARABIC</w:instrText>
      </w:r>
      <w:r>
        <w:instrText xml:space="preserve"> </w:instrText>
      </w:r>
      <w:r>
        <w:fldChar w:fldCharType="separate"/>
      </w:r>
      <w:r w:rsidR="00EE408B">
        <w:rPr>
          <w:noProof/>
        </w:rPr>
        <w:t>1</w:t>
      </w:r>
      <w:r>
        <w:fldChar w:fldCharType="end"/>
      </w:r>
      <w:r w:rsidR="00805578" w:rsidRPr="00186A9E">
        <w:rPr>
          <w:rFonts w:hint="eastAsia"/>
        </w:rPr>
        <w:t xml:space="preserve"> </w:t>
      </w:r>
      <w:r w:rsidR="00805578" w:rsidRPr="00186A9E">
        <w:rPr>
          <w:rFonts w:hint="eastAsia"/>
        </w:rPr>
        <w:t>數位平台發展階段</w:t>
      </w:r>
      <w:r w:rsidR="00805578">
        <w:rPr>
          <w:rFonts w:hint="eastAsia"/>
        </w:rPr>
        <w:t>表</w:t>
      </w:r>
      <w:bookmarkEnd w:id="55"/>
    </w:p>
    <w:tbl>
      <w:tblPr>
        <w:tblStyle w:val="aff1"/>
        <w:tblW w:w="5000" w:type="pct"/>
        <w:tblLook w:val="04A0" w:firstRow="1" w:lastRow="0" w:firstColumn="1" w:lastColumn="0" w:noHBand="0" w:noVBand="1"/>
      </w:tblPr>
      <w:tblGrid>
        <w:gridCol w:w="1271"/>
        <w:gridCol w:w="1420"/>
        <w:gridCol w:w="5605"/>
      </w:tblGrid>
      <w:tr w:rsidR="00805578" w14:paraId="4DF46C12" w14:textId="77777777" w:rsidTr="00187CC3">
        <w:trPr>
          <w:trHeight w:val="567"/>
        </w:trPr>
        <w:tc>
          <w:tcPr>
            <w:tcW w:w="766" w:type="pct"/>
            <w:vAlign w:val="center"/>
          </w:tcPr>
          <w:p w14:paraId="0114805F" w14:textId="77777777" w:rsidR="00805578" w:rsidRPr="00805578" w:rsidRDefault="00805578" w:rsidP="00187CC3">
            <w:pPr>
              <w:pStyle w:val="aff9"/>
              <w:jc w:val="center"/>
            </w:pPr>
            <w:r w:rsidRPr="00805578">
              <w:t>階段</w:t>
            </w:r>
          </w:p>
        </w:tc>
        <w:tc>
          <w:tcPr>
            <w:tcW w:w="856" w:type="pct"/>
            <w:vAlign w:val="center"/>
          </w:tcPr>
          <w:p w14:paraId="0A8D7B9B" w14:textId="77777777" w:rsidR="00805578" w:rsidRPr="00805578" w:rsidRDefault="00805578" w:rsidP="00187CC3">
            <w:pPr>
              <w:pStyle w:val="aff9"/>
              <w:jc w:val="center"/>
            </w:pPr>
            <w:r w:rsidRPr="00805578">
              <w:t>平台服務</w:t>
            </w:r>
          </w:p>
        </w:tc>
        <w:tc>
          <w:tcPr>
            <w:tcW w:w="3378" w:type="pct"/>
            <w:vAlign w:val="center"/>
          </w:tcPr>
          <w:p w14:paraId="70CB9A89" w14:textId="77777777" w:rsidR="00805578" w:rsidRPr="00805578" w:rsidRDefault="00805578" w:rsidP="00524AAA">
            <w:pPr>
              <w:pStyle w:val="affc"/>
            </w:pPr>
            <w:r w:rsidRPr="00805578">
              <w:t>內容簡述</w:t>
            </w:r>
          </w:p>
        </w:tc>
      </w:tr>
      <w:tr w:rsidR="00805578" w14:paraId="3FBB8CEF" w14:textId="77777777" w:rsidTr="00187CC3">
        <w:tc>
          <w:tcPr>
            <w:tcW w:w="766" w:type="pct"/>
            <w:vAlign w:val="center"/>
          </w:tcPr>
          <w:p w14:paraId="34E2DF28" w14:textId="77777777" w:rsidR="00805578" w:rsidRPr="00805578" w:rsidRDefault="00805578" w:rsidP="00187CC3">
            <w:pPr>
              <w:pStyle w:val="aff9"/>
              <w:jc w:val="center"/>
            </w:pPr>
            <w:r w:rsidRPr="00805578">
              <w:t>第一階段</w:t>
            </w:r>
          </w:p>
        </w:tc>
        <w:tc>
          <w:tcPr>
            <w:tcW w:w="856" w:type="pct"/>
            <w:vAlign w:val="center"/>
          </w:tcPr>
          <w:p w14:paraId="7E97DB97" w14:textId="77777777" w:rsidR="00805578" w:rsidRPr="00805578" w:rsidRDefault="00805578" w:rsidP="00187CC3">
            <w:pPr>
              <w:pStyle w:val="aff9"/>
              <w:jc w:val="center"/>
            </w:pPr>
            <w:r w:rsidRPr="00805578">
              <w:rPr>
                <w:rFonts w:hint="eastAsia"/>
              </w:rPr>
              <w:t>開源與協作</w:t>
            </w:r>
          </w:p>
        </w:tc>
        <w:tc>
          <w:tcPr>
            <w:tcW w:w="3378" w:type="pct"/>
            <w:vAlign w:val="center"/>
          </w:tcPr>
          <w:p w14:paraId="22D03CCC" w14:textId="77777777" w:rsidR="00805578" w:rsidRPr="000E45BC" w:rsidRDefault="00805578">
            <w:pPr>
              <w:pStyle w:val="151"/>
              <w:numPr>
                <w:ilvl w:val="0"/>
                <w:numId w:val="6"/>
              </w:numPr>
              <w:rPr>
                <w:b/>
                <w:bCs/>
              </w:rPr>
            </w:pPr>
            <w:r w:rsidRPr="000E45BC">
              <w:t>研發數位布片掃描技術</w:t>
            </w:r>
          </w:p>
          <w:p w14:paraId="29B92B36" w14:textId="61F125E6" w:rsidR="00805578" w:rsidRPr="000E45BC" w:rsidRDefault="00805578">
            <w:pPr>
              <w:pStyle w:val="151"/>
              <w:numPr>
                <w:ilvl w:val="0"/>
                <w:numId w:val="6"/>
              </w:numPr>
              <w:rPr>
                <w:b/>
                <w:bCs/>
              </w:rPr>
            </w:pPr>
            <w:r w:rsidRPr="000E45BC">
              <w:rPr>
                <w:rFonts w:hint="eastAsia"/>
              </w:rPr>
              <w:t>平台協作功能與服務</w:t>
            </w:r>
          </w:p>
        </w:tc>
      </w:tr>
      <w:tr w:rsidR="00805578" w14:paraId="35D654B8" w14:textId="77777777" w:rsidTr="00187CC3">
        <w:tc>
          <w:tcPr>
            <w:tcW w:w="766" w:type="pct"/>
            <w:vAlign w:val="center"/>
          </w:tcPr>
          <w:p w14:paraId="191A9042" w14:textId="77777777" w:rsidR="00805578" w:rsidRPr="00805578" w:rsidRDefault="00805578" w:rsidP="00187CC3">
            <w:pPr>
              <w:pStyle w:val="aff9"/>
              <w:jc w:val="center"/>
            </w:pPr>
            <w:r w:rsidRPr="00805578">
              <w:t>第二階段</w:t>
            </w:r>
          </w:p>
        </w:tc>
        <w:tc>
          <w:tcPr>
            <w:tcW w:w="856" w:type="pct"/>
            <w:vAlign w:val="center"/>
          </w:tcPr>
          <w:p w14:paraId="2B1CE8E1" w14:textId="77777777" w:rsidR="00805578" w:rsidRPr="00805578" w:rsidRDefault="00805578" w:rsidP="00187CC3">
            <w:pPr>
              <w:pStyle w:val="aff9"/>
              <w:jc w:val="center"/>
            </w:pPr>
            <w:r w:rsidRPr="00805578">
              <w:rPr>
                <w:rFonts w:hint="eastAsia"/>
              </w:rPr>
              <w:t>資安與私有</w:t>
            </w:r>
          </w:p>
        </w:tc>
        <w:tc>
          <w:tcPr>
            <w:tcW w:w="3378" w:type="pct"/>
            <w:vAlign w:val="center"/>
          </w:tcPr>
          <w:p w14:paraId="0F1EBC5C" w14:textId="77777777" w:rsidR="00805578" w:rsidRPr="000E45BC" w:rsidRDefault="00805578">
            <w:pPr>
              <w:pStyle w:val="151"/>
              <w:numPr>
                <w:ilvl w:val="0"/>
                <w:numId w:val="6"/>
              </w:numPr>
              <w:rPr>
                <w:b/>
                <w:bCs/>
              </w:rPr>
            </w:pPr>
            <w:r w:rsidRPr="000E45BC">
              <w:rPr>
                <w:rFonts w:hint="eastAsia"/>
              </w:rPr>
              <w:t>品牌需求，平台資安升級</w:t>
            </w:r>
          </w:p>
          <w:p w14:paraId="292CC6E0" w14:textId="37630F82" w:rsidR="00805578" w:rsidRPr="000E45BC" w:rsidRDefault="00805578">
            <w:pPr>
              <w:pStyle w:val="151"/>
              <w:numPr>
                <w:ilvl w:val="0"/>
                <w:numId w:val="6"/>
              </w:numPr>
              <w:rPr>
                <w:b/>
                <w:bCs/>
              </w:rPr>
            </w:pPr>
            <w:r w:rsidRPr="000E45BC">
              <w:rPr>
                <w:rFonts w:hint="eastAsia"/>
              </w:rPr>
              <w:t>專屬私有資產管理，供應鏈溝通協作新模式</w:t>
            </w:r>
          </w:p>
        </w:tc>
      </w:tr>
      <w:tr w:rsidR="00805578" w14:paraId="2F01AC6E" w14:textId="77777777" w:rsidTr="00187CC3">
        <w:tc>
          <w:tcPr>
            <w:tcW w:w="766" w:type="pct"/>
            <w:vAlign w:val="center"/>
          </w:tcPr>
          <w:p w14:paraId="7A7CEC69" w14:textId="77777777" w:rsidR="00805578" w:rsidRPr="00805578" w:rsidRDefault="00805578" w:rsidP="00187CC3">
            <w:pPr>
              <w:pStyle w:val="aff9"/>
              <w:jc w:val="center"/>
            </w:pPr>
            <w:r w:rsidRPr="00805578">
              <w:t>第三階段</w:t>
            </w:r>
          </w:p>
        </w:tc>
        <w:tc>
          <w:tcPr>
            <w:tcW w:w="856" w:type="pct"/>
            <w:vAlign w:val="center"/>
          </w:tcPr>
          <w:p w14:paraId="2586629F" w14:textId="77777777" w:rsidR="00805578" w:rsidRPr="00805578" w:rsidRDefault="00805578" w:rsidP="00187CC3">
            <w:pPr>
              <w:pStyle w:val="aff9"/>
              <w:jc w:val="center"/>
            </w:pPr>
            <w:r w:rsidRPr="00805578">
              <w:rPr>
                <w:rFonts w:hint="eastAsia"/>
              </w:rPr>
              <w:t>銷售與推廣</w:t>
            </w:r>
          </w:p>
        </w:tc>
        <w:tc>
          <w:tcPr>
            <w:tcW w:w="3378" w:type="pct"/>
            <w:vAlign w:val="center"/>
          </w:tcPr>
          <w:p w14:paraId="2F822596" w14:textId="113AB1E1" w:rsidR="00805578" w:rsidRPr="000E45BC" w:rsidRDefault="00805578">
            <w:pPr>
              <w:pStyle w:val="151"/>
              <w:numPr>
                <w:ilvl w:val="0"/>
                <w:numId w:val="6"/>
              </w:numPr>
              <w:rPr>
                <w:b/>
                <w:bCs/>
              </w:rPr>
            </w:pPr>
            <w:r w:rsidRPr="000E45BC">
              <w:t>供應商需求，平台多元銷售應用</w:t>
            </w:r>
          </w:p>
          <w:p w14:paraId="2EE8AB55" w14:textId="4824A827" w:rsidR="00805578" w:rsidRPr="000E45BC" w:rsidRDefault="00805578">
            <w:pPr>
              <w:pStyle w:val="151"/>
              <w:numPr>
                <w:ilvl w:val="0"/>
                <w:numId w:val="6"/>
              </w:numPr>
              <w:rPr>
                <w:b/>
                <w:bCs/>
              </w:rPr>
            </w:pPr>
            <w:r w:rsidRPr="000E45BC">
              <w:t>多元銷售拓展，擴增銷售通路、數位商品展示</w:t>
            </w:r>
          </w:p>
        </w:tc>
      </w:tr>
      <w:tr w:rsidR="00805578" w14:paraId="3B3251D7" w14:textId="77777777" w:rsidTr="00187CC3">
        <w:tc>
          <w:tcPr>
            <w:tcW w:w="766" w:type="pct"/>
            <w:vAlign w:val="center"/>
          </w:tcPr>
          <w:p w14:paraId="6E40B58D" w14:textId="77777777" w:rsidR="00805578" w:rsidRPr="00805578" w:rsidRDefault="00805578" w:rsidP="00187CC3">
            <w:pPr>
              <w:pStyle w:val="aff9"/>
              <w:jc w:val="center"/>
            </w:pPr>
            <w:r w:rsidRPr="00805578">
              <w:t>第四階段</w:t>
            </w:r>
          </w:p>
        </w:tc>
        <w:tc>
          <w:tcPr>
            <w:tcW w:w="856" w:type="pct"/>
            <w:vAlign w:val="center"/>
          </w:tcPr>
          <w:p w14:paraId="4381C7E7" w14:textId="77777777" w:rsidR="00805578" w:rsidRPr="00805578" w:rsidRDefault="00805578" w:rsidP="00187CC3">
            <w:pPr>
              <w:pStyle w:val="aff9"/>
              <w:jc w:val="center"/>
            </w:pPr>
            <w:r w:rsidRPr="00805578">
              <w:rPr>
                <w:rFonts w:hint="eastAsia"/>
              </w:rPr>
              <w:t>多元新應用</w:t>
            </w:r>
          </w:p>
        </w:tc>
        <w:tc>
          <w:tcPr>
            <w:tcW w:w="3378" w:type="pct"/>
            <w:vAlign w:val="center"/>
          </w:tcPr>
          <w:p w14:paraId="64DEAF20" w14:textId="77777777" w:rsidR="00805578" w:rsidRPr="000E45BC" w:rsidRDefault="00805578">
            <w:pPr>
              <w:pStyle w:val="151"/>
              <w:numPr>
                <w:ilvl w:val="0"/>
                <w:numId w:val="6"/>
              </w:numPr>
              <w:rPr>
                <w:b/>
                <w:bCs/>
              </w:rPr>
            </w:pPr>
            <w:r w:rsidRPr="000E45BC">
              <w:t>產業需求，發展環保永續、碳足跡管理服務</w:t>
            </w:r>
          </w:p>
          <w:p w14:paraId="4DF14008" w14:textId="251A2D99" w:rsidR="00805578" w:rsidRPr="000E45BC" w:rsidRDefault="00805578">
            <w:pPr>
              <w:pStyle w:val="151"/>
              <w:numPr>
                <w:ilvl w:val="0"/>
                <w:numId w:val="6"/>
              </w:numPr>
              <w:rPr>
                <w:b/>
                <w:bCs/>
              </w:rPr>
            </w:pPr>
            <w:r w:rsidRPr="000E45BC">
              <w:t>持續開創布片多元應用，支援數位</w:t>
            </w:r>
            <w:r w:rsidRPr="000E45BC">
              <w:t>3D</w:t>
            </w:r>
            <w:r w:rsidRPr="000E45BC">
              <w:t>設計</w:t>
            </w:r>
          </w:p>
        </w:tc>
      </w:tr>
    </w:tbl>
    <w:p w14:paraId="6E99B13F" w14:textId="77777777" w:rsidR="00CB6B7A" w:rsidRDefault="00CB6B7A" w:rsidP="00CB6B7A">
      <w:pPr>
        <w:pStyle w:val="151"/>
        <w:jc w:val="center"/>
      </w:pPr>
      <w:r>
        <w:rPr>
          <w:rFonts w:hint="eastAsia"/>
        </w:rPr>
        <w:t>資料來源：本研究整理</w:t>
      </w:r>
    </w:p>
    <w:p w14:paraId="3F3EBCC6" w14:textId="77777777" w:rsidR="00805578" w:rsidRPr="00805578" w:rsidRDefault="00805578" w:rsidP="00805578">
      <w:pPr>
        <w:ind w:firstLine="480"/>
      </w:pPr>
    </w:p>
    <w:p w14:paraId="4A33C129" w14:textId="77777777" w:rsidR="00B86DAA" w:rsidRDefault="00B86DAA">
      <w:pPr>
        <w:widowControl/>
        <w:ind w:firstLineChars="0" w:firstLine="0"/>
        <w:rPr>
          <w:rFonts w:cstheme="majorBidi"/>
          <w:b/>
          <w:color w:val="000000" w:themeColor="text1"/>
          <w:sz w:val="40"/>
          <w:szCs w:val="48"/>
        </w:rPr>
      </w:pPr>
      <w:r>
        <w:br w:type="page"/>
      </w:r>
    </w:p>
    <w:p w14:paraId="7545AD86" w14:textId="7507E046" w:rsidR="00953384" w:rsidRDefault="00953384" w:rsidP="0006680C">
      <w:pPr>
        <w:pStyle w:val="1"/>
      </w:pPr>
      <w:bookmarkStart w:id="56" w:name="_Toc200404501"/>
      <w:r>
        <w:rPr>
          <w:rFonts w:hint="eastAsia"/>
        </w:rPr>
        <w:lastRenderedPageBreak/>
        <w:t>第五章、個案分析</w:t>
      </w:r>
      <w:bookmarkEnd w:id="56"/>
    </w:p>
    <w:p w14:paraId="2CA70D62" w14:textId="599FACD2" w:rsidR="001A7C22" w:rsidRDefault="00953384" w:rsidP="001A7C22">
      <w:pPr>
        <w:pStyle w:val="2"/>
      </w:pPr>
      <w:bookmarkStart w:id="57" w:name="_Toc200404502"/>
      <w:r>
        <w:rPr>
          <w:rFonts w:hint="eastAsia"/>
        </w:rPr>
        <w:t>5.1</w:t>
      </w:r>
      <w:r w:rsidR="00EF5380">
        <w:rPr>
          <w:rFonts w:hint="eastAsia"/>
        </w:rPr>
        <w:t xml:space="preserve"> </w:t>
      </w:r>
      <w:r w:rsidR="000720BC">
        <w:t>台灣通用紡織科技股份有限公司</w:t>
      </w:r>
      <w:r w:rsidR="000720BC" w:rsidRPr="001D41D3">
        <w:rPr>
          <w:rFonts w:hint="eastAsia"/>
          <w:sz w:val="32"/>
          <w:szCs w:val="36"/>
        </w:rPr>
        <w:t>（</w:t>
      </w:r>
      <w:r w:rsidR="008D3AD3" w:rsidRPr="001D41D3">
        <w:rPr>
          <w:sz w:val="32"/>
          <w:szCs w:val="36"/>
        </w:rPr>
        <w:t>Frontier.cool</w:t>
      </w:r>
      <w:r w:rsidR="000720BC" w:rsidRPr="001D41D3">
        <w:rPr>
          <w:rFonts w:hint="eastAsia"/>
          <w:sz w:val="32"/>
          <w:szCs w:val="36"/>
        </w:rPr>
        <w:t>）</w:t>
      </w:r>
      <w:bookmarkEnd w:id="57"/>
    </w:p>
    <w:p w14:paraId="5C2657B9" w14:textId="128BFEFF" w:rsidR="003016F8" w:rsidRDefault="003016F8" w:rsidP="003016F8">
      <w:pPr>
        <w:pStyle w:val="3"/>
      </w:pPr>
      <w:bookmarkStart w:id="58" w:name="_Toc200404503"/>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58"/>
    </w:p>
    <w:p w14:paraId="60349BB0" w14:textId="77777777" w:rsidR="008C01BA" w:rsidRDefault="008C01BA" w:rsidP="00870F6B">
      <w:pPr>
        <w:pStyle w:val="a0"/>
      </w:pPr>
      <w:r>
        <w:t>傳統低效且長期未更新的生產流程瓶頸</w:t>
      </w:r>
    </w:p>
    <w:p w14:paraId="3DFBDE55" w14:textId="1ED17CD4" w:rsidR="00CB14FE" w:rsidRDefault="008C01BA" w:rsidP="00462EE3">
      <w:pPr>
        <w:pStyle w:val="15"/>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雖然布料生產的技藝與工藝，例如材質處理、觸感控制、花色表現等技術持續進步</w:t>
      </w:r>
      <w:r w:rsidR="00CB14FE">
        <w:rPr>
          <w:rFonts w:hint="eastAsia"/>
        </w:rPr>
        <w:t>，</w:t>
      </w:r>
      <w:r w:rsidR="00CB14FE">
        <w:t>但整體的商業模式幾乎未曾革新，仍停留在</w:t>
      </w:r>
      <w:r w:rsidR="006F29B2">
        <w:rPr>
          <w:rFonts w:hint="eastAsia"/>
        </w:rPr>
        <w:t>舊有</w:t>
      </w:r>
      <w:r w:rsidR="00CB14FE">
        <w:t>運作邏輯之中。</w:t>
      </w:r>
    </w:p>
    <w:p w14:paraId="22AEA697" w14:textId="0FD2F19B" w:rsidR="000442F1" w:rsidRDefault="009A04FE" w:rsidP="00462EE3">
      <w:pPr>
        <w:pStyle w:val="15"/>
        <w:ind w:firstLine="480"/>
      </w:pPr>
      <w:r>
        <w:rPr>
          <w:rFonts w:hint="eastAsia"/>
        </w:rPr>
        <w:t>傳統生產流程中</w:t>
      </w:r>
      <w:r w:rsidR="000442F1">
        <w:t>，供應商收到品牌訂單後</w:t>
      </w:r>
      <w:r w:rsidR="007421A3">
        <w:rPr>
          <w:rFonts w:hint="eastAsia"/>
        </w:rPr>
        <w:t>，</w:t>
      </w:r>
      <w:r w:rsidR="007421A3">
        <w:t>需仰賴實體樣布反覆寄送</w:t>
      </w:r>
      <w:r w:rsidR="0095632E">
        <w:t>，以確認布料的材質細節與花色規格。</w:t>
      </w:r>
      <w:r w:rsidR="0067569A">
        <w:rPr>
          <w:rFonts w:hint="eastAsia"/>
        </w:rPr>
        <w:t>從</w:t>
      </w:r>
      <w:r w:rsidR="000442F1">
        <w:t>布料挑選、樣布寄送、</w:t>
      </w:r>
      <w:r w:rsidR="007421A3">
        <w:t>來回溝通</w:t>
      </w:r>
      <w:r w:rsidR="000442F1">
        <w:t>到最終審核，</w:t>
      </w:r>
      <w:r w:rsidR="0095632E">
        <w:t>每一階段都高度依賴人工操作與實體樣布的傳遞，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r w:rsidR="001C484A">
        <w:rPr>
          <w:rFonts w:hint="eastAsia"/>
        </w:rPr>
        <w:t>此外，</w:t>
      </w:r>
      <w:r w:rsidR="00D47529">
        <w:rPr>
          <w:rFonts w:hint="eastAsia"/>
        </w:rPr>
        <w:t>若出現寄送的</w:t>
      </w:r>
      <w:r w:rsidR="000442F1">
        <w:t>樣布不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設備與人力浪費</w:t>
      </w:r>
      <w:r w:rsidR="00AB0838">
        <w:rPr>
          <w:rFonts w:hint="eastAsia"/>
        </w:rPr>
        <w:t>，同樣拖延製造進度</w:t>
      </w:r>
      <w:r w:rsidR="000442F1">
        <w:t>。</w:t>
      </w:r>
    </w:p>
    <w:p w14:paraId="6D4E1EEC" w14:textId="1F099CCC" w:rsidR="00BB69EA" w:rsidRDefault="00562D6D" w:rsidP="00EE20B0">
      <w:pPr>
        <w:spacing w:line="360" w:lineRule="auto"/>
        <w:ind w:firstLine="480"/>
      </w:pPr>
      <w:r>
        <w:rPr>
          <w:rFonts w:hint="eastAsia"/>
        </w:rPr>
        <w:t>如此</w:t>
      </w:r>
      <w:r w:rsidR="00BB69EA">
        <w:t>過時又缺乏效率的流程，已無法支撐</w:t>
      </w:r>
      <w:r w:rsidR="00DE61EE">
        <w:rPr>
          <w:rFonts w:hint="eastAsia"/>
        </w:rPr>
        <w:t>現代</w:t>
      </w:r>
      <w:r w:rsidR="00BB69EA">
        <w:t>品牌對「快速反應」與「永續目標」的高度要求，</w:t>
      </w:r>
      <w:r w:rsidR="00CC0C09">
        <w:rPr>
          <w:rFonts w:hint="eastAsia"/>
        </w:rPr>
        <w:t>因此</w:t>
      </w:r>
      <w:r w:rsidR="00BB69EA">
        <w:t>紡織產業被視為低效率、轉型遲緩的「夕陽產業」</w:t>
      </w:r>
      <w:r w:rsidR="00630074">
        <w:rPr>
          <w:rFonts w:hint="eastAsia"/>
        </w:rPr>
        <w:t>，團隊發現，</w:t>
      </w:r>
      <w:r w:rsidR="00630074">
        <w:t>這並非單一作業流程</w:t>
      </w:r>
      <w:r w:rsidR="00982CF9">
        <w:rPr>
          <w:rFonts w:hint="eastAsia"/>
        </w:rPr>
        <w:t>不良</w:t>
      </w:r>
      <w:r w:rsidR="006D4C3A">
        <w:rPr>
          <w:rFonts w:hint="eastAsia"/>
        </w:rPr>
        <w:t>所導致</w:t>
      </w:r>
      <w:r w:rsidR="00D50DC1">
        <w:rPr>
          <w:rFonts w:hint="eastAsia"/>
        </w:rPr>
        <w:t>的困境</w:t>
      </w:r>
      <w:r w:rsidR="00630074">
        <w:t>，而是整體產業結構長期未被翻新的結果。</w:t>
      </w:r>
    </w:p>
    <w:p w14:paraId="3EA813EC" w14:textId="54AA9FB8" w:rsidR="00BE59EE" w:rsidRPr="00B24AB9" w:rsidRDefault="00B336B6" w:rsidP="00462EE3">
      <w:pPr>
        <w:pStyle w:val="aff4"/>
        <w:ind w:left="360" w:right="360" w:firstLine="480"/>
      </w:pPr>
      <w:r w:rsidRPr="00B24AB9">
        <w:rPr>
          <w:rFonts w:hint="eastAsia"/>
        </w:rPr>
        <w:t>「那時候</w:t>
      </w:r>
      <w:r w:rsidR="00CF0A82">
        <w:rPr>
          <w:rFonts w:hint="eastAsia"/>
        </w:rPr>
        <w:t>，</w:t>
      </w:r>
      <w:r w:rsidRPr="00B24AB9">
        <w:rPr>
          <w:rFonts w:hint="eastAsia"/>
        </w:rPr>
        <w:t>我們回到紡織業去發現</w:t>
      </w:r>
      <w:r w:rsidR="00842566">
        <w:rPr>
          <w:rFonts w:hint="eastAsia"/>
        </w:rPr>
        <w:t>，</w:t>
      </w:r>
      <w:r w:rsidRPr="00B24AB9">
        <w:rPr>
          <w:rFonts w:hint="eastAsia"/>
        </w:rPr>
        <w:t>這個行業在200年間，基本上這個商業模式都沒有改變，</w:t>
      </w:r>
      <w:r w:rsidR="00926838" w:rsidRPr="00B24AB9">
        <w:rPr>
          <w:rFonts w:hint="eastAsia"/>
        </w:rPr>
        <w:t>也</w:t>
      </w:r>
      <w:r w:rsidRPr="00B24AB9">
        <w:rPr>
          <w:rFonts w:hint="eastAsia"/>
        </w:rPr>
        <w:t>許生產的製程是有進步的，技藝、工藝是很先進的，但是一直因為他們這個紡織業，</w:t>
      </w:r>
      <w:r w:rsidR="001821F3" w:rsidRPr="00B24AB9">
        <w:rPr>
          <w:rFonts w:hint="eastAsia"/>
        </w:rPr>
        <w:t>是一個</w:t>
      </w:r>
      <w:r w:rsidRPr="00B24AB9">
        <w:rPr>
          <w:rFonts w:hint="eastAsia"/>
        </w:rPr>
        <w:t>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30E0E46E" w:rsidR="00FA1D72" w:rsidRPr="000B0347" w:rsidRDefault="00FA1D72" w:rsidP="00410D6D">
      <w:pPr>
        <w:pStyle w:val="a0"/>
        <w:rPr>
          <w:i/>
        </w:rPr>
      </w:pPr>
      <w:r w:rsidRPr="00FA1D72">
        <w:rPr>
          <w:rFonts w:hint="eastAsia"/>
        </w:rPr>
        <w:lastRenderedPageBreak/>
        <w:t>紡織產業</w:t>
      </w:r>
      <w:r w:rsidR="00AD4042">
        <w:rPr>
          <w:rFonts w:hint="eastAsia"/>
        </w:rPr>
        <w:t>原物料、樣布、成衣等</w:t>
      </w:r>
      <w:r w:rsidRPr="00FA1D72">
        <w:rPr>
          <w:rFonts w:hint="eastAsia"/>
        </w:rPr>
        <w:t>高庫存</w:t>
      </w:r>
      <w:r w:rsidR="00AD4042">
        <w:rPr>
          <w:rFonts w:hint="eastAsia"/>
        </w:rPr>
        <w:t>問</w:t>
      </w:r>
      <w:r w:rsidRPr="00FA1D72">
        <w:rPr>
          <w:rFonts w:hint="eastAsia"/>
        </w:rPr>
        <w:t>題</w:t>
      </w:r>
    </w:p>
    <w:p w14:paraId="36CAAA39" w14:textId="0BE5AA4E" w:rsidR="008361B7" w:rsidRPr="008361B7" w:rsidRDefault="00E665C7" w:rsidP="00462EE3">
      <w:pPr>
        <w:pStyle w:val="15"/>
        <w:ind w:firstLine="480"/>
      </w:pPr>
      <w:r>
        <w:rPr>
          <w:rFonts w:hint="eastAsia"/>
        </w:rPr>
        <w:t>而</w:t>
      </w:r>
      <w:r w:rsidR="000B0347">
        <w:t>紡織產業長期仰賴高庫存與預測性生產</w:t>
      </w:r>
      <w:r w:rsidR="00BD6259">
        <w:rPr>
          <w:rFonts w:hint="eastAsia"/>
        </w:rPr>
        <w:t>的經營</w:t>
      </w:r>
      <w:r w:rsidR="000B0347">
        <w:t>模式，</w:t>
      </w:r>
      <w:r w:rsidR="00216454">
        <w:rPr>
          <w:rFonts w:hint="eastAsia"/>
        </w:rPr>
        <w:t>產生了</w:t>
      </w:r>
      <w:r w:rsidR="000B0347">
        <w:t>嚴重的資源浪費</w:t>
      </w:r>
      <w:r w:rsidR="00216454">
        <w:rPr>
          <w:rFonts w:hint="eastAsia"/>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量下單以確保供貨穩定</w:t>
      </w:r>
      <w:r w:rsidR="0035237D">
        <w:rPr>
          <w:rFonts w:hint="eastAsia"/>
        </w:rPr>
        <w:t>。</w:t>
      </w:r>
      <w:r w:rsidR="008361B7" w:rsidRPr="008361B7">
        <w:t>這種過度依賴預測的生產邏輯，使得供應鏈從樣布、原物料到成衣製造皆出現</w:t>
      </w:r>
      <w:r w:rsidR="00FC0FD5">
        <w:rPr>
          <w:rFonts w:hint="eastAsia"/>
        </w:rPr>
        <w:t>過量</w:t>
      </w:r>
      <w:r w:rsidR="008361B7" w:rsidRPr="008361B7">
        <w:t>生產，</w:t>
      </w:r>
      <w:r w:rsidR="00E879B9">
        <w:rPr>
          <w:rFonts w:hint="eastAsia"/>
        </w:rPr>
        <w:t>品牌商</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2403EA59" w:rsidR="0088677F" w:rsidRPr="00021BF2" w:rsidRDefault="0088677F" w:rsidP="00462EE3">
      <w:pPr>
        <w:pStyle w:val="aff4"/>
        <w:ind w:left="360" w:right="360" w:firstLine="480"/>
      </w:pPr>
      <w:r w:rsidRPr="00021BF2">
        <w:t>「</w:t>
      </w:r>
      <w:r w:rsidRPr="00021BF2">
        <w:rPr>
          <w:rFonts w:hint="eastAsia"/>
        </w:rPr>
        <w:t>所以紡織業其實有個很大的問題是</w:t>
      </w:r>
      <w:r w:rsidR="00000652">
        <w:rPr>
          <w:rFonts w:hint="eastAsia"/>
        </w:rPr>
        <w:t>『</w:t>
      </w:r>
      <w:r w:rsidRPr="00021BF2">
        <w:rPr>
          <w:rFonts w:hint="eastAsia"/>
        </w:rPr>
        <w:t>我永遠都在預測明年會流行什麼，所以我又要訂一個高庫存，因為我害怕說我到時候貨架上沒有東西</w:t>
      </w:r>
      <w:r w:rsidR="00000652">
        <w:rPr>
          <w:rFonts w:hint="eastAsia"/>
        </w:rPr>
        <w:t>。』</w:t>
      </w:r>
      <w:r w:rsidRPr="00021BF2">
        <w:rPr>
          <w:rFonts w:hint="eastAsia"/>
        </w:rPr>
        <w:t>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59" w:name="_Toc200404504"/>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59"/>
    </w:p>
    <w:p w14:paraId="7ECDB1D9" w14:textId="555BE5AC" w:rsidR="00D362E1" w:rsidRDefault="001C67F0" w:rsidP="00462EE3">
      <w:pPr>
        <w:pStyle w:val="a0"/>
      </w:pPr>
      <w:r>
        <w:rPr>
          <w:rFonts w:hint="eastAsia"/>
        </w:rPr>
        <w:t>透過</w:t>
      </w:r>
      <w:r>
        <w:t>數位創新</w:t>
      </w:r>
      <w:r>
        <w:rPr>
          <w:rFonts w:hint="eastAsia"/>
        </w:rPr>
        <w:t>來改變現況，回應</w:t>
      </w:r>
      <w:r w:rsidR="00D362E1">
        <w:t>資源浪費與環境衝擊</w:t>
      </w:r>
    </w:p>
    <w:p w14:paraId="02F7B3A0" w14:textId="26120685" w:rsidR="005C7784" w:rsidRPr="005C7784" w:rsidRDefault="005C7784" w:rsidP="00462EE3">
      <w:pPr>
        <w:pStyle w:val="15"/>
        <w:ind w:firstLine="480"/>
      </w:pPr>
      <w:r w:rsidRPr="005C7784">
        <w:t>觀察產業現況後，</w:t>
      </w:r>
      <w:r w:rsidR="008D244B">
        <w:rPr>
          <w:rFonts w:hint="eastAsia"/>
        </w:rPr>
        <w:t>團隊</w:t>
      </w:r>
      <w:r w:rsidRPr="005C7784">
        <w:t>意識到</w:t>
      </w:r>
      <w:r w:rsidR="00D6129E">
        <w:rPr>
          <w:rFonts w:hint="eastAsia"/>
        </w:rPr>
        <w:t>產業</w:t>
      </w:r>
      <w:r w:rsidR="00755199">
        <w:rPr>
          <w:rFonts w:hint="eastAsia"/>
        </w:rPr>
        <w:t>文化</w:t>
      </w:r>
      <w:r w:rsidR="00D6129E">
        <w:rPr>
          <w:rFonts w:hint="eastAsia"/>
        </w:rPr>
        <w:t>與運營模式造成的</w:t>
      </w:r>
      <w:r w:rsidRPr="005C7784">
        <w:t>過度生產不僅影響經營效率，更對地球造成沉重負擔，特別是原物料、生產用水與能源</w:t>
      </w:r>
      <w:r w:rsidR="00696116">
        <w:rPr>
          <w:rFonts w:hint="eastAsia"/>
        </w:rPr>
        <w:t>浪費</w:t>
      </w:r>
      <w:r w:rsidRPr="005C7784">
        <w:t>。</w:t>
      </w:r>
    </w:p>
    <w:p w14:paraId="6D7B883F" w14:textId="2DEACDC9" w:rsidR="005C7784" w:rsidRPr="005C7784" w:rsidRDefault="006D3FA4" w:rsidP="00462EE3">
      <w:pPr>
        <w:pStyle w:val="15"/>
        <w:ind w:firstLine="480"/>
        <w:rPr>
          <w:rStyle w:val="aff8"/>
          <w:b w:val="0"/>
          <w:bCs w:val="0"/>
          <w:color w:val="auto"/>
        </w:rPr>
      </w:pPr>
      <w:r>
        <w:rPr>
          <w:rFonts w:hint="eastAsia"/>
        </w:rPr>
        <w:t>創辦人</w:t>
      </w:r>
      <w:r w:rsidR="005C7784" w:rsidRPr="005C7784">
        <w:t>萌生了以數位</w:t>
      </w:r>
      <w:r w:rsidR="00F62477">
        <w:rPr>
          <w:rFonts w:hint="eastAsia"/>
        </w:rPr>
        <w:t>科技</w:t>
      </w:r>
      <w:r w:rsidR="005C7784" w:rsidRPr="005C7784">
        <w:t>來改變現況的強烈意圖，希望透過</w:t>
      </w:r>
      <w:r w:rsidR="00D362E1">
        <w:rPr>
          <w:rFonts w:hint="eastAsia"/>
        </w:rPr>
        <w:t>科技來解決資源浪費的問題，</w:t>
      </w:r>
      <w:r w:rsidR="00833755" w:rsidRPr="00FC7634">
        <w:rPr>
          <w:rFonts w:hint="eastAsia"/>
        </w:rPr>
        <w:t>思索著</w:t>
      </w:r>
      <w:r w:rsidR="00D362E1" w:rsidRPr="00FC7634">
        <w:rPr>
          <w:rFonts w:hint="eastAsia"/>
        </w:rPr>
        <w:t>如何</w:t>
      </w:r>
      <w:r w:rsidR="005C7784" w:rsidRPr="00FC7634">
        <w:t>讓設計端與採購端在尚未進行實體樣布製作之前，就能夠透過數位方式預覽與審核布料資訊，</w:t>
      </w:r>
      <w:r w:rsidR="005C7784" w:rsidRPr="005C7784">
        <w:t>從而大幅降低因樣布反覆修改所產生的成本與資源浪費</w:t>
      </w:r>
      <w:r w:rsidR="00D362E1">
        <w:rPr>
          <w:rFonts w:hint="eastAsia"/>
        </w:rPr>
        <w:t>。</w:t>
      </w:r>
    </w:p>
    <w:p w14:paraId="134C6F01" w14:textId="2352CB83" w:rsidR="00372D59" w:rsidRPr="003A0CF0" w:rsidRDefault="00372D59" w:rsidP="00462EE3">
      <w:pPr>
        <w:pStyle w:val="aff4"/>
        <w:ind w:left="360" w:right="360" w:firstLine="480"/>
      </w:pPr>
      <w:r w:rsidRPr="003A0CF0">
        <w:rPr>
          <w:rFonts w:hint="eastAsia"/>
        </w:rPr>
        <w:t>「所以紡織業他們都有開玩笑，說你付一件衣服的錢，妳其實有買了兩件衣服的庫存，是其實是這樣子。因為其實生產庫存是一個很不合理的事情，對於紡織工廠來說，他們開一台機台，要用的水、用的電、然後要耗費的這些資源是很大的。那你如果就只是為了滿足消費者的不確定需求</w:t>
      </w:r>
      <w:r w:rsidRPr="003A0CF0">
        <w:rPr>
          <w:rFonts w:hint="eastAsia"/>
        </w:rPr>
        <w:lastRenderedPageBreak/>
        <w:t>就多訂，</w:t>
      </w:r>
      <w:r w:rsidR="00DD3D7B" w:rsidRPr="003A0CF0">
        <w:rPr>
          <w:rFonts w:hint="eastAsia"/>
        </w:rPr>
        <w:t>就</w:t>
      </w:r>
      <w:r w:rsidRPr="003A0CF0">
        <w:rPr>
          <w:rFonts w:hint="eastAsia"/>
        </w:rPr>
        <w:t>讓工廠浪費了很多很多的資源去做這些庫存，這對這個整個地球來說是一個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77777777" w:rsidR="00E62B15" w:rsidRDefault="00E62B15" w:rsidP="00462EE3">
      <w:pPr>
        <w:pStyle w:val="a0"/>
      </w:pPr>
      <w:r w:rsidRPr="00E62B15">
        <w:rPr>
          <w:rFonts w:hint="eastAsia"/>
        </w:rPr>
        <w:t>提升訂單溝通效率，打破產業僵化的契機</w:t>
      </w:r>
    </w:p>
    <w:p w14:paraId="247507A3" w14:textId="65CBA44A" w:rsidR="00F866BC" w:rsidRPr="00F866BC" w:rsidRDefault="00F866BC" w:rsidP="00E058BB">
      <w:pPr>
        <w:pStyle w:val="15"/>
        <w:ind w:firstLine="480"/>
      </w:pPr>
      <w:r w:rsidRPr="00F866BC">
        <w:t>除了庫存問題外，</w:t>
      </w:r>
      <w:r w:rsidR="00A80308">
        <w:rPr>
          <w:rFonts w:hint="eastAsia"/>
        </w:rPr>
        <w:t>紡織產業</w:t>
      </w:r>
      <w:r w:rsidR="00AC2957">
        <w:rPr>
          <w:rFonts w:hint="eastAsia"/>
        </w:rPr>
        <w:t>中</w:t>
      </w:r>
      <w:r w:rsidRPr="00F866BC">
        <w:t>品牌與供應鏈之間在訂單溝通上的斷點，是導致紡織產業效率低落的另一大關鍵因素。特別是在樣布確認過程中，品牌端與供應商之間必須透過實體樣布反覆寄送</w:t>
      </w:r>
      <w:r w:rsidR="00B82F0D">
        <w:rPr>
          <w:rFonts w:hint="eastAsia"/>
        </w:rPr>
        <w:t>來確認質感與色差</w:t>
      </w:r>
      <w:r w:rsidRPr="00F866BC">
        <w:t>，導致決策周期冗長，動輒需耗時三至六個月，且過程中經常出現樣布與預期不符的情形，進一步增加成本與工廠負擔。</w:t>
      </w:r>
    </w:p>
    <w:p w14:paraId="03BE1C8F" w14:textId="0DA15262" w:rsidR="00F866BC" w:rsidRPr="00B23D1F" w:rsidRDefault="00F866BC" w:rsidP="00E058BB">
      <w:pPr>
        <w:pStyle w:val="15"/>
        <w:ind w:firstLine="480"/>
      </w:pPr>
      <w:r w:rsidRPr="00B23D1F">
        <w:t>面對這樣的溝通瓶頸，創辦團隊認為應導入數位溝通機制，透過布料數位化與平台化管理，</w:t>
      </w:r>
      <w:r w:rsidR="00EC0561">
        <w:rPr>
          <w:rFonts w:hint="eastAsia"/>
        </w:rPr>
        <w:t>讓布料買賣雙方</w:t>
      </w:r>
      <w:r w:rsidR="000246C9">
        <w:rPr>
          <w:rFonts w:hint="eastAsia"/>
        </w:rPr>
        <w:t>在網路上就能完成</w:t>
      </w:r>
      <w:r w:rsidR="00F40E17">
        <w:rPr>
          <w:rFonts w:hint="eastAsia"/>
        </w:rPr>
        <w:t>布料</w:t>
      </w:r>
      <w:r w:rsidRPr="00B23D1F">
        <w:t>確認與回饋，</w:t>
      </w:r>
      <w:r w:rsidR="00A54CC0" w:rsidRPr="00B23D1F">
        <w:rPr>
          <w:rFonts w:hint="eastAsia"/>
        </w:rPr>
        <w:t>不僅</w:t>
      </w:r>
      <w:r w:rsidRPr="00B23D1F">
        <w:t>縮短生產週期，也提升整體產業鏈的協作效率</w:t>
      </w:r>
      <w:r w:rsidRPr="00B23D1F">
        <w:rPr>
          <w:rFonts w:hint="eastAsia"/>
        </w:rPr>
        <w:t>。</w:t>
      </w:r>
    </w:p>
    <w:p w14:paraId="3B41191E" w14:textId="10119F7A" w:rsidR="00372D59" w:rsidRPr="003B12F5" w:rsidRDefault="00372D59" w:rsidP="00462EE3">
      <w:pPr>
        <w:pStyle w:val="aff4"/>
        <w:ind w:left="360" w:right="360" w:firstLine="480"/>
      </w:pPr>
      <w:r w:rsidRPr="003B12F5">
        <w:rPr>
          <w:rFonts w:hint="eastAsia"/>
        </w:rPr>
        <w:t>「我們發現品牌跟供應鏈在溝通的時候是缺乏一個有效的方式。我是亞洲的供應鏈，我永遠都是在寄實體的樣布去給品牌的設計師去看、去review，那這個過程也是花三到六個月。第一個寄實體的樣布需要錢，第二個生產樣布也需要開機台</w:t>
      </w:r>
      <w:r w:rsidR="00A8764C" w:rsidRPr="003B12F5">
        <w:t>…</w:t>
      </w:r>
      <w:r w:rsidRPr="003B12F5">
        <w:rPr>
          <w:rFonts w:hint="eastAsia"/>
        </w:rPr>
        <w:t>那時候沒有什麼永續阿、要做S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60" w:name="_Toc200404505"/>
      <w:r>
        <w:rPr>
          <w:rFonts w:hint="eastAsia"/>
        </w:rPr>
        <w:t>5.1.3</w:t>
      </w:r>
      <w:r w:rsidR="002C7C9B">
        <w:rPr>
          <w:rFonts w:hint="eastAsia"/>
        </w:rPr>
        <w:t xml:space="preserve"> </w:t>
      </w:r>
      <w:r>
        <w:rPr>
          <w:rFonts w:hint="eastAsia"/>
        </w:rPr>
        <w:t>目的</w:t>
      </w:r>
      <w:bookmarkEnd w:id="60"/>
    </w:p>
    <w:p w14:paraId="6799DDAE" w14:textId="4AAF0831" w:rsidR="007D1403" w:rsidRDefault="007D1403" w:rsidP="00410D6D">
      <w:pPr>
        <w:pStyle w:val="a0"/>
      </w:pPr>
      <w:r>
        <w:t>打造零庫存願景，</w:t>
      </w:r>
      <w:r w:rsidR="009A0F87">
        <w:rPr>
          <w:rFonts w:hint="eastAsia"/>
        </w:rPr>
        <w:t>從</w:t>
      </w:r>
      <w:r>
        <w:t>數位布片</w:t>
      </w:r>
      <w:r w:rsidR="009A0F87">
        <w:rPr>
          <w:rFonts w:hint="eastAsia"/>
        </w:rPr>
        <w:t>開始的改革</w:t>
      </w:r>
      <w:r>
        <w:t>起點</w:t>
      </w:r>
    </w:p>
    <w:p w14:paraId="6DE28C51" w14:textId="25FDCFDB" w:rsidR="002F25D0" w:rsidRDefault="00402848" w:rsidP="00E058BB">
      <w:pPr>
        <w:pStyle w:val="15"/>
        <w:ind w:firstLine="480"/>
      </w:pPr>
      <w:r>
        <w:rPr>
          <w:rFonts w:hint="eastAsia"/>
        </w:rPr>
        <w:t>公司</w:t>
      </w:r>
      <w:r w:rsidR="00126691">
        <w:t>宏觀</w:t>
      </w:r>
      <w:r w:rsidR="00D54DA8">
        <w:rPr>
          <w:rFonts w:hint="eastAsia"/>
        </w:rPr>
        <w:t>的企業</w:t>
      </w:r>
      <w:r w:rsidR="00126691">
        <w:t>願景</w:t>
      </w:r>
      <w:r w:rsidR="00BF2E08">
        <w:t>——</w:t>
      </w:r>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r w:rsidR="001F785E">
        <w:t>打破樣布運輸與傳統作業的限制，加速整體產業的運作效率？</w:t>
      </w:r>
      <w:r w:rsidR="002F25D0">
        <w:t>若布料與成衣能透過模擬或</w:t>
      </w:r>
      <w:r w:rsidR="002F25D0">
        <w:lastRenderedPageBreak/>
        <w:t>數位技術預先呈現，讓消費者在產品尚未生產前就能瀏覽與下單，</w:t>
      </w:r>
      <w:r w:rsidR="002F25D0">
        <w:rPr>
          <w:rFonts w:hint="eastAsia"/>
        </w:rPr>
        <w:t>企</w:t>
      </w:r>
      <w:r w:rsidR="002F25D0">
        <w:t>業</w:t>
      </w:r>
      <w:r w:rsidR="002F25D0">
        <w:rPr>
          <w:rFonts w:hint="eastAsia"/>
        </w:rPr>
        <w:t>再</w:t>
      </w:r>
      <w:r w:rsidR="002F25D0">
        <w:t>依據實際訂單啟動生產，不僅有效解決產能過剩與高庫存問題，也有望翻轉現行資源浪費嚴重的產業現況。</w:t>
      </w:r>
    </w:p>
    <w:p w14:paraId="0AEE3C68" w14:textId="200E488B" w:rsidR="001F427F" w:rsidRPr="009B2B7A" w:rsidRDefault="000B65EC" w:rsidP="009B217E">
      <w:pPr>
        <w:pStyle w:val="15"/>
        <w:ind w:firstLine="480"/>
        <w:rPr>
          <w:rFonts w:hint="eastAsia"/>
        </w:rPr>
      </w:pPr>
      <w:r>
        <w:t>為實踐</w:t>
      </w:r>
      <w:r w:rsidR="00CC2FD4">
        <w:rPr>
          <w:rFonts w:hint="eastAsia"/>
        </w:rPr>
        <w:t>此</w:t>
      </w:r>
      <w:r>
        <w:t>願景，</w:t>
      </w:r>
      <w:r w:rsidR="00E70D04">
        <w:rPr>
          <w:rFonts w:hint="eastAsia"/>
        </w:rPr>
        <w:t>創辦人</w:t>
      </w:r>
      <w:r w:rsidR="008B4689">
        <w:rPr>
          <w:rFonts w:hint="eastAsia"/>
        </w:rPr>
        <w:t>將</w:t>
      </w:r>
      <w:r>
        <w:t>「布料數位化」</w:t>
      </w:r>
      <w:r w:rsidR="008B4689">
        <w:rPr>
          <w:rFonts w:hint="eastAsia"/>
        </w:rPr>
        <w:t>視為</w:t>
      </w:r>
      <w:r>
        <w:t>第一步，作為推動創新流程與商業模式改革的基礎核心</w:t>
      </w:r>
      <w:r w:rsidR="0094341D">
        <w:rPr>
          <w:rFonts w:hint="eastAsia"/>
        </w:rPr>
        <w:t>策略</w:t>
      </w:r>
      <w:r>
        <w:t>。</w:t>
      </w:r>
    </w:p>
    <w:p w14:paraId="3CA22D7F" w14:textId="6B6AF319" w:rsidR="00144A7F" w:rsidRPr="00DF2344" w:rsidRDefault="00144A7F" w:rsidP="00D1618B">
      <w:pPr>
        <w:pStyle w:val="aff4"/>
        <w:ind w:left="360" w:right="360" w:firstLine="480"/>
      </w:pPr>
      <w:r w:rsidRPr="00DF2344">
        <w:rPr>
          <w:rFonts w:hint="eastAsia"/>
        </w:rPr>
        <w:t>「我們開始成立的時候希望能夠做一個平台，可以讓紡織業做到</w:t>
      </w:r>
      <w:r w:rsidR="00067379">
        <w:rPr>
          <w:rFonts w:hint="eastAsia"/>
        </w:rPr>
        <w:t>『</w:t>
      </w:r>
      <w:r w:rsidRPr="00DF2344">
        <w:rPr>
          <w:rFonts w:hint="eastAsia"/>
        </w:rPr>
        <w:t>即時生產</w:t>
      </w:r>
      <w:r w:rsidR="00067379">
        <w:rPr>
          <w:rFonts w:hint="eastAsia"/>
        </w:rPr>
        <w:t>』</w:t>
      </w:r>
      <w:r w:rsidRPr="00DF2344">
        <w:rPr>
          <w:rFonts w:hint="eastAsia"/>
        </w:rPr>
        <w:t>，未來如果紡織業不用做任何的樣品、不用做prototyping，我用3D或是用數位的方式去模擬出衣服或是材料</w:t>
      </w:r>
      <w:r w:rsidR="00A22ED1">
        <w:rPr>
          <w:rFonts w:hint="eastAsia"/>
        </w:rPr>
        <w:t>的</w:t>
      </w:r>
      <w:r w:rsidRPr="00DF2344">
        <w:rPr>
          <w:rFonts w:hint="eastAsia"/>
        </w:rPr>
        <w:t>實體，可以讓消費者先看到，看到之後蒐集好訂單我們再做生產，這樣就是一個零庫存，就只需要一點點</w:t>
      </w:r>
      <w:r w:rsidR="00C40447" w:rsidRPr="00DF2344">
        <w:rPr>
          <w:rFonts w:hint="eastAsia"/>
        </w:rPr>
        <w:t>或</w:t>
      </w:r>
      <w:r w:rsidRPr="00DF2344">
        <w:rPr>
          <w:rFonts w:hint="eastAsia"/>
        </w:rPr>
        <w:t>非常少的庫存。以這個未來的願景來看，我們要回推說前面要先做甚麼？那第一個就是要做</w:t>
      </w:r>
      <w:r w:rsidR="000D6393">
        <w:rPr>
          <w:rFonts w:hint="eastAsia"/>
        </w:rPr>
        <w:t>『</w:t>
      </w:r>
      <w:r w:rsidRPr="00DF2344">
        <w:rPr>
          <w:rFonts w:hint="eastAsia"/>
        </w:rPr>
        <w:t>布料的數位化</w:t>
      </w:r>
      <w:r w:rsidR="000D6393">
        <w:rPr>
          <w:rFonts w:hint="eastAsia"/>
        </w:rPr>
        <w:t>』</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64DA3BCD" w:rsidR="00217A22" w:rsidRDefault="00144A7F" w:rsidP="00410D6D">
      <w:pPr>
        <w:pStyle w:val="a0"/>
      </w:pPr>
      <w:r w:rsidRPr="006C4B55">
        <w:rPr>
          <w:rFonts w:hint="eastAsia"/>
        </w:rPr>
        <w:t>創新</w:t>
      </w:r>
      <w:r w:rsidR="00537236">
        <w:rPr>
          <w:rFonts w:hint="eastAsia"/>
        </w:rPr>
        <w:t>商業</w:t>
      </w:r>
      <w:r w:rsidRPr="006C4B55">
        <w:rPr>
          <w:rFonts w:hint="eastAsia"/>
        </w:rPr>
        <w:t>模式，生產前先讓顧客看到布料，</w:t>
      </w:r>
      <w:r w:rsidR="003F13C0">
        <w:rPr>
          <w:rFonts w:hint="eastAsia"/>
        </w:rPr>
        <w:t>加速生產並避免資源浪費</w:t>
      </w:r>
    </w:p>
    <w:p w14:paraId="38B86568" w14:textId="436E33F5" w:rsidR="00F510B0" w:rsidRDefault="00F510B0" w:rsidP="00E058BB">
      <w:pPr>
        <w:pStyle w:val="15"/>
        <w:ind w:firstLine="480"/>
      </w:pPr>
      <w:r>
        <w:t>之所以選擇從布料數位化著手，是因</w:t>
      </w:r>
      <w:r w:rsidR="00EF5B8A">
        <w:rPr>
          <w:rFonts w:hint="eastAsia"/>
        </w:rPr>
        <w:t>布料</w:t>
      </w:r>
      <w:r>
        <w:t>在整件成衣</w:t>
      </w:r>
      <w:r w:rsidR="00F326C9">
        <w:rPr>
          <w:rFonts w:hint="eastAsia"/>
        </w:rPr>
        <w:t>組成</w:t>
      </w:r>
      <w:r>
        <w:t>占比高達</w:t>
      </w:r>
      <w:r>
        <w:t>80%</w:t>
      </w:r>
      <w:r>
        <w:t>，不僅是最重要的構成元素，更是決定整個訂單是否能推進的關鍵節點</w:t>
      </w:r>
      <w:r w:rsidR="00A47B38">
        <w:rPr>
          <w:rFonts w:hint="eastAsia"/>
        </w:rPr>
        <w:t>，</w:t>
      </w:r>
      <w:r>
        <w:t>若沒有布料的確認，後續設計、生產乃至行銷</w:t>
      </w:r>
      <w:r w:rsidR="006C5ED9">
        <w:t>皆無法展開，等同空談</w:t>
      </w:r>
      <w:r>
        <w:t>。</w:t>
      </w:r>
    </w:p>
    <w:p w14:paraId="31BBB769" w14:textId="5FEF8F52" w:rsidR="00F510B0" w:rsidRDefault="00D64D46" w:rsidP="00E058BB">
      <w:pPr>
        <w:pStyle w:val="15"/>
        <w:ind w:firstLine="480"/>
      </w:pPr>
      <w:r>
        <w:rPr>
          <w:rFonts w:hint="eastAsia"/>
        </w:rPr>
        <w:t>創辦人</w:t>
      </w:r>
      <w:r w:rsidR="006C5ED9">
        <w:rPr>
          <w:rFonts w:hint="eastAsia"/>
        </w:rPr>
        <w:t>便開始</w:t>
      </w:r>
      <w:r w:rsidR="00F510B0">
        <w:t>從最源頭的「實體布片掃描技術」</w:t>
      </w:r>
      <w:r w:rsidR="00FC61E8">
        <w:rPr>
          <w:rFonts w:hint="eastAsia"/>
        </w:rPr>
        <w:t>開始</w:t>
      </w:r>
      <w:r w:rsidR="00F510B0">
        <w:t>研發，透過數位科技的導入，重新</w:t>
      </w:r>
      <w:r w:rsidR="00661D11">
        <w:rPr>
          <w:rFonts w:hint="eastAsia"/>
        </w:rPr>
        <w:t>調整</w:t>
      </w:r>
      <w:r w:rsidR="00F510B0">
        <w:t>傳統訂單流程，</w:t>
      </w:r>
      <w:r w:rsidR="00247C34">
        <w:t>並針對紡織業長期面臨</w:t>
      </w:r>
      <w:r w:rsidR="00F510B0">
        <w:t>生產週期冗長、樣布浪費、實體運輸繁複與高庫存積壓等</w:t>
      </w:r>
      <w:r w:rsidR="00225812">
        <w:rPr>
          <w:rFonts w:hint="eastAsia"/>
        </w:rPr>
        <w:t>問題</w:t>
      </w:r>
      <w:r w:rsidR="00225812">
        <w:t>尋求</w:t>
      </w:r>
      <w:r w:rsidR="00225812">
        <w:rPr>
          <w:rFonts w:hint="eastAsia"/>
        </w:rPr>
        <w:t>數位化</w:t>
      </w:r>
      <w:r w:rsidR="00225812">
        <w:t>解決方案</w:t>
      </w:r>
      <w:r w:rsidR="00F510B0">
        <w:t>。</w:t>
      </w:r>
    </w:p>
    <w:p w14:paraId="164D3117" w14:textId="591CFAA6" w:rsidR="00F510B0" w:rsidRPr="00F510B0" w:rsidRDefault="00E67B9B" w:rsidP="00E058BB">
      <w:pPr>
        <w:pStyle w:val="15"/>
        <w:ind w:firstLine="480"/>
      </w:pPr>
      <w:r w:rsidRPr="00E67B9B">
        <w:t>希望藉由數位科技，</w:t>
      </w:r>
      <w:r w:rsidR="00216279">
        <w:rPr>
          <w:rFonts w:hint="eastAsia"/>
        </w:rPr>
        <w:t>讓</w:t>
      </w:r>
      <w:r w:rsidR="000B138E">
        <w:rPr>
          <w:rFonts w:hint="eastAsia"/>
        </w:rPr>
        <w:t>布料在</w:t>
      </w:r>
      <w:r w:rsidR="00216279">
        <w:t>生產啟動前預覽與確認材料細節，縮短溝通流程、提升決策效率</w:t>
      </w:r>
      <w:r w:rsidR="00216279">
        <w:rPr>
          <w:rFonts w:hint="eastAsia"/>
        </w:rPr>
        <w:t>，</w:t>
      </w:r>
      <w:r w:rsidR="008203E2">
        <w:rPr>
          <w:rFonts w:hint="eastAsia"/>
        </w:rPr>
        <w:t>塑造</w:t>
      </w:r>
      <w:r w:rsidRPr="00E67B9B">
        <w:t>零浪費、高度協作、智慧化的數位紡織產業新生態系，翻轉產業現況，並為永續發展提供實質助力。</w:t>
      </w:r>
    </w:p>
    <w:p w14:paraId="521DD4FF" w14:textId="729FCDE3" w:rsidR="00144A7F" w:rsidRDefault="00144A7F" w:rsidP="00D1618B">
      <w:pPr>
        <w:pStyle w:val="aff4"/>
        <w:ind w:left="360" w:right="360" w:firstLine="480"/>
      </w:pPr>
      <w:r w:rsidRPr="00596587">
        <w:rPr>
          <w:rFonts w:hint="eastAsia"/>
        </w:rPr>
        <w:lastRenderedPageBreak/>
        <w:t>「那我們第一個想的是，怎麼樣讓我們不用生產</w:t>
      </w:r>
      <w:r w:rsidR="00234A05" w:rsidRPr="00596587">
        <w:rPr>
          <w:rFonts w:hint="eastAsia"/>
        </w:rPr>
        <w:t>、</w:t>
      </w:r>
      <w:r w:rsidRPr="00596587">
        <w:rPr>
          <w:rFonts w:hint="eastAsia"/>
        </w:rPr>
        <w:t>不用寄到</w:t>
      </w:r>
      <w:r w:rsidR="00234A05" w:rsidRPr="00596587">
        <w:rPr>
          <w:rFonts w:hint="eastAsia"/>
        </w:rPr>
        <w:t>客戶</w:t>
      </w:r>
      <w:r w:rsidRPr="00596587">
        <w:rPr>
          <w:rFonts w:hint="eastAsia"/>
        </w:rPr>
        <w:t>那邊，就能先給他們看到材料，為什麼從材料切入呢？因為材料是一件衣服的80%組成成分，材料是一件衣服生產的瓶頸</w:t>
      </w:r>
      <w:r w:rsidR="00256890" w:rsidRPr="00596587">
        <w:t>…</w:t>
      </w:r>
      <w:r w:rsidRPr="00596587">
        <w:rPr>
          <w:rFonts w:hint="eastAsia"/>
        </w:rPr>
        <w:t>所以就是怎麼樣讓材料先完成？我剛剛所說的，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0FC36C5B" w14:textId="4E118015" w:rsidR="00864174" w:rsidRDefault="00D95E77" w:rsidP="00524AAA">
      <w:pPr>
        <w:pStyle w:val="affc"/>
      </w:pPr>
      <w:bookmarkStart w:id="61" w:name="_Toc200119396"/>
      <w:r>
        <w:rPr>
          <w:rFonts w:hint="eastAsia"/>
        </w:rPr>
        <w:t>表</w:t>
      </w:r>
      <w:r>
        <w:rPr>
          <w:rFonts w:hint="eastAsia"/>
        </w:rPr>
        <w:t xml:space="preserve"> 5.1-</w:t>
      </w:r>
      <w:r>
        <w:fldChar w:fldCharType="begin"/>
      </w:r>
      <w:r>
        <w:instrText xml:space="preserve"> </w:instrText>
      </w:r>
      <w:r>
        <w:rPr>
          <w:rFonts w:hint="eastAsia"/>
        </w:rPr>
        <w:instrText xml:space="preserve">SEQ </w:instrText>
      </w:r>
      <w:r>
        <w:rPr>
          <w:rFonts w:hint="eastAsia"/>
        </w:rPr>
        <w:instrText>表</w:instrText>
      </w:r>
      <w:r>
        <w:rPr>
          <w:rFonts w:hint="eastAsia"/>
        </w:rPr>
        <w:instrText>_5.1- \* ARABIC</w:instrText>
      </w:r>
      <w:r>
        <w:instrText xml:space="preserve"> </w:instrText>
      </w:r>
      <w:r>
        <w:fldChar w:fldCharType="separate"/>
      </w:r>
      <w:r w:rsidR="00EE408B">
        <w:rPr>
          <w:noProof/>
        </w:rPr>
        <w:t>1</w:t>
      </w:r>
      <w:r>
        <w:fldChar w:fldCharType="end"/>
      </w:r>
      <w:r w:rsidR="00EB3E12">
        <w:rPr>
          <w:rFonts w:hint="eastAsia"/>
        </w:rPr>
        <w:t xml:space="preserve"> </w:t>
      </w:r>
      <w:r w:rsidR="00864174">
        <w:rPr>
          <w:rFonts w:hint="eastAsia"/>
        </w:rPr>
        <w:t>能動性分析表</w:t>
      </w:r>
      <w:bookmarkEnd w:id="61"/>
    </w:p>
    <w:tbl>
      <w:tblPr>
        <w:tblStyle w:val="aff1"/>
        <w:tblW w:w="0" w:type="auto"/>
        <w:tblLook w:val="04A0" w:firstRow="1" w:lastRow="0" w:firstColumn="1" w:lastColumn="0" w:noHBand="0" w:noVBand="1"/>
      </w:tblPr>
      <w:tblGrid>
        <w:gridCol w:w="554"/>
        <w:gridCol w:w="582"/>
        <w:gridCol w:w="7160"/>
      </w:tblGrid>
      <w:tr w:rsidR="00864174" w14:paraId="0138BBFC" w14:textId="77777777" w:rsidTr="003A664D">
        <w:tc>
          <w:tcPr>
            <w:tcW w:w="1136" w:type="dxa"/>
            <w:gridSpan w:val="2"/>
            <w:vAlign w:val="center"/>
          </w:tcPr>
          <w:p w14:paraId="57208891" w14:textId="77777777" w:rsidR="00864174" w:rsidRDefault="00864174" w:rsidP="003A664D">
            <w:pPr>
              <w:ind w:firstLineChars="0" w:firstLine="0"/>
              <w:jc w:val="center"/>
            </w:pPr>
            <w:r w:rsidRPr="002D6F80">
              <w:rPr>
                <w:rFonts w:ascii="標楷體" w:hAnsi="標楷體" w:hint="eastAsia"/>
              </w:rPr>
              <w:t>理論</w:t>
            </w:r>
          </w:p>
        </w:tc>
        <w:tc>
          <w:tcPr>
            <w:tcW w:w="7160" w:type="dxa"/>
            <w:vAlign w:val="bottom"/>
          </w:tcPr>
          <w:p w14:paraId="162414A5" w14:textId="77777777" w:rsidR="00864174" w:rsidRDefault="00864174" w:rsidP="003A664D">
            <w:pPr>
              <w:ind w:firstLineChars="0" w:firstLine="0"/>
              <w:jc w:val="center"/>
            </w:pPr>
            <w:r w:rsidRPr="002D6F80">
              <w:rPr>
                <w:rFonts w:ascii="標楷體" w:hAnsi="標楷體" w:hint="eastAsia"/>
              </w:rPr>
              <w:t>觀察重點</w:t>
            </w:r>
          </w:p>
        </w:tc>
      </w:tr>
      <w:tr w:rsidR="00864174" w14:paraId="1F3AA42C" w14:textId="77777777" w:rsidTr="00FB6605">
        <w:trPr>
          <w:cantSplit/>
          <w:trHeight w:val="1134"/>
        </w:trPr>
        <w:tc>
          <w:tcPr>
            <w:tcW w:w="554" w:type="dxa"/>
            <w:vMerge w:val="restart"/>
            <w:vAlign w:val="center"/>
          </w:tcPr>
          <w:p w14:paraId="7890754E" w14:textId="77777777" w:rsidR="00864174" w:rsidRDefault="00864174" w:rsidP="003A664D">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864174" w:rsidRPr="00095704" w:rsidRDefault="00864174" w:rsidP="003A664D">
            <w:pPr>
              <w:ind w:left="113" w:right="113" w:firstLineChars="0" w:firstLine="0"/>
              <w:jc w:val="center"/>
            </w:pPr>
            <w:r w:rsidRPr="00095704">
              <w:rPr>
                <w:rFonts w:hint="eastAsia"/>
              </w:rPr>
              <w:t>問題</w:t>
            </w:r>
          </w:p>
        </w:tc>
        <w:tc>
          <w:tcPr>
            <w:tcW w:w="7160" w:type="dxa"/>
            <w:vAlign w:val="center"/>
          </w:tcPr>
          <w:p w14:paraId="371D82D2" w14:textId="77777777" w:rsidR="00864174" w:rsidRPr="000D3B03" w:rsidRDefault="00864174" w:rsidP="00FB6605">
            <w:pPr>
              <w:pStyle w:val="151"/>
              <w:jc w:val="both"/>
              <w:rPr>
                <w:rFonts w:eastAsia="新細明體"/>
              </w:rPr>
            </w:pPr>
            <w:r>
              <w:t>傳統</w:t>
            </w:r>
            <w:r>
              <w:rPr>
                <w:rFonts w:hint="eastAsia"/>
              </w:rPr>
              <w:t>作業仰賴人工揀選與實體樣布寄送，</w:t>
            </w:r>
            <w:r w:rsidRPr="00600E04">
              <w:t>效率低落且易出錯</w:t>
            </w:r>
            <w:r>
              <w:rPr>
                <w:rFonts w:hint="eastAsia"/>
              </w:rPr>
              <w:t>。</w:t>
            </w:r>
          </w:p>
          <w:p w14:paraId="02307F2B" w14:textId="77777777" w:rsidR="00864174" w:rsidRPr="000D3B03" w:rsidRDefault="00864174" w:rsidP="00FB6605">
            <w:pPr>
              <w:pStyle w:val="151"/>
              <w:jc w:val="both"/>
              <w:rPr>
                <w:rFonts w:eastAsia="新細明體"/>
              </w:rPr>
            </w:pPr>
            <w:r>
              <w:rPr>
                <w:rFonts w:hint="eastAsia"/>
              </w:rPr>
              <w:t>訂單流程存在溝通瓶頸，</w:t>
            </w:r>
            <w:r w:rsidRPr="00A745A7">
              <w:t>供應鏈協作困難</w:t>
            </w:r>
            <w:r>
              <w:rPr>
                <w:rFonts w:hint="eastAsia"/>
              </w:rPr>
              <w:t>。</w:t>
            </w:r>
          </w:p>
          <w:p w14:paraId="198B5609" w14:textId="77777777" w:rsidR="00864174" w:rsidRPr="000D3B03" w:rsidRDefault="00864174" w:rsidP="00FB6605">
            <w:pPr>
              <w:pStyle w:val="151"/>
              <w:jc w:val="both"/>
              <w:rPr>
                <w:rFonts w:eastAsia="新細明體"/>
              </w:rPr>
            </w:pPr>
            <w:r>
              <w:rPr>
                <w:rFonts w:hint="eastAsia"/>
              </w:rPr>
              <w:t>產業高庫存商業模式產生過多成衣損耗，導致環境負擔。</w:t>
            </w:r>
          </w:p>
          <w:p w14:paraId="117060B4" w14:textId="77777777" w:rsidR="00864174" w:rsidRPr="000D3B03" w:rsidRDefault="00864174" w:rsidP="00FB6605">
            <w:pPr>
              <w:pStyle w:val="151"/>
              <w:jc w:val="both"/>
              <w:rPr>
                <w:rFonts w:eastAsia="新細明體"/>
              </w:rPr>
            </w:pP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864174" w14:paraId="2B8DA0E8" w14:textId="77777777" w:rsidTr="00FB6605">
        <w:trPr>
          <w:cantSplit/>
          <w:trHeight w:val="1134"/>
        </w:trPr>
        <w:tc>
          <w:tcPr>
            <w:tcW w:w="554" w:type="dxa"/>
            <w:vMerge/>
            <w:vAlign w:val="center"/>
          </w:tcPr>
          <w:p w14:paraId="27B8EA1A" w14:textId="77777777" w:rsidR="00864174" w:rsidRDefault="00864174" w:rsidP="003A664D">
            <w:pPr>
              <w:ind w:firstLineChars="0" w:firstLine="0"/>
              <w:jc w:val="center"/>
            </w:pPr>
          </w:p>
        </w:tc>
        <w:tc>
          <w:tcPr>
            <w:tcW w:w="582" w:type="dxa"/>
            <w:textDirection w:val="tbRlV"/>
            <w:vAlign w:val="center"/>
          </w:tcPr>
          <w:p w14:paraId="7BF9B12C" w14:textId="77777777" w:rsidR="00864174" w:rsidRDefault="00864174" w:rsidP="003A664D">
            <w:pPr>
              <w:ind w:left="113" w:right="113" w:firstLineChars="0" w:firstLine="0"/>
              <w:jc w:val="center"/>
            </w:pPr>
            <w:r>
              <w:rPr>
                <w:rFonts w:ascii="標楷體" w:hAnsi="標楷體" w:hint="eastAsia"/>
              </w:rPr>
              <w:t>意圖</w:t>
            </w:r>
          </w:p>
        </w:tc>
        <w:tc>
          <w:tcPr>
            <w:tcW w:w="7160" w:type="dxa"/>
            <w:vAlign w:val="center"/>
          </w:tcPr>
          <w:p w14:paraId="350EDAFF" w14:textId="77777777" w:rsidR="00864174" w:rsidRPr="000D3B03" w:rsidRDefault="00864174" w:rsidP="00FB6605">
            <w:pPr>
              <w:pStyle w:val="151"/>
              <w:jc w:val="both"/>
              <w:rPr>
                <w:rFonts w:eastAsia="新細明體"/>
              </w:rPr>
            </w:pPr>
            <w:r>
              <w:rPr>
                <w:rFonts w:hint="eastAsia"/>
              </w:rPr>
              <w:t>透過創新科技協助紡織產業數位轉型。</w:t>
            </w:r>
          </w:p>
          <w:p w14:paraId="15F445C7" w14:textId="77777777" w:rsidR="00864174" w:rsidRPr="000D3B03" w:rsidRDefault="00864174" w:rsidP="00FB6605">
            <w:pPr>
              <w:pStyle w:val="151"/>
              <w:jc w:val="both"/>
              <w:rPr>
                <w:rFonts w:eastAsia="新細明體"/>
              </w:rPr>
            </w:pPr>
            <w:r>
              <w:rPr>
                <w:rFonts w:hint="eastAsia"/>
              </w:rPr>
              <w:t>推出</w:t>
            </w:r>
            <w:r w:rsidRPr="00723782">
              <w:rPr>
                <w:rFonts w:hint="eastAsia"/>
              </w:rPr>
              <w:t>布片</w:t>
            </w:r>
            <w:r>
              <w:rPr>
                <w:rFonts w:hint="eastAsia"/>
              </w:rPr>
              <w:t>掃描技術</w:t>
            </w:r>
            <w:r w:rsidRPr="00723782">
              <w:rPr>
                <w:rFonts w:hint="eastAsia"/>
              </w:rPr>
              <w:t>與數位</w:t>
            </w:r>
            <w:r>
              <w:rPr>
                <w:rFonts w:hint="eastAsia"/>
              </w:rPr>
              <w:t>創新</w:t>
            </w:r>
            <w:r w:rsidRPr="00723782">
              <w:rPr>
                <w:rFonts w:hint="eastAsia"/>
              </w:rPr>
              <w:t>平台</w:t>
            </w:r>
            <w:r>
              <w:rPr>
                <w:rFonts w:hint="eastAsia"/>
              </w:rPr>
              <w:t>。</w:t>
            </w:r>
          </w:p>
          <w:p w14:paraId="57258E4D" w14:textId="77777777" w:rsidR="00864174" w:rsidRPr="000D3B03" w:rsidRDefault="00864174" w:rsidP="00FB6605">
            <w:pPr>
              <w:pStyle w:val="151"/>
              <w:jc w:val="both"/>
              <w:rPr>
                <w:rFonts w:eastAsia="新細明體"/>
              </w:rPr>
            </w:pPr>
            <w:r>
              <w:rPr>
                <w:rFonts w:hint="eastAsia"/>
              </w:rPr>
              <w:t>提升整體生產效率、降低資源浪費。</w:t>
            </w:r>
          </w:p>
          <w:p w14:paraId="56D103DA" w14:textId="77777777" w:rsidR="00864174" w:rsidRPr="000D3B03" w:rsidRDefault="00864174" w:rsidP="00FB6605">
            <w:pPr>
              <w:pStyle w:val="151"/>
              <w:jc w:val="both"/>
              <w:rPr>
                <w:rFonts w:eastAsia="新細明體"/>
              </w:rPr>
            </w:pPr>
            <w:r w:rsidRPr="002C076C">
              <w:t>實踐</w:t>
            </w:r>
            <w:r>
              <w:rPr>
                <w:rFonts w:hint="eastAsia"/>
              </w:rPr>
              <w:t>產業</w:t>
            </w:r>
            <w:r w:rsidRPr="002C076C">
              <w:t>永續與</w:t>
            </w:r>
            <w:r w:rsidRPr="002C076C">
              <w:t>ESG</w:t>
            </w:r>
            <w:r w:rsidRPr="002C076C">
              <w:t>目標</w:t>
            </w:r>
            <w:r>
              <w:rPr>
                <w:rFonts w:hint="eastAsia"/>
              </w:rPr>
              <w:t>。</w:t>
            </w:r>
          </w:p>
        </w:tc>
      </w:tr>
      <w:tr w:rsidR="00864174" w14:paraId="43ADD609" w14:textId="77777777" w:rsidTr="00FB6605">
        <w:tc>
          <w:tcPr>
            <w:tcW w:w="1136" w:type="dxa"/>
            <w:gridSpan w:val="2"/>
            <w:vAlign w:val="center"/>
          </w:tcPr>
          <w:p w14:paraId="7362AE88" w14:textId="77777777" w:rsidR="00864174" w:rsidRDefault="00864174" w:rsidP="003A664D">
            <w:pPr>
              <w:ind w:firstLineChars="0" w:firstLine="0"/>
              <w:jc w:val="center"/>
            </w:pPr>
            <w:r w:rsidRPr="002D6F80">
              <w:rPr>
                <w:rFonts w:ascii="標楷體" w:hAnsi="標楷體" w:hint="eastAsia"/>
              </w:rPr>
              <w:t>目的</w:t>
            </w:r>
          </w:p>
        </w:tc>
        <w:tc>
          <w:tcPr>
            <w:tcW w:w="7160" w:type="dxa"/>
            <w:vAlign w:val="center"/>
          </w:tcPr>
          <w:p w14:paraId="2BCE97D6" w14:textId="77777777" w:rsidR="00864174" w:rsidRPr="000D3B03" w:rsidRDefault="00864174" w:rsidP="00FB6605">
            <w:pPr>
              <w:pStyle w:val="151"/>
              <w:jc w:val="both"/>
              <w:rPr>
                <w:rFonts w:eastAsia="新細明體"/>
              </w:rPr>
            </w:pPr>
            <w:r w:rsidRPr="009A077C">
              <w:t>協助傳統產業導入創新科技，提升應變能力</w:t>
            </w:r>
            <w:r>
              <w:rPr>
                <w:rFonts w:hint="eastAsia"/>
              </w:rPr>
              <w:t>。</w:t>
            </w:r>
          </w:p>
          <w:p w14:paraId="2FA3AD1B" w14:textId="77777777" w:rsidR="00864174" w:rsidRPr="000D3B03" w:rsidRDefault="00864174" w:rsidP="00FB6605">
            <w:pPr>
              <w:pStyle w:val="151"/>
              <w:jc w:val="both"/>
              <w:rPr>
                <w:rFonts w:eastAsia="新細明體"/>
              </w:rPr>
            </w:pPr>
            <w:r w:rsidRPr="009A17F1">
              <w:t>透過數位創新平台功能，回應產業需求</w:t>
            </w:r>
            <w:r>
              <w:rPr>
                <w:rFonts w:hint="eastAsia"/>
              </w:rPr>
              <w:t>並</w:t>
            </w:r>
            <w:r w:rsidRPr="009A17F1">
              <w:t>解決困境</w:t>
            </w:r>
            <w:r>
              <w:rPr>
                <w:rFonts w:hint="eastAsia"/>
              </w:rPr>
              <w:t>。</w:t>
            </w:r>
          </w:p>
          <w:p w14:paraId="3534BFC6" w14:textId="77777777" w:rsidR="00864174" w:rsidRPr="000D3B03" w:rsidRDefault="00864174" w:rsidP="00FB6605">
            <w:pPr>
              <w:pStyle w:val="151"/>
              <w:jc w:val="both"/>
              <w:rPr>
                <w:rFonts w:eastAsia="新細明體"/>
              </w:rPr>
            </w:pPr>
            <w:r w:rsidRPr="00700D11">
              <w:t>建立數位紡織產業生態系，</w:t>
            </w:r>
            <w:r w:rsidRPr="00202081">
              <w:t>推動設計創新與</w:t>
            </w:r>
            <w:r>
              <w:rPr>
                <w:rFonts w:hint="eastAsia"/>
              </w:rPr>
              <w:t>供應鏈協作。</w:t>
            </w:r>
          </w:p>
        </w:tc>
      </w:tr>
    </w:tbl>
    <w:p w14:paraId="36704D89" w14:textId="77777777" w:rsidR="00EB713A" w:rsidRDefault="00EB713A" w:rsidP="00EB713A">
      <w:pPr>
        <w:pStyle w:val="151"/>
        <w:ind w:firstLine="480"/>
        <w:jc w:val="center"/>
      </w:pPr>
      <w:r>
        <w:rPr>
          <w:rFonts w:hint="eastAsia"/>
        </w:rPr>
        <w:t>資料來源：本研究整理</w:t>
      </w:r>
    </w:p>
    <w:p w14:paraId="478CCFC4" w14:textId="77777777" w:rsidR="009A68E8" w:rsidRDefault="009A68E8">
      <w:pPr>
        <w:widowControl/>
        <w:ind w:firstLineChars="0" w:firstLine="0"/>
        <w:rPr>
          <w:rFonts w:cstheme="majorBidi"/>
          <w:b/>
          <w:sz w:val="36"/>
          <w:szCs w:val="40"/>
        </w:rPr>
      </w:pPr>
      <w:r>
        <w:br w:type="page"/>
      </w:r>
    </w:p>
    <w:p w14:paraId="653EDD57" w14:textId="78FAC60D" w:rsidR="001A7C22" w:rsidRDefault="00751323" w:rsidP="00112BF5">
      <w:pPr>
        <w:pStyle w:val="2"/>
      </w:pPr>
      <w:bookmarkStart w:id="62" w:name="_Toc200404506"/>
      <w:r>
        <w:lastRenderedPageBreak/>
        <w:t xml:space="preserve">5.2 </w:t>
      </w:r>
      <w:r>
        <w:t>第一階段：</w:t>
      </w:r>
      <w:r w:rsidR="009B6738">
        <w:rPr>
          <w:rFonts w:hint="eastAsia"/>
        </w:rPr>
        <w:t>開源與協作</w:t>
      </w:r>
      <w:bookmarkEnd w:id="62"/>
    </w:p>
    <w:p w14:paraId="7B61FAA2" w14:textId="7C09188F" w:rsidR="004E127E" w:rsidRPr="007A3DF7" w:rsidRDefault="004E127E" w:rsidP="007A3DF7">
      <w:pPr>
        <w:pStyle w:val="3"/>
        <w:rPr>
          <w:bCs/>
          <w:sz w:val="28"/>
          <w:szCs w:val="28"/>
        </w:rPr>
      </w:pPr>
      <w:bookmarkStart w:id="63" w:name="_Toc200404507"/>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63"/>
    </w:p>
    <w:p w14:paraId="37BE336A" w14:textId="2FA05F2B" w:rsidR="001A7C22" w:rsidRDefault="008F6666" w:rsidP="00410D6D">
      <w:pPr>
        <w:pStyle w:val="a0"/>
      </w:pPr>
      <w:r>
        <w:t>布料搜尋與管理的人工瓶頸</w:t>
      </w:r>
      <w:r>
        <w:rPr>
          <w:rFonts w:hint="eastAsia"/>
        </w:rPr>
        <w:t>，</w:t>
      </w:r>
      <w:r>
        <w:t>人員依賴造成知識無法轉移的管理困境</w:t>
      </w:r>
    </w:p>
    <w:p w14:paraId="39343DF0" w14:textId="34C94649" w:rsidR="006930EF" w:rsidRDefault="000167DE" w:rsidP="00127A09">
      <w:pPr>
        <w:pStyle w:val="15"/>
        <w:ind w:firstLine="480"/>
      </w:pPr>
      <w:r>
        <w:rPr>
          <w:rFonts w:hint="eastAsia"/>
        </w:rPr>
        <w:t>傳統流程中，</w:t>
      </w:r>
      <w:r w:rsidR="00674430">
        <w:rPr>
          <w:rFonts w:hint="eastAsia"/>
        </w:rPr>
        <w:t>布料貿易商</w:t>
      </w:r>
      <w:r w:rsidR="008D37B0">
        <w:rPr>
          <w:rFonts w:hint="eastAsia"/>
        </w:rPr>
        <w:t>和</w:t>
      </w:r>
      <w:r w:rsidR="00674430">
        <w:rPr>
          <w:rFonts w:hint="eastAsia"/>
        </w:rPr>
        <w:t>供應商</w:t>
      </w:r>
      <w:r w:rsidR="004E07BF">
        <w:rPr>
          <w:rFonts w:hint="eastAsia"/>
        </w:rPr>
        <w:t>進行業務交流時，</w:t>
      </w:r>
      <w:r w:rsidR="00AE4A2B" w:rsidRPr="00AE4A2B">
        <w:t>須向客戶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6930EF">
        <w:rPr>
          <w:rFonts w:hint="eastAsia"/>
        </w:rPr>
        <w:t>。</w:t>
      </w:r>
    </w:p>
    <w:p w14:paraId="49A4A0EC" w14:textId="4CF46D0E" w:rsidR="00C53BEF" w:rsidRDefault="006930EF" w:rsidP="00127A09">
      <w:pPr>
        <w:pStyle w:val="15"/>
        <w:ind w:firstLine="480"/>
      </w:pPr>
      <w:r w:rsidRPr="006930EF">
        <w:t>一旦人員流動（如資深員工離職）</w:t>
      </w:r>
      <w:r w:rsidR="0003506F">
        <w:t>，交接困難的問題也會隨之而來</w:t>
      </w:r>
      <w:r w:rsidR="004D0943">
        <w:rPr>
          <w:rFonts w:hint="eastAsia"/>
        </w:rPr>
        <w:t>，</w:t>
      </w:r>
      <w:r w:rsidR="005A0409">
        <w:rPr>
          <w:rFonts w:hint="eastAsia"/>
        </w:rPr>
        <w:t>只有</w:t>
      </w:r>
      <w:r w:rsidR="004D0943">
        <w:rPr>
          <w:rFonts w:hint="eastAsia"/>
        </w:rPr>
        <w:t>部分</w:t>
      </w:r>
      <w:r w:rsidR="00C53BEF" w:rsidRPr="00C53BEF">
        <w:t>員工熟悉布片的擺放位置與倉儲內容，</w:t>
      </w:r>
      <w:r w:rsidR="00D40507">
        <w:rPr>
          <w:rFonts w:hint="eastAsia"/>
        </w:rPr>
        <w:t>可</w:t>
      </w:r>
      <w:r w:rsidR="00C53BEF" w:rsidRPr="00C53BEF">
        <w:t>即使相關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大量來自全球不同品牌的樣布，若仍以人工方式逐一翻閱，不僅效率低落，也難以快速回應市場需求。</w:t>
      </w:r>
    </w:p>
    <w:p w14:paraId="356A6F71" w14:textId="12A1813B" w:rsidR="00960AF9" w:rsidRPr="00A35835" w:rsidRDefault="001A7C22" w:rsidP="00D1618B">
      <w:pPr>
        <w:pStyle w:val="aff4"/>
        <w:ind w:left="360" w:right="360" w:firstLine="480"/>
      </w:pPr>
      <w:r w:rsidRPr="00A35835">
        <w:rPr>
          <w:rFonts w:hint="eastAsia"/>
        </w:rPr>
        <w:t>「以前的紡織廠可能都是用實體樣卡本，那全部都是手寫的，然後貼一塊布在旁邊，然後他們的樣品間很大喔！有的是有三層樓，全世界都有收錄。但是要找你要的布很困難，你得翻那個catalog都是實體的，然後可能會有一個年紀很大的那個阿姨在那邊，然後你就問他:</w:t>
      </w:r>
      <w:r w:rsidR="00071D55">
        <w:rPr>
          <w:rFonts w:hint="eastAsia"/>
        </w:rPr>
        <w:t>『</w:t>
      </w:r>
      <w:r w:rsidRPr="00A35835">
        <w:rPr>
          <w:rFonts w:hint="eastAsia"/>
        </w:rPr>
        <w:t>阿姨，有沒有這個？</w:t>
      </w:r>
      <w:r w:rsidR="00071D55">
        <w:rPr>
          <w:rFonts w:hint="eastAsia"/>
        </w:rPr>
        <w:t>』</w:t>
      </w:r>
      <w:r w:rsidR="006849D1" w:rsidRPr="00A35835">
        <w:rPr>
          <w:rFonts w:hint="eastAsia"/>
        </w:rPr>
        <w:t xml:space="preserve">」 </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05E8F362" w:rsidR="00FA1275" w:rsidRDefault="00FA1275" w:rsidP="00410D6D">
      <w:pPr>
        <w:pStyle w:val="a0"/>
      </w:pPr>
      <w:r>
        <w:rPr>
          <w:rFonts w:hint="eastAsia"/>
        </w:rPr>
        <w:t>傳統製程生產週期長，高庫存量等問題，如何加速生產？</w:t>
      </w:r>
    </w:p>
    <w:p w14:paraId="64D8D151" w14:textId="21E150F7" w:rsidR="000815B5" w:rsidRDefault="00D40507" w:rsidP="009746D0">
      <w:pPr>
        <w:pStyle w:val="15"/>
        <w:ind w:firstLine="480"/>
      </w:pPr>
      <w:r>
        <w:rPr>
          <w:rFonts w:hint="eastAsia"/>
        </w:rPr>
        <w:t>不只如此</w:t>
      </w:r>
      <w:r w:rsidR="00C83B53">
        <w:rPr>
          <w:rFonts w:hint="eastAsia"/>
        </w:rPr>
        <w:t>，</w:t>
      </w:r>
      <w:r w:rsidR="000815B5">
        <w:t>現行產業運作模式中，品牌與供應商之間對訂單細節的來回確認，往往仰賴實體樣布的運輸與審核流程，導</w:t>
      </w:r>
      <w:r w:rsidR="000815B5" w:rsidRPr="009746D0">
        <w:rPr>
          <w:rStyle w:val="150"/>
        </w:rPr>
        <w:t>致整體生產週期冗長，進一步促成「高庫存、長交期」的傳統經營模式難以突</w:t>
      </w:r>
      <w:r w:rsidR="000815B5">
        <w:t>破。</w:t>
      </w:r>
    </w:p>
    <w:p w14:paraId="3E1F6D44" w14:textId="105F5115" w:rsidR="00FA1275" w:rsidRPr="00FA1275" w:rsidRDefault="00FA1275" w:rsidP="00D1618B">
      <w:pPr>
        <w:pStyle w:val="aff4"/>
        <w:ind w:left="360" w:right="360" w:firstLine="480"/>
      </w:pPr>
      <w:r w:rsidRPr="000742AA">
        <w:rPr>
          <w:rFonts w:hint="eastAsia"/>
        </w:rPr>
        <w:t>「生產一批布料我可能</w:t>
      </w:r>
      <w:r w:rsidR="00C463BF" w:rsidRPr="000742AA">
        <w:rPr>
          <w:rFonts w:hint="eastAsia"/>
        </w:rPr>
        <w:t>就</w:t>
      </w:r>
      <w:r w:rsidRPr="000742AA">
        <w:rPr>
          <w:rFonts w:hint="eastAsia"/>
        </w:rPr>
        <w:t>要三到六個月，</w:t>
      </w:r>
      <w:r w:rsidR="00C463BF" w:rsidRPr="000742AA">
        <w:rPr>
          <w:rFonts w:hint="eastAsia"/>
        </w:rPr>
        <w:t>再花</w:t>
      </w:r>
      <w:r w:rsidRPr="000742AA">
        <w:rPr>
          <w:rFonts w:hint="eastAsia"/>
        </w:rPr>
        <w:t>三到六個月生產成衣，那中間生產的時候</w:t>
      </w:r>
      <w:r w:rsidR="00C463BF" w:rsidRPr="000742AA">
        <w:rPr>
          <w:rFonts w:hint="eastAsia"/>
        </w:rPr>
        <w:t>還要</w:t>
      </w:r>
      <w:r w:rsidRPr="000742AA">
        <w:rPr>
          <w:rFonts w:hint="eastAsia"/>
        </w:rPr>
        <w:t>根據每個市場預期不同，然後我要去安排訂貨的量是大量的？還是小量的？」</w:t>
      </w:r>
      <w:r w:rsidR="00B37E7B" w:rsidRPr="000742AA">
        <w:rPr>
          <w:rFonts w:hint="eastAsia"/>
        </w:rPr>
        <w:t>（</w:t>
      </w:r>
      <w:r w:rsidR="006E36DD" w:rsidRPr="000742AA">
        <w:t>李菁</w:t>
      </w:r>
      <w:r w:rsidRPr="000742AA">
        <w:t xml:space="preserve"> </w:t>
      </w:r>
      <w:r w:rsidRPr="000742AA">
        <w:rPr>
          <w:rFonts w:hint="eastAsia"/>
        </w:rPr>
        <w:t>執行長，2025訪談資料</w:t>
      </w:r>
      <w:r w:rsidR="00B37E7B" w:rsidRPr="000742AA">
        <w:rPr>
          <w:rFonts w:hint="eastAsia"/>
        </w:rPr>
        <w:t>）</w:t>
      </w:r>
    </w:p>
    <w:p w14:paraId="3590CCE8" w14:textId="13ECE18B" w:rsidR="005901BE" w:rsidRPr="005901BE" w:rsidRDefault="005901BE" w:rsidP="005901BE">
      <w:pPr>
        <w:pStyle w:val="3"/>
        <w:rPr>
          <w:bCs/>
          <w:sz w:val="28"/>
          <w:szCs w:val="28"/>
        </w:rPr>
      </w:pPr>
      <w:bookmarkStart w:id="64" w:name="_Toc200404508"/>
      <w:r w:rsidRPr="004E127E">
        <w:rPr>
          <w:sz w:val="28"/>
          <w:szCs w:val="28"/>
        </w:rPr>
        <w:lastRenderedPageBreak/>
        <w:t>5.2</w:t>
      </w:r>
      <w:r>
        <w:rPr>
          <w:rFonts w:hint="eastAsia"/>
          <w:sz w:val="28"/>
          <w:szCs w:val="28"/>
        </w:rPr>
        <w:t>.2</w:t>
      </w:r>
      <w:r w:rsidR="002C7C9B">
        <w:rPr>
          <w:rFonts w:hint="eastAsia"/>
          <w:sz w:val="28"/>
          <w:szCs w:val="28"/>
        </w:rPr>
        <w:t xml:space="preserve"> </w:t>
      </w:r>
      <w:r>
        <w:rPr>
          <w:rFonts w:hint="eastAsia"/>
        </w:rPr>
        <w:t>企業能力</w:t>
      </w:r>
      <w:bookmarkEnd w:id="64"/>
    </w:p>
    <w:p w14:paraId="18A989EB" w14:textId="0C3B1889" w:rsidR="005008B9" w:rsidRPr="00C463BF" w:rsidRDefault="007D4AD1" w:rsidP="00410D6D">
      <w:pPr>
        <w:pStyle w:val="a0"/>
      </w:pPr>
      <w:r>
        <w:t>經營策略</w:t>
      </w:r>
      <w:r w:rsidR="001D4619" w:rsidRPr="00C463BF">
        <w:rPr>
          <w:rFonts w:hint="eastAsia"/>
        </w:rPr>
        <w:t>：</w:t>
      </w:r>
      <w:r w:rsidR="00895B41" w:rsidRPr="00895B41">
        <w:t>從痛點出發，</w:t>
      </w:r>
      <w:r w:rsidR="00C463BF" w:rsidRPr="00C463BF">
        <w:rPr>
          <w:rFonts w:hint="eastAsia"/>
        </w:rPr>
        <w:t>傳統</w:t>
      </w:r>
      <w:r w:rsidR="00C463BF" w:rsidRPr="00C463BF">
        <w:t>貿易商的數位轉向</w:t>
      </w:r>
    </w:p>
    <w:p w14:paraId="21A3CC5D" w14:textId="44F98020" w:rsidR="00ED484E" w:rsidRDefault="0067309F" w:rsidP="00C1204F">
      <w:pPr>
        <w:pStyle w:val="15"/>
        <w:ind w:firstLine="480"/>
      </w:pPr>
      <w:r w:rsidRPr="0067309F">
        <w:t>畢業後，創辦人接手位於江蘇無錫的家族布料貿易商</w:t>
      </w:r>
      <w:r w:rsidRPr="0067309F">
        <w:t>──</w:t>
      </w:r>
      <w:r w:rsidRPr="0067309F">
        <w:t>美祺國際，正式投入紡織產業。</w:t>
      </w:r>
      <w:r w:rsidR="000D24F4" w:rsidRPr="000D24F4">
        <w:t>具備機械工程背景的他，</w:t>
      </w:r>
      <w:r w:rsidR="00EF49E5" w:rsidRPr="00EF49E5">
        <w:t>在實際參與布料業務流程後</w:t>
      </w:r>
      <w:r w:rsidR="000D24F4" w:rsidRPr="000D24F4">
        <w:t>，深刻體會到產業在布料管理與展示方面存在效率瓶頸。當時雖</w:t>
      </w:r>
      <w:r w:rsidR="00AB05C2">
        <w:rPr>
          <w:rFonts w:hint="eastAsia"/>
        </w:rPr>
        <w:t>接連</w:t>
      </w:r>
      <w:r w:rsidR="000D24F4" w:rsidRPr="000D24F4">
        <w:t>導入三套</w:t>
      </w:r>
      <w:r w:rsidR="000D24F4" w:rsidRPr="000D24F4">
        <w:t>ERP</w:t>
      </w:r>
      <w:r w:rsidR="000D24F4" w:rsidRPr="000D24F4">
        <w:t>系統，</w:t>
      </w:r>
      <w:r w:rsidR="00502663">
        <w:rPr>
          <w:rFonts w:hint="eastAsia"/>
        </w:rPr>
        <w:t>卻仍</w:t>
      </w:r>
      <w:r w:rsidR="000D24F4" w:rsidRPr="000D24F4">
        <w:t>無法解決實務問題，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r w:rsidR="00D27B9E" w:rsidRPr="00D27B9E">
        <w:t>釐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68FAC630" w:rsidR="00895B41" w:rsidRPr="004124ED" w:rsidRDefault="00C21AAF" w:rsidP="00C1204F">
      <w:pPr>
        <w:pStyle w:val="15"/>
        <w:ind w:firstLine="480"/>
      </w:pPr>
      <w:r w:rsidRPr="00C21AAF">
        <w:t>在深入理解產業問題與確認團隊具備足夠技術能力後，創辦人於</w:t>
      </w:r>
      <w:r w:rsidRPr="00C21AAF">
        <w:t>2017</w:t>
      </w:r>
      <w:r w:rsidRPr="00C21AAF">
        <w:t>年正式提出創業願景。這也成為團隊啟動紡織業數位創新的</w:t>
      </w:r>
      <w:r w:rsidR="001879FD" w:rsidRPr="00C21AAF">
        <w:t>轉折點</w:t>
      </w:r>
      <w:r w:rsidRPr="00C21AAF">
        <w:t>，從貿易流程痛點出發，走向產業升級的全新路徑。</w:t>
      </w:r>
    </w:p>
    <w:p w14:paraId="4CD26001" w14:textId="71749C79" w:rsidR="001E45E3" w:rsidRPr="004B3089" w:rsidRDefault="001E45E3" w:rsidP="00410D6D">
      <w:pPr>
        <w:pStyle w:val="a0"/>
      </w:pPr>
      <w:r w:rsidRPr="004B3089">
        <w:t>資源整合與分配</w:t>
      </w:r>
      <w:r w:rsidRPr="004B3089">
        <w:rPr>
          <w:rFonts w:hint="eastAsia"/>
        </w:rPr>
        <w:t>：</w:t>
      </w:r>
      <w:r w:rsidRPr="004B3089">
        <w:t>轉化實務經驗與設備</w:t>
      </w:r>
      <w:r w:rsidR="00E72FC6">
        <w:rPr>
          <w:rFonts w:hint="eastAsia"/>
        </w:rPr>
        <w:t>作</w:t>
      </w:r>
      <w:r w:rsidRPr="004B3089">
        <w:t>為技術開發基礎</w:t>
      </w:r>
    </w:p>
    <w:p w14:paraId="109B8B7D" w14:textId="77777777" w:rsidR="00D07717" w:rsidRDefault="009A38C7" w:rsidP="00440EAD">
      <w:pPr>
        <w:pStyle w:val="15"/>
        <w:ind w:firstLine="480"/>
      </w:pPr>
      <w:r w:rsidRPr="009A38C7">
        <w:t>當時市面上雖然已有</w:t>
      </w:r>
      <w:r w:rsidR="00090907">
        <w:rPr>
          <w:rFonts w:hint="eastAsia"/>
        </w:rPr>
        <w:t>幾種</w:t>
      </w:r>
      <w:r w:rsidRPr="009A38C7">
        <w:t>數位化的作法，例如由品牌商自行設立實驗室，或是將布料寄送至第三方單</w:t>
      </w:r>
      <w:r w:rsidR="0068367F">
        <w:rPr>
          <w:rFonts w:hint="eastAsia"/>
        </w:rPr>
        <w:t>機構</w:t>
      </w:r>
      <w:r w:rsidRPr="009A38C7">
        <w:t>代為掃描與建檔。</w:t>
      </w:r>
    </w:p>
    <w:p w14:paraId="1F461086" w14:textId="61D0F8E0" w:rsidR="00A22DE7" w:rsidRPr="00A22DE7" w:rsidRDefault="009A38C7" w:rsidP="00162060">
      <w:pPr>
        <w:pStyle w:val="15"/>
        <w:ind w:firstLine="480"/>
      </w:pPr>
      <w:r w:rsidRPr="009A38C7">
        <w:t>然而</w:t>
      </w:r>
      <w:r w:rsidR="00E5739D">
        <w:rPr>
          <w:rFonts w:hint="eastAsia"/>
        </w:rPr>
        <w:t>在紡織產業文化中，</w:t>
      </w:r>
      <w:r w:rsidRPr="009A38C7">
        <w:t>布料</w:t>
      </w:r>
      <w:r w:rsidR="00E5739D">
        <w:rPr>
          <w:rFonts w:hint="eastAsia"/>
        </w:rPr>
        <w:t>就是「最高</w:t>
      </w:r>
      <w:r w:rsidRPr="009A38C7">
        <w:t>商業機密</w:t>
      </w:r>
      <w:r w:rsidR="00E5739D">
        <w:rPr>
          <w:rFonts w:hint="eastAsia"/>
        </w:rPr>
        <w:t>」</w:t>
      </w:r>
      <w:r w:rsidR="00923318">
        <w:rPr>
          <w:rFonts w:hint="eastAsia"/>
        </w:rPr>
        <w:t>，</w:t>
      </w:r>
      <w:r w:rsidR="00AF23D6">
        <w:rPr>
          <w:rFonts w:hint="eastAsia"/>
        </w:rPr>
        <w:t>許多獨特</w:t>
      </w:r>
      <w:r w:rsidR="00B0391B">
        <w:rPr>
          <w:rFonts w:hint="eastAsia"/>
        </w:rPr>
        <w:t>花紋、</w:t>
      </w:r>
      <w:r w:rsidR="00D572A3">
        <w:rPr>
          <w:rFonts w:hint="eastAsia"/>
        </w:rPr>
        <w:t>多功能</w:t>
      </w:r>
      <w:r w:rsidR="00B0391B">
        <w:rPr>
          <w:rFonts w:hint="eastAsia"/>
        </w:rPr>
        <w:t>材質與</w:t>
      </w:r>
      <w:r w:rsidR="00D572A3">
        <w:rPr>
          <w:rFonts w:hint="eastAsia"/>
        </w:rPr>
        <w:t>創新</w:t>
      </w:r>
      <w:r w:rsidR="00B0391B">
        <w:rPr>
          <w:rFonts w:hint="eastAsia"/>
        </w:rPr>
        <w:t>設計的布片產品被認為是最重要的企業資產，因此</w:t>
      </w:r>
      <w:r w:rsidR="00DF23F7">
        <w:rPr>
          <w:rFonts w:hint="eastAsia"/>
        </w:rPr>
        <w:t>廠商</w:t>
      </w:r>
      <w:r w:rsidR="00FA7A61">
        <w:rPr>
          <w:rFonts w:hint="eastAsia"/>
        </w:rPr>
        <w:t>擔心</w:t>
      </w:r>
      <w:r w:rsidR="00E5739D">
        <w:rPr>
          <w:rFonts w:hint="eastAsia"/>
        </w:rPr>
        <w:t>布料</w:t>
      </w:r>
      <w:r w:rsidR="00FA7A61" w:rsidRPr="009A38C7">
        <w:t>資訊外流</w:t>
      </w:r>
      <w:r w:rsidR="00FA7A61">
        <w:rPr>
          <w:rFonts w:hint="eastAsia"/>
        </w:rPr>
        <w:t>，</w:t>
      </w:r>
      <w:r w:rsidRPr="009A38C7">
        <w:t>不願將新開發的布樣交給第三方</w:t>
      </w:r>
      <w:r w:rsidR="0068367F">
        <w:rPr>
          <w:rFonts w:hint="eastAsia"/>
        </w:rPr>
        <w:t>機構進行數位化作業</w:t>
      </w:r>
      <w:r w:rsidRPr="009A38C7">
        <w:t>，</w:t>
      </w:r>
      <w:r w:rsidR="00190C51">
        <w:rPr>
          <w:rFonts w:hint="eastAsia"/>
        </w:rPr>
        <w:t>這也使得部分</w:t>
      </w:r>
      <w:r w:rsidRPr="009A38C7">
        <w:t>品牌</w:t>
      </w:r>
      <w:r w:rsidR="00190C51">
        <w:rPr>
          <w:rFonts w:hint="eastAsia"/>
        </w:rPr>
        <w:t>雖然</w:t>
      </w:r>
      <w:r w:rsidRPr="009A38C7">
        <w:t>已</w:t>
      </w:r>
      <w:r w:rsidR="00FD5962">
        <w:rPr>
          <w:rFonts w:hint="eastAsia"/>
        </w:rPr>
        <w:t>開始推動布料數位化</w:t>
      </w:r>
      <w:r w:rsidRPr="009A38C7">
        <w:t>，</w:t>
      </w:r>
      <w:r w:rsidR="00FD5962">
        <w:rPr>
          <w:rFonts w:hint="eastAsia"/>
        </w:rPr>
        <w:t>可</w:t>
      </w:r>
      <w:r w:rsidRPr="009A38C7">
        <w:t>實際成功完成</w:t>
      </w:r>
      <w:r w:rsidR="00C760B7">
        <w:rPr>
          <w:rFonts w:hint="eastAsia"/>
        </w:rPr>
        <w:t>建檔的</w:t>
      </w:r>
      <w:r w:rsidRPr="009A38C7">
        <w:t>布片比例仍不到</w:t>
      </w:r>
      <w:r w:rsidRPr="009A38C7">
        <w:t>5%</w:t>
      </w:r>
      <w:r w:rsidRPr="009A38C7">
        <w:t>。</w:t>
      </w:r>
    </w:p>
    <w:p w14:paraId="0D4DB75C" w14:textId="32EF1D77" w:rsidR="009A38C7" w:rsidRPr="003E336C" w:rsidRDefault="009A38C7" w:rsidP="00D1618B">
      <w:pPr>
        <w:pStyle w:val="aff4"/>
        <w:ind w:left="360" w:right="360" w:firstLine="480"/>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503869A4" w14:textId="1FC6D940" w:rsidR="00AE26AD" w:rsidRDefault="00041214" w:rsidP="00440EAD">
      <w:pPr>
        <w:pStyle w:val="15"/>
        <w:ind w:firstLine="480"/>
      </w:pPr>
      <w:r>
        <w:rPr>
          <w:rFonts w:hint="eastAsia"/>
        </w:rPr>
        <w:t>因此，品牌創立之時，</w:t>
      </w:r>
      <w:r w:rsidR="00655DC1">
        <w:rPr>
          <w:rFonts w:hint="eastAsia"/>
        </w:rPr>
        <w:t>創辦人就確定經營</w:t>
      </w:r>
      <w:r>
        <w:rPr>
          <w:rFonts w:hint="eastAsia"/>
        </w:rPr>
        <w:t>策略</w:t>
      </w:r>
      <w:r w:rsidR="00655DC1">
        <w:rPr>
          <w:rFonts w:hint="eastAsia"/>
        </w:rPr>
        <w:t>，要做</w:t>
      </w:r>
      <w:r w:rsidRPr="00041214">
        <w:t>「簡單、方便、可大</w:t>
      </w:r>
      <w:r w:rsidRPr="00041214">
        <w:lastRenderedPageBreak/>
        <w:t>規模落地」的</w:t>
      </w:r>
      <w:r w:rsidR="00105A6F">
        <w:rPr>
          <w:rFonts w:hint="eastAsia"/>
        </w:rPr>
        <w:t>數位技術</w:t>
      </w:r>
      <w:r w:rsidR="00F02DC6">
        <w:rPr>
          <w:rFonts w:hint="eastAsia"/>
        </w:rPr>
        <w:t>，</w:t>
      </w:r>
      <w:r w:rsidR="001B56FE">
        <w:rPr>
          <w:rFonts w:hint="eastAsia"/>
        </w:rPr>
        <w:t>期待</w:t>
      </w:r>
      <w:r w:rsidR="00F02DC6" w:rsidRPr="00F02DC6">
        <w:t>打造出不需技術門檻、人人都能操作的布料數位化流程</w:t>
      </w:r>
      <w:r w:rsidR="00452070">
        <w:rPr>
          <w:rFonts w:hint="eastAsia"/>
        </w:rPr>
        <w:t>來</w:t>
      </w:r>
      <w:r w:rsidR="004A7776">
        <w:rPr>
          <w:rFonts w:hint="eastAsia"/>
        </w:rPr>
        <w:t>協助產業轉型，實現</w:t>
      </w:r>
      <w:r w:rsidR="00F02DC6" w:rsidRPr="00F02DC6">
        <w:t>「</w:t>
      </w:r>
      <w:r w:rsidR="00F02DC6" w:rsidRPr="00F02DC6">
        <w:t>100%</w:t>
      </w:r>
      <w:r w:rsidR="00F02DC6" w:rsidRPr="00F02DC6">
        <w:t>可執行」的</w:t>
      </w:r>
      <w:r w:rsidR="00E54FCD">
        <w:rPr>
          <w:rFonts w:hint="eastAsia"/>
        </w:rPr>
        <w:t>解決方案</w:t>
      </w:r>
      <w:r w:rsidR="00655DC1" w:rsidRPr="004F5466">
        <w:t>。</w:t>
      </w:r>
    </w:p>
    <w:p w14:paraId="7FD6B803" w14:textId="3C145DE2" w:rsidR="001820C9" w:rsidRDefault="001E45E3" w:rsidP="00D32DDB">
      <w:pPr>
        <w:pStyle w:val="15"/>
        <w:ind w:firstLine="480"/>
      </w:pPr>
      <w:r w:rsidRPr="001E45E3">
        <w:t>初期</w:t>
      </w:r>
      <w:r w:rsidR="00565304">
        <w:rPr>
          <w:rFonts w:hint="eastAsia"/>
        </w:rPr>
        <w:t>開發</w:t>
      </w:r>
      <w:r w:rsidRPr="001E45E3">
        <w:t>資源多來自家族</w:t>
      </w:r>
      <w:r w:rsidR="007E373E">
        <w:rPr>
          <w:rFonts w:hint="eastAsia"/>
        </w:rPr>
        <w:t>多年經營的貿易商與產業經驗</w:t>
      </w:r>
      <w:r w:rsidRPr="001E45E3">
        <w:t>，包含既有</w:t>
      </w:r>
      <w:r w:rsidR="006944BD">
        <w:rPr>
          <w:rFonts w:hint="eastAsia"/>
        </w:rPr>
        <w:t>團隊</w:t>
      </w:r>
      <w:r w:rsidRPr="001E45E3">
        <w:t>人才、布料資料與掃描設備，</w:t>
      </w:r>
      <w:r w:rsidR="00780679">
        <w:rPr>
          <w:rFonts w:hint="eastAsia"/>
        </w:rPr>
        <w:t>並</w:t>
      </w:r>
      <w:r w:rsidR="00615B87">
        <w:rPr>
          <w:rFonts w:hint="eastAsia"/>
        </w:rPr>
        <w:t>就地取材的</w:t>
      </w:r>
      <w:r w:rsidRPr="001E45E3">
        <w:t>運用</w:t>
      </w:r>
      <w:r w:rsidR="00AE13C5">
        <w:rPr>
          <w:rFonts w:hint="eastAsia"/>
        </w:rPr>
        <w:t>辦公室</w:t>
      </w:r>
      <w:r w:rsidRPr="001E45E3">
        <w:t>事務機進行初步掃描測試</w:t>
      </w:r>
      <w:r w:rsidR="007365A7">
        <w:rPr>
          <w:rFonts w:hint="eastAsia"/>
        </w:rPr>
        <w:t>，利用</w:t>
      </w:r>
      <w:r w:rsidRPr="001E45E3">
        <w:t>多年累積的紡織實務經驗轉化為平台設計依據，</w:t>
      </w:r>
      <w:r w:rsidR="00DA72CA">
        <w:rPr>
          <w:rFonts w:hint="eastAsia"/>
        </w:rPr>
        <w:t>同時</w:t>
      </w:r>
      <w:r w:rsidR="006559A0" w:rsidRPr="006559A0">
        <w:rPr>
          <w:rFonts w:hint="eastAsia"/>
        </w:rPr>
        <w:t>發揮商業與技術雙重能力，使新創企業快速</w:t>
      </w:r>
      <w:r w:rsidR="00347E1C">
        <w:rPr>
          <w:rFonts w:hint="eastAsia"/>
        </w:rPr>
        <w:t>將</w:t>
      </w:r>
      <w:r w:rsidR="006559A0" w:rsidRPr="006559A0">
        <w:rPr>
          <w:rFonts w:hint="eastAsia"/>
        </w:rPr>
        <w:t>理解</w:t>
      </w:r>
      <w:r w:rsidR="00347E1C">
        <w:rPr>
          <w:rFonts w:hint="eastAsia"/>
        </w:rPr>
        <w:t>的</w:t>
      </w:r>
      <w:r w:rsidR="006559A0" w:rsidRPr="006559A0">
        <w:rPr>
          <w:rFonts w:hint="eastAsia"/>
        </w:rPr>
        <w:t>產業痛點</w:t>
      </w:r>
      <w:r w:rsidR="007470CE">
        <w:rPr>
          <w:rFonts w:hint="eastAsia"/>
        </w:rPr>
        <w:t>應用於</w:t>
      </w:r>
      <w:r w:rsidR="006559A0" w:rsidRPr="006559A0">
        <w:rPr>
          <w:rFonts w:hint="eastAsia"/>
        </w:rPr>
        <w:t>平台開發</w:t>
      </w:r>
      <w:r w:rsidR="006559A0">
        <w:rPr>
          <w:rFonts w:hint="eastAsia"/>
        </w:rPr>
        <w:t>，</w:t>
      </w:r>
      <w:r w:rsidRPr="001E45E3">
        <w:t>完成</w:t>
      </w:r>
      <w:r w:rsidR="001A0787">
        <w:rPr>
          <w:rFonts w:hint="eastAsia"/>
        </w:rPr>
        <w:t>掃描</w:t>
      </w:r>
      <w:r w:rsidRPr="001E45E3">
        <w:t>技術與</w:t>
      </w:r>
      <w:r w:rsidR="001A0787">
        <w:rPr>
          <w:rFonts w:hint="eastAsia"/>
        </w:rPr>
        <w:t>初代平台</w:t>
      </w:r>
      <w:r w:rsidRPr="001E45E3">
        <w:t>。</w:t>
      </w:r>
    </w:p>
    <w:p w14:paraId="1BA20B3C" w14:textId="169508E1" w:rsidR="004124ED" w:rsidRPr="00E5739D" w:rsidRDefault="004124ED" w:rsidP="00D1618B">
      <w:pPr>
        <w:pStyle w:val="aff4"/>
        <w:ind w:left="360" w:right="360" w:firstLine="480"/>
        <w:rPr>
          <w:color w:val="auto"/>
        </w:rPr>
      </w:pPr>
      <w:r w:rsidRPr="00E72FC6">
        <w:rPr>
          <w:rFonts w:hint="eastAsia"/>
        </w:rPr>
        <w:t>「</w:t>
      </w:r>
      <w:r w:rsidRPr="004F07FF">
        <w:rPr>
          <w:rFonts w:hint="eastAsia"/>
        </w:rPr>
        <w:t>其實那個時候開始，我們3個創辦人都是在美國讀大學，我們其中1位就是我先生，是讀這個機械工程，那我跟另外1位是讀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65" w:name="_Toc200404509"/>
      <w:r w:rsidRPr="004E127E">
        <w:rPr>
          <w:sz w:val="28"/>
          <w:szCs w:val="28"/>
        </w:rPr>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65"/>
    </w:p>
    <w:p w14:paraId="68F09E5B" w14:textId="1CA2F2D7" w:rsidR="001A7C22" w:rsidRDefault="001A7C22" w:rsidP="00D81715">
      <w:pPr>
        <w:pStyle w:val="a0"/>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端</w:t>
      </w:r>
      <w:r w:rsidR="00BB6469">
        <w:rPr>
          <w:rFonts w:hint="eastAsia"/>
        </w:rPr>
        <w:t>資料庫</w:t>
      </w:r>
      <w:r>
        <w:rPr>
          <w:rFonts w:hint="eastAsia"/>
        </w:rPr>
        <w:t>管理</w:t>
      </w:r>
    </w:p>
    <w:p w14:paraId="110A7DE1" w14:textId="2E9DFFB0" w:rsidR="006F5B8D" w:rsidRDefault="005F669B" w:rsidP="00440EAD">
      <w:pPr>
        <w:pStyle w:val="15"/>
        <w:ind w:firstLine="480"/>
      </w:pPr>
      <w:r>
        <w:t>在傳統布料採購流程中，選布、管布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p>
    <w:p w14:paraId="5ED7CB1C" w14:textId="34715CE6" w:rsidR="00B42586" w:rsidRDefault="005F669B" w:rsidP="00440EAD">
      <w:pPr>
        <w:pStyle w:val="15"/>
        <w:ind w:firstLine="480"/>
      </w:pPr>
      <w:r>
        <w:t>最初使用拍照方式紀錄布片資訊，但一塊塊拍實在太慢</w:t>
      </w:r>
      <w:r w:rsidR="00C05C9B">
        <w:rPr>
          <w:rFonts w:hint="eastAsia"/>
        </w:rPr>
        <w:t>、</w:t>
      </w:r>
      <w:r>
        <w:t>效率極低。</w:t>
      </w:r>
      <w:r w:rsidR="00C05C9B">
        <w:rPr>
          <w:rFonts w:hint="eastAsia"/>
        </w:rPr>
        <w:t>團</w:t>
      </w:r>
      <w:r>
        <w:t>隊持續思考更高效的方法，終於在</w:t>
      </w:r>
      <w:r>
        <w:t>2016</w:t>
      </w:r>
      <w:r>
        <w:t>年底正式轉向掃描技術，利用事務機的平板掃描快速</w:t>
      </w:r>
      <w:r w:rsidR="007B7AC3">
        <w:rPr>
          <w:rFonts w:hint="eastAsia"/>
        </w:rPr>
        <w:t>產生</w:t>
      </w:r>
      <w:r>
        <w:t>2D</w:t>
      </w:r>
      <w:r>
        <w:t>圖像，再結合</w:t>
      </w:r>
      <w:r>
        <w:t>AI</w:t>
      </w:r>
      <w:r>
        <w:t>影像辨識與標籤分類模組，讓布料的材質、紋理與色彩等資訊能夠精準保留並自動分類。</w:t>
      </w:r>
    </w:p>
    <w:p w14:paraId="2B798D9C" w14:textId="01D13E00" w:rsidR="00730642" w:rsidRDefault="00B42586" w:rsidP="00440EAD">
      <w:pPr>
        <w:pStyle w:val="15"/>
        <w:ind w:firstLine="480"/>
      </w:pPr>
      <w:r>
        <w:t>這項技術的關鍵價值在於數位科技帶來的「標準化」特性</w:t>
      </w:r>
      <w:r>
        <w:t>——</w:t>
      </w:r>
      <w:r>
        <w:t>不論誰操作</w:t>
      </w:r>
      <w:r w:rsidR="003B1BD0">
        <w:rPr>
          <w:rFonts w:hint="eastAsia"/>
        </w:rPr>
        <w:t>，</w:t>
      </w:r>
      <w:r>
        <w:t>結果皆一致</w:t>
      </w:r>
      <w:r w:rsidR="00483CB4">
        <w:rPr>
          <w:rFonts w:hint="eastAsia"/>
        </w:rPr>
        <w:t>，</w:t>
      </w:r>
      <w:r w:rsidR="00A455E4">
        <w:rPr>
          <w:rFonts w:hint="eastAsia"/>
        </w:rPr>
        <w:t>不僅</w:t>
      </w:r>
      <w:r w:rsidR="00945D80">
        <w:rPr>
          <w:rFonts w:hint="eastAsia"/>
        </w:rPr>
        <w:t>成功</w:t>
      </w:r>
      <w:r w:rsidR="003B1BD0">
        <w:rPr>
          <w:rFonts w:hint="eastAsia"/>
        </w:rPr>
        <w:t>消除</w:t>
      </w:r>
      <w:r>
        <w:t>因人而異</w:t>
      </w:r>
      <w:r w:rsidR="000E6C52">
        <w:rPr>
          <w:rFonts w:hint="eastAsia"/>
        </w:rPr>
        <w:t>產生的</w:t>
      </w:r>
      <w:r>
        <w:t>辨識誤差，也取代</w:t>
      </w:r>
      <w:r w:rsidR="000A3E30">
        <w:rPr>
          <w:rFonts w:hint="eastAsia"/>
        </w:rPr>
        <w:t>庶務性的</w:t>
      </w:r>
      <w:r>
        <w:t>繁瑣作業</w:t>
      </w:r>
      <w:r w:rsidR="000E6C52">
        <w:rPr>
          <w:rFonts w:hint="eastAsia"/>
        </w:rPr>
        <w:t>，</w:t>
      </w:r>
      <w:r w:rsidR="000B7579">
        <w:rPr>
          <w:rFonts w:hint="eastAsia"/>
        </w:rPr>
        <w:t>透過</w:t>
      </w:r>
      <w:r w:rsidR="000E6C52">
        <w:rPr>
          <w:rFonts w:hint="eastAsia"/>
        </w:rPr>
        <w:t>雲端</w:t>
      </w:r>
      <w:r w:rsidR="00D706E1">
        <w:rPr>
          <w:rFonts w:hint="eastAsia"/>
        </w:rPr>
        <w:t>儲存</w:t>
      </w:r>
      <w:r w:rsidR="000E6C52">
        <w:rPr>
          <w:rFonts w:hint="eastAsia"/>
        </w:rPr>
        <w:t>實現大規模的布片資料庫管理</w:t>
      </w:r>
      <w:r w:rsidR="006B5A5F">
        <w:rPr>
          <w:rFonts w:hint="eastAsia"/>
        </w:rPr>
        <w:t>，</w:t>
      </w:r>
      <w:r w:rsidR="003158C6">
        <w:rPr>
          <w:rFonts w:hint="eastAsia"/>
        </w:rPr>
        <w:t>使</w:t>
      </w:r>
      <w:r w:rsidR="008E7692">
        <w:rPr>
          <w:rFonts w:hint="eastAsia"/>
        </w:rPr>
        <w:t>布片管理</w:t>
      </w:r>
      <w:r w:rsidR="006B5A5F">
        <w:t>不再受限於特定人員的記憶，</w:t>
      </w:r>
      <w:r w:rsidR="008E7692">
        <w:rPr>
          <w:rFonts w:hint="eastAsia"/>
        </w:rPr>
        <w:t>而變得</w:t>
      </w:r>
      <w:r w:rsidR="006D462A">
        <w:rPr>
          <w:rFonts w:hint="eastAsia"/>
        </w:rPr>
        <w:t>更加</w:t>
      </w:r>
      <w:r w:rsidR="006B5A5F">
        <w:t>穩定</w:t>
      </w:r>
      <w:r w:rsidR="008E7692">
        <w:rPr>
          <w:rFonts w:hint="eastAsia"/>
        </w:rPr>
        <w:t>、</w:t>
      </w:r>
      <w:r w:rsidR="006B5A5F">
        <w:t>可靠</w:t>
      </w:r>
      <w:r>
        <w:t>。</w:t>
      </w:r>
    </w:p>
    <w:p w14:paraId="1D4075F9" w14:textId="4C33008C" w:rsidR="00B42586" w:rsidRPr="00643836" w:rsidRDefault="009E58CC" w:rsidP="00440EAD">
      <w:pPr>
        <w:pStyle w:val="15"/>
        <w:ind w:firstLine="480"/>
        <w:rPr>
          <w:rFonts w:ascii="標楷體" w:hAnsi="標楷體" w:cs="新細明體"/>
          <w:color w:val="000000"/>
          <w:kern w:val="0"/>
          <w14:ligatures w14:val="none"/>
        </w:rPr>
      </w:pPr>
      <w:r>
        <w:rPr>
          <w:rFonts w:hint="eastAsia"/>
        </w:rPr>
        <w:lastRenderedPageBreak/>
        <w:t>後續導入</w:t>
      </w:r>
      <w:r w:rsidR="00812FA5">
        <w:rPr>
          <w:rFonts w:hint="eastAsia"/>
        </w:rPr>
        <w:t>的</w:t>
      </w:r>
      <w:r>
        <w:t>AI</w:t>
      </w:r>
      <w:r>
        <w:rPr>
          <w:rFonts w:hint="eastAsia"/>
        </w:rPr>
        <w:t>技術，</w:t>
      </w:r>
      <w:r w:rsidR="00643403">
        <w:rPr>
          <w:rFonts w:hint="eastAsia"/>
        </w:rPr>
        <w:t>提升數位布片中</w:t>
      </w:r>
      <w:r>
        <w:t>物理數據</w:t>
      </w:r>
      <w:r w:rsidR="00643403">
        <w:rPr>
          <w:rFonts w:hint="eastAsia"/>
        </w:rPr>
        <w:t>的準確性</w:t>
      </w:r>
      <w:r>
        <w:t>，</w:t>
      </w:r>
      <w:r w:rsidR="00604F88">
        <w:rPr>
          <w:rFonts w:hint="eastAsia"/>
        </w:rPr>
        <w:t>使</w:t>
      </w:r>
      <w:r>
        <w:t>圖檔呈現效果更貼近實際布料，大幅提升資訊可用性與穩定性</w:t>
      </w:r>
      <w:r w:rsidR="00212568">
        <w:rPr>
          <w:rFonts w:hint="eastAsia"/>
        </w:rPr>
        <w:t>。</w:t>
      </w:r>
      <w:r w:rsidR="00E05906">
        <w:rPr>
          <w:rFonts w:hint="eastAsia"/>
        </w:rPr>
        <w:t>考慮到需要將數位布片檔案應用於</w:t>
      </w:r>
      <w:r w:rsidR="00E05906">
        <w:rPr>
          <w:rFonts w:hint="eastAsia"/>
        </w:rPr>
        <w:t>3D</w:t>
      </w:r>
      <w:r w:rsidR="00E05906">
        <w:rPr>
          <w:rFonts w:hint="eastAsia"/>
        </w:rPr>
        <w:t>數位設計軟體或其他系統之中，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glTF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t>。</w:t>
      </w:r>
    </w:p>
    <w:p w14:paraId="15F0A4F3" w14:textId="7D35FDDA" w:rsidR="009A3149" w:rsidRDefault="00203A02" w:rsidP="00D1618B">
      <w:pPr>
        <w:pStyle w:val="aff4"/>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w:t>
      </w:r>
      <w:r w:rsidR="00C216BF">
        <w:rPr>
          <w:rFonts w:hint="eastAsia"/>
        </w:rPr>
        <w:t>『</w:t>
      </w:r>
      <w:r w:rsidRPr="0013026B">
        <w:rPr>
          <w:rFonts w:hint="eastAsia"/>
        </w:rPr>
        <w:t>阿姨你看，這塊布有沒有？我們樣品間有沒有？</w:t>
      </w:r>
      <w:r w:rsidR="00C216BF">
        <w:rPr>
          <w:rFonts w:hint="eastAsia"/>
        </w:rPr>
        <w:t>』</w:t>
      </w:r>
      <w:r w:rsidRPr="0013026B">
        <w:rPr>
          <w:rFonts w:hint="eastAsia"/>
        </w:rPr>
        <w:t>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37055D79" w14:textId="211C367A" w:rsidR="00D868E0" w:rsidRPr="00D868E0" w:rsidRDefault="00D868E0" w:rsidP="00440EAD">
      <w:pPr>
        <w:pStyle w:val="15"/>
        <w:ind w:firstLine="480"/>
      </w:pPr>
      <w:r w:rsidRPr="00D868E0">
        <w:t>數位化後的布片資訊會被統一上傳至雲端平台，不同角色與部門可隨時</w:t>
      </w:r>
      <w:r w:rsidR="00DF240C">
        <w:rPr>
          <w:rFonts w:hint="eastAsia"/>
        </w:rPr>
        <w:t>取得</w:t>
      </w:r>
      <w:r w:rsidRPr="00D868E0">
        <w:t>一致的資訊</w:t>
      </w:r>
      <w:r w:rsidR="00E67D3D">
        <w:rPr>
          <w:rFonts w:hint="eastAsia"/>
        </w:rPr>
        <w:t>，</w:t>
      </w:r>
      <w:r w:rsidRPr="00D868E0">
        <w:t>為了讓資料不只是「存取」，而能被真正「使用」，平台也設計了</w:t>
      </w:r>
      <w:r w:rsidRPr="00D868E0">
        <w:t>Workspace</w:t>
      </w:r>
      <w:r w:rsidRPr="00D868E0">
        <w:t>、</w:t>
      </w:r>
      <w:r w:rsidRPr="00D868E0">
        <w:t>Mood Board</w:t>
      </w:r>
      <w:r w:rsidRPr="00D868E0">
        <w:t>與</w:t>
      </w:r>
      <w:r w:rsidRPr="00D868E0">
        <w:t>Thread Board</w:t>
      </w:r>
      <w:r w:rsidRPr="00D868E0">
        <w:t>等</w:t>
      </w:r>
      <w:r w:rsidR="00F90273">
        <w:rPr>
          <w:rFonts w:hint="eastAsia"/>
        </w:rPr>
        <w:t>多樣工作協作</w:t>
      </w:r>
      <w:r w:rsidRPr="00D868E0">
        <w:t>模組，創造出品牌商、供應鏈、設計師等多方即時互動與跨部門協作的情境式平台體驗。</w:t>
      </w:r>
    </w:p>
    <w:p w14:paraId="48F601A8" w14:textId="4D105C97" w:rsidR="001A7C22" w:rsidRPr="00EE2D08" w:rsidRDefault="00EE2D08" w:rsidP="00EE2D08">
      <w:pPr>
        <w:pStyle w:val="3"/>
        <w:rPr>
          <w:bCs/>
        </w:rPr>
      </w:pPr>
      <w:bookmarkStart w:id="66" w:name="_Toc200404510"/>
      <w:r w:rsidRPr="004E127E">
        <w:t>5.2</w:t>
      </w:r>
      <w:r>
        <w:rPr>
          <w:rFonts w:hint="eastAsia"/>
        </w:rPr>
        <w:t>.4</w:t>
      </w:r>
      <w:r w:rsidR="002C7C9B">
        <w:rPr>
          <w:rFonts w:hint="eastAsia"/>
        </w:rPr>
        <w:t xml:space="preserve"> </w:t>
      </w:r>
      <w:r>
        <w:rPr>
          <w:rFonts w:hint="eastAsia"/>
        </w:rPr>
        <w:t>深耕運用</w:t>
      </w:r>
      <w:bookmarkEnd w:id="66"/>
    </w:p>
    <w:p w14:paraId="796300B7" w14:textId="77777777" w:rsidR="00DB290D" w:rsidRDefault="00DB290D" w:rsidP="00410D6D">
      <w:pPr>
        <w:pStyle w:val="a0"/>
      </w:pPr>
      <w:r w:rsidRPr="00DB290D">
        <w:rPr>
          <w:rFonts w:hint="eastAsia"/>
        </w:rPr>
        <w:t>以產業底蘊為基礎，精準掌握需求脈絡</w:t>
      </w:r>
    </w:p>
    <w:p w14:paraId="31DBB0B3" w14:textId="6E1EF2FD" w:rsidR="003D0B11" w:rsidRDefault="00C05979" w:rsidP="00440EAD">
      <w:pPr>
        <w:pStyle w:val="15"/>
        <w:ind w:firstLine="480"/>
      </w:pPr>
      <w:r w:rsidRPr="00C05979">
        <w:t>創辦人家族長年從事紡織貿易，對布料的展示、管理以及供應鏈溝通流程皆相當熟悉</w:t>
      </w:r>
      <w:r w:rsidR="00A5462D" w:rsidRPr="00A5462D">
        <w:t>，</w:t>
      </w:r>
      <w:r w:rsidR="003D0B11" w:rsidRPr="003D0B11">
        <w:t>深入理解紡織供應鏈從布料開發、設計、生產到銷售的各個環節，包含供應商、品牌商、設計師三方的關係管理，以及布廠、紗廠、染整廠等各類工廠之間的</w:t>
      </w:r>
      <w:r w:rsidR="0090087F" w:rsidRPr="0090087F">
        <w:t>協作模式</w:t>
      </w:r>
      <w:r w:rsidR="003D0B11" w:rsidRPr="003D0B11">
        <w:t>與實務細節</w:t>
      </w:r>
      <w:r w:rsidR="000B1DE7" w:rsidRPr="000B1DE7">
        <w:t>。</w:t>
      </w:r>
    </w:p>
    <w:p w14:paraId="43D817B6" w14:textId="77777777" w:rsidR="006E3B6E" w:rsidRDefault="006E3B6E" w:rsidP="00440EAD">
      <w:pPr>
        <w:pStyle w:val="15"/>
        <w:ind w:firstLine="480"/>
      </w:pPr>
      <w:r w:rsidRPr="006E3B6E">
        <w:t>這些經驗讓團隊能精準掌握紡織產業上下游在日常作業中所面臨的痛點，也理解在數位轉型過程中會遇到的現場阻力，例如：創辦人深知多數工廠並不排斥數位化，而是需要「簡單、直覺、容易上手」的操作流程，否則現場人員會因流程複雜而產生抗拒。這樣的產業理解，讓團隊在設計數位技術與平台時</w:t>
      </w:r>
      <w:r w:rsidRPr="006E3B6E">
        <w:lastRenderedPageBreak/>
        <w:t>能夠貼近實務現場，也為未來導入提供具體可行的路徑。</w:t>
      </w:r>
    </w:p>
    <w:p w14:paraId="0792B4F2" w14:textId="58299449" w:rsidR="004A6D90" w:rsidRDefault="004A6D90" w:rsidP="00440EAD">
      <w:pPr>
        <w:pStyle w:val="15"/>
        <w:ind w:firstLine="480"/>
        <w:rPr>
          <w:i/>
        </w:rPr>
      </w:pPr>
      <w:r w:rsidRPr="004A6D90">
        <w:t>同時，家族經營背景也為團隊累積了推動產業轉型所需的人脈網絡、市場經驗與應用場景，使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4"/>
        <w:ind w:left="360" w:right="360" w:firstLine="480"/>
      </w:pPr>
      <w:r w:rsidRPr="004C5A8A">
        <w:rPr>
          <w:rFonts w:hint="eastAsia"/>
        </w:rPr>
        <w:t>「我們的共同創辦人有3個，我們是大學的同學，畢業之後呢，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5F22831E" w:rsidR="006977B7" w:rsidRDefault="006977B7" w:rsidP="00410D6D">
      <w:pPr>
        <w:pStyle w:val="a0"/>
        <w:rPr>
          <w:rFonts w:eastAsia="新細明體"/>
        </w:rPr>
      </w:pPr>
      <w:r>
        <w:t>從既有資源出發，</w:t>
      </w:r>
      <w:r w:rsidR="007D031F">
        <w:rPr>
          <w:rFonts w:hint="eastAsia"/>
        </w:rPr>
        <w:t>開發掃描技術</w:t>
      </w:r>
    </w:p>
    <w:p w14:paraId="47B3B999" w14:textId="16D7E492" w:rsidR="008E6874" w:rsidRDefault="007253B6" w:rsidP="00733AC4">
      <w:pPr>
        <w:pStyle w:val="15"/>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不穩所造成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經過多次實驗，團隊發現</w:t>
      </w:r>
      <w:r w:rsidR="006977B7" w:rsidRPr="006977B7">
        <w:t>事務機</w:t>
      </w:r>
      <w:r w:rsidR="00C73A5F">
        <w:rPr>
          <w:rFonts w:hint="eastAsia"/>
        </w:rPr>
        <w:t>的平板掃描</w:t>
      </w:r>
      <w:r w:rsidR="006977B7" w:rsidRPr="006977B7">
        <w:t>（</w:t>
      </w:r>
      <w:r w:rsidR="006977B7" w:rsidRPr="006977B7">
        <w:t>Flatbed Scanner</w:t>
      </w:r>
      <w:r w:rsidR="006977B7" w:rsidRPr="006977B7">
        <w:t>）</w:t>
      </w:r>
      <w:r w:rsidR="007A2BB2" w:rsidRPr="007A2BB2">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p>
    <w:p w14:paraId="439016BD" w14:textId="31C97260" w:rsidR="005C3611" w:rsidRPr="006977B7" w:rsidRDefault="009C05EA" w:rsidP="00733AC4">
      <w:pPr>
        <w:pStyle w:val="15"/>
        <w:ind w:firstLine="480"/>
      </w:pPr>
      <w:r w:rsidRPr="009C05EA">
        <w:t>更重要的是，幾乎所有工廠與辦公室都已配備事務機，企業無需額外投資昂貴設備，讓掃描工作既實用又具成本效益，成為最適合推動布片數位化的技術選擇。</w:t>
      </w:r>
      <w:r w:rsidR="005C3611" w:rsidRPr="005C3611">
        <w:t>透過事務機掃描布片產出</w:t>
      </w:r>
      <w:r w:rsidR="005C3611" w:rsidRPr="005C3611">
        <w:t>2D</w:t>
      </w:r>
      <w:r w:rsidR="005C3611" w:rsidRPr="005C3611">
        <w:t>圖檔，再結合</w:t>
      </w:r>
      <w:r w:rsidR="005C3611" w:rsidRPr="005C3611">
        <w:t>OCR</w:t>
      </w:r>
      <w:r w:rsidR="005C3611" w:rsidRPr="005C3611">
        <w:t>辨識技術，團隊成功讓布料的紋理、花紋等材質特徵得以數位化呈現，</w:t>
      </w:r>
      <w:r w:rsidR="00B731C6">
        <w:rPr>
          <w:rFonts w:hint="eastAsia"/>
        </w:rPr>
        <w:t>初版</w:t>
      </w:r>
      <w:r w:rsidR="005C3611" w:rsidRPr="005C3611">
        <w:t>掃描技術</w:t>
      </w:r>
      <w:r w:rsidR="0090617A">
        <w:rPr>
          <w:rFonts w:hint="eastAsia"/>
        </w:rPr>
        <w:t>被</w:t>
      </w:r>
      <w:r w:rsidR="005C3611" w:rsidRPr="005C3611">
        <w:t>開發</w:t>
      </w:r>
      <w:r w:rsidR="0090617A">
        <w:rPr>
          <w:rFonts w:hint="eastAsia"/>
        </w:rPr>
        <w:t>出來</w:t>
      </w:r>
      <w:r w:rsidR="005C3611" w:rsidRPr="005C3611">
        <w:t>。</w:t>
      </w:r>
    </w:p>
    <w:p w14:paraId="76B62EEB" w14:textId="2A66DC04" w:rsidR="001A7C22" w:rsidRPr="00646027" w:rsidRDefault="001A7C22" w:rsidP="00D1618B">
      <w:pPr>
        <w:pStyle w:val="aff4"/>
        <w:ind w:left="360" w:right="360" w:firstLine="480"/>
      </w:pPr>
      <w:r w:rsidRPr="00646027">
        <w:rPr>
          <w:rFonts w:hint="eastAsia"/>
        </w:rPr>
        <w:t>「我們設計用手機拍照，可是發現手機有距離遠近，那你pattern的大小</w:t>
      </w:r>
      <w:r w:rsidR="00E34480" w:rsidRPr="00646027">
        <w:rPr>
          <w:rFonts w:hint="eastAsia"/>
        </w:rPr>
        <w:t>會因為</w:t>
      </w:r>
      <w:r w:rsidRPr="00646027">
        <w:rPr>
          <w:rFonts w:hint="eastAsia"/>
        </w:rPr>
        <w:t>有花</w:t>
      </w:r>
      <w:r w:rsidR="00E34480" w:rsidRPr="00646027">
        <w:rPr>
          <w:rFonts w:hint="eastAsia"/>
        </w:rPr>
        <w:t>紋</w:t>
      </w:r>
      <w:r w:rsidRPr="00646027">
        <w:rPr>
          <w:rFonts w:hint="eastAsia"/>
        </w:rPr>
        <w:t>、圖案在上面，近距離拍跟遠距離拍的圖案大小也不同，角度也會有不同</w:t>
      </w:r>
      <w:r w:rsidR="00662768" w:rsidRPr="00646027">
        <w:rPr>
          <w:rFonts w:hint="eastAsia"/>
        </w:rPr>
        <w:t>，</w:t>
      </w:r>
      <w:r w:rsidRPr="00646027">
        <w:rPr>
          <w:rFonts w:hint="eastAsia"/>
        </w:rPr>
        <w:t>所以我們capture下來就不準，</w:t>
      </w:r>
      <w:r w:rsidR="00512E23" w:rsidRPr="00646027">
        <w:rPr>
          <w:rFonts w:hint="eastAsia"/>
        </w:rPr>
        <w:t>我們</w:t>
      </w:r>
      <w:r w:rsidRPr="00646027">
        <w:rPr>
          <w:rFonts w:hint="eastAsia"/>
        </w:rPr>
        <w:t>後來就設計了一個</w:t>
      </w:r>
      <w:r w:rsidR="00F931EA" w:rsidRPr="00646027">
        <w:rPr>
          <w:rFonts w:hint="eastAsia"/>
        </w:rPr>
        <w:t>架子</w:t>
      </w:r>
      <w:r w:rsidRPr="00646027">
        <w:rPr>
          <w:rFonts w:hint="eastAsia"/>
        </w:rPr>
        <w:t>，手機放在上面</w:t>
      </w:r>
      <w:r w:rsidR="00F931EA" w:rsidRPr="00646027">
        <w:rPr>
          <w:rFonts w:hint="eastAsia"/>
        </w:rPr>
        <w:t>、</w:t>
      </w:r>
      <w:r w:rsidRPr="00646027">
        <w:rPr>
          <w:rFonts w:hint="eastAsia"/>
        </w:rPr>
        <w:t>布放在下面</w:t>
      </w:r>
      <w:r w:rsidR="00662768" w:rsidRPr="00646027">
        <w:t>…</w:t>
      </w:r>
      <w:r w:rsidRPr="00646027">
        <w:rPr>
          <w:rFonts w:hint="eastAsia"/>
        </w:rPr>
        <w:t>後來就想到我們不是每個辦公室</w:t>
      </w:r>
      <w:r w:rsidR="00800A82" w:rsidRPr="00646027">
        <w:rPr>
          <w:rFonts w:hint="eastAsia"/>
        </w:rPr>
        <w:t>、</w:t>
      </w:r>
      <w:r w:rsidRPr="00646027">
        <w:rPr>
          <w:rFonts w:hint="eastAsia"/>
        </w:rPr>
        <w:t>不管哪個工廠都有印表機，印表機上都會有一個scanner，Flatbed Scanner</w:t>
      </w:r>
      <w:r w:rsidRPr="00646027">
        <w:rPr>
          <w:rFonts w:hint="eastAsia"/>
        </w:rPr>
        <w:lastRenderedPageBreak/>
        <w:t>這個東西進去之後是一個穩定光源、然後穩定距離，是一個相對穩定的一個來源</w:t>
      </w:r>
      <w:r w:rsidR="00F600F3" w:rsidRPr="00646027">
        <w:rPr>
          <w:rFonts w:hint="eastAsia"/>
        </w:rPr>
        <w:t>。</w:t>
      </w:r>
      <w:r w:rsidRPr="00646027">
        <w:rPr>
          <w:rFonts w:hint="eastAsia"/>
        </w:rPr>
        <w:t>」</w:t>
      </w:r>
      <w:r w:rsidR="00B37E7B" w:rsidRPr="00646027">
        <w:rPr>
          <w:rFonts w:hint="eastAsia"/>
        </w:rPr>
        <w:t>（</w:t>
      </w:r>
      <w:r w:rsidR="006E36DD" w:rsidRPr="00646027">
        <w:t>李菁</w:t>
      </w:r>
      <w:r w:rsidR="0083481F" w:rsidRPr="00646027">
        <w:t xml:space="preserve"> </w:t>
      </w:r>
      <w:r w:rsidR="0083481F" w:rsidRPr="00646027">
        <w:rPr>
          <w:rFonts w:hint="eastAsia"/>
        </w:rPr>
        <w:t>執行長，2025訪談資料</w:t>
      </w:r>
      <w:r w:rsidR="00B37E7B" w:rsidRPr="00646027">
        <w:rPr>
          <w:rFonts w:hint="eastAsia"/>
        </w:rPr>
        <w:t>）</w:t>
      </w:r>
    </w:p>
    <w:p w14:paraId="30A1CF43" w14:textId="76B70EA5" w:rsidR="001A7C22" w:rsidRPr="001306CD" w:rsidRDefault="00431E71" w:rsidP="001306CD">
      <w:pPr>
        <w:pStyle w:val="3"/>
        <w:rPr>
          <w:bCs/>
        </w:rPr>
      </w:pPr>
      <w:bookmarkStart w:id="67" w:name="_Toc200404511"/>
      <w:r w:rsidRPr="004E127E">
        <w:t>5.2</w:t>
      </w:r>
      <w:r>
        <w:rPr>
          <w:rFonts w:hint="eastAsia"/>
        </w:rPr>
        <w:t>.5</w:t>
      </w:r>
      <w:r w:rsidR="002C7C9B">
        <w:rPr>
          <w:rFonts w:hint="eastAsia"/>
        </w:rPr>
        <w:t xml:space="preserve"> </w:t>
      </w:r>
      <w:r w:rsidR="00313D06">
        <w:rPr>
          <w:rFonts w:hint="eastAsia"/>
        </w:rPr>
        <w:t>創新探索</w:t>
      </w:r>
      <w:bookmarkEnd w:id="67"/>
    </w:p>
    <w:p w14:paraId="5C793118" w14:textId="5942735F" w:rsidR="00B803FA" w:rsidRDefault="00B803FA" w:rsidP="00410D6D">
      <w:pPr>
        <w:pStyle w:val="a0"/>
      </w:pPr>
      <w:r w:rsidRPr="00B803FA">
        <w:t>引入</w:t>
      </w:r>
      <w:r>
        <w:rPr>
          <w:rFonts w:hint="eastAsia"/>
        </w:rPr>
        <w:t>MIT</w:t>
      </w:r>
      <w:r>
        <w:rPr>
          <w:rFonts w:hint="eastAsia"/>
        </w:rPr>
        <w:t>團隊</w:t>
      </w:r>
      <w:r w:rsidRPr="00B803FA">
        <w:t>技術強化布料掃描精度（</w:t>
      </w:r>
      <w:r w:rsidRPr="00B803FA">
        <w:t>2019</w:t>
      </w:r>
      <w:r w:rsidRPr="00B803FA">
        <w:t>）</w:t>
      </w:r>
    </w:p>
    <w:p w14:paraId="7C9ECBAC" w14:textId="41576B1E" w:rsidR="00B803FA" w:rsidRPr="00B803FA" w:rsidRDefault="00A306BD" w:rsidP="00733AC4">
      <w:pPr>
        <w:pStyle w:val="15"/>
        <w:ind w:firstLine="480"/>
      </w:pPr>
      <w:r w:rsidRPr="00A306BD">
        <w:t>團隊深知掃描技術需持續</w:t>
      </w:r>
      <w:r>
        <w:rPr>
          <w:rFonts w:hint="eastAsia"/>
        </w:rPr>
        <w:t>升級</w:t>
      </w:r>
      <w:r w:rsidRPr="00A306BD">
        <w:t>，才能</w:t>
      </w:r>
      <w:r w:rsidR="00577513">
        <w:rPr>
          <w:rFonts w:hint="eastAsia"/>
        </w:rPr>
        <w:t>精準</w:t>
      </w:r>
      <w:r w:rsidR="003F428A">
        <w:rPr>
          <w:rFonts w:hint="eastAsia"/>
        </w:rPr>
        <w:t>還</w:t>
      </w:r>
      <w:r w:rsidR="003F428A" w:rsidRPr="00733AC4">
        <w:rPr>
          <w:rStyle w:val="150"/>
          <w:rFonts w:hint="eastAsia"/>
        </w:rPr>
        <w:t>原</w:t>
      </w:r>
      <w:r w:rsidRPr="00733AC4">
        <w:rPr>
          <w:rStyle w:val="150"/>
        </w:rPr>
        <w:t>各類布片的多樣規格與複雜特徵。</w:t>
      </w:r>
      <w:r w:rsidR="00BD4858" w:rsidRPr="00733AC4">
        <w:rPr>
          <w:rStyle w:val="150"/>
          <w:rFonts w:hint="eastAsia"/>
        </w:rPr>
        <w:t>為了</w:t>
      </w:r>
      <w:r w:rsidR="00B803FA" w:rsidRPr="00733AC4">
        <w:rPr>
          <w:rStyle w:val="150"/>
        </w:rPr>
        <w:t>提升掃描技術的精準度，團隊於</w:t>
      </w:r>
      <w:r w:rsidR="00B803FA" w:rsidRPr="00733AC4">
        <w:rPr>
          <w:rStyle w:val="150"/>
        </w:rPr>
        <w:t>2019</w:t>
      </w:r>
      <w:r w:rsidR="00B803FA" w:rsidRPr="00733AC4">
        <w:rPr>
          <w:rStyle w:val="150"/>
        </w:rPr>
        <w:t>年與</w:t>
      </w:r>
      <w:r w:rsidR="00B803FA" w:rsidRPr="00733AC4">
        <w:rPr>
          <w:rStyle w:val="150"/>
        </w:rPr>
        <w:t>MIT</w:t>
      </w:r>
      <w:r w:rsidR="00B803FA" w:rsidRPr="00733AC4">
        <w:rPr>
          <w:rStyle w:val="150"/>
        </w:rPr>
        <w:t>團隊合作</w:t>
      </w:r>
      <w:r w:rsidR="00561A8E" w:rsidRPr="00733AC4">
        <w:rPr>
          <w:rStyle w:val="150"/>
          <w:rFonts w:hint="eastAsia"/>
        </w:rPr>
        <w:t>，</w:t>
      </w:r>
      <w:r w:rsidR="00B803FA" w:rsidRPr="00733AC4">
        <w:rPr>
          <w:rStyle w:val="150"/>
        </w:rPr>
        <w:t>導入</w:t>
      </w:r>
      <w:r w:rsidR="00A21AEF" w:rsidRPr="00733AC4">
        <w:rPr>
          <w:rStyle w:val="150"/>
          <w:rFonts w:hint="eastAsia"/>
        </w:rPr>
        <w:t>其</w:t>
      </w:r>
      <w:r w:rsidR="00A21AEF" w:rsidRPr="00733AC4">
        <w:rPr>
          <w:rStyle w:val="150"/>
          <w:rFonts w:hint="eastAsia"/>
        </w:rPr>
        <w:t>Cycle GAN</w:t>
      </w:r>
      <w:r w:rsidR="00B803FA" w:rsidRPr="00733AC4">
        <w:rPr>
          <w:rStyle w:val="150"/>
        </w:rPr>
        <w:t>技術</w:t>
      </w:r>
      <w:r w:rsidR="00B803FA" w:rsidRPr="00733AC4">
        <w:rPr>
          <w:rStyle w:val="150"/>
          <w:rFonts w:hint="eastAsia"/>
        </w:rPr>
        <w:t>，</w:t>
      </w:r>
      <w:r w:rsidR="006601A3" w:rsidRPr="00733AC4">
        <w:rPr>
          <w:rStyle w:val="150"/>
          <w:rFonts w:hint="eastAsia"/>
        </w:rPr>
        <w:t>對初代掃描技術產生的圖檔結果結合</w:t>
      </w:r>
      <w:r w:rsidR="00653212" w:rsidRPr="00733AC4">
        <w:rPr>
          <w:rStyle w:val="150"/>
          <w:rFonts w:hint="eastAsia"/>
        </w:rPr>
        <w:t>AI</w:t>
      </w:r>
      <w:r w:rsidR="00B803FA" w:rsidRPr="00733AC4">
        <w:rPr>
          <w:rStyle w:val="150"/>
        </w:rPr>
        <w:t>模型</w:t>
      </w:r>
      <w:r w:rsidR="00694F39" w:rsidRPr="00733AC4">
        <w:rPr>
          <w:rStyle w:val="150"/>
          <w:rFonts w:hint="eastAsia"/>
        </w:rPr>
        <w:t>進行調整，去預測、</w:t>
      </w:r>
      <w:r w:rsidR="00B803FA" w:rsidRPr="00733AC4">
        <w:rPr>
          <w:rStyle w:val="150"/>
        </w:rPr>
        <w:t>辨</w:t>
      </w:r>
      <w:r w:rsidR="00653212" w:rsidRPr="00733AC4">
        <w:rPr>
          <w:rStyle w:val="150"/>
          <w:rFonts w:hint="eastAsia"/>
        </w:rPr>
        <w:t>識織品的纖維走向</w:t>
      </w:r>
      <w:r w:rsidR="00B803FA" w:rsidRPr="00733AC4">
        <w:rPr>
          <w:rStyle w:val="150"/>
        </w:rPr>
        <w:t>，</w:t>
      </w:r>
      <w:r w:rsidR="00694F39" w:rsidRPr="00733AC4">
        <w:rPr>
          <w:rStyle w:val="150"/>
          <w:rFonts w:hint="eastAsia"/>
        </w:rPr>
        <w:t>產</w:t>
      </w:r>
      <w:r w:rsidR="00AC197F" w:rsidRPr="00733AC4">
        <w:rPr>
          <w:rStyle w:val="150"/>
          <w:rFonts w:hint="eastAsia"/>
        </w:rPr>
        <w:t>出</w:t>
      </w:r>
      <w:r w:rsidR="00694F39" w:rsidRPr="00733AC4">
        <w:rPr>
          <w:rStyle w:val="150"/>
          <w:rFonts w:hint="eastAsia"/>
        </w:rPr>
        <w:t>布料六個圖層結果</w:t>
      </w:r>
      <w:r w:rsidR="00761B38" w:rsidRPr="00733AC4">
        <w:rPr>
          <w:rStyle w:val="150"/>
          <w:rFonts w:hint="eastAsia"/>
        </w:rPr>
        <w:t>，</w:t>
      </w:r>
      <w:r w:rsidR="00D96298" w:rsidRPr="00733AC4">
        <w:rPr>
          <w:rStyle w:val="150"/>
          <w:rFonts w:hint="eastAsia"/>
        </w:rPr>
        <w:t>此技術的引進也使團隊突破</w:t>
      </w:r>
      <w:r w:rsidR="005E0800" w:rsidRPr="00733AC4">
        <w:rPr>
          <w:rStyle w:val="150"/>
          <w:rFonts w:hint="eastAsia"/>
        </w:rPr>
        <w:t>原先的開</w:t>
      </w:r>
      <w:r w:rsidR="00B7278A" w:rsidRPr="00733AC4">
        <w:rPr>
          <w:rStyle w:val="150"/>
        </w:rPr>
        <w:t>發瓶頸</w:t>
      </w:r>
      <w:r w:rsidR="00D96298" w:rsidRPr="00733AC4">
        <w:rPr>
          <w:rStyle w:val="150"/>
          <w:rFonts w:hint="eastAsia"/>
        </w:rPr>
        <w:t>，成功</w:t>
      </w:r>
      <w:r w:rsidR="00B803FA" w:rsidRPr="00733AC4">
        <w:rPr>
          <w:rStyle w:val="150"/>
        </w:rPr>
        <w:t>完成初代</w:t>
      </w:r>
      <w:r w:rsidR="00BF2A53" w:rsidRPr="00733AC4">
        <w:rPr>
          <w:rStyle w:val="150"/>
          <w:rFonts w:hint="eastAsia"/>
        </w:rPr>
        <w:t>產品－</w:t>
      </w:r>
      <w:r w:rsidR="00BF2A53" w:rsidRPr="00733AC4">
        <w:rPr>
          <w:rStyle w:val="150"/>
          <w:rFonts w:hint="eastAsia"/>
        </w:rPr>
        <w:t>TextileC</w:t>
      </w:r>
      <w:r w:rsidR="00BF2A53" w:rsidRPr="00BF2A53">
        <w:rPr>
          <w:rFonts w:hint="eastAsia"/>
        </w:rPr>
        <w:t>loud</w:t>
      </w:r>
      <w:r w:rsidR="00BF2A53" w:rsidRPr="00BF2A53">
        <w:rPr>
          <w:rFonts w:hint="eastAsia"/>
        </w:rPr>
        <w:t>™</w:t>
      </w:r>
      <w:r w:rsidR="00BF2A53" w:rsidRPr="00BF2A53">
        <w:rPr>
          <w:rFonts w:hint="eastAsia"/>
        </w:rPr>
        <w:t> </w:t>
      </w:r>
      <w:r w:rsidR="00B803FA" w:rsidRPr="00B803FA">
        <w:t>。</w:t>
      </w:r>
    </w:p>
    <w:p w14:paraId="1AACD82D" w14:textId="45482E74" w:rsidR="00653212" w:rsidRPr="000577F3" w:rsidRDefault="001A7C22" w:rsidP="00D1618B">
      <w:pPr>
        <w:pStyle w:val="aff4"/>
        <w:ind w:left="360" w:right="360" w:firstLine="480"/>
        <w:rPr>
          <w:rStyle w:val="aff5"/>
          <w:i/>
          <w:iCs/>
        </w:rPr>
      </w:pPr>
      <w:r w:rsidRPr="000577F3">
        <w:rPr>
          <w:rFonts w:hint="eastAsia"/>
        </w:rPr>
        <w:t>「</w:t>
      </w:r>
      <w:r w:rsidRPr="000577F3">
        <w:rPr>
          <w:rStyle w:val="aff5"/>
          <w:rFonts w:hint="eastAsia"/>
          <w:i/>
          <w:iCs/>
        </w:rPr>
        <w:t>我們把這個印表機的這個資訊，出來的資訊加上布料的材料資訊去跟六個圖層去比對，然後我們去用machine learning的方式去預測一個材料</w:t>
      </w:r>
      <w:r w:rsidR="00FB67CC" w:rsidRPr="000577F3">
        <w:rPr>
          <w:rStyle w:val="aff5"/>
          <w:rFonts w:hint="eastAsia"/>
          <w:i/>
          <w:iCs/>
        </w:rPr>
        <w:t>的</w:t>
      </w:r>
      <w:r w:rsidRPr="000577F3">
        <w:rPr>
          <w:rStyle w:val="aff5"/>
          <w:rFonts w:hint="eastAsia"/>
          <w:i/>
          <w:iCs/>
        </w:rPr>
        <w:t>scanning ，從一個一直到六個圖層出來。所以到2019年，我們當時跟MIT出來的一個團隊有合作，然後我們2019年這個初步的產品打造出來。」</w:t>
      </w:r>
      <w:r w:rsidR="00B37E7B" w:rsidRPr="000577F3">
        <w:rPr>
          <w:rStyle w:val="aff5"/>
          <w:rFonts w:hint="eastAsia"/>
          <w:i/>
          <w:iCs/>
        </w:rPr>
        <w:t>（</w:t>
      </w:r>
      <w:r w:rsidR="006E36DD" w:rsidRPr="000577F3">
        <w:rPr>
          <w:rStyle w:val="aff5"/>
          <w:i/>
          <w:iCs/>
        </w:rPr>
        <w:t>李菁</w:t>
      </w:r>
      <w:r w:rsidR="00614B61" w:rsidRPr="000577F3">
        <w:rPr>
          <w:rStyle w:val="aff5"/>
          <w:i/>
          <w:iCs/>
        </w:rPr>
        <w:t xml:space="preserve"> </w:t>
      </w:r>
      <w:r w:rsidR="00614B61" w:rsidRPr="000577F3">
        <w:rPr>
          <w:rStyle w:val="aff5"/>
          <w:rFonts w:hint="eastAsia"/>
          <w:i/>
          <w:iCs/>
        </w:rPr>
        <w:t>執行長，2025訪談資料</w:t>
      </w:r>
      <w:r w:rsidR="00B37E7B" w:rsidRPr="000577F3">
        <w:rPr>
          <w:rStyle w:val="aff5"/>
          <w:rFonts w:hint="eastAsia"/>
          <w:i/>
          <w:iCs/>
        </w:rPr>
        <w:t>）</w:t>
      </w:r>
    </w:p>
    <w:p w14:paraId="1081476B" w14:textId="6C6BC71C" w:rsidR="00814480" w:rsidRPr="00814480" w:rsidRDefault="00814480" w:rsidP="00410D6D">
      <w:pPr>
        <w:pStyle w:val="a0"/>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60F76B2D" w:rsidR="00814480" w:rsidRPr="00814480" w:rsidRDefault="00814480" w:rsidP="00733AC4">
      <w:pPr>
        <w:pStyle w:val="15"/>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814480">
        <w:t>發表</w:t>
      </w:r>
      <w:r w:rsidR="00A173C7">
        <w:rPr>
          <w:rFonts w:hint="eastAsia"/>
        </w:rPr>
        <w:t>掃描</w:t>
      </w:r>
      <w:r w:rsidR="00F501B6">
        <w:rPr>
          <w:rFonts w:hint="eastAsia"/>
        </w:rPr>
        <w:t>技術與</w:t>
      </w:r>
      <w:r w:rsidR="00053BD3" w:rsidRPr="00BF2A53">
        <w:rPr>
          <w:rFonts w:hint="eastAsia"/>
        </w:rPr>
        <w:t>TextileCloud</w:t>
      </w:r>
      <w:r w:rsidR="00053BD3" w:rsidRPr="00BF2A53">
        <w:rPr>
          <w:rFonts w:hint="eastAsia"/>
        </w:rPr>
        <w:t>™</w:t>
      </w:r>
      <w:r w:rsidR="00053BD3">
        <w:rPr>
          <w:rFonts w:hint="eastAsia"/>
        </w:rPr>
        <w:t>平台</w:t>
      </w:r>
      <w:r w:rsidR="00EE14CB">
        <w:rPr>
          <w:rFonts w:hint="eastAsia"/>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促使團隊正式</w:t>
      </w:r>
      <w:r w:rsidR="002E30E4">
        <w:rPr>
          <w:rFonts w:hint="eastAsia"/>
        </w:rPr>
        <w:t>將</w:t>
      </w:r>
      <w:r w:rsidRPr="00814480">
        <w:t>產品</w:t>
      </w:r>
      <w:r w:rsidR="002E30E4">
        <w:rPr>
          <w:rFonts w:hint="eastAsia"/>
        </w:rPr>
        <w:t>進行商業轉型</w:t>
      </w:r>
      <w:r w:rsidRPr="00814480">
        <w:t>，並於</w:t>
      </w:r>
      <w:r w:rsidRPr="00814480">
        <w:t>2020</w:t>
      </w:r>
      <w:r w:rsidRPr="00814480">
        <w:t>年成立公司。此舉不僅開啟品牌對外推廣的第一步，更成功將平台</w:t>
      </w:r>
      <w:r w:rsidR="00303E93">
        <w:rPr>
          <w:rFonts w:hint="eastAsia"/>
        </w:rPr>
        <w:t>和</w:t>
      </w:r>
      <w:r w:rsidRPr="00814480">
        <w:t>技術推向國際市場。</w:t>
      </w:r>
    </w:p>
    <w:p w14:paraId="04FED6CC" w14:textId="3F701F75" w:rsidR="001A7C22" w:rsidRDefault="001A7C22" w:rsidP="00D1618B">
      <w:pPr>
        <w:pStyle w:val="aff4"/>
        <w:ind w:left="360" w:right="360" w:firstLine="480"/>
      </w:pPr>
      <w:r w:rsidRPr="007E5939">
        <w:rPr>
          <w:rFonts w:hint="eastAsia"/>
        </w:rPr>
        <w:t>「所以我們2019年的夏天，做了第一次發表</w:t>
      </w:r>
      <w:r w:rsidR="00014D20">
        <w:rPr>
          <w:rFonts w:hint="eastAsia"/>
        </w:rPr>
        <w:t>。</w:t>
      </w:r>
      <w:r w:rsidR="00414723">
        <w:rPr>
          <w:rFonts w:hint="eastAsia"/>
        </w:rPr>
        <w:t>將</w:t>
      </w:r>
      <w:r w:rsidRPr="007E5939">
        <w:rPr>
          <w:rFonts w:hint="eastAsia"/>
        </w:rPr>
        <w:t xml:space="preserve">技術告訴全世界，然後當時大家都很驚豔，那個時候AI還沒有像現在這樣，大家就覺得這個技術、概念就很棒，所以我們後來就決定把這個產品跟技術把它spin </w:t>
      </w:r>
      <w:r w:rsidRPr="007E5939">
        <w:rPr>
          <w:rFonts w:hint="eastAsia"/>
        </w:rPr>
        <w:lastRenderedPageBreak/>
        <w:t>off出來，成立一間公司，那我們公司就在2020年的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68" w:name="_Toc200404512"/>
      <w:r w:rsidRPr="004E127E">
        <w:t>5.2</w:t>
      </w:r>
      <w:r>
        <w:rPr>
          <w:rFonts w:hint="eastAsia"/>
        </w:rPr>
        <w:t>.6</w:t>
      </w:r>
      <w:r w:rsidR="002C7C9B">
        <w:rPr>
          <w:rFonts w:hint="eastAsia"/>
        </w:rPr>
        <w:t xml:space="preserve"> </w:t>
      </w:r>
      <w:r>
        <w:rPr>
          <w:rFonts w:hint="eastAsia"/>
        </w:rPr>
        <w:t>平衡機制</w:t>
      </w:r>
      <w:bookmarkEnd w:id="68"/>
    </w:p>
    <w:p w14:paraId="2B44554A" w14:textId="77777777" w:rsidR="000C5B7B" w:rsidRDefault="000C5B7B" w:rsidP="0010379A">
      <w:pPr>
        <w:pStyle w:val="a0"/>
      </w:pPr>
      <w:r w:rsidRPr="007463CB">
        <w:t>技術驗證與回饋調整</w:t>
      </w:r>
      <w:r>
        <w:rPr>
          <w:rFonts w:hint="eastAsia"/>
        </w:rPr>
        <w:t>：</w:t>
      </w:r>
      <w:r w:rsidRPr="00C834BE">
        <w:t>將掃描技術應用於供應商工廠</w:t>
      </w:r>
      <w:r>
        <w:rPr>
          <w:rFonts w:hint="eastAsia"/>
        </w:rPr>
        <w:t>試驗</w:t>
      </w:r>
      <w:r w:rsidRPr="00C834BE">
        <w:t>，累積布片基礎。</w:t>
      </w:r>
      <w:r w:rsidRPr="00C834BE">
        <w:rPr>
          <w:rFonts w:hint="eastAsia"/>
        </w:rPr>
        <w:t>（</w:t>
      </w:r>
      <w:r w:rsidRPr="00C834BE">
        <w:rPr>
          <w:rFonts w:hint="eastAsia"/>
        </w:rPr>
        <w:t>2018</w:t>
      </w:r>
      <w:r w:rsidRPr="00C834BE">
        <w:rPr>
          <w:rFonts w:hint="eastAsia"/>
        </w:rPr>
        <w:t>）</w:t>
      </w:r>
    </w:p>
    <w:p w14:paraId="7B3F9198" w14:textId="66BB721F" w:rsidR="008645E4" w:rsidRDefault="00C860B8" w:rsidP="00A555B9">
      <w:pPr>
        <w:pStyle w:val="15"/>
        <w:ind w:firstLine="480"/>
      </w:pPr>
      <w:r w:rsidRPr="00C860B8">
        <w:t>在數位創新實踐中，企業往往需在「穩定既有營運」與「導入新興技術」之間取得動態平衡。</w:t>
      </w:r>
      <w:r w:rsidR="00483FF3" w:rsidRPr="00483FF3">
        <w:t>企業藉由</w:t>
      </w:r>
      <w:r w:rsidR="00C62A0D">
        <w:rPr>
          <w:rFonts w:hint="eastAsia"/>
        </w:rPr>
        <w:t>實際導入新技術</w:t>
      </w:r>
      <w:r w:rsidR="00C96934">
        <w:rPr>
          <w:rFonts w:hint="eastAsia"/>
        </w:rPr>
        <w:t>與重複</w:t>
      </w:r>
      <w:r w:rsidR="00C62A0D">
        <w:rPr>
          <w:rFonts w:hint="eastAsia"/>
        </w:rPr>
        <w:t>測試</w:t>
      </w:r>
      <w:r w:rsidR="00483FF3">
        <w:rPr>
          <w:rFonts w:hint="eastAsia"/>
        </w:rPr>
        <w:t>、</w:t>
      </w:r>
      <w:r w:rsidR="00A1766C">
        <w:rPr>
          <w:rFonts w:hint="eastAsia"/>
        </w:rPr>
        <w:t>透過</w:t>
      </w:r>
      <w:r w:rsidR="00483FF3" w:rsidRPr="00483FF3">
        <w:t>蒐集</w:t>
      </w:r>
      <w:r w:rsidR="00A1766C">
        <w:rPr>
          <w:rFonts w:hint="eastAsia"/>
        </w:rPr>
        <w:t>食物回饋來</w:t>
      </w:r>
      <w:r w:rsidR="008E047D">
        <w:rPr>
          <w:rFonts w:hint="eastAsia"/>
        </w:rPr>
        <w:t>重訂策略</w:t>
      </w:r>
      <w:r w:rsidR="00483FF3" w:rsidRPr="00483FF3">
        <w:t>的</w:t>
      </w:r>
      <w:r w:rsidR="00FA3AAF">
        <w:rPr>
          <w:rFonts w:hint="eastAsia"/>
        </w:rPr>
        <w:t>「策略</w:t>
      </w:r>
      <w:r w:rsidR="003E3A57">
        <w:rPr>
          <w:rFonts w:hint="eastAsia"/>
        </w:rPr>
        <w:t>校準</w:t>
      </w:r>
      <w:r w:rsidR="00637DE1">
        <w:rPr>
          <w:rFonts w:hint="eastAsia"/>
        </w:rPr>
        <w:t>（</w:t>
      </w:r>
      <w:r w:rsidR="009E6053">
        <w:rPr>
          <w:rFonts w:hint="eastAsia"/>
        </w:rPr>
        <w:t>A</w:t>
      </w:r>
      <w:r w:rsidR="00637DE1" w:rsidRPr="00637DE1">
        <w:t>lignment</w:t>
      </w:r>
      <w:r w:rsidR="00637DE1">
        <w:rPr>
          <w:rFonts w:hint="eastAsia"/>
        </w:rPr>
        <w:t>）</w:t>
      </w:r>
      <w:r w:rsidR="00FA3AAF">
        <w:rPr>
          <w:rFonts w:hint="eastAsia"/>
        </w:rPr>
        <w:t>」</w:t>
      </w:r>
      <w:r w:rsidR="00483FF3" w:rsidRPr="00483FF3">
        <w:t>循環</w:t>
      </w:r>
      <w:r w:rsidR="00FA3AAF">
        <w:rPr>
          <w:rFonts w:hint="eastAsia"/>
        </w:rPr>
        <w:t>過程</w:t>
      </w:r>
      <w:r w:rsidR="000F5122">
        <w:rPr>
          <w:rFonts w:hint="eastAsia"/>
        </w:rPr>
        <w:t>。</w:t>
      </w:r>
      <w:r w:rsidR="00D941EE">
        <w:rPr>
          <w:rFonts w:hint="eastAsia"/>
        </w:rPr>
        <w:t>「</w:t>
      </w:r>
      <w:r w:rsidR="00127977">
        <w:rPr>
          <w:rFonts w:hint="eastAsia"/>
        </w:rPr>
        <w:t>策略校準</w:t>
      </w:r>
      <w:r w:rsidR="00D941EE">
        <w:rPr>
          <w:rFonts w:hint="eastAsia"/>
        </w:rPr>
        <w:t>」</w:t>
      </w:r>
      <w:r w:rsidR="00127977">
        <w:rPr>
          <w:rFonts w:hint="eastAsia"/>
        </w:rPr>
        <w:t>即是</w:t>
      </w:r>
      <w:r w:rsidR="00483FF3" w:rsidRPr="00483FF3">
        <w:t>以實證經驗為基礎</w:t>
      </w:r>
      <w:r w:rsidR="000515F6">
        <w:rPr>
          <w:rFonts w:hint="eastAsia"/>
        </w:rPr>
        <w:t>，進而</w:t>
      </w:r>
      <w:r w:rsidR="00483FF3" w:rsidRPr="00483FF3">
        <w:t>調整</w:t>
      </w:r>
      <w:r w:rsidR="00807A3E">
        <w:rPr>
          <w:rFonts w:hint="eastAsia"/>
        </w:rPr>
        <w:t>決策</w:t>
      </w:r>
      <w:r w:rsidR="00483FF3" w:rsidRPr="00483FF3">
        <w:t>與資源配置</w:t>
      </w:r>
      <w:r w:rsidR="00D46B49">
        <w:rPr>
          <w:rFonts w:hint="eastAsia"/>
        </w:rPr>
        <w:t>，</w:t>
      </w:r>
      <w:r w:rsidR="00D46B49" w:rsidRPr="00D46B49">
        <w:t>企業應促進</w:t>
      </w:r>
      <w:r w:rsidR="00D46B49" w:rsidRPr="00D46B49">
        <w:t>IT</w:t>
      </w:r>
      <w:r w:rsidR="00D46B49" w:rsidRPr="00D46B49">
        <w:t>與業務單位之間合作</w:t>
      </w:r>
      <w:r w:rsidR="002F5023">
        <w:rPr>
          <w:rFonts w:hint="eastAsia"/>
        </w:rPr>
        <w:t>，</w:t>
      </w:r>
      <w:r w:rsidR="001D37AB">
        <w:rPr>
          <w:rFonts w:hint="eastAsia"/>
        </w:rPr>
        <w:t>雙方</w:t>
      </w:r>
      <w:r w:rsidR="00D46B49" w:rsidRPr="00D46B49">
        <w:t>共同參與策略發展，</w:t>
      </w:r>
      <w:r w:rsidR="00926D8E">
        <w:rPr>
          <w:rFonts w:hint="eastAsia"/>
        </w:rPr>
        <w:t>來</w:t>
      </w:r>
      <w:r w:rsidR="00D46B49" w:rsidRPr="00D46B49">
        <w:t>有效排序</w:t>
      </w:r>
      <w:r w:rsidR="00926D8E">
        <w:rPr>
          <w:rFonts w:hint="eastAsia"/>
        </w:rPr>
        <w:t>業務</w:t>
      </w:r>
      <w:r w:rsidR="00D46B49" w:rsidRPr="00D46B49">
        <w:t>專案</w:t>
      </w:r>
      <w:r w:rsidR="00926D8E">
        <w:rPr>
          <w:rFonts w:hint="eastAsia"/>
        </w:rPr>
        <w:t>與技術開發的</w:t>
      </w:r>
      <w:r w:rsidR="00D46B49" w:rsidRPr="00D46B49">
        <w:t>優先順序</w:t>
      </w:r>
      <w:r w:rsidR="0022538F">
        <w:fldChar w:fldCharType="begin"/>
      </w:r>
      <w:r w:rsidR="00225B46">
        <w:instrText xml:space="preserve"> ADDIN EN.CITE &lt;EndNote&gt;&lt;Cite&gt;&lt;Author&gt;Luftman&lt;/Author&gt;&lt;Year&gt;1999&lt;/Year&gt;&lt;RecNum&gt;110&lt;/RecNum&gt;&lt;DisplayText&gt;(Luftman, 1999)&lt;/DisplayText&gt;&lt;record&gt;&lt;rec-number&gt;110&lt;/rec-number&gt;&lt;foreign-keys&gt;&lt;key app="EN" db-id="r2e5zw95wvrp0oese9bpt2t4fvzdpxftd0rp" timestamp="1747827347" guid="28755fff-4382-4c25-8dda-a6783b39eb8d"&gt;110&lt;/key&gt;&lt;/foreign-keys&gt;&lt;ref-type name="Journal Article"&gt;17&lt;/ref-type&gt;&lt;contributors&gt;&lt;authors&gt;&lt;author&gt;Luftman, J., &amp;amp; Brier, T.&lt;/author&gt;&lt;/authors&gt;&lt;/contributors&gt;&lt;titles&gt;&lt;title&gt;Achieving and Sustaining Business-IT Alignment&lt;/title&gt;&lt;secondary-title&gt;California Management Review&lt;/secondary-title&gt;&lt;/titles&gt;&lt;periodical&gt;&lt;full-title&gt;California Management Review&lt;/full-title&gt;&lt;/periodical&gt;&lt;pages&gt;109-122&lt;/pages&gt;&lt;volume&gt;42&lt;/volume&gt;&lt;number&gt;1&lt;/number&gt;&lt;dates&gt;&lt;year&gt;19</w:instrText>
      </w:r>
      <w:r w:rsidR="00225B46">
        <w:rPr>
          <w:rFonts w:hint="eastAsia"/>
        </w:rPr>
        <w:instrText>99&lt;/year&gt;&lt;/dates&gt;&lt;urls&gt;&lt;/urls&gt;&lt;electronic-resource-num&gt;https://doi.org/10.2307/41166021&lt;/electronic-resource-num&gt;&lt;research-notes&gt;</w:instrText>
      </w:r>
      <w:r w:rsidR="00225B46">
        <w:rPr>
          <w:rFonts w:hint="eastAsia"/>
        </w:rPr>
        <w:instrText>這篇裡面有</w:instrText>
      </w:r>
      <w:r w:rsidR="00225B46">
        <w:rPr>
          <w:rFonts w:hint="eastAsia"/>
        </w:rPr>
        <w:instrText>alignment</w:instrText>
      </w:r>
      <w:r w:rsidR="00225B46">
        <w:rPr>
          <w:rFonts w:hint="eastAsia"/>
        </w:rPr>
        <w:instrText>的引用，但因我找不到原文所以就自己創了一個</w:instrText>
      </w:r>
      <w:r w:rsidR="00225B46">
        <w:rPr>
          <w:rFonts w:hint="eastAsia"/>
        </w:rPr>
        <w:instrText>RIS&lt;/research-notes&gt;&lt;/record&gt;&lt;/Cite&gt;&lt;/EndNote&gt;</w:instrText>
      </w:r>
      <w:r w:rsidR="0022538F">
        <w:fldChar w:fldCharType="separate"/>
      </w:r>
      <w:r w:rsidR="00225B46">
        <w:rPr>
          <w:noProof/>
        </w:rPr>
        <w:t>(Luftman, 1999)</w:t>
      </w:r>
      <w:r w:rsidR="0022538F">
        <w:fldChar w:fldCharType="end"/>
      </w:r>
      <w:r w:rsidR="00D46B49" w:rsidRPr="00D46B49">
        <w:t>，</w:t>
      </w:r>
      <w:r w:rsidR="004E20B9">
        <w:rPr>
          <w:rFonts w:hint="eastAsia"/>
        </w:rPr>
        <w:t>平衡</w:t>
      </w:r>
      <w:r w:rsidR="00D46B49" w:rsidRPr="00D46B49">
        <w:t>推進業務與資訊資源</w:t>
      </w:r>
      <w:r w:rsidR="00087846">
        <w:rPr>
          <w:rFonts w:hint="eastAsia"/>
        </w:rPr>
        <w:t>雙向發展</w:t>
      </w:r>
      <w:r w:rsidR="00BF1293">
        <w:rPr>
          <w:rFonts w:hint="eastAsia"/>
        </w:rPr>
        <w:t>。</w:t>
      </w:r>
    </w:p>
    <w:p w14:paraId="3CD8D79C" w14:textId="3BC82986" w:rsidR="00997A31" w:rsidRDefault="00212DCD" w:rsidP="00997A31">
      <w:pPr>
        <w:pStyle w:val="15"/>
        <w:ind w:firstLine="480"/>
      </w:pPr>
      <w:r>
        <w:rPr>
          <w:rFonts w:hint="eastAsia"/>
        </w:rPr>
        <w:t>為了測試掃描技術的呈現效果，</w:t>
      </w:r>
      <w:r w:rsidR="009F0B77" w:rsidRPr="003E1086">
        <w:t>Frontier.cool</w:t>
      </w:r>
      <w:r w:rsidR="005771E3" w:rsidRPr="00C638BC">
        <w:t>開始將掃描</w:t>
      </w:r>
      <w:r w:rsidR="005771E3">
        <w:rPr>
          <w:rFonts w:hint="eastAsia"/>
        </w:rPr>
        <w:t>技術</w:t>
      </w:r>
      <w:r w:rsidR="005771E3" w:rsidRPr="00C638BC">
        <w:t>應用於合作的供應商紡織廠</w:t>
      </w:r>
      <w:r w:rsidR="00715F68" w:rsidRPr="00A50300">
        <w:rPr>
          <w:rFonts w:hint="eastAsia"/>
        </w:rPr>
        <w:t>，</w:t>
      </w:r>
      <w:r w:rsidR="00715F68" w:rsidRPr="00A50300">
        <w:t>並持續蒐集工廠實際操作回饋，</w:t>
      </w:r>
      <w:r w:rsidR="00BB405D" w:rsidRPr="00A50300">
        <w:rPr>
          <w:rFonts w:hint="eastAsia"/>
        </w:rPr>
        <w:t>以此來</w:t>
      </w:r>
      <w:r w:rsidR="007B3E88" w:rsidRPr="00A50300">
        <w:t>反覆</w:t>
      </w:r>
      <w:r w:rsidR="0060770C">
        <w:rPr>
          <w:rFonts w:hint="eastAsia"/>
        </w:rPr>
        <w:t>修正</w:t>
      </w:r>
      <w:r w:rsidR="007B3E88" w:rsidRPr="00A50300">
        <w:t>標準化</w:t>
      </w:r>
      <w:r w:rsidR="000940FA" w:rsidRPr="00A50300">
        <w:rPr>
          <w:rFonts w:hint="eastAsia"/>
        </w:rPr>
        <w:t>的</w:t>
      </w:r>
      <w:r w:rsidR="007B3E88" w:rsidRPr="00A50300">
        <w:t>作業流程。最終不僅技術操作日趨穩定，也在供應端累積了逾</w:t>
      </w:r>
      <w:r w:rsidR="007B3E88" w:rsidRPr="00A50300">
        <w:t>10,000</w:t>
      </w:r>
      <w:r w:rsidR="007B3E88" w:rsidRPr="00A50300">
        <w:t>片數位</w:t>
      </w:r>
      <w:r w:rsidR="007B3E88" w:rsidRPr="007B3E88">
        <w:t>布片的資料。</w:t>
      </w:r>
      <w:r w:rsidR="00D9050F">
        <w:rPr>
          <w:rFonts w:hint="eastAsia"/>
        </w:rPr>
        <w:t>團隊</w:t>
      </w:r>
      <w:r w:rsidR="00734471">
        <w:rPr>
          <w:rFonts w:hint="eastAsia"/>
        </w:rPr>
        <w:t>在</w:t>
      </w:r>
      <w:r w:rsidR="009B512F">
        <w:rPr>
          <w:rFonts w:hint="eastAsia"/>
        </w:rPr>
        <w:t>不斷的重複實驗中</w:t>
      </w:r>
      <w:r w:rsidR="00D9050F">
        <w:rPr>
          <w:rFonts w:hint="eastAsia"/>
        </w:rPr>
        <w:t>開始思索，目前只是將實體布片掃描成數位化的形式儲存起來，這些現有的大規模布片資料，</w:t>
      </w:r>
      <w:r w:rsidR="00D9050F" w:rsidRPr="006B3CBB">
        <w:t>是否能進一步發揮更多可能？</w:t>
      </w:r>
    </w:p>
    <w:p w14:paraId="0F77C0E8" w14:textId="77777777" w:rsidR="00990BEB" w:rsidRPr="00FA51F3" w:rsidRDefault="00990BEB" w:rsidP="00990BEB">
      <w:pPr>
        <w:pStyle w:val="aff4"/>
        <w:ind w:left="360" w:right="360" w:firstLine="480"/>
        <w:rPr>
          <w:rFonts w:ascii="新細明體" w:eastAsia="新細明體" w:hAnsi="新細明體"/>
        </w:rPr>
      </w:pPr>
      <w:r>
        <w:rPr>
          <w:rFonts w:hint="eastAsia"/>
        </w:rPr>
        <w:t>「</w:t>
      </w:r>
      <w:r w:rsidRPr="005548C9">
        <w:rPr>
          <w:rFonts w:hint="eastAsia"/>
        </w:rPr>
        <w:t>當時還在做貿易商的時候就請我們的工廠先嘗試這樣的方式，發現很好</w:t>
      </w:r>
      <w:r>
        <w:t>…</w:t>
      </w:r>
      <w:r w:rsidRPr="005548C9">
        <w:rPr>
          <w:rFonts w:hint="eastAsia"/>
        </w:rPr>
        <w:t>那我就在想這個</w:t>
      </w:r>
      <w:r>
        <w:rPr>
          <w:rFonts w:hint="eastAsia"/>
        </w:rPr>
        <w:t>數位布片</w:t>
      </w:r>
      <w:r w:rsidRPr="005548C9">
        <w:rPr>
          <w:rFonts w:hint="eastAsia"/>
        </w:rPr>
        <w:t>有</w:t>
      </w:r>
      <w:r>
        <w:rPr>
          <w:rFonts w:hint="eastAsia"/>
        </w:rPr>
        <w:t>了</w:t>
      </w:r>
      <w:r w:rsidRPr="005548C9">
        <w:rPr>
          <w:rFonts w:hint="eastAsia"/>
        </w:rPr>
        <w:t>，當時還是用ocr辨識就把自動把它辨識出來，但是pattern沒有更好的運用，就只是image caption就放在那邊。</w:t>
      </w:r>
      <w:r>
        <w:rPr>
          <w:rFonts w:hint="eastAsia"/>
        </w:rPr>
        <w:t>」（</w:t>
      </w:r>
      <w:r>
        <w:t>李菁</w:t>
      </w:r>
      <w:r w:rsidRPr="00FA51F3">
        <w:t xml:space="preserve"> </w:t>
      </w:r>
      <w:r w:rsidRPr="00FA51F3">
        <w:rPr>
          <w:rFonts w:hint="eastAsia"/>
        </w:rPr>
        <w:t>執行長，2025訪談資料</w:t>
      </w:r>
      <w:r>
        <w:rPr>
          <w:rFonts w:hint="eastAsia"/>
        </w:rPr>
        <w:t>）</w:t>
      </w:r>
    </w:p>
    <w:p w14:paraId="4B78211C" w14:textId="77777777" w:rsidR="00D117E6" w:rsidRDefault="00D117E6" w:rsidP="00997A31">
      <w:pPr>
        <w:pStyle w:val="15"/>
        <w:ind w:firstLine="480"/>
      </w:pPr>
    </w:p>
    <w:p w14:paraId="4F7A6F11" w14:textId="181A1D0A" w:rsidR="00D9050F" w:rsidRDefault="00EE0B3B" w:rsidP="00997A31">
      <w:pPr>
        <w:pStyle w:val="aff"/>
      </w:pPr>
      <w:r>
        <w:rPr>
          <w:noProof/>
        </w:rPr>
        <w:lastRenderedPageBreak/>
        <w:drawing>
          <wp:inline distT="0" distB="0" distL="0" distR="0" wp14:anchorId="5591D89B" wp14:editId="6E9654C0">
            <wp:extent cx="3685039" cy="1892812"/>
            <wp:effectExtent l="0" t="0" r="0" b="0"/>
            <wp:docPr id="1439479200"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479200" name="圖片 1439479200"/>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676029A6" w14:textId="6462559C" w:rsidR="00D37301" w:rsidRDefault="00821C8D" w:rsidP="00821C8D">
      <w:pPr>
        <w:pStyle w:val="afff0"/>
      </w:pPr>
      <w:bookmarkStart w:id="69" w:name="_Toc200124929"/>
      <w:r>
        <w:rPr>
          <w:rFonts w:hint="eastAsia"/>
        </w:rPr>
        <w:t>圖</w:t>
      </w:r>
      <w:r>
        <w:rPr>
          <w:rFonts w:hint="eastAsia"/>
        </w:rPr>
        <w:t xml:space="preserve"> 5.2-</w:t>
      </w:r>
      <w:r>
        <w:fldChar w:fldCharType="begin"/>
      </w:r>
      <w:r>
        <w:instrText xml:space="preserve"> </w:instrText>
      </w:r>
      <w:r>
        <w:rPr>
          <w:rFonts w:hint="eastAsia"/>
        </w:rPr>
        <w:instrText xml:space="preserve">SEQ </w:instrText>
      </w:r>
      <w:r>
        <w:rPr>
          <w:rFonts w:hint="eastAsia"/>
        </w:rPr>
        <w:instrText>圖</w:instrText>
      </w:r>
      <w:r>
        <w:rPr>
          <w:rFonts w:hint="eastAsia"/>
        </w:rPr>
        <w:instrText>_5.2- \* ARABIC</w:instrText>
      </w:r>
      <w:r>
        <w:instrText xml:space="preserve"> </w:instrText>
      </w:r>
      <w:r>
        <w:fldChar w:fldCharType="separate"/>
      </w:r>
      <w:r w:rsidR="00EE408B">
        <w:rPr>
          <w:noProof/>
        </w:rPr>
        <w:t>1</w:t>
      </w:r>
      <w:r>
        <w:fldChar w:fldCharType="end"/>
      </w:r>
      <w:r w:rsidR="00D37301">
        <w:rPr>
          <w:rFonts w:hint="eastAsia"/>
        </w:rPr>
        <w:t xml:space="preserve"> </w:t>
      </w:r>
      <w:r w:rsidR="00D37301">
        <w:rPr>
          <w:rFonts w:hint="eastAsia"/>
        </w:rPr>
        <w:t>第</w:t>
      </w:r>
      <w:r w:rsidR="005913B8">
        <w:rPr>
          <w:rFonts w:hint="eastAsia"/>
        </w:rPr>
        <w:t>一</w:t>
      </w:r>
      <w:r w:rsidR="00D37301">
        <w:rPr>
          <w:rFonts w:hint="eastAsia"/>
        </w:rPr>
        <w:t>階段平衡機制</w:t>
      </w:r>
      <w:bookmarkEnd w:id="69"/>
    </w:p>
    <w:p w14:paraId="173222A3" w14:textId="77777777" w:rsidR="0060030B" w:rsidRDefault="0060030B" w:rsidP="00FA74D9">
      <w:pPr>
        <w:pStyle w:val="151"/>
        <w:jc w:val="center"/>
      </w:pPr>
      <w:r>
        <w:rPr>
          <w:rFonts w:hint="eastAsia"/>
        </w:rPr>
        <w:t>資料來源：本研究整理</w:t>
      </w:r>
    </w:p>
    <w:p w14:paraId="0896AB31" w14:textId="77777777" w:rsidR="0060030B" w:rsidRDefault="0060030B" w:rsidP="008C2C70">
      <w:pPr>
        <w:pStyle w:val="afff0"/>
      </w:pPr>
    </w:p>
    <w:p w14:paraId="38E3A4E9" w14:textId="7270571A" w:rsidR="0021095F" w:rsidRDefault="00225BFC" w:rsidP="009D3794">
      <w:pPr>
        <w:pStyle w:val="3"/>
      </w:pPr>
      <w:bookmarkStart w:id="70" w:name="_Toc200404513"/>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70"/>
    </w:p>
    <w:p w14:paraId="4C5FBFC4" w14:textId="77777777" w:rsidR="00BB55A0" w:rsidRDefault="00BB55A0" w:rsidP="00410D6D">
      <w:pPr>
        <w:pStyle w:val="a0"/>
      </w:pPr>
      <w:r>
        <w:t>打造紡織產業的數位協作大平台</w:t>
      </w:r>
    </w:p>
    <w:p w14:paraId="309D40EA" w14:textId="0ED7990F" w:rsidR="007F0C13" w:rsidRDefault="00D84D32" w:rsidP="00AF3B10">
      <w:pPr>
        <w:pStyle w:val="15"/>
        <w:ind w:firstLine="480"/>
      </w:pPr>
      <w:r>
        <w:t>團隊在</w:t>
      </w:r>
      <w:r w:rsidR="00303E93" w:rsidRPr="00BF2A53">
        <w:rPr>
          <w:rFonts w:hint="eastAsia"/>
        </w:rPr>
        <w:t>TextileCloud</w:t>
      </w:r>
      <w:r w:rsidR="00303E93" w:rsidRPr="00BF2A53">
        <w:rPr>
          <w:rFonts w:hint="eastAsia"/>
        </w:rPr>
        <w:t>™</w:t>
      </w:r>
      <w:r>
        <w:t>平台初期的構想中，設定使用者涵蓋整個供應鏈，包含供應商、品牌商與設計師等，希望打造一個可滿足布料開發、設計、展示與交易等多重需求的開放平台，並支援</w:t>
      </w:r>
      <w:r>
        <w:t>3D</w:t>
      </w:r>
      <w:r>
        <w:t>設計與遠端協作，讓創作者能共同完成藝術性作品。</w:t>
      </w:r>
    </w:p>
    <w:p w14:paraId="3015A063" w14:textId="35D53B48" w:rsidR="00D84D32" w:rsidRDefault="007F0C13" w:rsidP="00AF3B10">
      <w:pPr>
        <w:pStyle w:val="15"/>
        <w:ind w:firstLine="480"/>
      </w:pPr>
      <w:r>
        <w:rPr>
          <w:rFonts w:hint="eastAsia"/>
        </w:rPr>
        <w:t>如</w:t>
      </w:r>
      <w:r w:rsidR="00D84D32">
        <w:t>供應商可透過掃描</w:t>
      </w:r>
      <w:r w:rsidR="00DD61B7">
        <w:rPr>
          <w:rFonts w:hint="eastAsia"/>
        </w:rPr>
        <w:t>技術</w:t>
      </w:r>
      <w:r w:rsidR="00D84D32">
        <w:t>將產品上架至平台，搭配資料夾管理（</w:t>
      </w:r>
      <w:r w:rsidR="00D84D32">
        <w:t>Workspace</w:t>
      </w:r>
      <w:r w:rsidR="00D84D32">
        <w:t>）與對話看板（</w:t>
      </w:r>
      <w:r w:rsidR="00D84D32">
        <w:t>Thread Board</w:t>
      </w:r>
      <w:r w:rsidR="00D84D32">
        <w:t>）等模組，讓供應鏈雙方能即時展示、選布與溝通，提升選品效率與資訊透明度。如同「紡織業的</w:t>
      </w:r>
      <w:r w:rsidR="00D84D32">
        <w:t>Facebook</w:t>
      </w:r>
      <w:r w:rsidR="00D84D32">
        <w:t>」，每位供應商可自由上傳布料，而買家也能在線上探索</w:t>
      </w:r>
      <w:r w:rsidR="003D1E0B">
        <w:rPr>
          <w:rFonts w:hint="eastAsia"/>
        </w:rPr>
        <w:t>紡織商品</w:t>
      </w:r>
      <w:r w:rsidR="00D84D32">
        <w:t>並與</w:t>
      </w:r>
      <w:r w:rsidR="00123D5F">
        <w:rPr>
          <w:rFonts w:hint="eastAsia"/>
        </w:rPr>
        <w:t>供應商</w:t>
      </w:r>
      <w:r w:rsidR="00C55659">
        <w:rPr>
          <w:rFonts w:hint="eastAsia"/>
        </w:rPr>
        <w:t>直接</w:t>
      </w:r>
      <w:r w:rsidR="00D84D32">
        <w:t>互動</w:t>
      </w:r>
      <w:r w:rsidR="00C55659">
        <w:rPr>
          <w:rFonts w:hint="eastAsia"/>
        </w:rPr>
        <w:t>，打破傳統溝應鏈的溝通困境</w:t>
      </w:r>
      <w:r w:rsidR="00D84D32">
        <w:t>。</w:t>
      </w:r>
    </w:p>
    <w:p w14:paraId="3C84C041" w14:textId="2EB2089C" w:rsidR="00B03E98" w:rsidRPr="008340AC" w:rsidRDefault="00B03E98" w:rsidP="00D1618B">
      <w:pPr>
        <w:pStyle w:val="aff4"/>
        <w:ind w:left="360" w:right="360" w:firstLine="480"/>
      </w:pPr>
      <w:r w:rsidRPr="008340AC">
        <w:rPr>
          <w:rFonts w:hint="eastAsia"/>
        </w:rPr>
        <w:t>「</w:t>
      </w:r>
      <w:r w:rsidR="00627508" w:rsidRPr="008340AC">
        <w:rPr>
          <w:rFonts w:hint="eastAsia"/>
        </w:rPr>
        <w:t>我們一開始是想成為一個公開的平台，有點像facebook，就是紡織業的facebook，然後每個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410D6D">
      <w:pPr>
        <w:pStyle w:val="a0"/>
      </w:pPr>
      <w:r>
        <w:lastRenderedPageBreak/>
        <w:t>跨越時間與地域限制，加速產品設計流程</w:t>
      </w:r>
      <w:r w:rsidR="00B61D97">
        <w:rPr>
          <w:rFonts w:hint="eastAsia"/>
        </w:rPr>
        <w:t>，節省時間、金錢成本</w:t>
      </w:r>
    </w:p>
    <w:p w14:paraId="6495B614" w14:textId="2FE0095F" w:rsidR="00E4270A" w:rsidRDefault="00E4270A" w:rsidP="00AF3B10">
      <w:pPr>
        <w:pStyle w:val="15"/>
        <w:ind w:firstLine="480"/>
      </w:pPr>
      <w:r>
        <w:t>透過布料數位化與</w:t>
      </w:r>
      <w:r w:rsidR="00A3593D" w:rsidRPr="00BF2A53">
        <w:rPr>
          <w:rFonts w:hint="eastAsia"/>
        </w:rPr>
        <w:t>TextileCloud</w:t>
      </w:r>
      <w:r w:rsidR="00A3593D" w:rsidRPr="00BF2A53">
        <w:rPr>
          <w:rFonts w:hint="eastAsia"/>
        </w:rPr>
        <w:t>™</w:t>
      </w:r>
      <w:r>
        <w:t>雲端平台服務，設計師不需再仰賴樣布的實體寄送，也不需在樣品間中翻找布料。</w:t>
      </w:r>
      <w:r w:rsidR="00FE1616">
        <w:rPr>
          <w:rFonts w:hint="eastAsia"/>
        </w:rPr>
        <w:t>串聯起各國的紡織團隊，如</w:t>
      </w:r>
      <w:r>
        <w:t>亞洲開發團隊只需上傳</w:t>
      </w:r>
      <w:r w:rsidR="003633EB">
        <w:rPr>
          <w:rFonts w:hint="eastAsia"/>
        </w:rPr>
        <w:t>數位</w:t>
      </w:r>
      <w:r>
        <w:t>素材，歐洲設計師就能在數日內完成產品設計，大幅縮短從布料開發到商品設計的整體週期，將原本需半年以上的開發流程壓縮至一週內完成，有效節省溝通與製作成本。</w:t>
      </w:r>
    </w:p>
    <w:p w14:paraId="6439A95B" w14:textId="5B8D0D95" w:rsidR="00453316" w:rsidRPr="009E0DDC" w:rsidRDefault="00453316" w:rsidP="009E0DDC">
      <w:pPr>
        <w:pStyle w:val="aff4"/>
        <w:ind w:left="360" w:right="360" w:firstLine="480"/>
      </w:pPr>
      <w:r w:rsidRPr="009E0DDC">
        <w:rPr>
          <w:rFonts w:hint="eastAsia"/>
        </w:rPr>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9E0DDC">
        <w:t>經濟部工業局紡織業雲端輕量策略轉型講座</w:t>
      </w:r>
      <w:r w:rsidRPr="009E0DDC">
        <w:rPr>
          <w:rFonts w:hint="eastAsia"/>
        </w:rPr>
        <w:t>資料）</w:t>
      </w:r>
    </w:p>
    <w:p w14:paraId="4048890B" w14:textId="00456F09" w:rsidR="00FE1616" w:rsidRDefault="00FE1616" w:rsidP="00410D6D">
      <w:pPr>
        <w:pStyle w:val="a0"/>
      </w:pPr>
      <w:r>
        <w:t>平台</w:t>
      </w:r>
      <w:r w:rsidR="00885435">
        <w:rPr>
          <w:rFonts w:hint="eastAsia"/>
        </w:rPr>
        <w:t>出現</w:t>
      </w:r>
      <w:r>
        <w:t>使用者「瀏覽但不採購」的徵用現象</w:t>
      </w:r>
    </w:p>
    <w:p w14:paraId="6ECF3610" w14:textId="55D948B1" w:rsidR="00FE1616" w:rsidRDefault="00FE1616" w:rsidP="00AF3B10">
      <w:pPr>
        <w:pStyle w:val="15"/>
        <w:ind w:firstLine="480"/>
      </w:pPr>
      <w:r>
        <w:t>雖然平台設計初衷是促成供應商與品牌之間的直接交易與合作，但實際運作中，品牌端設計師多半僅用平台來瀏覽與記錄布料資訊，並未直接透過平台下單，而是轉向自有供應商詢問同款布料，導致交易行為仍以「私下完成」為主，讓平台未能有效促進雙方的新連結，促使</w:t>
      </w:r>
      <w:r w:rsidR="00C266BF">
        <w:rPr>
          <w:rFonts w:hint="eastAsia"/>
        </w:rPr>
        <w:t>團隊</w:t>
      </w:r>
      <w:r>
        <w:t>開始重新思考平台功能與商業模式的調整方向。</w:t>
      </w:r>
    </w:p>
    <w:p w14:paraId="22C61BF2" w14:textId="34BA6543" w:rsidR="00627508" w:rsidRPr="00627508" w:rsidRDefault="00ED5AE5" w:rsidP="009E0DDC">
      <w:pPr>
        <w:pStyle w:val="aff4"/>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供應鏈有沒有</w:t>
      </w:r>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48CD14F3" w:rsidR="00A41AB3" w:rsidRDefault="00276287" w:rsidP="00524AAA">
      <w:pPr>
        <w:pStyle w:val="affc"/>
      </w:pPr>
      <w:bookmarkStart w:id="71" w:name="_Toc200119403"/>
      <w:r>
        <w:rPr>
          <w:rFonts w:hint="eastAsia"/>
        </w:rPr>
        <w:lastRenderedPageBreak/>
        <w:t>表</w:t>
      </w:r>
      <w:r>
        <w:rPr>
          <w:rFonts w:hint="eastAsia"/>
        </w:rPr>
        <w:t xml:space="preserve"> 5.2-</w:t>
      </w:r>
      <w:r>
        <w:fldChar w:fldCharType="begin"/>
      </w:r>
      <w:r>
        <w:instrText xml:space="preserve"> </w:instrText>
      </w:r>
      <w:r>
        <w:rPr>
          <w:rFonts w:hint="eastAsia"/>
        </w:rPr>
        <w:instrText xml:space="preserve">SEQ </w:instrText>
      </w:r>
      <w:r>
        <w:rPr>
          <w:rFonts w:hint="eastAsia"/>
        </w:rPr>
        <w:instrText>表</w:instrText>
      </w:r>
      <w:r>
        <w:rPr>
          <w:rFonts w:hint="eastAsia"/>
        </w:rPr>
        <w:instrText>_5.2- \* ARABIC</w:instrText>
      </w:r>
      <w:r>
        <w:instrText xml:space="preserve"> </w:instrText>
      </w:r>
      <w:r>
        <w:fldChar w:fldCharType="separate"/>
      </w:r>
      <w:r w:rsidR="00EE408B">
        <w:rPr>
          <w:noProof/>
        </w:rPr>
        <w:t>1</w:t>
      </w:r>
      <w:r>
        <w:fldChar w:fldCharType="end"/>
      </w:r>
      <w:r w:rsidR="00386A85">
        <w:rPr>
          <w:rFonts w:hint="eastAsia"/>
        </w:rPr>
        <w:t xml:space="preserve"> </w:t>
      </w:r>
      <w:r w:rsidR="00E71984">
        <w:rPr>
          <w:rFonts w:hint="eastAsia"/>
        </w:rPr>
        <w:t>第一階段個案分析表</w:t>
      </w:r>
      <w:bookmarkEnd w:id="71"/>
    </w:p>
    <w:tbl>
      <w:tblPr>
        <w:tblStyle w:val="aff1"/>
        <w:tblW w:w="0" w:type="auto"/>
        <w:tblLook w:val="04A0" w:firstRow="1" w:lastRow="0" w:firstColumn="1" w:lastColumn="0" w:noHBand="0" w:noVBand="1"/>
      </w:tblPr>
      <w:tblGrid>
        <w:gridCol w:w="582"/>
        <w:gridCol w:w="689"/>
        <w:gridCol w:w="3512"/>
        <w:gridCol w:w="3513"/>
      </w:tblGrid>
      <w:tr w:rsidR="00A41AB3" w14:paraId="5B61958D" w14:textId="77777777" w:rsidTr="00FC0DDC">
        <w:tc>
          <w:tcPr>
            <w:tcW w:w="1271" w:type="dxa"/>
            <w:gridSpan w:val="2"/>
            <w:vAlign w:val="center"/>
          </w:tcPr>
          <w:p w14:paraId="7F579561" w14:textId="77777777" w:rsidR="00A41AB3" w:rsidRDefault="00A41AB3" w:rsidP="003A664D">
            <w:pPr>
              <w:ind w:firstLineChars="0" w:firstLine="0"/>
              <w:jc w:val="center"/>
            </w:pPr>
            <w:r w:rsidRPr="002D6F80">
              <w:rPr>
                <w:rFonts w:ascii="標楷體" w:hAnsi="標楷體" w:hint="eastAsia"/>
              </w:rPr>
              <w:t>理論</w:t>
            </w:r>
          </w:p>
        </w:tc>
        <w:tc>
          <w:tcPr>
            <w:tcW w:w="7025" w:type="dxa"/>
            <w:gridSpan w:val="2"/>
            <w:vAlign w:val="center"/>
          </w:tcPr>
          <w:p w14:paraId="5E0AB228" w14:textId="77777777" w:rsidR="00A41AB3" w:rsidRDefault="00A41AB3" w:rsidP="003A664D">
            <w:pPr>
              <w:ind w:firstLineChars="0" w:firstLine="0"/>
              <w:jc w:val="center"/>
            </w:pPr>
            <w:r w:rsidRPr="002D6F80">
              <w:rPr>
                <w:rFonts w:ascii="標楷體" w:hAnsi="標楷體" w:hint="eastAsia"/>
              </w:rPr>
              <w:t>觀察重點</w:t>
            </w:r>
          </w:p>
        </w:tc>
      </w:tr>
      <w:tr w:rsidR="00A41AB3" w14:paraId="34345301" w14:textId="77777777" w:rsidTr="00BC3C61">
        <w:tc>
          <w:tcPr>
            <w:tcW w:w="582" w:type="dxa"/>
            <w:vMerge w:val="restart"/>
            <w:textDirection w:val="tbRlV"/>
            <w:vAlign w:val="center"/>
          </w:tcPr>
          <w:p w14:paraId="49B32713" w14:textId="77777777" w:rsidR="00A41AB3" w:rsidRDefault="00A41AB3" w:rsidP="003A664D">
            <w:pPr>
              <w:ind w:left="113" w:right="113" w:firstLineChars="0" w:firstLine="0"/>
              <w:jc w:val="center"/>
            </w:pPr>
            <w:r>
              <w:rPr>
                <w:rFonts w:hint="eastAsia"/>
              </w:rPr>
              <w:t>制定</w:t>
            </w:r>
          </w:p>
        </w:tc>
        <w:tc>
          <w:tcPr>
            <w:tcW w:w="689" w:type="dxa"/>
            <w:vMerge w:val="restart"/>
            <w:textDirection w:val="tbRlV"/>
            <w:vAlign w:val="center"/>
          </w:tcPr>
          <w:p w14:paraId="78EEF078" w14:textId="77777777" w:rsidR="00A41AB3" w:rsidRPr="00E53C34" w:rsidRDefault="00A41AB3" w:rsidP="003A664D">
            <w:pPr>
              <w:ind w:left="113" w:right="113" w:firstLineChars="0" w:firstLine="0"/>
              <w:jc w:val="center"/>
              <w:rPr>
                <w:b/>
                <w:bCs/>
              </w:rPr>
            </w:pPr>
            <w:r w:rsidRPr="002D6F80">
              <w:rPr>
                <w:rFonts w:ascii="標楷體" w:hAnsi="標楷體" w:hint="eastAsia"/>
              </w:rPr>
              <w:t>認知</w:t>
            </w:r>
          </w:p>
        </w:tc>
        <w:tc>
          <w:tcPr>
            <w:tcW w:w="3512" w:type="dxa"/>
            <w:vAlign w:val="center"/>
          </w:tcPr>
          <w:p w14:paraId="018C335E" w14:textId="77777777" w:rsidR="00A41AB3" w:rsidRDefault="00A41AB3" w:rsidP="003A664D">
            <w:pPr>
              <w:ind w:firstLineChars="0" w:firstLine="0"/>
              <w:jc w:val="center"/>
            </w:pPr>
            <w:r w:rsidRPr="002D6F80">
              <w:rPr>
                <w:rFonts w:ascii="標楷體" w:hAnsi="標楷體" w:hint="eastAsia"/>
              </w:rPr>
              <w:t>產業需求</w:t>
            </w:r>
          </w:p>
        </w:tc>
        <w:tc>
          <w:tcPr>
            <w:tcW w:w="3513" w:type="dxa"/>
            <w:vAlign w:val="center"/>
          </w:tcPr>
          <w:p w14:paraId="7A9B55B7" w14:textId="77777777" w:rsidR="00A41AB3" w:rsidRDefault="00A41AB3" w:rsidP="003A664D">
            <w:pPr>
              <w:ind w:firstLineChars="0" w:firstLine="0"/>
              <w:jc w:val="center"/>
            </w:pPr>
            <w:r w:rsidRPr="002D6F80">
              <w:rPr>
                <w:rFonts w:ascii="標楷體" w:hAnsi="標楷體" w:hint="eastAsia"/>
              </w:rPr>
              <w:t>企業能力</w:t>
            </w:r>
          </w:p>
        </w:tc>
      </w:tr>
      <w:tr w:rsidR="00A41AB3" w14:paraId="0084094A" w14:textId="77777777" w:rsidTr="00BC3C61">
        <w:tc>
          <w:tcPr>
            <w:tcW w:w="582" w:type="dxa"/>
            <w:vMerge/>
            <w:textDirection w:val="tbRlV"/>
            <w:vAlign w:val="center"/>
          </w:tcPr>
          <w:p w14:paraId="5661269A" w14:textId="77777777" w:rsidR="00A41AB3" w:rsidRDefault="00A41AB3" w:rsidP="003A664D">
            <w:pPr>
              <w:ind w:left="113" w:right="113" w:firstLineChars="0" w:firstLine="0"/>
              <w:jc w:val="center"/>
            </w:pPr>
          </w:p>
        </w:tc>
        <w:tc>
          <w:tcPr>
            <w:tcW w:w="689" w:type="dxa"/>
            <w:vMerge/>
            <w:textDirection w:val="tbRlV"/>
            <w:vAlign w:val="center"/>
          </w:tcPr>
          <w:p w14:paraId="6812C898" w14:textId="77777777" w:rsidR="00A41AB3" w:rsidRDefault="00A41AB3" w:rsidP="003A664D">
            <w:pPr>
              <w:ind w:left="113" w:right="113" w:firstLineChars="0" w:firstLine="0"/>
              <w:jc w:val="center"/>
            </w:pPr>
          </w:p>
        </w:tc>
        <w:tc>
          <w:tcPr>
            <w:tcW w:w="3512" w:type="dxa"/>
          </w:tcPr>
          <w:p w14:paraId="33A66994" w14:textId="77777777" w:rsidR="00A41AB3" w:rsidRPr="00987FDF" w:rsidRDefault="00A41AB3" w:rsidP="00BC3C61">
            <w:pPr>
              <w:pStyle w:val="151"/>
              <w:jc w:val="both"/>
              <w:rPr>
                <w:rFonts w:cs="新細明體"/>
                <w:kern w:val="0"/>
                <w14:ligatures w14:val="none"/>
              </w:rPr>
            </w:pPr>
            <w:r w:rsidRPr="00987FDF">
              <w:rPr>
                <w:rFonts w:hint="eastAsia"/>
              </w:rPr>
              <w:t>傳統營運模式受實體樣布運輸影響、生產週期長</w:t>
            </w:r>
            <w:r>
              <w:rPr>
                <w:rFonts w:hint="eastAsia"/>
              </w:rPr>
              <w:t>。</w:t>
            </w:r>
          </w:p>
          <w:p w14:paraId="122D1DFF" w14:textId="77777777" w:rsidR="00A41AB3" w:rsidRPr="00987FDF" w:rsidRDefault="00A41AB3" w:rsidP="00BC3C61">
            <w:pPr>
              <w:pStyle w:val="151"/>
              <w:jc w:val="both"/>
              <w:rPr>
                <w:rFonts w:cs="新細明體"/>
                <w:kern w:val="0"/>
                <w14:ligatures w14:val="none"/>
              </w:rPr>
            </w:pPr>
            <w:r w:rsidRPr="00987FDF">
              <w:rPr>
                <w:rFonts w:cs="新細明體" w:hint="eastAsia"/>
                <w:kern w:val="0"/>
                <w14:ligatures w14:val="none"/>
              </w:rPr>
              <w:t>高庫存、資源浪費問題</w:t>
            </w:r>
            <w:r>
              <w:rPr>
                <w:rFonts w:cs="新細明體" w:hint="eastAsia"/>
                <w:kern w:val="0"/>
                <w14:ligatures w14:val="none"/>
              </w:rPr>
              <w:t>。</w:t>
            </w:r>
          </w:p>
          <w:p w14:paraId="67E48132" w14:textId="77777777" w:rsidR="00A41AB3" w:rsidRDefault="00A41AB3" w:rsidP="00BC3C61">
            <w:pPr>
              <w:pStyle w:val="151"/>
              <w:jc w:val="both"/>
            </w:pPr>
            <w:r w:rsidRPr="00987FDF">
              <w:rPr>
                <w:rFonts w:cs="新細明體" w:hint="eastAsia"/>
                <w:kern w:val="0"/>
                <w14:ligatures w14:val="none"/>
              </w:rPr>
              <w:t>人工作業隱患</w:t>
            </w:r>
            <w:r>
              <w:rPr>
                <w:rFonts w:cs="新細明體" w:hint="eastAsia"/>
                <w:kern w:val="0"/>
                <w14:ligatures w14:val="none"/>
              </w:rPr>
              <w:t>。</w:t>
            </w:r>
          </w:p>
        </w:tc>
        <w:tc>
          <w:tcPr>
            <w:tcW w:w="3513" w:type="dxa"/>
          </w:tcPr>
          <w:p w14:paraId="443D58E5" w14:textId="77777777" w:rsidR="00A41AB3" w:rsidRPr="00693893" w:rsidRDefault="00A41AB3" w:rsidP="00BC3C61">
            <w:pPr>
              <w:pStyle w:val="151"/>
              <w:jc w:val="both"/>
            </w:pPr>
            <w:r w:rsidRPr="00693893">
              <w:t>經營策略</w:t>
            </w:r>
            <w:r w:rsidRPr="00693893">
              <w:rPr>
                <w:rFonts w:hint="eastAsia"/>
              </w:rPr>
              <w:t>：</w:t>
            </w:r>
            <w:r w:rsidRPr="00693893">
              <w:t>痛點出發，</w:t>
            </w:r>
            <w:r w:rsidRPr="00693893">
              <w:rPr>
                <w:rFonts w:hint="eastAsia"/>
              </w:rPr>
              <w:t>傳統</w:t>
            </w:r>
            <w:r w:rsidRPr="00693893">
              <w:t>貿易商的數位轉向</w:t>
            </w:r>
            <w:r w:rsidRPr="00693893">
              <w:rPr>
                <w:rFonts w:hint="eastAsia"/>
              </w:rPr>
              <w:t>。</w:t>
            </w:r>
          </w:p>
          <w:p w14:paraId="00881B18" w14:textId="77777777" w:rsidR="00A41AB3" w:rsidRPr="00693893" w:rsidRDefault="00A41AB3" w:rsidP="00BC3C61">
            <w:pPr>
              <w:pStyle w:val="151"/>
              <w:jc w:val="both"/>
            </w:pPr>
            <w:r w:rsidRPr="00693893">
              <w:t>資源整合與分配</w:t>
            </w:r>
            <w:r w:rsidRPr="00693893">
              <w:rPr>
                <w:rFonts w:hint="eastAsia"/>
              </w:rPr>
              <w:t>：</w:t>
            </w:r>
            <w:r w:rsidRPr="00693893">
              <w:t>技術與</w:t>
            </w:r>
            <w:r w:rsidRPr="00693893">
              <w:rPr>
                <w:rFonts w:hint="eastAsia"/>
              </w:rPr>
              <w:t>過去</w:t>
            </w:r>
            <w:r w:rsidRPr="00693893">
              <w:t>產業經驗整合，</w:t>
            </w:r>
            <w:r w:rsidRPr="00693893">
              <w:rPr>
                <w:rFonts w:hint="eastAsia"/>
              </w:rPr>
              <w:t>開發</w:t>
            </w:r>
            <w:r w:rsidRPr="00693893">
              <w:t>數位</w:t>
            </w:r>
            <w:r w:rsidRPr="00693893">
              <w:rPr>
                <w:rFonts w:hint="eastAsia"/>
              </w:rPr>
              <w:t>創新協作平台。</w:t>
            </w:r>
          </w:p>
        </w:tc>
      </w:tr>
      <w:tr w:rsidR="00A41AB3" w14:paraId="4DFE052F" w14:textId="77777777" w:rsidTr="00FC0DDC">
        <w:tc>
          <w:tcPr>
            <w:tcW w:w="582" w:type="dxa"/>
            <w:vMerge/>
            <w:textDirection w:val="tbRlV"/>
            <w:vAlign w:val="center"/>
          </w:tcPr>
          <w:p w14:paraId="64651DBE" w14:textId="77777777" w:rsidR="00A41AB3" w:rsidRDefault="00A41AB3" w:rsidP="003A664D">
            <w:pPr>
              <w:ind w:left="113" w:right="113" w:firstLineChars="0" w:firstLine="0"/>
              <w:jc w:val="center"/>
            </w:pPr>
          </w:p>
        </w:tc>
        <w:tc>
          <w:tcPr>
            <w:tcW w:w="689" w:type="dxa"/>
            <w:vMerge w:val="restart"/>
            <w:textDirection w:val="tbRlV"/>
            <w:vAlign w:val="center"/>
          </w:tcPr>
          <w:p w14:paraId="163300C4" w14:textId="77777777" w:rsidR="00A41AB3" w:rsidRDefault="00A41AB3" w:rsidP="003A664D">
            <w:pPr>
              <w:ind w:left="113" w:right="113" w:firstLineChars="0" w:firstLine="0"/>
              <w:jc w:val="center"/>
            </w:pPr>
            <w:r w:rsidRPr="002D6F80">
              <w:rPr>
                <w:rFonts w:ascii="標楷體" w:hAnsi="標楷體" w:hint="eastAsia"/>
              </w:rPr>
              <w:t>行動</w:t>
            </w:r>
          </w:p>
        </w:tc>
        <w:tc>
          <w:tcPr>
            <w:tcW w:w="7025" w:type="dxa"/>
            <w:gridSpan w:val="2"/>
            <w:vAlign w:val="center"/>
          </w:tcPr>
          <w:p w14:paraId="3DB1184D" w14:textId="77777777" w:rsidR="00A41AB3" w:rsidRDefault="00A41AB3" w:rsidP="003A664D">
            <w:pPr>
              <w:ind w:firstLineChars="0" w:firstLine="0"/>
              <w:jc w:val="center"/>
            </w:pPr>
            <w:r w:rsidRPr="002D6F80">
              <w:rPr>
                <w:rFonts w:ascii="標楷體" w:hAnsi="標楷體" w:hint="eastAsia"/>
              </w:rPr>
              <w:t>探索可供性</w:t>
            </w:r>
          </w:p>
        </w:tc>
      </w:tr>
      <w:tr w:rsidR="00A41AB3" w14:paraId="7CC586D2" w14:textId="77777777" w:rsidTr="00BC3C61">
        <w:tc>
          <w:tcPr>
            <w:tcW w:w="582" w:type="dxa"/>
            <w:vMerge/>
            <w:vAlign w:val="center"/>
          </w:tcPr>
          <w:p w14:paraId="2519B34B" w14:textId="77777777" w:rsidR="00A41AB3" w:rsidRDefault="00A41AB3" w:rsidP="003A664D">
            <w:pPr>
              <w:ind w:firstLineChars="0" w:firstLine="0"/>
              <w:jc w:val="center"/>
            </w:pPr>
          </w:p>
        </w:tc>
        <w:tc>
          <w:tcPr>
            <w:tcW w:w="689" w:type="dxa"/>
            <w:vMerge/>
            <w:vAlign w:val="center"/>
          </w:tcPr>
          <w:p w14:paraId="66000834" w14:textId="77777777" w:rsidR="00A41AB3" w:rsidRDefault="00A41AB3" w:rsidP="003A664D">
            <w:pPr>
              <w:ind w:firstLineChars="0" w:firstLine="0"/>
              <w:jc w:val="center"/>
            </w:pPr>
          </w:p>
        </w:tc>
        <w:tc>
          <w:tcPr>
            <w:tcW w:w="3512" w:type="dxa"/>
            <w:vAlign w:val="center"/>
          </w:tcPr>
          <w:p w14:paraId="2A47A96E" w14:textId="77777777" w:rsidR="00A41AB3" w:rsidRDefault="00A41AB3" w:rsidP="003A664D">
            <w:pPr>
              <w:ind w:firstLineChars="0" w:firstLine="0"/>
              <w:jc w:val="center"/>
            </w:pPr>
            <w:r w:rsidRPr="002D6F80">
              <w:rPr>
                <w:rFonts w:ascii="標楷體" w:hAnsi="標楷體" w:hint="eastAsia"/>
              </w:rPr>
              <w:t>物質性</w:t>
            </w:r>
          </w:p>
        </w:tc>
        <w:tc>
          <w:tcPr>
            <w:tcW w:w="3513" w:type="dxa"/>
            <w:vAlign w:val="center"/>
          </w:tcPr>
          <w:p w14:paraId="1A3BA214" w14:textId="77777777" w:rsidR="00A41AB3" w:rsidRDefault="00A41AB3" w:rsidP="003A664D">
            <w:pPr>
              <w:ind w:firstLineChars="0" w:firstLine="0"/>
              <w:jc w:val="center"/>
            </w:pPr>
            <w:r w:rsidRPr="002D6F80">
              <w:rPr>
                <w:rFonts w:ascii="標楷體" w:hAnsi="標楷體" w:hint="eastAsia"/>
              </w:rPr>
              <w:t>機會</w:t>
            </w:r>
          </w:p>
        </w:tc>
      </w:tr>
      <w:tr w:rsidR="00A41AB3" w14:paraId="22A09B8F" w14:textId="77777777" w:rsidTr="007242A7">
        <w:tc>
          <w:tcPr>
            <w:tcW w:w="582" w:type="dxa"/>
            <w:vMerge/>
            <w:vAlign w:val="center"/>
          </w:tcPr>
          <w:p w14:paraId="40D210EA" w14:textId="77777777" w:rsidR="00A41AB3" w:rsidRDefault="00A41AB3" w:rsidP="003A664D">
            <w:pPr>
              <w:ind w:firstLineChars="0" w:firstLine="0"/>
              <w:jc w:val="center"/>
            </w:pPr>
          </w:p>
        </w:tc>
        <w:tc>
          <w:tcPr>
            <w:tcW w:w="689" w:type="dxa"/>
            <w:vMerge/>
            <w:vAlign w:val="center"/>
          </w:tcPr>
          <w:p w14:paraId="55DFA6C4" w14:textId="77777777" w:rsidR="00A41AB3" w:rsidRDefault="00A41AB3" w:rsidP="003A664D">
            <w:pPr>
              <w:ind w:firstLineChars="0" w:firstLine="0"/>
              <w:jc w:val="center"/>
            </w:pPr>
          </w:p>
        </w:tc>
        <w:tc>
          <w:tcPr>
            <w:tcW w:w="7025" w:type="dxa"/>
            <w:gridSpan w:val="2"/>
          </w:tcPr>
          <w:p w14:paraId="000D8B2B" w14:textId="77777777" w:rsidR="00A41AB3" w:rsidRDefault="00A41AB3" w:rsidP="007242A7">
            <w:pPr>
              <w:pStyle w:val="151"/>
            </w:pPr>
            <w:r>
              <w:rPr>
                <w:rFonts w:hint="eastAsia"/>
              </w:rPr>
              <w:t>數位掃描與雲端儲存技術，解決人工管理困難的問題，實現規模化、自動化的雲端資料庫管理。</w:t>
            </w:r>
          </w:p>
        </w:tc>
      </w:tr>
      <w:tr w:rsidR="00A41AB3" w14:paraId="618FB624" w14:textId="77777777" w:rsidTr="00FC0DDC">
        <w:tc>
          <w:tcPr>
            <w:tcW w:w="582" w:type="dxa"/>
            <w:vMerge/>
            <w:vAlign w:val="center"/>
          </w:tcPr>
          <w:p w14:paraId="067C7381" w14:textId="77777777" w:rsidR="00A41AB3" w:rsidRDefault="00A41AB3" w:rsidP="003A664D">
            <w:pPr>
              <w:ind w:firstLineChars="0" w:firstLine="0"/>
              <w:jc w:val="center"/>
            </w:pPr>
          </w:p>
        </w:tc>
        <w:tc>
          <w:tcPr>
            <w:tcW w:w="689" w:type="dxa"/>
            <w:vMerge/>
            <w:vAlign w:val="center"/>
          </w:tcPr>
          <w:p w14:paraId="6F67BF9A" w14:textId="77777777" w:rsidR="00A41AB3" w:rsidRDefault="00A41AB3" w:rsidP="003A664D">
            <w:pPr>
              <w:ind w:firstLineChars="0" w:firstLine="0"/>
              <w:jc w:val="center"/>
            </w:pPr>
          </w:p>
        </w:tc>
        <w:tc>
          <w:tcPr>
            <w:tcW w:w="7025" w:type="dxa"/>
            <w:gridSpan w:val="2"/>
            <w:vAlign w:val="center"/>
          </w:tcPr>
          <w:p w14:paraId="7A2E696F" w14:textId="0663B6A3" w:rsidR="00A41AB3" w:rsidRDefault="001E2902" w:rsidP="003A664D">
            <w:pPr>
              <w:ind w:firstLineChars="0" w:firstLine="0"/>
              <w:jc w:val="center"/>
            </w:pPr>
            <w:r w:rsidRPr="00031DA8">
              <w:rPr>
                <w:rFonts w:ascii="標楷體" w:hAnsi="標楷體" w:hint="eastAsia"/>
                <w:color w:val="EE0000"/>
              </w:rPr>
              <w:t>雙元可供性實現</w:t>
            </w:r>
          </w:p>
        </w:tc>
      </w:tr>
      <w:tr w:rsidR="00A41AB3" w14:paraId="14B50610" w14:textId="77777777" w:rsidTr="00BC3C61">
        <w:tc>
          <w:tcPr>
            <w:tcW w:w="582" w:type="dxa"/>
            <w:vMerge/>
            <w:vAlign w:val="center"/>
          </w:tcPr>
          <w:p w14:paraId="614B75CB" w14:textId="77777777" w:rsidR="00A41AB3" w:rsidRDefault="00A41AB3" w:rsidP="003A664D">
            <w:pPr>
              <w:ind w:firstLineChars="0" w:firstLine="0"/>
              <w:jc w:val="center"/>
            </w:pPr>
          </w:p>
        </w:tc>
        <w:tc>
          <w:tcPr>
            <w:tcW w:w="689" w:type="dxa"/>
            <w:vMerge/>
            <w:vAlign w:val="center"/>
          </w:tcPr>
          <w:p w14:paraId="26F2CA1C" w14:textId="77777777" w:rsidR="00A41AB3" w:rsidRDefault="00A41AB3" w:rsidP="003A664D">
            <w:pPr>
              <w:ind w:firstLineChars="0" w:firstLine="0"/>
              <w:jc w:val="center"/>
            </w:pPr>
          </w:p>
        </w:tc>
        <w:tc>
          <w:tcPr>
            <w:tcW w:w="3512" w:type="dxa"/>
            <w:vAlign w:val="center"/>
          </w:tcPr>
          <w:p w14:paraId="4B405416" w14:textId="77777777" w:rsidR="00A41AB3" w:rsidRDefault="00A41AB3" w:rsidP="003A664D">
            <w:pPr>
              <w:ind w:firstLineChars="0" w:firstLine="0"/>
              <w:jc w:val="center"/>
            </w:pPr>
            <w:r>
              <w:rPr>
                <w:rFonts w:ascii="標楷體" w:hAnsi="標楷體" w:hint="eastAsia"/>
              </w:rPr>
              <w:t>深耕運用</w:t>
            </w:r>
          </w:p>
        </w:tc>
        <w:tc>
          <w:tcPr>
            <w:tcW w:w="3513" w:type="dxa"/>
            <w:vAlign w:val="center"/>
          </w:tcPr>
          <w:p w14:paraId="7DE6A781" w14:textId="77777777" w:rsidR="00A41AB3" w:rsidRDefault="00A41AB3" w:rsidP="003A664D">
            <w:pPr>
              <w:ind w:firstLineChars="0" w:firstLine="0"/>
              <w:jc w:val="center"/>
            </w:pPr>
            <w:r>
              <w:rPr>
                <w:rFonts w:ascii="標楷體" w:hAnsi="標楷體" w:hint="eastAsia"/>
              </w:rPr>
              <w:t>創新探索</w:t>
            </w:r>
          </w:p>
        </w:tc>
      </w:tr>
      <w:tr w:rsidR="00A41AB3" w14:paraId="4053CA15" w14:textId="77777777" w:rsidTr="007242A7">
        <w:tc>
          <w:tcPr>
            <w:tcW w:w="582" w:type="dxa"/>
            <w:vMerge/>
            <w:vAlign w:val="center"/>
          </w:tcPr>
          <w:p w14:paraId="7FB65393" w14:textId="77777777" w:rsidR="00A41AB3" w:rsidRDefault="00A41AB3" w:rsidP="003A664D">
            <w:pPr>
              <w:ind w:firstLineChars="0" w:firstLine="0"/>
              <w:jc w:val="center"/>
            </w:pPr>
          </w:p>
        </w:tc>
        <w:tc>
          <w:tcPr>
            <w:tcW w:w="689" w:type="dxa"/>
            <w:vMerge/>
            <w:vAlign w:val="center"/>
          </w:tcPr>
          <w:p w14:paraId="10B11E59" w14:textId="77777777" w:rsidR="00A41AB3" w:rsidRDefault="00A41AB3" w:rsidP="003A664D">
            <w:pPr>
              <w:ind w:firstLineChars="0" w:firstLine="0"/>
              <w:jc w:val="center"/>
            </w:pPr>
          </w:p>
        </w:tc>
        <w:tc>
          <w:tcPr>
            <w:tcW w:w="3512" w:type="dxa"/>
          </w:tcPr>
          <w:p w14:paraId="75E5FE31" w14:textId="77777777" w:rsidR="00A41AB3" w:rsidRPr="00C834BE" w:rsidRDefault="00A41AB3" w:rsidP="007242A7">
            <w:pPr>
              <w:pStyle w:val="151"/>
            </w:pPr>
            <w:r w:rsidRPr="00C834BE">
              <w:t>以產業底蘊為基礎，精準掌握需求脈絡</w:t>
            </w:r>
            <w:r w:rsidRPr="00C834BE">
              <w:rPr>
                <w:rFonts w:hint="eastAsia"/>
              </w:rPr>
              <w:t>。</w:t>
            </w:r>
          </w:p>
          <w:p w14:paraId="54AA148F" w14:textId="12BC7EE9" w:rsidR="00A41AB3" w:rsidRPr="00C834BE" w:rsidRDefault="00A41AB3" w:rsidP="007242A7">
            <w:pPr>
              <w:pStyle w:val="151"/>
            </w:pPr>
            <w:r w:rsidRPr="00C834BE">
              <w:t>從既有資源出發，</w:t>
            </w:r>
            <w:r w:rsidR="00AC359E">
              <w:rPr>
                <w:rFonts w:hint="eastAsia"/>
              </w:rPr>
              <w:t>開發掃描技術</w:t>
            </w:r>
            <w:r w:rsidRPr="00C834BE">
              <w:rPr>
                <w:rFonts w:hint="eastAsia"/>
              </w:rPr>
              <w:t>。</w:t>
            </w:r>
          </w:p>
        </w:tc>
        <w:tc>
          <w:tcPr>
            <w:tcW w:w="3513" w:type="dxa"/>
          </w:tcPr>
          <w:p w14:paraId="1BE38951" w14:textId="77777777" w:rsidR="00A41AB3" w:rsidRPr="00C834BE" w:rsidRDefault="00A41AB3" w:rsidP="007242A7">
            <w:pPr>
              <w:pStyle w:val="151"/>
            </w:pPr>
            <w:r w:rsidRPr="00C834BE">
              <w:rPr>
                <w:rFonts w:hint="eastAsia"/>
              </w:rPr>
              <w:t>引入</w:t>
            </w:r>
            <w:r w:rsidRPr="00C834BE">
              <w:rPr>
                <w:rFonts w:hint="eastAsia"/>
              </w:rPr>
              <w:t>MIT</w:t>
            </w:r>
            <w:r w:rsidRPr="00C834BE">
              <w:rPr>
                <w:rFonts w:hint="eastAsia"/>
              </w:rPr>
              <w:t>團隊技術，強化布料掃描精度。（</w:t>
            </w:r>
            <w:r w:rsidRPr="00C834BE">
              <w:rPr>
                <w:rFonts w:hint="eastAsia"/>
              </w:rPr>
              <w:t>2019</w:t>
            </w:r>
            <w:r w:rsidRPr="00C834BE">
              <w:rPr>
                <w:rFonts w:hint="eastAsia"/>
              </w:rPr>
              <w:t>）。</w:t>
            </w:r>
          </w:p>
          <w:p w14:paraId="0317BA54" w14:textId="77777777" w:rsidR="00A41AB3" w:rsidRPr="00C834BE" w:rsidRDefault="00A41AB3" w:rsidP="007242A7">
            <w:pPr>
              <w:pStyle w:val="151"/>
            </w:pPr>
            <w:r w:rsidRPr="00C834BE">
              <w:rPr>
                <w:rFonts w:hint="eastAsia"/>
              </w:rPr>
              <w:t>於</w:t>
            </w:r>
            <w:r w:rsidRPr="00C834BE">
              <w:rPr>
                <w:rFonts w:hint="eastAsia"/>
              </w:rPr>
              <w:t>PI Apparel 2019</w:t>
            </w:r>
            <w:r w:rsidRPr="00C834BE">
              <w:rPr>
                <w:rFonts w:hint="eastAsia"/>
              </w:rPr>
              <w:t>國際論壇發表技術，獲得多方關注和認可。（</w:t>
            </w:r>
            <w:r w:rsidRPr="00C834BE">
              <w:rPr>
                <w:rFonts w:hint="eastAsia"/>
              </w:rPr>
              <w:t>2019</w:t>
            </w:r>
            <w:r w:rsidRPr="00C834BE">
              <w:rPr>
                <w:rFonts w:hint="eastAsia"/>
              </w:rPr>
              <w:t>）</w:t>
            </w:r>
          </w:p>
        </w:tc>
      </w:tr>
      <w:tr w:rsidR="00A41AB3" w14:paraId="3F56064F" w14:textId="77777777" w:rsidTr="00FC0DDC">
        <w:tc>
          <w:tcPr>
            <w:tcW w:w="582" w:type="dxa"/>
            <w:vMerge/>
            <w:vAlign w:val="center"/>
          </w:tcPr>
          <w:p w14:paraId="697C6FDB" w14:textId="77777777" w:rsidR="00A41AB3" w:rsidRDefault="00A41AB3" w:rsidP="003A664D">
            <w:pPr>
              <w:ind w:firstLineChars="0" w:firstLine="0"/>
              <w:jc w:val="center"/>
            </w:pPr>
          </w:p>
        </w:tc>
        <w:tc>
          <w:tcPr>
            <w:tcW w:w="689" w:type="dxa"/>
            <w:vMerge/>
            <w:vAlign w:val="center"/>
          </w:tcPr>
          <w:p w14:paraId="65DC0870" w14:textId="77777777" w:rsidR="00A41AB3" w:rsidRDefault="00A41AB3" w:rsidP="003A664D">
            <w:pPr>
              <w:ind w:firstLineChars="0" w:firstLine="0"/>
              <w:jc w:val="center"/>
            </w:pPr>
          </w:p>
        </w:tc>
        <w:tc>
          <w:tcPr>
            <w:tcW w:w="7025" w:type="dxa"/>
            <w:gridSpan w:val="2"/>
            <w:vAlign w:val="center"/>
          </w:tcPr>
          <w:p w14:paraId="453C8F66" w14:textId="77777777" w:rsidR="00A41AB3" w:rsidRDefault="00A41AB3" w:rsidP="003A664D">
            <w:pPr>
              <w:ind w:firstLineChars="0" w:firstLine="0"/>
              <w:jc w:val="center"/>
            </w:pPr>
            <w:r>
              <w:rPr>
                <w:rFonts w:hint="eastAsia"/>
              </w:rPr>
              <w:t>平衡機制</w:t>
            </w:r>
          </w:p>
        </w:tc>
      </w:tr>
      <w:tr w:rsidR="00A41AB3" w14:paraId="3CDC54E7" w14:textId="77777777" w:rsidTr="007242A7">
        <w:tc>
          <w:tcPr>
            <w:tcW w:w="582" w:type="dxa"/>
            <w:vMerge/>
            <w:vAlign w:val="center"/>
          </w:tcPr>
          <w:p w14:paraId="623CDEC3" w14:textId="77777777" w:rsidR="00A41AB3" w:rsidRDefault="00A41AB3" w:rsidP="003A664D">
            <w:pPr>
              <w:ind w:firstLineChars="0" w:firstLine="0"/>
              <w:jc w:val="center"/>
            </w:pPr>
          </w:p>
        </w:tc>
        <w:tc>
          <w:tcPr>
            <w:tcW w:w="689" w:type="dxa"/>
            <w:vMerge/>
            <w:vAlign w:val="center"/>
          </w:tcPr>
          <w:p w14:paraId="543AC56A" w14:textId="77777777" w:rsidR="00A41AB3" w:rsidRDefault="00A41AB3" w:rsidP="003A664D">
            <w:pPr>
              <w:ind w:firstLineChars="0" w:firstLine="0"/>
              <w:jc w:val="center"/>
            </w:pPr>
          </w:p>
        </w:tc>
        <w:tc>
          <w:tcPr>
            <w:tcW w:w="7025" w:type="dxa"/>
            <w:gridSpan w:val="2"/>
            <w:vAlign w:val="center"/>
          </w:tcPr>
          <w:p w14:paraId="6DB466E5" w14:textId="59DF0899" w:rsidR="00A41AB3" w:rsidRPr="00EC1A47" w:rsidRDefault="004C6554" w:rsidP="007242A7">
            <w:pPr>
              <w:pStyle w:val="151"/>
            </w:pPr>
            <w:r w:rsidRPr="00EC1A47">
              <w:t>技術驗證與回饋調整</w:t>
            </w:r>
            <w:r w:rsidRPr="00EC1A47">
              <w:rPr>
                <w:rFonts w:hint="eastAsia"/>
              </w:rPr>
              <w:t>：</w:t>
            </w:r>
            <w:r w:rsidR="00D16607" w:rsidRPr="00EC1A47">
              <w:t>將掃描技術應用於供應商工廠</w:t>
            </w:r>
            <w:r w:rsidR="00CA4A3B" w:rsidRPr="00EC1A47">
              <w:rPr>
                <w:rFonts w:hint="eastAsia"/>
              </w:rPr>
              <w:t>試驗</w:t>
            </w:r>
            <w:r w:rsidR="00D16607" w:rsidRPr="00EC1A47">
              <w:t>，累積布片基礎。</w:t>
            </w:r>
            <w:r w:rsidR="00D16607" w:rsidRPr="00EC1A47">
              <w:rPr>
                <w:rFonts w:hint="eastAsia"/>
              </w:rPr>
              <w:t>（</w:t>
            </w:r>
            <w:r w:rsidR="00D16607" w:rsidRPr="00EC1A47">
              <w:rPr>
                <w:rFonts w:hint="eastAsia"/>
              </w:rPr>
              <w:t>2018</w:t>
            </w:r>
            <w:r w:rsidR="00D16607" w:rsidRPr="00EC1A47">
              <w:rPr>
                <w:rFonts w:hint="eastAsia"/>
              </w:rPr>
              <w:t>）</w:t>
            </w:r>
          </w:p>
        </w:tc>
      </w:tr>
      <w:tr w:rsidR="00A41AB3" w14:paraId="35F936DF" w14:textId="77777777" w:rsidTr="007242A7">
        <w:tc>
          <w:tcPr>
            <w:tcW w:w="582" w:type="dxa"/>
            <w:vAlign w:val="center"/>
          </w:tcPr>
          <w:p w14:paraId="6BB2098B" w14:textId="77777777" w:rsidR="00A41AB3" w:rsidRDefault="00A41AB3" w:rsidP="003A664D">
            <w:pPr>
              <w:ind w:firstLineChars="0" w:firstLine="0"/>
              <w:jc w:val="center"/>
            </w:pPr>
            <w:r w:rsidRPr="002D6F80">
              <w:rPr>
                <w:rFonts w:ascii="標楷體" w:hAnsi="標楷體" w:hint="eastAsia"/>
              </w:rPr>
              <w:t>數位創新</w:t>
            </w:r>
          </w:p>
        </w:tc>
        <w:tc>
          <w:tcPr>
            <w:tcW w:w="689" w:type="dxa"/>
            <w:vAlign w:val="center"/>
          </w:tcPr>
          <w:p w14:paraId="2824FB5B" w14:textId="77777777" w:rsidR="00A41AB3" w:rsidRDefault="00A41AB3" w:rsidP="003A664D">
            <w:pPr>
              <w:ind w:firstLineChars="0" w:firstLine="0"/>
              <w:jc w:val="center"/>
            </w:pPr>
            <w:r>
              <w:rPr>
                <w:rFonts w:ascii="標楷體" w:hAnsi="標楷體" w:hint="eastAsia"/>
              </w:rPr>
              <w:t>結果</w:t>
            </w:r>
          </w:p>
        </w:tc>
        <w:tc>
          <w:tcPr>
            <w:tcW w:w="7025" w:type="dxa"/>
            <w:gridSpan w:val="2"/>
            <w:vAlign w:val="center"/>
          </w:tcPr>
          <w:p w14:paraId="2DCB8E3A" w14:textId="349FBF64" w:rsidR="00A41AB3" w:rsidRPr="00C834BE" w:rsidRDefault="00A41AB3" w:rsidP="007242A7">
            <w:pPr>
              <w:pStyle w:val="151"/>
            </w:pPr>
            <w:r w:rsidRPr="00C834BE">
              <w:t>打造紡織產業的數位協作大平台</w:t>
            </w:r>
            <w:r w:rsidR="00896EFC">
              <w:rPr>
                <w:rFonts w:hint="eastAsia"/>
              </w:rPr>
              <w:t>。</w:t>
            </w:r>
          </w:p>
          <w:p w14:paraId="751C1B70" w14:textId="1FF2F16D" w:rsidR="00A41AB3" w:rsidRPr="00C834BE" w:rsidRDefault="00A41AB3" w:rsidP="007242A7">
            <w:pPr>
              <w:pStyle w:val="151"/>
            </w:pPr>
            <w:r w:rsidRPr="00C834BE">
              <w:t>跨越時間與地域限制，加速產品設計流程</w:t>
            </w:r>
            <w:r w:rsidR="00896EFC">
              <w:rPr>
                <w:rFonts w:hint="eastAsia"/>
              </w:rPr>
              <w:t>。</w:t>
            </w:r>
          </w:p>
          <w:p w14:paraId="525585C2" w14:textId="6C8CD6EE" w:rsidR="00A41AB3" w:rsidRPr="00C834BE" w:rsidRDefault="00A41AB3" w:rsidP="007242A7">
            <w:pPr>
              <w:pStyle w:val="151"/>
            </w:pPr>
            <w:r w:rsidRPr="00C834BE">
              <w:t>平台</w:t>
            </w:r>
            <w:r w:rsidRPr="00C834BE">
              <w:rPr>
                <w:rFonts w:hint="eastAsia"/>
              </w:rPr>
              <w:t>出現</w:t>
            </w:r>
            <w:r w:rsidRPr="00C834BE">
              <w:t>使用者「瀏覽但不採購」的徵用現象</w:t>
            </w:r>
            <w:r w:rsidR="00896EFC">
              <w:rPr>
                <w:rFonts w:hint="eastAsia"/>
              </w:rPr>
              <w:t>。</w:t>
            </w:r>
          </w:p>
        </w:tc>
      </w:tr>
    </w:tbl>
    <w:p w14:paraId="69A92550" w14:textId="77777777" w:rsidR="0021711B" w:rsidRDefault="0021711B" w:rsidP="00116433">
      <w:pPr>
        <w:pStyle w:val="151"/>
        <w:jc w:val="center"/>
      </w:pPr>
      <w:r>
        <w:rPr>
          <w:rFonts w:hint="eastAsia"/>
        </w:rPr>
        <w:t>資料來源：本研究整理</w:t>
      </w:r>
    </w:p>
    <w:p w14:paraId="26E2D27A" w14:textId="77777777" w:rsidR="005C4DAB" w:rsidRDefault="005C4DAB">
      <w:pPr>
        <w:widowControl/>
        <w:ind w:firstLineChars="0" w:firstLine="0"/>
        <w:rPr>
          <w:rFonts w:cstheme="majorBidi"/>
          <w:b/>
          <w:sz w:val="36"/>
          <w:szCs w:val="40"/>
        </w:rPr>
      </w:pPr>
      <w:r>
        <w:br w:type="page"/>
      </w:r>
    </w:p>
    <w:p w14:paraId="0D1DDA33" w14:textId="77777777" w:rsidR="00775AF0" w:rsidRDefault="0021095F" w:rsidP="009D3794">
      <w:pPr>
        <w:pStyle w:val="2"/>
      </w:pPr>
      <w:bookmarkStart w:id="72" w:name="_Toc200404514"/>
      <w:r>
        <w:rPr>
          <w:rFonts w:hint="eastAsia"/>
        </w:rPr>
        <w:lastRenderedPageBreak/>
        <w:t xml:space="preserve">5.3 </w:t>
      </w:r>
      <w:r>
        <w:rPr>
          <w:rFonts w:hint="eastAsia"/>
        </w:rPr>
        <w:t>第二階段：</w:t>
      </w:r>
      <w:r w:rsidR="00775AF0" w:rsidRPr="00850A1F">
        <w:rPr>
          <w:rFonts w:hint="eastAsia"/>
        </w:rPr>
        <w:t>資安與私有</w:t>
      </w:r>
      <w:bookmarkEnd w:id="72"/>
    </w:p>
    <w:p w14:paraId="7D60BCCA" w14:textId="264E8B20" w:rsidR="00051C78" w:rsidRDefault="00051C78" w:rsidP="005E090C">
      <w:pPr>
        <w:pStyle w:val="3"/>
      </w:pPr>
      <w:bookmarkStart w:id="73" w:name="_Toc200404515"/>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73"/>
    </w:p>
    <w:p w14:paraId="11170D77" w14:textId="6AAE3A11" w:rsidR="00E92694" w:rsidRDefault="00E92694" w:rsidP="00410D6D">
      <w:pPr>
        <w:pStyle w:val="a0"/>
      </w:pPr>
      <w:r>
        <w:rPr>
          <w:rFonts w:hint="eastAsia"/>
        </w:rPr>
        <w:t>疫情使全球運輸受使樣布無法出口，強勢推動轉型需求</w:t>
      </w:r>
    </w:p>
    <w:p w14:paraId="73EF528A" w14:textId="3ED21295" w:rsidR="00871906" w:rsidRDefault="00871906" w:rsidP="00485192">
      <w:pPr>
        <w:pStyle w:val="15"/>
        <w:ind w:firstLine="480"/>
      </w:pPr>
      <w:r w:rsidRPr="00871906">
        <w:t>起初，團隊在推動</w:t>
      </w:r>
      <w:r w:rsidR="00061CB0" w:rsidRPr="00BF2A53">
        <w:rPr>
          <w:rFonts w:hint="eastAsia"/>
        </w:rPr>
        <w:t>TextileCloud</w:t>
      </w:r>
      <w:r w:rsidR="00061CB0" w:rsidRPr="00BF2A53">
        <w:rPr>
          <w:rFonts w:hint="eastAsia"/>
        </w:rPr>
        <w:t>™</w:t>
      </w:r>
      <w:r w:rsidRPr="00871906">
        <w:t>平台與數位布片技術時，遭遇了不小的阻力。許多傳統供應商習慣於過去熟悉的作業流程，對「數位化」並不感興趣。他們普遍認為，布料展示就是要看實體樣布、親手摸到材質才算數，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不會覺得有「改變的必要」</w:t>
      </w:r>
      <w:r>
        <w:rPr>
          <w:rFonts w:hint="eastAsia"/>
        </w:rPr>
        <w:t>。</w:t>
      </w:r>
    </w:p>
    <w:p w14:paraId="496A37CE" w14:textId="0885AE7A" w:rsidR="00AE0D27" w:rsidRPr="00234127" w:rsidRDefault="00454CAD" w:rsidP="00D1618B">
      <w:pPr>
        <w:pStyle w:val="aff4"/>
        <w:ind w:left="360" w:right="360" w:firstLine="480"/>
      </w:pPr>
      <w:r w:rsidRPr="00234127">
        <w:rPr>
          <w:rFonts w:hint="eastAsia"/>
        </w:rPr>
        <w:t>「我覺得這個一開始我是遇到很大的阻力，就是他們不認為數位化很重要。就是尤其在2020年還沒有疫情的時候，就是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6F655767" w14:textId="6196015E" w:rsidR="00957F9E" w:rsidRDefault="00186CB3" w:rsidP="00485192">
      <w:pPr>
        <w:pStyle w:val="15"/>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疫情徹底打亂了原本仰賴實體互動的供應鏈運作模式。各國封鎖邊境</w:t>
      </w:r>
      <w:r w:rsidR="00A273E2">
        <w:rPr>
          <w:rFonts w:hint="eastAsia"/>
        </w:rPr>
        <w:t>、</w:t>
      </w:r>
      <w:r w:rsidR="00AE0D27" w:rsidRPr="00AE0D27">
        <w:t>航班與物流中斷，實體樣布無法寄出</w:t>
      </w:r>
      <w:r w:rsidR="00AE0D27" w:rsidRPr="00957F9E">
        <w:t>，</w:t>
      </w:r>
      <w:r w:rsidR="00957F9E" w:rsidRPr="00957F9E">
        <w:t>使得傳統的展示與溝通方式瞬間失效。</w:t>
      </w:r>
    </w:p>
    <w:p w14:paraId="33DE2A0A" w14:textId="25BD744E" w:rsidR="009354B4" w:rsidRDefault="009354B4" w:rsidP="00485192">
      <w:pPr>
        <w:pStyle w:val="15"/>
        <w:ind w:firstLine="480"/>
      </w:pPr>
      <w:r w:rsidRPr="009354B4">
        <w:t>正是這場全球性危機，意外成為推動數位轉型的關鍵契機。過去始終排斥改變的供應商</w:t>
      </w:r>
      <w:r w:rsidR="0056338E" w:rsidRPr="00C01659">
        <w:t>意識到：「再不改變，就無法繼續運作」</w:t>
      </w:r>
      <w:r w:rsidR="00E908D1">
        <w:rPr>
          <w:rFonts w:hint="eastAsia"/>
        </w:rPr>
        <w:t>，</w:t>
      </w:r>
      <w:r w:rsidR="0068219C">
        <w:rPr>
          <w:rFonts w:hint="eastAsia"/>
        </w:rPr>
        <w:t>紛紛</w:t>
      </w:r>
      <w:r w:rsidRPr="009354B4">
        <w:t>開始</w:t>
      </w:r>
      <w:r w:rsidR="00C77694">
        <w:rPr>
          <w:rFonts w:hint="eastAsia"/>
        </w:rPr>
        <w:t>尋找起能夠替代傳統流程的解決方案，而公司</w:t>
      </w:r>
      <w:r w:rsidRPr="009354B4">
        <w:t>原本被質疑為「華而不實」的</w:t>
      </w:r>
      <w:r w:rsidR="00C77694">
        <w:rPr>
          <w:rFonts w:hint="eastAsia"/>
        </w:rPr>
        <w:t>布片掃描</w:t>
      </w:r>
      <w:r w:rsidRPr="009354B4">
        <w:t>新技術，也首次被產業前輩認真看見</w:t>
      </w:r>
      <w:r w:rsidR="00C77694">
        <w:rPr>
          <w:rFonts w:hint="eastAsia"/>
        </w:rPr>
        <w:t>。疫情讓</w:t>
      </w:r>
      <w:r w:rsidR="000C57CF" w:rsidRPr="00C01659">
        <w:t>許多客戶願意踏出第一步，</w:t>
      </w:r>
      <w:r w:rsidR="000C57CF" w:rsidRPr="00AE0D27">
        <w:t>開始學著使用平台、</w:t>
      </w:r>
      <w:r w:rsidR="009C4AFB">
        <w:rPr>
          <w:rFonts w:hint="eastAsia"/>
        </w:rPr>
        <w:t>讓第一批</w:t>
      </w:r>
      <w:r w:rsidR="000C57CF" w:rsidRPr="00AE0D27">
        <w:t>布片</w:t>
      </w:r>
      <w:r w:rsidR="009C4AFB">
        <w:rPr>
          <w:rFonts w:hint="eastAsia"/>
        </w:rPr>
        <w:t>被</w:t>
      </w:r>
      <w:r w:rsidR="000C57CF" w:rsidRPr="00AE0D27">
        <w:t>數位化</w:t>
      </w:r>
      <w:r w:rsidR="009C4AFB">
        <w:rPr>
          <w:rFonts w:hint="eastAsia"/>
        </w:rPr>
        <w:t>，原本</w:t>
      </w:r>
      <w:r w:rsidR="000C57CF" w:rsidRPr="00AE0D27">
        <w:t>「被質疑的科技」變成「解決當下問題的必要工具」。</w:t>
      </w:r>
    </w:p>
    <w:p w14:paraId="49E03A2B" w14:textId="602D94AA" w:rsidR="001A7C22" w:rsidRPr="008E4B1E" w:rsidRDefault="008734C9" w:rsidP="00D1618B">
      <w:pPr>
        <w:pStyle w:val="aff4"/>
        <w:ind w:left="360" w:right="360" w:firstLine="480"/>
      </w:pPr>
      <w:r w:rsidRPr="008E4B1E">
        <w:rPr>
          <w:rFonts w:hint="eastAsia"/>
        </w:rPr>
        <w:lastRenderedPageBreak/>
        <w:t>「</w:t>
      </w:r>
      <w:r w:rsidR="001A7C22" w:rsidRPr="008E4B1E">
        <w:rPr>
          <w:rFonts w:hint="eastAsia"/>
        </w:rPr>
        <w:t>尤其是在covid那一陣子，因為你不能出國阿，你也沒有辦法shipping，那你到底怎麼跟客戶去溝通這個材料？一定要有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r w:rsidR="001A7C22" w:rsidRPr="008E4B1E">
        <w:t xml:space="preserve"> </w:t>
      </w:r>
    </w:p>
    <w:p w14:paraId="2FF5B341" w14:textId="77777777" w:rsidR="00E92694" w:rsidRDefault="00E92694" w:rsidP="00410D6D">
      <w:pPr>
        <w:pStyle w:val="a0"/>
      </w:pPr>
      <w:r>
        <w:rPr>
          <w:rFonts w:hint="eastAsia"/>
        </w:rPr>
        <w:t>產業需要私有雲管理數位布片，自主管控資料安全</w:t>
      </w:r>
    </w:p>
    <w:p w14:paraId="06D3FA15" w14:textId="769C28D4" w:rsidR="00465BF7" w:rsidRDefault="008D21EA" w:rsidP="009477E0">
      <w:pPr>
        <w:pStyle w:val="15"/>
        <w:ind w:firstLine="480"/>
      </w:pPr>
      <w:r>
        <w:rPr>
          <w:rFonts w:hint="eastAsia"/>
        </w:rPr>
        <w:t>觀察</w:t>
      </w:r>
      <w:r w:rsidR="00465BF7">
        <w:rPr>
          <w:rFonts w:hint="eastAsia"/>
        </w:rPr>
        <w:t>過去</w:t>
      </w:r>
      <w:r w:rsidR="009C14BB" w:rsidRPr="00BF2A53">
        <w:rPr>
          <w:rFonts w:hint="eastAsia"/>
        </w:rPr>
        <w:t>TextileCloud</w:t>
      </w:r>
      <w:r w:rsidR="009C14BB" w:rsidRPr="00BF2A53">
        <w:rPr>
          <w:rFonts w:hint="eastAsia"/>
        </w:rPr>
        <w:t>™</w:t>
      </w:r>
      <w:r w:rsidR="00662F5F">
        <w:rPr>
          <w:rFonts w:hint="eastAsia"/>
        </w:rPr>
        <w:t>平台功能</w:t>
      </w:r>
      <w:r w:rsidR="00465BF7">
        <w:rPr>
          <w:rFonts w:hint="eastAsia"/>
        </w:rPr>
        <w:t>被徵用的情形，團隊</w:t>
      </w:r>
      <w:r w:rsidR="00E8187B">
        <w:rPr>
          <w:rFonts w:hint="eastAsia"/>
        </w:rPr>
        <w:t>發現</w:t>
      </w:r>
      <w:r w:rsidR="00465BF7">
        <w:rPr>
          <w:rFonts w:hint="eastAsia"/>
        </w:rPr>
        <w:t>開源協作</w:t>
      </w:r>
      <w:r w:rsidR="000E20C1">
        <w:rPr>
          <w:rFonts w:hint="eastAsia"/>
        </w:rPr>
        <w:t>的</w:t>
      </w:r>
      <w:r w:rsidR="00465BF7">
        <w:rPr>
          <w:rFonts w:hint="eastAsia"/>
        </w:rPr>
        <w:t>平台</w:t>
      </w:r>
      <w:r w:rsidR="00115B25">
        <w:rPr>
          <w:rFonts w:hint="eastAsia"/>
        </w:rPr>
        <w:t>模式</w:t>
      </w:r>
      <w:r w:rsidR="00465BF7">
        <w:rPr>
          <w:rFonts w:hint="eastAsia"/>
        </w:rPr>
        <w:t>並不能滿足所有使用者的</w:t>
      </w:r>
      <w:r w:rsidR="000E20C1">
        <w:rPr>
          <w:rFonts w:hint="eastAsia"/>
        </w:rPr>
        <w:t>實際</w:t>
      </w:r>
      <w:r w:rsidR="00465BF7">
        <w:rPr>
          <w:rFonts w:hint="eastAsia"/>
        </w:rPr>
        <w:t>需求</w:t>
      </w:r>
      <w:r w:rsidR="000E20C1">
        <w:rPr>
          <w:rFonts w:hint="eastAsia"/>
        </w:rPr>
        <w:t>。</w:t>
      </w:r>
      <w:r w:rsidR="005F54AD">
        <w:t>平台</w:t>
      </w:r>
      <w:r w:rsidR="00E074D9">
        <w:rPr>
          <w:rFonts w:hint="eastAsia"/>
        </w:rPr>
        <w:t>參與者的</w:t>
      </w:r>
      <w:r w:rsidR="008140BA">
        <w:rPr>
          <w:rFonts w:hint="eastAsia"/>
        </w:rPr>
        <w:t>互動</w:t>
      </w:r>
      <w:r w:rsidR="005F54AD">
        <w:t>雖然看似活躍，供應商與客戶</w:t>
      </w:r>
      <w:r w:rsidR="00C67EA5">
        <w:rPr>
          <w:rFonts w:hint="eastAsia"/>
        </w:rPr>
        <w:t>也</w:t>
      </w:r>
      <w:r w:rsidR="005F54AD">
        <w:t>有</w:t>
      </w:r>
      <w:r w:rsidR="00C67EA5">
        <w:rPr>
          <w:rFonts w:hint="eastAsia"/>
        </w:rPr>
        <w:t>業務溝通</w:t>
      </w:r>
      <w:r w:rsidR="005F54AD">
        <w:t>與瀏覽行為，但實際交易與合作卻多半</w:t>
      </w:r>
      <w:r w:rsidR="002B471A">
        <w:rPr>
          <w:rFonts w:hint="eastAsia"/>
        </w:rPr>
        <w:t>在</w:t>
      </w:r>
      <w:r w:rsidR="005F54AD">
        <w:t>私下進行，平台成了虛有其表的展示空間，難以真正發揮促成交易的功能</w:t>
      </w:r>
      <w:r w:rsidR="005F54AD">
        <w:rPr>
          <w:rFonts w:hint="eastAsia"/>
        </w:rPr>
        <w:t>。</w:t>
      </w:r>
    </w:p>
    <w:p w14:paraId="6E647632" w14:textId="1FCA0935" w:rsidR="00215836" w:rsidRDefault="00F75861" w:rsidP="009477E0">
      <w:pPr>
        <w:pStyle w:val="15"/>
        <w:ind w:firstLine="480"/>
      </w:pPr>
      <w:r>
        <w:t>進一步分析使用者回饋與平台互動行為後發現</w:t>
      </w:r>
      <w:r w:rsidR="005F54AD">
        <w:rPr>
          <w:rFonts w:hint="eastAsia"/>
        </w:rPr>
        <w:t>，</w:t>
      </w:r>
      <w:r w:rsidR="00C455E2">
        <w:t>紡織產業中</w:t>
      </w:r>
      <w:r w:rsidR="008F68C1">
        <w:rPr>
          <w:rFonts w:hint="eastAsia"/>
        </w:rPr>
        <w:t>部份</w:t>
      </w:r>
      <w:r w:rsidR="00C455E2">
        <w:t>供應商的布料是依照品牌的專屬需求開發，例如專</w:t>
      </w:r>
      <w:r w:rsidR="007E3BEF">
        <w:rPr>
          <w:rFonts w:hint="eastAsia"/>
        </w:rPr>
        <w:t>為</w:t>
      </w:r>
      <w:r w:rsidR="00C455E2">
        <w:t>adidas</w:t>
      </w:r>
      <w:r w:rsidR="00C455E2">
        <w:t>或</w:t>
      </w:r>
      <w:r w:rsidR="00C455E2">
        <w:t>Nike</w:t>
      </w:r>
      <w:r w:rsidR="007E3BEF">
        <w:rPr>
          <w:rFonts w:hint="eastAsia"/>
        </w:rPr>
        <w:t>等品牌商</w:t>
      </w:r>
      <w:r w:rsidR="00C455E2">
        <w:t>訂製的布料，這些</w:t>
      </w:r>
      <w:r w:rsidR="000B773B">
        <w:rPr>
          <w:rFonts w:hint="eastAsia"/>
        </w:rPr>
        <w:t>專屬布料</w:t>
      </w:r>
      <w:r w:rsidR="00C455E2">
        <w:t>不具備對外開放展示或供其他第三方選用的條件。</w:t>
      </w:r>
      <w:r w:rsidR="006D770C">
        <w:rPr>
          <w:rFonts w:hint="eastAsia"/>
        </w:rPr>
        <w:t>也因此</w:t>
      </w:r>
      <w:r w:rsidR="00B336E0">
        <w:rPr>
          <w:rFonts w:hint="eastAsia"/>
        </w:rPr>
        <w:t>探索到</w:t>
      </w:r>
      <w:r w:rsidR="00C455E2">
        <w:t>品牌</w:t>
      </w:r>
      <w:r w:rsidR="00495DAE">
        <w:rPr>
          <w:rFonts w:hint="eastAsia"/>
        </w:rPr>
        <w:t>商</w:t>
      </w:r>
      <w:r w:rsidR="00C455E2">
        <w:t>對於資料的保密性與權限控管</w:t>
      </w:r>
      <w:r w:rsidR="00B336E0">
        <w:rPr>
          <w:rFonts w:hint="eastAsia"/>
        </w:rPr>
        <w:t>需求</w:t>
      </w:r>
      <w:r w:rsidR="00C455E2">
        <w:t>，公開平台</w:t>
      </w:r>
      <w:r w:rsidR="00327A41">
        <w:rPr>
          <w:rFonts w:hint="eastAsia"/>
        </w:rPr>
        <w:t>的模組</w:t>
      </w:r>
      <w:r w:rsidR="00C455E2">
        <w:t>架構</w:t>
      </w:r>
      <w:r w:rsidR="00961B41">
        <w:rPr>
          <w:rFonts w:hint="eastAsia"/>
        </w:rPr>
        <w:t>無法對應</w:t>
      </w:r>
      <w:r w:rsidR="00C455E2">
        <w:t>高敏感性的商業</w:t>
      </w:r>
      <w:r w:rsidR="00961B41">
        <w:rPr>
          <w:rFonts w:hint="eastAsia"/>
        </w:rPr>
        <w:t>合作</w:t>
      </w:r>
      <w:r w:rsidR="00C455E2">
        <w:t>。</w:t>
      </w:r>
    </w:p>
    <w:p w14:paraId="1B9DA910" w14:textId="78696EE5" w:rsidR="001A7C22" w:rsidRPr="00465BF7" w:rsidRDefault="001A7C22" w:rsidP="00D1618B">
      <w:pPr>
        <w:pStyle w:val="aff4"/>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74" w:name="_Toc200404516"/>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74"/>
    </w:p>
    <w:p w14:paraId="3258BA20" w14:textId="5FD8C74A" w:rsidR="00D35D73" w:rsidRDefault="00D35D73" w:rsidP="00410D6D">
      <w:pPr>
        <w:pStyle w:val="a0"/>
      </w:pPr>
      <w:r w:rsidRPr="005008B9">
        <w:t>經營策略</w:t>
      </w:r>
      <w:r w:rsidR="004A35B3">
        <w:rPr>
          <w:rFonts w:hint="eastAsia"/>
        </w:rPr>
        <w:t>：</w:t>
      </w:r>
      <w:r w:rsidR="006F21C0">
        <w:rPr>
          <w:rFonts w:hint="eastAsia"/>
        </w:rPr>
        <w:t>平台</w:t>
      </w:r>
      <w:r w:rsidR="004A35B3">
        <w:t>從共用轉向</w:t>
      </w:r>
      <w:r w:rsidR="006F21C0">
        <w:rPr>
          <w:rFonts w:hint="eastAsia"/>
        </w:rPr>
        <w:t>自主控制</w:t>
      </w:r>
      <w:r w:rsidR="004A35B3">
        <w:t>，</w:t>
      </w:r>
      <w:r w:rsidR="007D4AD1">
        <w:rPr>
          <w:rFonts w:hint="eastAsia"/>
        </w:rPr>
        <w:t>從供應鏈出發串連起紡織生態</w:t>
      </w:r>
    </w:p>
    <w:p w14:paraId="56FEFAE7" w14:textId="18D7930B" w:rsidR="0045616A" w:rsidRDefault="008B471E" w:rsidP="0053635C">
      <w:pPr>
        <w:pStyle w:val="15"/>
        <w:ind w:firstLine="480"/>
      </w:pPr>
      <w:r>
        <w:rPr>
          <w:rFonts w:hint="eastAsia"/>
        </w:rPr>
        <w:t>為了回應</w:t>
      </w:r>
      <w:r w:rsidR="005B150D">
        <w:t>紡織產業對布料資料的保密性與自主管理</w:t>
      </w:r>
      <w:r w:rsidR="00CE781D">
        <w:rPr>
          <w:rFonts w:hint="eastAsia"/>
        </w:rPr>
        <w:t>的需求與</w:t>
      </w:r>
      <w:r w:rsidR="005B150D">
        <w:t>期待，</w:t>
      </w:r>
      <w:r w:rsidR="00CE781D">
        <w:rPr>
          <w:rFonts w:hint="eastAsia"/>
        </w:rPr>
        <w:t>團隊開發了</w:t>
      </w:r>
      <w:r w:rsidR="005B150D">
        <w:t>「布料權限控管」與「私有化資料庫」等機制，將</w:t>
      </w:r>
      <w:r w:rsidR="00EE4B93" w:rsidRPr="00BF2A53">
        <w:rPr>
          <w:rFonts w:hint="eastAsia"/>
        </w:rPr>
        <w:t>TextileCloud</w:t>
      </w:r>
      <w:r w:rsidR="00EE4B93" w:rsidRPr="00BF2A53">
        <w:rPr>
          <w:rFonts w:hint="eastAsia"/>
        </w:rPr>
        <w:t>™</w:t>
      </w:r>
      <w:r w:rsidR="005B150D">
        <w:t>平台從</w:t>
      </w:r>
      <w:r w:rsidR="00715407">
        <w:rPr>
          <w:rFonts w:hint="eastAsia"/>
        </w:rPr>
        <w:t>公開為主的</w:t>
      </w:r>
      <w:r w:rsidR="00FB131F">
        <w:rPr>
          <w:rFonts w:hint="eastAsia"/>
        </w:rPr>
        <w:t>經營</w:t>
      </w:r>
      <w:r w:rsidR="00715407">
        <w:rPr>
          <w:rFonts w:hint="eastAsia"/>
        </w:rPr>
        <w:t>模式</w:t>
      </w:r>
      <w:r w:rsidR="005B150D">
        <w:t>轉向兼容私有與共用的彈性架構</w:t>
      </w:r>
      <w:r w:rsidR="00A7271F">
        <w:t>，</w:t>
      </w:r>
      <w:r w:rsidR="00DE46C4">
        <w:rPr>
          <w:rFonts w:hint="eastAsia"/>
        </w:rPr>
        <w:t>達到</w:t>
      </w:r>
      <w:r w:rsidR="00A7271F">
        <w:t>資料流通</w:t>
      </w:r>
      <w:r w:rsidR="008D77A0">
        <w:rPr>
          <w:rFonts w:hint="eastAsia"/>
        </w:rPr>
        <w:t>、同時</w:t>
      </w:r>
      <w:r w:rsidR="00A7271F">
        <w:t>保障敏感資訊安全</w:t>
      </w:r>
      <w:r w:rsidR="00527C00">
        <w:rPr>
          <w:rFonts w:hint="eastAsia"/>
        </w:rPr>
        <w:t>的特性</w:t>
      </w:r>
      <w:r w:rsidR="00A7271F">
        <w:t>。</w:t>
      </w:r>
    </w:p>
    <w:p w14:paraId="72EC72B8" w14:textId="2AA998D4" w:rsidR="00BF0870" w:rsidRDefault="00703EC2" w:rsidP="0053635C">
      <w:pPr>
        <w:pStyle w:val="15"/>
        <w:ind w:firstLine="480"/>
      </w:pPr>
      <w:r>
        <w:rPr>
          <w:rFonts w:hint="eastAsia"/>
        </w:rPr>
        <w:lastRenderedPageBreak/>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r w:rsidR="00673967" w:rsidRPr="00550ED9">
        <w:rPr>
          <w:rFonts w:hint="eastAsia"/>
          <w:color w:val="FF0000"/>
        </w:rPr>
        <w:t>TextileCloud</w:t>
      </w:r>
      <w:r w:rsidR="00673967" w:rsidRPr="00550ED9">
        <w:rPr>
          <w:rFonts w:hint="eastAsia"/>
          <w:color w:val="FF0000"/>
        </w:rPr>
        <w:t>™</w:t>
      </w:r>
      <w:r w:rsidR="00DA5838" w:rsidRPr="00550ED9">
        <w:rPr>
          <w:rFonts w:hint="eastAsia"/>
          <w:color w:val="FF0000"/>
        </w:rPr>
        <w:t>平台的</w:t>
      </w:r>
      <w:r w:rsidR="00DA5838" w:rsidRPr="00550ED9">
        <w:rPr>
          <w:color w:val="FF0000"/>
        </w:rPr>
        <w:t>核心優勢在於</w:t>
      </w:r>
      <w:r w:rsidR="004B28CD" w:rsidRPr="00550ED9">
        <w:rPr>
          <w:rFonts w:hint="eastAsia"/>
          <w:color w:val="FF0000"/>
        </w:rPr>
        <w:t>團隊</w:t>
      </w:r>
      <w:r w:rsidR="00DA5838" w:rsidRPr="00550ED9">
        <w:rPr>
          <w:color w:val="FF0000"/>
        </w:rPr>
        <w:t>選擇從供應鏈</w:t>
      </w:r>
      <w:r w:rsidR="006249D9" w:rsidRPr="00550ED9">
        <w:rPr>
          <w:rFonts w:hint="eastAsia"/>
          <w:color w:val="FF0000"/>
        </w:rPr>
        <w:t>切入</w:t>
      </w:r>
      <w:r w:rsidR="00DA5838" w:rsidRPr="00550ED9">
        <w:rPr>
          <w:color w:val="FF0000"/>
        </w:rPr>
        <w:t>，而不是像其他競爭者一樣由品牌端發起</w:t>
      </w:r>
      <w:r w:rsidR="006B5BEF" w:rsidRPr="00550ED9">
        <w:rPr>
          <w:rFonts w:hint="eastAsia"/>
          <w:color w:val="FF0000"/>
        </w:rPr>
        <w:t>，團隊認為</w:t>
      </w:r>
      <w:r w:rsidR="00DA5838" w:rsidRPr="00550ED9">
        <w:rPr>
          <w:color w:val="FF0000"/>
        </w:rPr>
        <w:t>要真正促進紡織產業的數位轉型，關鍵不在品牌</w:t>
      </w:r>
      <w:r w:rsidR="00BF0870" w:rsidRPr="00550ED9">
        <w:rPr>
          <w:rFonts w:hint="eastAsia"/>
          <w:color w:val="FF0000"/>
        </w:rPr>
        <w:t>端</w:t>
      </w:r>
      <w:r w:rsidR="00DA5838" w:rsidRPr="00550ED9">
        <w:rPr>
          <w:color w:val="FF0000"/>
        </w:rPr>
        <w:t>的採購效率，</w:t>
      </w:r>
      <w:r w:rsidR="00B902CC" w:rsidRPr="00550ED9">
        <w:rPr>
          <w:rFonts w:hint="eastAsia"/>
          <w:color w:val="FF0000"/>
        </w:rPr>
        <w:t>而是提升</w:t>
      </w:r>
      <w:r w:rsidR="00BD6580" w:rsidRPr="00550ED9">
        <w:rPr>
          <w:rFonts w:hint="eastAsia"/>
          <w:color w:val="FF0000"/>
        </w:rPr>
        <w:t>產業上游端</w:t>
      </w:r>
      <w:r w:rsidR="00B902CC" w:rsidRPr="00550ED9">
        <w:rPr>
          <w:rFonts w:hint="eastAsia"/>
          <w:color w:val="FF0000"/>
        </w:rPr>
        <w:t>供應商</w:t>
      </w:r>
      <w:r w:rsidR="00BD6580" w:rsidRPr="00550ED9">
        <w:rPr>
          <w:rFonts w:hint="eastAsia"/>
          <w:color w:val="FF0000"/>
        </w:rPr>
        <w:t>們</w:t>
      </w:r>
      <w:r w:rsidR="00BF0870" w:rsidRPr="00550ED9">
        <w:rPr>
          <w:rFonts w:hint="eastAsia"/>
          <w:color w:val="FF0000"/>
        </w:rPr>
        <w:t>整體的</w:t>
      </w:r>
      <w:r w:rsidR="00B902CC" w:rsidRPr="00550ED9">
        <w:rPr>
          <w:rFonts w:hint="eastAsia"/>
          <w:color w:val="FF0000"/>
        </w:rPr>
        <w:t>接受度與使用普及化</w:t>
      </w:r>
      <w:r w:rsidR="00DA5838">
        <w:t>，</w:t>
      </w:r>
      <w:r w:rsidR="00B902CC">
        <w:rPr>
          <w:rFonts w:hint="eastAsia"/>
        </w:rPr>
        <w:t>因此團隊</w:t>
      </w:r>
      <w:r w:rsidR="00DA5838">
        <w:t>選擇</w:t>
      </w:r>
      <w:r w:rsidR="00DF6182">
        <w:rPr>
          <w:rFonts w:hint="eastAsia"/>
        </w:rPr>
        <w:t>率先</w:t>
      </w:r>
      <w:r w:rsidR="00DA5838">
        <w:t>開發</w:t>
      </w:r>
      <w:r w:rsidR="00F879AA">
        <w:rPr>
          <w:rFonts w:hint="eastAsia"/>
        </w:rPr>
        <w:t>布片掃描技術</w:t>
      </w:r>
      <w:r w:rsidR="00DA5838">
        <w:t>，並將資源集中投入於建立「能被供應鏈真正使用」</w:t>
      </w:r>
      <w:r w:rsidR="00BF0870">
        <w:rPr>
          <w:rFonts w:hint="eastAsia"/>
        </w:rPr>
        <w:t>數位平台。</w:t>
      </w:r>
    </w:p>
    <w:p w14:paraId="131D8263" w14:textId="679715BB" w:rsidR="00BF0870" w:rsidRDefault="00BF0870" w:rsidP="0053635C">
      <w:pPr>
        <w:pStyle w:val="15"/>
        <w:ind w:firstLine="480"/>
      </w:pPr>
      <w:r>
        <w:t>這樣的策略不只是解決單點問題，更</w:t>
      </w:r>
      <w:r w:rsidR="00D91ABF">
        <w:rPr>
          <w:rFonts w:hint="eastAsia"/>
        </w:rPr>
        <w:t>加</w:t>
      </w:r>
      <w:r>
        <w:t>回應了紡織產業從布料開發、生產到產品銷售之間「環環相扣」的實際生態需求，</w:t>
      </w:r>
      <w:r w:rsidR="000657A7">
        <w:rPr>
          <w:rFonts w:hint="eastAsia"/>
        </w:rPr>
        <w:t>F</w:t>
      </w:r>
      <w:r w:rsidR="00AE275B">
        <w:rPr>
          <w:rFonts w:hint="eastAsia"/>
        </w:rPr>
        <w:t>rontier.cool</w:t>
      </w:r>
      <w:r>
        <w:t>試圖以</w:t>
      </w:r>
      <w:r w:rsidR="00396606">
        <w:rPr>
          <w:rFonts w:hint="eastAsia"/>
        </w:rPr>
        <w:t>數位創新技術</w:t>
      </w:r>
      <w:r>
        <w:t>串連起整條供應鏈，建立一套可持續發展的數位轉型</w:t>
      </w:r>
      <w:r w:rsidR="00396606">
        <w:rPr>
          <w:rFonts w:hint="eastAsia"/>
        </w:rPr>
        <w:t>方案</w:t>
      </w:r>
      <w:r>
        <w:t>。</w:t>
      </w:r>
    </w:p>
    <w:p w14:paraId="550C6C0C" w14:textId="4DFC95C6" w:rsidR="00D35D73" w:rsidRDefault="00D35D73" w:rsidP="00410D6D">
      <w:pPr>
        <w:pStyle w:val="a0"/>
      </w:pPr>
      <w:r w:rsidRPr="005008B9">
        <w:t>資源整合與分配</w:t>
      </w:r>
      <w:r w:rsidR="0020448C">
        <w:rPr>
          <w:rFonts w:hint="eastAsia"/>
        </w:rPr>
        <w:t>：基於初代平台基礎與使用者回饋，建構出私有平台架構</w:t>
      </w:r>
    </w:p>
    <w:p w14:paraId="094F32A9" w14:textId="152808F0" w:rsidR="006909C4" w:rsidRDefault="007E57F8" w:rsidP="00227B80">
      <w:pPr>
        <w:pStyle w:val="15"/>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Pr>
          <w:rFonts w:hint="eastAsia"/>
        </w:rPr>
        <w:t>技術基礎</w:t>
      </w:r>
      <w:r w:rsidR="00F37054" w:rsidRPr="00F37054">
        <w:t>，</w:t>
      </w:r>
      <w:r w:rsidR="007D62E2">
        <w:rPr>
          <w:rFonts w:hint="eastAsia"/>
        </w:rPr>
        <w:t>並進一步整合資源，除了</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描技術</w:t>
      </w:r>
      <w:r w:rsidR="00B10862">
        <w:rPr>
          <w:rFonts w:hint="eastAsia"/>
        </w:rPr>
        <w:t>的階段</w:t>
      </w:r>
      <w:r w:rsidR="00F37054" w:rsidRPr="00F37054">
        <w:t>；同時</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市場洞察，</w:t>
      </w:r>
      <w:r>
        <w:rPr>
          <w:rFonts w:hint="eastAsia"/>
        </w:rPr>
        <w:t>逐漸發展出</w:t>
      </w:r>
      <w:r w:rsidR="00F37054" w:rsidRPr="00F37054">
        <w:t>私有</w:t>
      </w:r>
      <w:r w:rsidR="007D62E2">
        <w:rPr>
          <w:rFonts w:hint="eastAsia"/>
        </w:rPr>
        <w:t>平台的相關</w:t>
      </w:r>
      <w:r w:rsidR="00F37054" w:rsidRPr="00F37054">
        <w:t>模組，</w:t>
      </w:r>
      <w:r w:rsidR="008A08DC">
        <w:rPr>
          <w:rFonts w:hint="eastAsia"/>
        </w:rPr>
        <w:t>顯示了</w:t>
      </w:r>
      <w:r w:rsidR="00130E18">
        <w:rPr>
          <w:rFonts w:hint="eastAsia"/>
        </w:rPr>
        <w:t>團隊能</w:t>
      </w:r>
      <w:r w:rsidR="00F37054" w:rsidRPr="00F37054">
        <w:t>因應不同</w:t>
      </w:r>
      <w:r w:rsidR="007319B1">
        <w:rPr>
          <w:rFonts w:hint="eastAsia"/>
        </w:rPr>
        <w:t>使用者</w:t>
      </w:r>
      <w:r w:rsidR="00F37054" w:rsidRPr="00F37054">
        <w:t>需求</w:t>
      </w:r>
      <w:r w:rsidR="007319B1">
        <w:rPr>
          <w:rFonts w:hint="eastAsia"/>
        </w:rPr>
        <w:t>彈</w:t>
      </w:r>
      <w:r w:rsidR="00F37054" w:rsidRPr="00F37054">
        <w:t>性擴展</w:t>
      </w:r>
      <w:r w:rsidR="007319B1">
        <w:rPr>
          <w:rFonts w:hint="eastAsia"/>
        </w:rPr>
        <w:t>平台技術</w:t>
      </w:r>
      <w:r w:rsidR="00F37054" w:rsidRPr="00F37054">
        <w:t>。</w:t>
      </w:r>
    </w:p>
    <w:p w14:paraId="6F594695" w14:textId="45BA90CB" w:rsidR="001A7C22" w:rsidRPr="00E53CE0" w:rsidRDefault="001A7C22" w:rsidP="009508FF">
      <w:pPr>
        <w:pStyle w:val="aff4"/>
        <w:ind w:left="360" w:right="360" w:firstLine="480"/>
      </w:pPr>
      <w:r w:rsidRPr="007E57F8">
        <w:rPr>
          <w:rFonts w:hint="eastAsia"/>
        </w:rPr>
        <w:t>「但是我們後來發現，這個需求好像跟我們想像的不一樣，就是adidas只是想要他自己，所以這個大平台就變成了私有平台的概念，我們就幫adidas像這樣子的廠商去做一個這個sourcing的這個、只在他供應鏈裡面去做adidas的機制，這樣子客製他這樣的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5B94B6AB" w:rsidR="001A7C22" w:rsidRPr="007D7A67" w:rsidRDefault="001A4581">
      <w:pPr>
        <w:pStyle w:val="3"/>
        <w:numPr>
          <w:ilvl w:val="2"/>
          <w:numId w:val="2"/>
        </w:numPr>
      </w:pPr>
      <w:bookmarkStart w:id="75" w:name="_Toc200404517"/>
      <w:r w:rsidRPr="007D7A67">
        <w:rPr>
          <w:rFonts w:hint="eastAsia"/>
        </w:rPr>
        <w:t>探索可供性</w:t>
      </w:r>
      <w:bookmarkEnd w:id="75"/>
    </w:p>
    <w:p w14:paraId="0BCFDF8A" w14:textId="3753B56C" w:rsidR="00F935ED" w:rsidRPr="000C3680" w:rsidRDefault="000C3680" w:rsidP="00410D6D">
      <w:pPr>
        <w:pStyle w:val="a0"/>
      </w:pPr>
      <w:r>
        <w:rPr>
          <w:rFonts w:hint="eastAsia"/>
        </w:rPr>
        <w:t>權限</w:t>
      </w:r>
      <w:r w:rsidR="00F935ED" w:rsidRPr="000C3680">
        <w:t>控管模組</w:t>
      </w:r>
      <w:r w:rsidR="00065ED8">
        <w:rPr>
          <w:rFonts w:hint="eastAsia"/>
        </w:rPr>
        <w:t>，</w:t>
      </w:r>
      <w:r>
        <w:rPr>
          <w:rFonts w:hint="eastAsia"/>
        </w:rPr>
        <w:t>提升數位素材儲存安全性</w:t>
      </w:r>
    </w:p>
    <w:p w14:paraId="52FAB182" w14:textId="4AECF81B" w:rsidR="0039704D" w:rsidRDefault="008057E3" w:rsidP="00227B80">
      <w:pPr>
        <w:pStyle w:val="15"/>
        <w:ind w:firstLine="480"/>
      </w:pPr>
      <w:r w:rsidRPr="008057E3">
        <w:t>紡織產業的布料資料屬於高度敏感的商業資產，為了回應企業對資料保密</w:t>
      </w:r>
      <w:r w:rsidRPr="008057E3">
        <w:lastRenderedPageBreak/>
        <w:t>與</w:t>
      </w:r>
      <w:r>
        <w:rPr>
          <w:rFonts w:hint="eastAsia"/>
        </w:rPr>
        <w:t>數位素材</w:t>
      </w:r>
      <w:r w:rsidRPr="008057E3">
        <w:t>自主管理的需求，開始著手研發權限控管</w:t>
      </w:r>
      <w:r w:rsidR="00AD72F1">
        <w:rPr>
          <w:rFonts w:hint="eastAsia"/>
        </w:rPr>
        <w:t>相關</w:t>
      </w:r>
      <w:r w:rsidRPr="008057E3">
        <w:t>模組。</w:t>
      </w:r>
    </w:p>
    <w:p w14:paraId="4C5A136D" w14:textId="66B33231" w:rsidR="001A345A" w:rsidRDefault="00236815" w:rsidP="00227B80">
      <w:pPr>
        <w:pStyle w:val="15"/>
        <w:ind w:firstLine="480"/>
      </w:pPr>
      <w:r>
        <w:rPr>
          <w:rFonts w:hint="eastAsia"/>
        </w:rPr>
        <w:t>基於</w:t>
      </w:r>
      <w:r w:rsidR="008057E3" w:rsidRPr="008057E3">
        <w:t>平台</w:t>
      </w:r>
      <w:r w:rsidR="00825ACA">
        <w:rPr>
          <w:rFonts w:hint="eastAsia"/>
        </w:rPr>
        <w:t>可</w:t>
      </w:r>
      <w:r>
        <w:rPr>
          <w:rFonts w:hint="eastAsia"/>
        </w:rPr>
        <w:t>彈性</w:t>
      </w:r>
      <w:r w:rsidR="008057E3" w:rsidRPr="008057E3">
        <w:t>擴充</w:t>
      </w:r>
      <w:r>
        <w:rPr>
          <w:rFonts w:hint="eastAsia"/>
        </w:rPr>
        <w:t>特</w:t>
      </w:r>
      <w:r w:rsidR="008057E3" w:rsidRPr="008057E3">
        <w:t>性，</w:t>
      </w:r>
      <w:r w:rsidR="00516B0F">
        <w:rPr>
          <w:rFonts w:hint="eastAsia"/>
        </w:rPr>
        <w:t>組織的</w:t>
      </w:r>
      <w:r w:rsidR="00366B1D">
        <w:rPr>
          <w:rFonts w:hint="eastAsia"/>
        </w:rPr>
        <w:t>工程團隊</w:t>
      </w:r>
      <w:r w:rsidR="008057E3" w:rsidRPr="008057E3">
        <w:t>開發出可自定</w:t>
      </w:r>
      <w:r w:rsidR="005C4E57">
        <w:rPr>
          <w:rFonts w:hint="eastAsia"/>
        </w:rPr>
        <w:t>檔案</w:t>
      </w:r>
      <w:r w:rsidR="003E57BC">
        <w:rPr>
          <w:rFonts w:hint="eastAsia"/>
        </w:rPr>
        <w:t>權限</w:t>
      </w:r>
      <w:r w:rsidR="003474D0">
        <w:rPr>
          <w:rFonts w:hint="eastAsia"/>
        </w:rPr>
        <w:t>的</w:t>
      </w:r>
      <w:r w:rsidR="003E57BC">
        <w:rPr>
          <w:rFonts w:hint="eastAsia"/>
        </w:rPr>
        <w:t>設定</w:t>
      </w:r>
      <w:r w:rsidR="008057E3" w:rsidRPr="008057E3">
        <w:t>功</w:t>
      </w:r>
      <w:r w:rsidR="00067D2A">
        <w:rPr>
          <w:rFonts w:hint="eastAsia"/>
        </w:rPr>
        <w:t>能</w:t>
      </w:r>
      <w:r w:rsidR="008057E3" w:rsidRPr="008057E3">
        <w:t>，</w:t>
      </w:r>
      <w:r w:rsidR="003B165E">
        <w:rPr>
          <w:rFonts w:hint="eastAsia"/>
        </w:rPr>
        <w:t>使用者</w:t>
      </w:r>
      <w:r w:rsidR="00727A71">
        <w:rPr>
          <w:rFonts w:hint="eastAsia"/>
        </w:rPr>
        <w:t>可以</w:t>
      </w:r>
      <w:r w:rsidR="00727A71" w:rsidRPr="00727A71">
        <w:rPr>
          <w:rFonts w:hint="eastAsia"/>
        </w:rPr>
        <w:t>建立私人數位資料庫，</w:t>
      </w:r>
      <w:r w:rsidR="0050254C" w:rsidRPr="00727A71">
        <w:rPr>
          <w:rFonts w:hint="eastAsia"/>
        </w:rPr>
        <w:t>將布料檔案權限進行分類</w:t>
      </w:r>
      <w:r w:rsidR="0050254C">
        <w:rPr>
          <w:rFonts w:hint="eastAsia"/>
        </w:rPr>
        <w:t>，</w:t>
      </w:r>
      <w:r w:rsidR="00727A71" w:rsidRPr="00727A71">
        <w:rPr>
          <w:rFonts w:hint="eastAsia"/>
        </w:rPr>
        <w:t>以嵌入代碼（</w:t>
      </w:r>
      <w:r w:rsidR="00727A71" w:rsidRPr="00727A71">
        <w:rPr>
          <w:rFonts w:hint="eastAsia"/>
        </w:rPr>
        <w:t>Embed Code</w:t>
      </w:r>
      <w:r w:rsidR="00727A71" w:rsidRPr="00727A71">
        <w:rPr>
          <w:rFonts w:hint="eastAsia"/>
        </w:rPr>
        <w:t>）和連結分享資料夾，保證</w:t>
      </w:r>
      <w:r w:rsidR="001B3384">
        <w:rPr>
          <w:rFonts w:hint="eastAsia"/>
        </w:rPr>
        <w:t>機密</w:t>
      </w:r>
      <w:r w:rsidR="00727A71" w:rsidRPr="00727A71">
        <w:rPr>
          <w:rFonts w:hint="eastAsia"/>
        </w:rPr>
        <w:t>布片資料能夠被安全監管、</w:t>
      </w:r>
      <w:r w:rsidR="00B317AC">
        <w:rPr>
          <w:rFonts w:hint="eastAsia"/>
        </w:rPr>
        <w:t>只</w:t>
      </w:r>
      <w:r w:rsidR="00727A71" w:rsidRPr="00727A71">
        <w:rPr>
          <w:rFonts w:hint="eastAsia"/>
        </w:rPr>
        <w:t>分享給</w:t>
      </w:r>
      <w:r w:rsidR="00B317AC">
        <w:rPr>
          <w:rFonts w:hint="eastAsia"/>
        </w:rPr>
        <w:t>經</w:t>
      </w:r>
      <w:r w:rsidR="00727A71" w:rsidRPr="00727A71">
        <w:rPr>
          <w:rFonts w:hint="eastAsia"/>
        </w:rPr>
        <w:t>授權的協作團隊及客戶。</w:t>
      </w:r>
    </w:p>
    <w:p w14:paraId="3298881C" w14:textId="3A42CFCE" w:rsidR="008057E3" w:rsidRPr="008057E3" w:rsidRDefault="00834B43" w:rsidP="00227B80">
      <w:pPr>
        <w:pStyle w:val="15"/>
        <w:ind w:firstLine="480"/>
      </w:pPr>
      <w:r>
        <w:rPr>
          <w:rFonts w:hint="eastAsia"/>
        </w:rPr>
        <w:t>如此一來，透過權限控管模組，</w:t>
      </w:r>
      <w:r w:rsidR="000906C7">
        <w:rPr>
          <w:rFonts w:hint="eastAsia"/>
        </w:rPr>
        <w:t>數位素材</w:t>
      </w:r>
      <w:r w:rsidR="008057E3" w:rsidRPr="008057E3">
        <w:t>得以依照需求</w:t>
      </w:r>
      <w:r w:rsidR="004B5847">
        <w:rPr>
          <w:rFonts w:hint="eastAsia"/>
        </w:rPr>
        <w:t>儲存</w:t>
      </w:r>
      <w:r w:rsidR="008057E3" w:rsidRPr="008057E3">
        <w:t>與應用，兼顧隱私保護性、安全性</w:t>
      </w:r>
      <w:r w:rsidR="004B5847">
        <w:rPr>
          <w:rFonts w:hint="eastAsia"/>
        </w:rPr>
        <w:t>，也保證大規模數位資料</w:t>
      </w:r>
      <w:r w:rsidR="008057E3" w:rsidRPr="008057E3">
        <w:t>管理</w:t>
      </w:r>
      <w:r w:rsidR="004B5847">
        <w:rPr>
          <w:rFonts w:hint="eastAsia"/>
        </w:rPr>
        <w:t>的</w:t>
      </w:r>
      <w:r w:rsidR="008057E3" w:rsidRPr="008057E3">
        <w:t>穩定性</w:t>
      </w:r>
      <w:r w:rsidR="001A345A">
        <w:rPr>
          <w:rFonts w:hint="eastAsia"/>
        </w:rPr>
        <w:t>。</w:t>
      </w:r>
    </w:p>
    <w:p w14:paraId="26649DBC" w14:textId="4ABBF351" w:rsidR="001A7C22" w:rsidRDefault="001A7C22" w:rsidP="00D1618B">
      <w:pPr>
        <w:pStyle w:val="aff4"/>
        <w:ind w:left="360" w:right="360" w:firstLine="480"/>
      </w:pPr>
      <w:r w:rsidRPr="007D7A67">
        <w:rPr>
          <w:rFonts w:hint="eastAsia"/>
        </w:rPr>
        <w:t>「我們後來發現，這個市場最需要的其實是一個私有雲的感覺，就是我上傳的布片這些只有我能夠擁有的，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7E2136D0" w14:textId="77777777" w:rsidR="00520775" w:rsidRDefault="00520775" w:rsidP="00410D6D">
      <w:pPr>
        <w:pStyle w:val="a0"/>
      </w:pPr>
      <w:r w:rsidRPr="00520775">
        <w:t>API</w:t>
      </w:r>
      <w:r w:rsidRPr="00520775">
        <w:t>串接與</w:t>
      </w:r>
      <w:r w:rsidRPr="00520775">
        <w:t>3D</w:t>
      </w:r>
      <w:r w:rsidRPr="00520775">
        <w:t>設計整合所創造的行動可能性</w:t>
      </w:r>
    </w:p>
    <w:p w14:paraId="79CD8A3D" w14:textId="18F773AD" w:rsidR="004F7E1B" w:rsidRDefault="004F7E1B" w:rsidP="00227B80">
      <w:pPr>
        <w:pStyle w:val="15"/>
        <w:ind w:firstLine="480"/>
      </w:pPr>
      <w:r w:rsidRPr="00102817">
        <w:rPr>
          <w:rFonts w:hint="eastAsia"/>
        </w:rPr>
        <w:t>為了使數位素材</w:t>
      </w:r>
      <w:r w:rsidRPr="00102817">
        <w:t>更具系統兼容性與</w:t>
      </w:r>
      <w:r w:rsidR="00150275" w:rsidRPr="00102817">
        <w:rPr>
          <w:rFonts w:hint="eastAsia"/>
        </w:rPr>
        <w:t>提升</w:t>
      </w:r>
      <w:r w:rsidRPr="00102817">
        <w:t>多元應用彈性，</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r w:rsidR="00C0581E" w:rsidRPr="00BF2A53">
        <w:rPr>
          <w:rFonts w:hint="eastAsia"/>
        </w:rPr>
        <w:t>TextileCloud</w:t>
      </w:r>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降低人為錯誤與作業成本，提高資訊準確率與決策效率。</w:t>
      </w:r>
    </w:p>
    <w:p w14:paraId="3F7FFF94" w14:textId="6D79786A" w:rsidR="00520775" w:rsidRDefault="003167A0" w:rsidP="00227B80">
      <w:pPr>
        <w:pStyle w:val="15"/>
        <w:ind w:firstLine="480"/>
      </w:pPr>
      <w:r w:rsidRPr="003167A0">
        <w:t>此外，平台的數位布片格式也支援與</w:t>
      </w:r>
      <w:r w:rsidRPr="003167A0">
        <w:t>Browzwear</w:t>
      </w:r>
      <w:r w:rsidRPr="003167A0">
        <w:t>、</w:t>
      </w:r>
      <w:r w:rsidRPr="003167A0">
        <w:t>C-Design</w:t>
      </w:r>
      <w:r w:rsidRPr="003167A0">
        <w:t>等</w:t>
      </w:r>
      <w:r w:rsidRPr="003167A0">
        <w:t>3D</w:t>
      </w:r>
      <w:r w:rsidRPr="003167A0">
        <w:t>設計工具串接，設計師可直接套用</w:t>
      </w:r>
      <w:r w:rsidR="00FD2A21">
        <w:rPr>
          <w:rFonts w:hint="eastAsia"/>
        </w:rPr>
        <w:t>數位素材</w:t>
      </w:r>
      <w:r w:rsidRPr="003167A0">
        <w:t>進行虛擬打樣，省去大量實體樣品製作，加快設計溝通流程。這些技術的結合，不但提升跨部門協作效率，也讓企業能在現有流程中實現低成本、低耗材的數位轉型。</w:t>
      </w:r>
    </w:p>
    <w:p w14:paraId="6386F29B" w14:textId="76E08609" w:rsidR="00C14D7A" w:rsidRDefault="00C14D7A" w:rsidP="00C14D7A">
      <w:pPr>
        <w:pStyle w:val="3"/>
      </w:pPr>
      <w:bookmarkStart w:id="76" w:name="_Toc200404518"/>
      <w:r w:rsidRPr="00C14D7A">
        <w:rPr>
          <w:rFonts w:hint="eastAsia"/>
        </w:rPr>
        <w:t>5.</w:t>
      </w:r>
      <w:r>
        <w:rPr>
          <w:rFonts w:hint="eastAsia"/>
        </w:rPr>
        <w:t>3</w:t>
      </w:r>
      <w:r w:rsidRPr="00C14D7A">
        <w:rPr>
          <w:rFonts w:hint="eastAsia"/>
        </w:rPr>
        <w:t>.4</w:t>
      </w:r>
      <w:r w:rsidR="002C7C9B">
        <w:rPr>
          <w:rFonts w:hint="eastAsia"/>
        </w:rPr>
        <w:t xml:space="preserve"> </w:t>
      </w:r>
      <w:r w:rsidRPr="00C14D7A">
        <w:rPr>
          <w:rFonts w:hint="eastAsia"/>
        </w:rPr>
        <w:t>深耕運用</w:t>
      </w:r>
      <w:bookmarkEnd w:id="76"/>
    </w:p>
    <w:p w14:paraId="40EF6956" w14:textId="02FF94D2" w:rsidR="00545380" w:rsidRDefault="00545380" w:rsidP="00410D6D">
      <w:pPr>
        <w:pStyle w:val="a0"/>
      </w:pPr>
      <w:r>
        <w:t>建立</w:t>
      </w:r>
      <w:r>
        <w:t>AI</w:t>
      </w:r>
      <w:r>
        <w:t>團隊，培養組織自主研發能力</w:t>
      </w:r>
      <w:r w:rsidR="008E34AD">
        <w:rPr>
          <w:rFonts w:hint="eastAsia"/>
        </w:rPr>
        <w:t>（</w:t>
      </w:r>
      <w:r w:rsidR="008E34AD">
        <w:rPr>
          <w:rFonts w:hint="eastAsia"/>
        </w:rPr>
        <w:t>2021</w:t>
      </w:r>
      <w:r w:rsidR="008E34AD">
        <w:rPr>
          <w:rFonts w:hint="eastAsia"/>
        </w:rPr>
        <w:t>）</w:t>
      </w:r>
    </w:p>
    <w:p w14:paraId="785114E9" w14:textId="6D8D98FC" w:rsidR="0098579D" w:rsidRDefault="005A3FE7" w:rsidP="00227B80">
      <w:pPr>
        <w:pStyle w:val="15"/>
        <w:ind w:firstLine="480"/>
      </w:pPr>
      <w:r w:rsidRPr="005A3FE7">
        <w:t>與</w:t>
      </w:r>
      <w:r w:rsidRPr="005A3FE7">
        <w:t>MIT</w:t>
      </w:r>
      <w:r w:rsidRPr="005A3FE7">
        <w:t>合作期間</w:t>
      </w:r>
      <w:r>
        <w:rPr>
          <w:rFonts w:hint="eastAsia"/>
        </w:rPr>
        <w:t>，</w:t>
      </w:r>
      <w:r w:rsidRPr="005A3FE7">
        <w:t>Frontier.cool</w:t>
      </w:r>
      <w:r w:rsidR="00C04A10">
        <w:rPr>
          <w:rFonts w:hint="eastAsia"/>
        </w:rPr>
        <w:t>雖然</w:t>
      </w:r>
      <w:r w:rsidR="00F07692" w:rsidRPr="00F07692">
        <w:t>藉由外部技術支援，迅速完成許多原</w:t>
      </w:r>
      <w:r w:rsidR="00F07692" w:rsidRPr="00F07692">
        <w:lastRenderedPageBreak/>
        <w:t>先難以實現的技術驗證與掃描實驗，但</w:t>
      </w:r>
      <w:r w:rsidR="00C30358">
        <w:rPr>
          <w:rFonts w:hint="eastAsia"/>
        </w:rPr>
        <w:t>創辦人也</w:t>
      </w:r>
      <w:r w:rsidR="00F07692" w:rsidRPr="00F07692">
        <w:t>意識到若要長期經營、推動平台邁向國際市場，便不能永遠仰賴外部資源，必須</w:t>
      </w:r>
      <w:r w:rsidR="00C30358">
        <w:rPr>
          <w:rFonts w:hint="eastAsia"/>
        </w:rPr>
        <w:t>建立起</w:t>
      </w:r>
      <w:r w:rsidR="009E2491">
        <w:rPr>
          <w:rFonts w:hint="eastAsia"/>
        </w:rPr>
        <w:t>自</w:t>
      </w:r>
      <w:r w:rsidR="00C30358">
        <w:rPr>
          <w:rFonts w:hint="eastAsia"/>
        </w:rPr>
        <w:t>身的</w:t>
      </w:r>
      <w:r w:rsidR="00C30358">
        <w:rPr>
          <w:rFonts w:hint="eastAsia"/>
        </w:rPr>
        <w:t>AI</w:t>
      </w:r>
      <w:r w:rsidR="00C30358">
        <w:rPr>
          <w:rFonts w:hint="eastAsia"/>
        </w:rPr>
        <w:t>研發能力</w:t>
      </w:r>
      <w:r w:rsidR="00F07692" w:rsidRPr="00F07692">
        <w:t>。</w:t>
      </w:r>
    </w:p>
    <w:p w14:paraId="268CA865" w14:textId="5F4540B1" w:rsidR="00F07692" w:rsidRPr="00F07692" w:rsidRDefault="00F07692" w:rsidP="00227B80">
      <w:pPr>
        <w:pStyle w:val="15"/>
        <w:ind w:firstLine="480"/>
      </w:pPr>
      <w:r w:rsidRPr="00F07692">
        <w:t>因此，</w:t>
      </w:r>
      <w:r w:rsidR="00D91E61" w:rsidRPr="005A3FE7">
        <w:t>Frontier.cool</w:t>
      </w:r>
      <w:r w:rsidRPr="00F07692">
        <w:t>於</w:t>
      </w:r>
      <w:r w:rsidRPr="00F07692">
        <w:t>2021</w:t>
      </w:r>
      <w:r w:rsidRPr="00F07692">
        <w:t>年起成立內部</w:t>
      </w:r>
      <w:r w:rsidRPr="00F07692">
        <w:t>AI</w:t>
      </w:r>
      <w:r w:rsidRPr="00F07692">
        <w:t>團隊，</w:t>
      </w:r>
      <w:r w:rsidR="00B85932">
        <w:rPr>
          <w:rFonts w:hint="eastAsia"/>
        </w:rPr>
        <w:t>將</w:t>
      </w:r>
      <w:r w:rsidRPr="00F07692">
        <w:t>原有工程師重新編組，</w:t>
      </w:r>
      <w:r w:rsidR="00F050D5">
        <w:rPr>
          <w:rFonts w:hint="eastAsia"/>
        </w:rPr>
        <w:t>並</w:t>
      </w:r>
      <w:r w:rsidRPr="00F07692">
        <w:t>廣泛招募不同背景與</w:t>
      </w:r>
      <w:r w:rsidR="00700F72">
        <w:rPr>
          <w:rFonts w:hint="eastAsia"/>
        </w:rPr>
        <w:t>專業</w:t>
      </w:r>
      <w:r w:rsidR="00FA6D8D">
        <w:rPr>
          <w:rFonts w:hint="eastAsia"/>
        </w:rPr>
        <w:t>能力</w:t>
      </w:r>
      <w:r w:rsidRPr="00F07692">
        <w:t>的</w:t>
      </w:r>
      <w:r w:rsidR="00FA6D8D">
        <w:rPr>
          <w:rFonts w:hint="eastAsia"/>
        </w:rPr>
        <w:t>技術</w:t>
      </w:r>
      <w:r w:rsidRPr="00F07692">
        <w:t>人才，</w:t>
      </w:r>
      <w:r w:rsidRPr="001F2FBF">
        <w:t>承接</w:t>
      </w:r>
      <w:r w:rsidRPr="001F2FBF">
        <w:t>MIT</w:t>
      </w:r>
      <w:r w:rsidRPr="001F2FBF">
        <w:t>提供的演算法基礎與</w:t>
      </w:r>
      <w:r w:rsidRPr="001F2FBF">
        <w:t>Source Code</w:t>
      </w:r>
      <w:r w:rsidRPr="001F2FBF">
        <w:t>，</w:t>
      </w:r>
      <w:r w:rsidR="001B7930">
        <w:rPr>
          <w:rFonts w:hint="eastAsia"/>
        </w:rPr>
        <w:t>致力於提升</w:t>
      </w:r>
      <w:r w:rsidRPr="00F07692">
        <w:t>各類布料在掃描過程中的圖像辨識與分類技術。</w:t>
      </w:r>
    </w:p>
    <w:p w14:paraId="72D4837D" w14:textId="77777777" w:rsidR="00A1036F" w:rsidRDefault="00F07692" w:rsidP="00227B80">
      <w:pPr>
        <w:pStyle w:val="15"/>
        <w:ind w:firstLine="480"/>
      </w:pPr>
      <w:r w:rsidRPr="00F07692">
        <w:t>管理層深知</w:t>
      </w:r>
      <w:r w:rsidR="005E34F9">
        <w:rPr>
          <w:rFonts w:hint="eastAsia"/>
        </w:rPr>
        <w:t>，</w:t>
      </w:r>
      <w:r w:rsidR="005E34F9" w:rsidRPr="005E34F9">
        <w:t>若團隊要具備全球競爭力，核心能力必須橫跨語言、文化與技術領域，因此特別重視內部技術人才的養成與跨域整合，</w:t>
      </w:r>
      <w:r w:rsidR="00A27944">
        <w:rPr>
          <w:rFonts w:hint="eastAsia"/>
        </w:rPr>
        <w:t>並積極</w:t>
      </w:r>
      <w:r w:rsidRPr="00F07692">
        <w:t>促進內部知識轉移與國際化合作能力</w:t>
      </w:r>
      <w:r w:rsidR="00A1036F">
        <w:rPr>
          <w:rFonts w:hint="eastAsia"/>
        </w:rPr>
        <w:t>。</w:t>
      </w:r>
    </w:p>
    <w:p w14:paraId="26F3E2F8" w14:textId="59346B8E" w:rsidR="00E44AE4" w:rsidRPr="00E44AE4" w:rsidRDefault="00A1036F" w:rsidP="00227B80">
      <w:pPr>
        <w:pStyle w:val="15"/>
        <w:ind w:firstLine="480"/>
      </w:pPr>
      <w:r>
        <w:rPr>
          <w:rFonts w:hint="eastAsia"/>
        </w:rPr>
        <w:t>成立了</w:t>
      </w:r>
      <w:r>
        <w:rPr>
          <w:rFonts w:hint="eastAsia"/>
        </w:rPr>
        <w:t>AI</w:t>
      </w:r>
      <w:r w:rsidR="00F07692" w:rsidRPr="00F07692">
        <w:t>團隊</w:t>
      </w:r>
      <w:r>
        <w:rPr>
          <w:rFonts w:hint="eastAsia"/>
        </w:rPr>
        <w:t>以後，</w:t>
      </w:r>
      <w:r w:rsidRPr="005A3FE7">
        <w:t>Frontier.cool</w:t>
      </w:r>
      <w:r>
        <w:rPr>
          <w:rFonts w:hint="eastAsia"/>
        </w:rPr>
        <w:t>不僅</w:t>
      </w:r>
      <w:r w:rsidR="00F07692" w:rsidRPr="00F07692">
        <w:t>能自主修正與擴展布料</w:t>
      </w:r>
      <w:r w:rsidR="00F07692" w:rsidRPr="00F07692">
        <w:t>AI</w:t>
      </w:r>
      <w:r w:rsidR="00F07692" w:rsidRPr="00F07692">
        <w:t>模型</w:t>
      </w:r>
      <w:r w:rsidR="00E44AE4">
        <w:rPr>
          <w:rFonts w:hint="eastAsia"/>
        </w:rPr>
        <w:t>，</w:t>
      </w:r>
      <w:r w:rsidR="00E44AE4" w:rsidRPr="00E44AE4">
        <w:t>也能因應實務問題進行演算法調整。例如，對於</w:t>
      </w:r>
      <w:r w:rsidR="00E44AE4" w:rsidRPr="00E44AE4">
        <w:t>CycleGAN</w:t>
      </w:r>
      <w:r w:rsidR="00E44AE4" w:rsidRPr="00E44AE4">
        <w:t>模型在部分布料辨識不精準的問題，</w:t>
      </w:r>
      <w:r w:rsidR="008303DE" w:rsidRPr="00F07692">
        <w:t>團隊改用其他演算法進行補強</w:t>
      </w:r>
      <w:r w:rsidR="00E44AE4" w:rsidRPr="00E44AE4">
        <w:t>，逐步建立起自主的技術邏輯與解決能力。</w:t>
      </w:r>
    </w:p>
    <w:p w14:paraId="19C1CF1E" w14:textId="4B1B76BA" w:rsidR="00653212" w:rsidRPr="005C7693" w:rsidRDefault="00371055" w:rsidP="00D1618B">
      <w:pPr>
        <w:pStyle w:val="aff4"/>
        <w:ind w:left="360" w:right="360" w:firstLine="480"/>
      </w:pPr>
      <w:r w:rsidRPr="00545380">
        <w:rPr>
          <w:rFonts w:hint="eastAsia"/>
        </w:rPr>
        <w:t>「我們其實跟MIT合作大概就是到2021年左右。然後那一年之後，我們就開始自己培訓自己的AIteam，然後去把所有的…當時他們的這些</w:t>
      </w:r>
      <w:r w:rsidRPr="00545380">
        <w:t>source code</w:t>
      </w:r>
      <w:r w:rsidRPr="00545380">
        <w:rPr>
          <w:rFonts w:hint="eastAsia"/>
        </w:rPr>
        <w:t>還有這些算法這些去把它承接下來</w:t>
      </w:r>
      <w:r w:rsidR="00175764">
        <w:t>…</w:t>
      </w:r>
      <w:r w:rsidRPr="00545380">
        <w:rPr>
          <w:rFonts w:hint="eastAsia"/>
        </w:rPr>
        <w:t>我們把一些不適合CycleGAN的布料用其它的演算法去完成，這個是我們在成立之後做的一些轉變，就是一開始借助外面的，後來</w:t>
      </w:r>
      <w:r w:rsidR="007F4386">
        <w:rPr>
          <w:rFonts w:hint="eastAsia"/>
        </w:rPr>
        <w:t>還</w:t>
      </w:r>
      <w:r w:rsidRPr="00545380">
        <w:rPr>
          <w:rFonts w:hint="eastAsia"/>
        </w:rPr>
        <w:t>是必須要繼續自己用的，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410D6D">
      <w:pPr>
        <w:pStyle w:val="a0"/>
      </w:pPr>
      <w:r>
        <w:t>持續</w:t>
      </w:r>
      <w:r w:rsidR="00032A95">
        <w:rPr>
          <w:rFonts w:hint="eastAsia"/>
        </w:rPr>
        <w:t>強化</w:t>
      </w:r>
      <w:r>
        <w:t>掃描與演算法</w:t>
      </w:r>
      <w:r w:rsidR="00032A95">
        <w:rPr>
          <w:rFonts w:hint="eastAsia"/>
        </w:rPr>
        <w:t>，針對織品垂墜感、拉伸等物理數據等進行開發</w:t>
      </w:r>
    </w:p>
    <w:p w14:paraId="09FA5D73" w14:textId="6D5C0F8B" w:rsidR="00216282" w:rsidRPr="00216282" w:rsidRDefault="009F1CE4" w:rsidP="00DD3CA6">
      <w:pPr>
        <w:pStyle w:val="15"/>
        <w:ind w:firstLine="480"/>
      </w:pPr>
      <w:r>
        <w:t>目前布料圖層的數位辨識精準度已達</w:t>
      </w:r>
      <w:r>
        <w:t>95</w:t>
      </w:r>
      <w:r>
        <w:t>～</w:t>
      </w:r>
      <w:r>
        <w:t>99%</w:t>
      </w:r>
      <w:r>
        <w:t>，但團隊並未止步，</w:t>
      </w:r>
      <w:r w:rsidR="00216282" w:rsidRPr="00216282">
        <w:t>仍持續投入研發資源，以強化對布料「垂墜感」、「拉伸性」等物理特性的數位呈現能力。這些特徵對於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數位布片真實感與實用性的關鍵</w:t>
      </w:r>
      <w:r w:rsidR="00895F9D">
        <w:rPr>
          <w:rFonts w:hint="eastAsia"/>
        </w:rPr>
        <w:t>，團隊</w:t>
      </w:r>
      <w:r w:rsidR="00895F9D">
        <w:t>希望未來能藉由持續試驗與演算法精進，實現更穩定、細緻且貼近實體質感的布料數位化成果</w:t>
      </w:r>
      <w:r w:rsidR="00216282" w:rsidRPr="00216282">
        <w:t>。</w:t>
      </w:r>
    </w:p>
    <w:p w14:paraId="2029A52C" w14:textId="008D2DCC" w:rsidR="00926ECC" w:rsidRDefault="00371055" w:rsidP="00D1618B">
      <w:pPr>
        <w:pStyle w:val="aff4"/>
        <w:ind w:left="360" w:right="360" w:firstLine="480"/>
      </w:pPr>
      <w:r w:rsidRPr="00CE1E36">
        <w:rPr>
          <w:rFonts w:hint="eastAsia"/>
        </w:rPr>
        <w:lastRenderedPageBreak/>
        <w:t>「現在還在往前做，就是圖層已經到95%到99%的準確度了，但是我們的這個布料的垂墜感、還有拉伸，這些物理數據還在還在慢慢的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77" w:name="_Toc200404519"/>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77"/>
    </w:p>
    <w:p w14:paraId="60407FB4" w14:textId="1789E983" w:rsidR="00F93A93" w:rsidRDefault="00F93A93" w:rsidP="00410D6D">
      <w:pPr>
        <w:pStyle w:val="a0"/>
      </w:pPr>
      <w:r w:rsidRPr="00F93A93">
        <w:t>與</w:t>
      </w:r>
      <w:r w:rsidRPr="00F93A93">
        <w:t>3D</w:t>
      </w:r>
      <w:r w:rsidRPr="00F93A93">
        <w:t>設計與雲端服務商</w:t>
      </w:r>
      <w:r w:rsidR="00EC4A54">
        <w:rPr>
          <w:rFonts w:hint="eastAsia"/>
        </w:rPr>
        <w:t>AWS</w:t>
      </w:r>
      <w:r w:rsidRPr="00F93A93">
        <w:t>合作，拓展數位布片應用場景（</w:t>
      </w:r>
      <w:r w:rsidRPr="00F93A93">
        <w:t>2021</w:t>
      </w:r>
      <w:r w:rsidRPr="00F93A93">
        <w:t>）</w:t>
      </w:r>
    </w:p>
    <w:p w14:paraId="27066A9A" w14:textId="45D039A6" w:rsidR="00A05C1A" w:rsidRDefault="00753127" w:rsidP="00DD3CA6">
      <w:pPr>
        <w:pStyle w:val="15"/>
        <w:ind w:firstLine="480"/>
      </w:pPr>
      <w:r w:rsidRPr="00753127">
        <w:t>除了持續精進內部的數位掃描技術</w:t>
      </w:r>
      <w:r w:rsidR="00FA5C62">
        <w:rPr>
          <w:rFonts w:hint="eastAsia"/>
        </w:rPr>
        <w:t>，</w:t>
      </w:r>
      <w:r w:rsidR="00FA5C62" w:rsidRPr="005A3FE7">
        <w:t>Frontier.cool</w:t>
      </w:r>
      <w:r w:rsidR="00B77651" w:rsidRPr="00B77651">
        <w:t>也積極拓展外部資源與合作關係。</w:t>
      </w:r>
    </w:p>
    <w:p w14:paraId="210897AB" w14:textId="77777777" w:rsidR="00565983" w:rsidRDefault="00960493" w:rsidP="00DD3CA6">
      <w:pPr>
        <w:pStyle w:val="15"/>
        <w:ind w:firstLine="480"/>
      </w:pPr>
      <w:r w:rsidRPr="00960493">
        <w:t>2021</w:t>
      </w:r>
      <w:r w:rsidRPr="00960493">
        <w:t>年，</w:t>
      </w:r>
      <w:r w:rsidR="00A05C1A" w:rsidRPr="00A05C1A">
        <w:t>團隊</w:t>
      </w:r>
      <w:r w:rsidR="00C21419">
        <w:rPr>
          <w:rFonts w:hint="eastAsia"/>
        </w:rPr>
        <w:t>與</w:t>
      </w:r>
      <w:r w:rsidR="00A05C1A" w:rsidRPr="00A05C1A">
        <w:t>瑞士</w:t>
      </w:r>
      <w:r w:rsidR="00A05C1A" w:rsidRPr="00A05C1A">
        <w:t>3D</w:t>
      </w:r>
      <w:r w:rsidR="00A05C1A" w:rsidRPr="00A05C1A">
        <w:t>掃描與虛擬服裝建模公司</w:t>
      </w:r>
      <w:r w:rsidR="00A05C1A" w:rsidRPr="00A05C1A">
        <w:t>SO</w:t>
      </w:r>
      <w:r w:rsidR="00DB033E">
        <w:rPr>
          <w:rFonts w:hint="eastAsia"/>
        </w:rPr>
        <w:t xml:space="preserve"> </w:t>
      </w:r>
      <w:r w:rsidR="00A05C1A" w:rsidRPr="00A05C1A">
        <w:t>REAL</w:t>
      </w:r>
      <w:r w:rsidR="00A05C1A" w:rsidRPr="00A05C1A">
        <w:t>，將數位布片技術應用延伸至時尚產業的</w:t>
      </w:r>
      <w:r w:rsidR="00A05C1A" w:rsidRPr="00A05C1A">
        <w:t>3D</w:t>
      </w:r>
      <w:r w:rsidR="00A05C1A" w:rsidRPr="00A05C1A">
        <w:t>打樣與虛擬展示。</w:t>
      </w:r>
      <w:r w:rsidR="00520775" w:rsidRPr="005A3FE7">
        <w:t>Frontier.cool</w:t>
      </w:r>
      <w:r w:rsidR="00520775">
        <w:rPr>
          <w:rFonts w:hint="eastAsia"/>
        </w:rPr>
        <w:t>透過與</w:t>
      </w:r>
      <w:r w:rsidR="00520775">
        <w:rPr>
          <w:rFonts w:hint="eastAsia"/>
        </w:rPr>
        <w:t>3D</w:t>
      </w:r>
      <w:r w:rsidR="00520775">
        <w:rPr>
          <w:rFonts w:hint="eastAsia"/>
        </w:rPr>
        <w:t>設計</w:t>
      </w:r>
      <w:r w:rsidR="002A7878">
        <w:rPr>
          <w:rFonts w:hint="eastAsia"/>
        </w:rPr>
        <w:t>軟體商</w:t>
      </w:r>
      <w:r w:rsidR="002A7878" w:rsidRPr="00B463E6">
        <w:rPr>
          <w:rFonts w:hint="eastAsia"/>
        </w:rPr>
        <w:t>如</w:t>
      </w:r>
      <w:r w:rsidR="00520775" w:rsidRPr="00B463E6">
        <w:t>Browzwear</w:t>
      </w:r>
      <w:r w:rsidR="00B463E6" w:rsidRPr="00B463E6">
        <w:rPr>
          <w:rFonts w:hint="eastAsia"/>
        </w:rPr>
        <w:t>、</w:t>
      </w:r>
      <w:r w:rsidR="00B463E6" w:rsidRPr="00B463E6">
        <w:t>SO</w:t>
      </w:r>
      <w:r w:rsidR="00B463E6" w:rsidRPr="00B463E6">
        <w:rPr>
          <w:rFonts w:hint="eastAsia"/>
        </w:rPr>
        <w:t xml:space="preserve"> </w:t>
      </w:r>
      <w:r w:rsidR="00B463E6" w:rsidRPr="00B463E6">
        <w:t>REAL</w:t>
      </w:r>
      <w:r w:rsidR="00B463E6">
        <w:rPr>
          <w:rFonts w:hint="eastAsia"/>
        </w:rPr>
        <w:t>等合作，</w:t>
      </w:r>
      <w:r w:rsidR="00B463E6" w:rsidRPr="00B463E6">
        <w:t>使平台生成的數位布片可直接應用於</w:t>
      </w:r>
      <w:r w:rsidR="00B463E6" w:rsidRPr="00B463E6">
        <w:t xml:space="preserve"> VStitcher</w:t>
      </w:r>
      <w:r w:rsidR="00B463E6" w:rsidRPr="00B463E6">
        <w:t>、</w:t>
      </w:r>
      <w:r w:rsidR="00B463E6" w:rsidRPr="00B463E6">
        <w:t xml:space="preserve">Lotta </w:t>
      </w:r>
      <w:r w:rsidR="00B463E6" w:rsidRPr="00B463E6">
        <w:t>等虛擬試穿與設計流程，提升布料在設計端的互動性與實用價值。</w:t>
      </w:r>
    </w:p>
    <w:p w14:paraId="08FCE3DD" w14:textId="39879269" w:rsidR="00565983" w:rsidRDefault="00565983" w:rsidP="00DD3CA6">
      <w:pPr>
        <w:pStyle w:val="15"/>
        <w:ind w:firstLine="480"/>
      </w:pPr>
      <w:r>
        <w:rPr>
          <w:rFonts w:hint="eastAsia"/>
        </w:rPr>
        <w:t>此外，</w:t>
      </w:r>
      <w:r w:rsidRPr="00490827">
        <w:t>TextileCloud</w:t>
      </w:r>
      <w:r w:rsidRPr="00490827">
        <w:t>平台</w:t>
      </w:r>
      <w:r>
        <w:rPr>
          <w:rFonts w:hint="eastAsia"/>
        </w:rPr>
        <w:t>中部分運算處理建</w:t>
      </w:r>
      <w:r w:rsidRPr="00490827">
        <w:t>構於</w:t>
      </w:r>
      <w:r w:rsidRPr="00490827">
        <w:t>Amazon Web Services</w:t>
      </w:r>
      <w:r w:rsidRPr="00490827">
        <w:t>（</w:t>
      </w:r>
      <w:r w:rsidRPr="00490827">
        <w:t>AWS</w:t>
      </w:r>
      <w:r w:rsidRPr="00490827">
        <w:t>）雲端</w:t>
      </w:r>
      <w:r>
        <w:rPr>
          <w:rFonts w:hint="eastAsia"/>
        </w:rPr>
        <w:t>服務</w:t>
      </w:r>
      <w:r w:rsidRPr="00490827">
        <w:t>之上</w:t>
      </w:r>
      <w:r w:rsidRPr="00E72522">
        <w:t>，在雙方多年良好合作基礎下，</w:t>
      </w:r>
      <w:r w:rsidRPr="00E72522">
        <w:t>Frontier.cool</w:t>
      </w:r>
      <w:r w:rsidRPr="00E72522">
        <w:t>於</w:t>
      </w:r>
      <w:r w:rsidRPr="00E72522">
        <w:t>2021</w:t>
      </w:r>
      <w:r w:rsidRPr="00E72522">
        <w:t>年成為</w:t>
      </w:r>
      <w:r w:rsidRPr="00E72522">
        <w:t>AWS</w:t>
      </w:r>
      <w:r w:rsidRPr="00E72522">
        <w:t>亞太區戰略合作夥伴。</w:t>
      </w:r>
      <w:r>
        <w:rPr>
          <w:rFonts w:hint="eastAsia"/>
        </w:rPr>
        <w:t>團隊曾受到</w:t>
      </w:r>
      <w:r>
        <w:rPr>
          <w:rFonts w:hint="eastAsia"/>
        </w:rPr>
        <w:t>AWS</w:t>
      </w:r>
      <w:r>
        <w:rPr>
          <w:rFonts w:hint="eastAsia"/>
        </w:rPr>
        <w:t>總工程師的肯定，</w:t>
      </w:r>
      <w:r>
        <w:rPr>
          <w:rFonts w:hint="eastAsia"/>
        </w:rPr>
        <w:t>AWS</w:t>
      </w:r>
      <w:r>
        <w:rPr>
          <w:rFonts w:hint="eastAsia"/>
        </w:rPr>
        <w:t>認為</w:t>
      </w:r>
      <w:r>
        <w:rPr>
          <w:rFonts w:hint="eastAsia"/>
        </w:rPr>
        <w:t>TextileCloud</w:t>
      </w:r>
      <w:r w:rsidRPr="00452CF8">
        <w:t>具備獨特的技術創新性</w:t>
      </w:r>
      <w:r>
        <w:rPr>
          <w:rFonts w:hint="eastAsia"/>
        </w:rPr>
        <w:t>，且目前紡織業數位化的量體規模也相當可觀，可謂擁有極好的發展前景。</w:t>
      </w:r>
    </w:p>
    <w:p w14:paraId="3E19B577" w14:textId="5FF176FE" w:rsidR="00520775" w:rsidRDefault="00565983" w:rsidP="00DD3CA6">
      <w:pPr>
        <w:pStyle w:val="15"/>
        <w:ind w:firstLine="480"/>
      </w:pPr>
      <w:r w:rsidRPr="00987BA0">
        <w:t>透過導入</w:t>
      </w:r>
      <w:r w:rsidRPr="00987BA0">
        <w:t>AWS</w:t>
      </w:r>
      <w:r>
        <w:rPr>
          <w:rFonts w:hint="eastAsia"/>
        </w:rPr>
        <w:t>的</w:t>
      </w:r>
      <w:r w:rsidRPr="00B83CC0">
        <w:t>高效雲端運算資源</w:t>
      </w:r>
      <w:r w:rsidRPr="00987BA0">
        <w:t>，</w:t>
      </w:r>
      <w:r w:rsidRPr="00E314B2">
        <w:t>TextileCloud</w:t>
      </w:r>
      <w:r w:rsidRPr="00E314B2">
        <w:t>的</w:t>
      </w:r>
      <w:r w:rsidRPr="00E314B2">
        <w:t>AI</w:t>
      </w:r>
      <w:r w:rsidRPr="00E314B2">
        <w:t>辨識模型與圖像處理效能大幅提升，顯著縮短了布料數位化的處理時間，使平台能夠協助更多廠商加速完成大量布片的數位化作業。</w:t>
      </w:r>
      <w:r w:rsidR="002003D0" w:rsidRPr="00E314B2">
        <w:t>借助全球頂尖的雲端服務供應商，強化其國際市場的佈局，成為推動紡織產業數位升級的重要驅動者，並持續透過平台向全球超過</w:t>
      </w:r>
      <w:r w:rsidR="002003D0" w:rsidRPr="00E314B2">
        <w:t>20</w:t>
      </w:r>
      <w:r w:rsidR="002003D0" w:rsidRPr="00E314B2">
        <w:t>萬家紡織業者發聲</w:t>
      </w:r>
      <w:r w:rsidR="002003D0">
        <w:rPr>
          <w:rFonts w:hint="eastAsia"/>
        </w:rPr>
        <w:t>。</w:t>
      </w:r>
    </w:p>
    <w:p w14:paraId="4EB29EC9" w14:textId="471B14B2" w:rsidR="000A3EF2" w:rsidRDefault="000A3EF2" w:rsidP="00262DD0">
      <w:pPr>
        <w:pStyle w:val="aff4"/>
        <w:ind w:left="360" w:right="360" w:firstLine="480"/>
      </w:pPr>
      <w:r w:rsidRPr="00FA5C62">
        <w:rPr>
          <w:rFonts w:hint="eastAsia"/>
        </w:rPr>
        <w:lastRenderedPageBreak/>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埔</w:t>
      </w:r>
      <w:r w:rsidRPr="00CE1E36">
        <w:t xml:space="preserve"> </w:t>
      </w:r>
      <w:r>
        <w:rPr>
          <w:rFonts w:hint="eastAsia"/>
        </w:rPr>
        <w:t>創辦人</w:t>
      </w:r>
      <w:r w:rsidRPr="00CE1E36">
        <w:rPr>
          <w:rFonts w:hint="eastAsia"/>
        </w:rPr>
        <w:t>，202</w:t>
      </w:r>
      <w:r>
        <w:rPr>
          <w:rFonts w:hint="eastAsia"/>
        </w:rPr>
        <w:t xml:space="preserve">1 </w:t>
      </w:r>
      <w:r w:rsidRPr="00FA5C62">
        <w:t>ctwant</w:t>
      </w:r>
      <w:r w:rsidRPr="00CE1E36">
        <w:rPr>
          <w:rFonts w:hint="eastAsia"/>
        </w:rPr>
        <w:t>訪談資料）</w:t>
      </w:r>
    </w:p>
    <w:p w14:paraId="5939598D" w14:textId="402D70AF" w:rsidR="006558D7" w:rsidRDefault="006558D7" w:rsidP="00410D6D">
      <w:pPr>
        <w:pStyle w:val="a0"/>
      </w:pPr>
      <w:r w:rsidRPr="006558D7">
        <w:t>舉辦高峰會</w:t>
      </w:r>
      <w:r w:rsidR="00A573AA">
        <w:rPr>
          <w:rFonts w:hint="eastAsia"/>
        </w:rPr>
        <w:t>、參</w:t>
      </w:r>
      <w:r w:rsidR="00A573AA" w:rsidRPr="00A573AA">
        <w:t>與國際競賽</w:t>
      </w:r>
      <w:r w:rsidR="000A3EF2" w:rsidRPr="001E0CE0">
        <w:t>SelectUSA Investment Summi</w:t>
      </w:r>
      <w:r w:rsidR="000A3EF2">
        <w:rPr>
          <w:rFonts w:hint="eastAsia"/>
        </w:rPr>
        <w:t>t</w:t>
      </w:r>
      <w:r w:rsidRPr="006558D7">
        <w:t>（</w:t>
      </w:r>
      <w:r w:rsidRPr="006558D7">
        <w:t>2021</w:t>
      </w:r>
      <w:r w:rsidRPr="006558D7">
        <w:t>）</w:t>
      </w:r>
    </w:p>
    <w:p w14:paraId="749EBDA9" w14:textId="01F46851" w:rsidR="00365F66" w:rsidRDefault="00262DD0" w:rsidP="00DD3CA6">
      <w:pPr>
        <w:pStyle w:val="15"/>
        <w:ind w:firstLine="480"/>
      </w:pPr>
      <w:r w:rsidRPr="00E314B2">
        <w:t>Frontier.co</w:t>
      </w:r>
      <w:r>
        <w:rPr>
          <w:rFonts w:hint="eastAsia"/>
        </w:rPr>
        <w:t>ol</w:t>
      </w:r>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舉辦首屆數位紡織高峰會</w:t>
      </w:r>
      <w:r w:rsidR="003B3643">
        <w:rPr>
          <w:rFonts w:hint="eastAsia"/>
        </w:rPr>
        <w:t>，期望透過紡織高峰會可</w:t>
      </w:r>
      <w:r w:rsidR="00194C4C">
        <w:rPr>
          <w:rFonts w:hint="eastAsia"/>
        </w:rPr>
        <w:t>促進同業與跨業交流，</w:t>
      </w:r>
      <w:r w:rsidR="00194C4C" w:rsidRPr="00194C4C">
        <w:t>喚起傳統紡織業者對數位轉型議題的重視</w:t>
      </w:r>
      <w:r w:rsidR="00365F66" w:rsidRPr="00365F66">
        <w:t>。</w:t>
      </w:r>
    </w:p>
    <w:p w14:paraId="6C8FA008" w14:textId="4E99837D" w:rsidR="001E0CE0" w:rsidRPr="001E0CE0" w:rsidRDefault="001E0CE0" w:rsidP="00DD3CA6">
      <w:pPr>
        <w:pStyle w:val="15"/>
        <w:ind w:firstLine="480"/>
      </w:pPr>
      <w:r w:rsidRPr="001E0CE0">
        <w:t>同年，</w:t>
      </w:r>
      <w:r w:rsidRPr="001E0CE0">
        <w:t>Frontier.cool</w:t>
      </w:r>
      <w:r w:rsidRPr="001E0CE0">
        <w:t>參與美國</w:t>
      </w:r>
      <w:r w:rsidRPr="001E0CE0">
        <w:t>SelectUSA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B5A73">
        <w:rPr>
          <w:rFonts w:hint="eastAsia"/>
        </w:rPr>
        <w:t>。</w:t>
      </w:r>
      <w:r w:rsidRPr="001E0CE0">
        <w:t>透過一系列國內外產業論壇與競賽活動，團隊不僅</w:t>
      </w:r>
      <w:r w:rsidR="00925E58">
        <w:rPr>
          <w:rFonts w:hint="eastAsia"/>
        </w:rPr>
        <w:t>掌握</w:t>
      </w:r>
      <w:r w:rsidRPr="001E0CE0">
        <w:t>全球最新紡織數位應用趨勢，</w:t>
      </w:r>
      <w:r w:rsidR="007B12AF">
        <w:rPr>
          <w:rFonts w:hint="eastAsia"/>
        </w:rPr>
        <w:t>並於</w:t>
      </w:r>
      <w:r w:rsidR="007B12AF" w:rsidRPr="00365F66">
        <w:t>跨國交流持續探索更多資源、經驗與人脈網絡的可能性</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78" w:name="_Toc200404520"/>
      <w:r>
        <w:rPr>
          <w:rFonts w:hint="eastAsia"/>
        </w:rPr>
        <w:t xml:space="preserve">5.3.6 </w:t>
      </w:r>
      <w:r w:rsidR="002766EC" w:rsidRPr="002766EC">
        <w:rPr>
          <w:rFonts w:hint="eastAsia"/>
        </w:rPr>
        <w:t>平衡機制</w:t>
      </w:r>
      <w:bookmarkEnd w:id="78"/>
    </w:p>
    <w:p w14:paraId="4A15E772" w14:textId="4E832C45" w:rsidR="009C5439" w:rsidRDefault="00CE72BC" w:rsidP="00410D6D">
      <w:pPr>
        <w:pStyle w:val="a0"/>
      </w:pPr>
      <w:r>
        <w:rPr>
          <w:rFonts w:hint="eastAsia"/>
        </w:rPr>
        <w:t>免費試用與顧問服務：</w:t>
      </w:r>
      <w:r w:rsidR="009C5439">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4D3E1AEF" w:rsidR="00D33DA2" w:rsidRDefault="00D33DA2" w:rsidP="00E92BD7">
      <w:pPr>
        <w:pStyle w:val="15"/>
        <w:ind w:firstLine="480"/>
      </w:pPr>
      <w:r w:rsidRPr="00D33DA2">
        <w:t>為兼顧既有平台經營與未來市場擴展，</w:t>
      </w:r>
      <w:r w:rsidRPr="00D33DA2">
        <w:t>Frontier.cool</w:t>
      </w:r>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提升</w:t>
      </w:r>
      <w:r w:rsidR="00580290">
        <w:rPr>
          <w:rFonts w:hint="eastAsia"/>
        </w:rPr>
        <w:t>使用者</w:t>
      </w:r>
      <w:r w:rsidRPr="00D33DA2">
        <w:t>參與度，</w:t>
      </w:r>
      <w:r w:rsidR="00DA008C" w:rsidRPr="00DA008C">
        <w:t>也持續累積具戰略價值的數位布片資產。</w:t>
      </w:r>
    </w:p>
    <w:p w14:paraId="36E44066" w14:textId="29F6FE41" w:rsidR="00FE7033" w:rsidRDefault="007B28C2" w:rsidP="00E92BD7">
      <w:pPr>
        <w:pStyle w:val="15"/>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創辦人</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Pr>
          <w:rFonts w:hint="eastAsia"/>
        </w:rPr>
        <w:t>持續</w:t>
      </w:r>
      <w:r w:rsidR="00085CF1" w:rsidRPr="00085CF1">
        <w:t>以</w:t>
      </w:r>
      <w:r w:rsidR="00753166">
        <w:rPr>
          <w:rFonts w:hint="eastAsia"/>
        </w:rPr>
        <w:t>使用者體驗來</w:t>
      </w:r>
      <w:r w:rsidR="00085CF1" w:rsidRPr="00085CF1">
        <w:t>回饋平台設計，形塑出良性循環的創新生態。</w:t>
      </w:r>
    </w:p>
    <w:p w14:paraId="36E845BB" w14:textId="7B204648" w:rsidR="008E19B3" w:rsidRDefault="00316F7D" w:rsidP="00E92BD7">
      <w:pPr>
        <w:pStyle w:val="15"/>
        <w:ind w:firstLine="480"/>
      </w:pPr>
      <w:r w:rsidRPr="00316F7D">
        <w:t>團隊亦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r w:rsidR="00FE7033" w:rsidRPr="00FE7033">
        <w:rPr>
          <w:rFonts w:hint="eastAsia"/>
        </w:rPr>
        <w:t>同時媒合產、官、學、研的各界資源</w:t>
      </w:r>
      <w:r w:rsidR="00A91179">
        <w:rPr>
          <w:rFonts w:hint="eastAsia"/>
        </w:rPr>
        <w:t>，</w:t>
      </w:r>
      <w:r w:rsidRPr="00FE7033">
        <w:t>協助企業進行</w:t>
      </w:r>
      <w:r w:rsidRPr="00FE7033">
        <w:lastRenderedPageBreak/>
        <w:t>數位</w:t>
      </w:r>
      <w:r w:rsidR="00D049D0" w:rsidRPr="00FE7033">
        <w:rPr>
          <w:rFonts w:hint="eastAsia"/>
        </w:rPr>
        <w:t>轉型計畫</w:t>
      </w:r>
      <w:r w:rsidRPr="00316F7D">
        <w:t>、</w:t>
      </w:r>
      <w:r w:rsidR="00FE7033">
        <w:rPr>
          <w:rFonts w:hint="eastAsia"/>
        </w:rPr>
        <w:t>完成</w:t>
      </w:r>
      <w:r w:rsidRPr="00316F7D">
        <w:t>內部</w:t>
      </w:r>
      <w:r w:rsidR="00910D52">
        <w:rPr>
          <w:rFonts w:hint="eastAsia"/>
        </w:rPr>
        <w:t>教育</w:t>
      </w:r>
      <w:r w:rsidRPr="00316F7D">
        <w:t>訓練</w:t>
      </w:r>
      <w:r w:rsidR="00910D52">
        <w:rPr>
          <w:rFonts w:hint="eastAsia"/>
        </w:rPr>
        <w:t>與系統導入</w:t>
      </w:r>
      <w:r w:rsidRPr="00316F7D">
        <w:t>等工作</w:t>
      </w:r>
      <w:r w:rsidR="00D67AE1">
        <w:rPr>
          <w:rFonts w:hint="eastAsia"/>
        </w:rPr>
        <w:t>，</w:t>
      </w:r>
      <w:r w:rsidR="00910D52" w:rsidRPr="008E19B3">
        <w:t>Frontier.cool</w:t>
      </w:r>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42A00BBB" w:rsidR="008E19B3" w:rsidRDefault="008E19B3" w:rsidP="00E92BD7">
      <w:pPr>
        <w:pStyle w:val="15"/>
        <w:ind w:firstLine="480"/>
      </w:pPr>
      <w:r w:rsidRPr="008E19B3">
        <w:t>此</w:t>
      </w:r>
      <w:r>
        <w:rPr>
          <w:rFonts w:hint="eastAsia"/>
        </w:rPr>
        <w:t>雙向策略</w:t>
      </w:r>
      <w:r w:rsidRPr="008E19B3">
        <w:t>的雙重施力，讓</w:t>
      </w:r>
      <w:r w:rsidRPr="008E19B3">
        <w:t>Frontier.cool</w:t>
      </w:r>
      <w:r w:rsidRPr="00E92BD7">
        <w:rPr>
          <w:color w:val="EE0000"/>
        </w:rPr>
        <w:t>不僅成功擴大平台參與規模與布片數量，也在過程中積累產業交流經驗與數位轉型知識，成為後續策略</w:t>
      </w:r>
      <w:r w:rsidR="00994496">
        <w:rPr>
          <w:rFonts w:hint="eastAsia"/>
          <w:color w:val="EE0000"/>
        </w:rPr>
        <w:t>更新</w:t>
      </w:r>
      <w:r w:rsidRPr="00E92BD7">
        <w:rPr>
          <w:color w:val="EE0000"/>
        </w:rPr>
        <w:t>與</w:t>
      </w:r>
      <w:r w:rsidR="00594FFF">
        <w:rPr>
          <w:rFonts w:hint="eastAsia"/>
          <w:color w:val="EE0000"/>
        </w:rPr>
        <w:t>平台調整</w:t>
      </w:r>
      <w:r w:rsidRPr="00E92BD7">
        <w:rPr>
          <w:color w:val="EE0000"/>
        </w:rPr>
        <w:t>的重要資源</w:t>
      </w:r>
      <w:r w:rsidRPr="008E19B3">
        <w:t>。</w:t>
      </w:r>
    </w:p>
    <w:p w14:paraId="60947955" w14:textId="275BF519" w:rsidR="00D31763" w:rsidRDefault="00EC010B" w:rsidP="00EC010B">
      <w:pPr>
        <w:pStyle w:val="aff"/>
      </w:pPr>
      <w:r>
        <w:rPr>
          <w:rFonts w:hint="eastAsia"/>
          <w:noProof/>
        </w:rPr>
        <w:drawing>
          <wp:inline distT="0" distB="0" distL="0" distR="0" wp14:anchorId="0DD689E4" wp14:editId="533EE86F">
            <wp:extent cx="3685039" cy="1892812"/>
            <wp:effectExtent l="0" t="0" r="0" b="0"/>
            <wp:docPr id="38423924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239246" name="圖片 38423924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197F5C55" w14:textId="50EB99A5" w:rsidR="00D3696C" w:rsidRPr="00992135" w:rsidRDefault="00355132" w:rsidP="00355132">
      <w:pPr>
        <w:pStyle w:val="afff0"/>
      </w:pPr>
      <w:bookmarkStart w:id="79" w:name="_Toc200124448"/>
      <w:r>
        <w:rPr>
          <w:rFonts w:hint="eastAsia"/>
        </w:rPr>
        <w:t>圖</w:t>
      </w:r>
      <w:r>
        <w:rPr>
          <w:rFonts w:hint="eastAsia"/>
        </w:rPr>
        <w:t xml:space="preserve"> 5.3-</w:t>
      </w:r>
      <w:r>
        <w:fldChar w:fldCharType="begin"/>
      </w:r>
      <w:r>
        <w:instrText xml:space="preserve"> </w:instrText>
      </w:r>
      <w:r>
        <w:rPr>
          <w:rFonts w:hint="eastAsia"/>
        </w:rPr>
        <w:instrText xml:space="preserve">SEQ </w:instrText>
      </w:r>
      <w:r>
        <w:rPr>
          <w:rFonts w:hint="eastAsia"/>
        </w:rPr>
        <w:instrText>圖</w:instrText>
      </w:r>
      <w:r>
        <w:rPr>
          <w:rFonts w:hint="eastAsia"/>
        </w:rPr>
        <w:instrText>_5.3- \* ARABIC</w:instrText>
      </w:r>
      <w:r>
        <w:instrText xml:space="preserve"> </w:instrText>
      </w:r>
      <w:r>
        <w:fldChar w:fldCharType="separate"/>
      </w:r>
      <w:r w:rsidR="00EE408B">
        <w:rPr>
          <w:noProof/>
        </w:rPr>
        <w:t>1</w:t>
      </w:r>
      <w:r>
        <w:fldChar w:fldCharType="end"/>
      </w:r>
      <w:r w:rsidR="00D3696C" w:rsidRPr="00883374">
        <w:t xml:space="preserve"> </w:t>
      </w:r>
      <w:r w:rsidR="00D3696C" w:rsidRPr="00883374">
        <w:t>第</w:t>
      </w:r>
      <w:r w:rsidR="00890F8E">
        <w:rPr>
          <w:rFonts w:hint="eastAsia"/>
        </w:rPr>
        <w:t>二</w:t>
      </w:r>
      <w:r w:rsidR="00D3696C" w:rsidRPr="00883374">
        <w:t>階段平衡機制</w:t>
      </w:r>
      <w:bookmarkEnd w:id="79"/>
    </w:p>
    <w:p w14:paraId="70106A7C" w14:textId="4F835FB1" w:rsidR="00C86CAA" w:rsidRPr="00883374" w:rsidRDefault="00C86CAA" w:rsidP="005D4E47">
      <w:pPr>
        <w:pStyle w:val="151"/>
        <w:jc w:val="center"/>
      </w:pPr>
      <w:r>
        <w:rPr>
          <w:rFonts w:hint="eastAsia"/>
        </w:rPr>
        <w:t>資料來源：本研究整理</w:t>
      </w:r>
    </w:p>
    <w:p w14:paraId="52F81B47" w14:textId="3186E34C" w:rsidR="001A7C22" w:rsidRPr="00597154" w:rsidRDefault="001A7C22" w:rsidP="00D1618B">
      <w:pPr>
        <w:pStyle w:val="aff4"/>
        <w:ind w:left="360" w:right="360" w:firstLine="480"/>
      </w:pPr>
      <w:r w:rsidRPr="00CC7D14">
        <w:rPr>
          <w:rFonts w:hint="eastAsia"/>
        </w:rPr>
        <w:t>「本來累積了10000塊的材料嘛，這</w:t>
      </w:r>
      <w:r w:rsidR="007342D5" w:rsidRPr="00CC7D14">
        <w:rPr>
          <w:rFonts w:hint="eastAsia"/>
        </w:rPr>
        <w:t>些</w:t>
      </w:r>
      <w:r w:rsidRPr="00CC7D14">
        <w:rPr>
          <w:rFonts w:hint="eastAsia"/>
        </w:rPr>
        <w:t>材料我們是拿去跟品牌說，品牌商要不要來看</w:t>
      </w:r>
      <w:r w:rsidR="00CC7D14" w:rsidRPr="00CC7D14">
        <w:rPr>
          <w:rFonts w:hint="eastAsia"/>
        </w:rPr>
        <w:t>看?</w:t>
      </w:r>
      <w:r w:rsidRPr="00CC7D14">
        <w:rPr>
          <w:rFonts w:hint="eastAsia"/>
        </w:rPr>
        <w:t>這</w:t>
      </w:r>
      <w:r w:rsidR="00CC7D14" w:rsidRPr="00CC7D14">
        <w:rPr>
          <w:rFonts w:hint="eastAsia"/>
        </w:rPr>
        <w:t>裡</w:t>
      </w:r>
      <w:r w:rsidRPr="00CC7D14">
        <w:rPr>
          <w:rFonts w:hint="eastAsia"/>
        </w:rPr>
        <w:t>很多材料，你們要不要使用？那品牌商就一定會說好，因為我們先免費提供給他</w:t>
      </w:r>
      <w:r w:rsidR="005A07C6">
        <w:t>…</w:t>
      </w:r>
      <w:r w:rsidRPr="00CC7D14">
        <w:rPr>
          <w:rFonts w:hint="eastAsia"/>
        </w:rPr>
        <w:t>第一批的客戶</w:t>
      </w:r>
      <w:r w:rsidR="00985BAC">
        <w:rPr>
          <w:rFonts w:hint="eastAsia"/>
        </w:rPr>
        <w:t>在</w:t>
      </w:r>
      <w:r w:rsidRPr="00CC7D14">
        <w:rPr>
          <w:rFonts w:hint="eastAsia"/>
        </w:rPr>
        <w:t>大平台</w:t>
      </w:r>
      <w:r w:rsidR="00985BAC">
        <w:rPr>
          <w:rFonts w:hint="eastAsia"/>
        </w:rPr>
        <w:t>的</w:t>
      </w:r>
      <w:r w:rsidRPr="00CC7D14">
        <w:rPr>
          <w:rFonts w:hint="eastAsia"/>
        </w:rPr>
        <w:t>時候，是這樣上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80" w:name="_Toc200404521"/>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80"/>
    </w:p>
    <w:p w14:paraId="32C5C018" w14:textId="77777777" w:rsidR="00337735" w:rsidRDefault="00337735" w:rsidP="00410D6D">
      <w:pPr>
        <w:pStyle w:val="a0"/>
      </w:pPr>
      <w:r w:rsidRPr="008770B4">
        <w:t>權限管理機制，提升資料安全與產業協作彈性</w:t>
      </w:r>
    </w:p>
    <w:p w14:paraId="67672EE3" w14:textId="77777777" w:rsidR="00337735" w:rsidRPr="00277C5B" w:rsidRDefault="00337735" w:rsidP="00207C2C">
      <w:pPr>
        <w:pStyle w:val="15"/>
        <w:ind w:firstLine="480"/>
      </w:pPr>
      <w:r w:rsidRPr="00277C5B">
        <w:rPr>
          <w:rFonts w:hint="eastAsia"/>
        </w:rPr>
        <w:t>透過</w:t>
      </w:r>
      <w:r w:rsidRPr="00277C5B">
        <w:t>Frontier.cool</w:t>
      </w:r>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w:t>
      </w:r>
      <w:r w:rsidRPr="00277C5B">
        <w:lastRenderedPageBreak/>
        <w:t>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龐大的數位資產，說明數位創新科技保障資訊存取的安全性，實現保護數位資產之目的</w:t>
      </w:r>
      <w:r w:rsidRPr="00277C5B">
        <w:t>。</w:t>
      </w:r>
    </w:p>
    <w:p w14:paraId="7C7EA6F5" w14:textId="77777777" w:rsidR="00337735" w:rsidRDefault="00337735" w:rsidP="00207C2C">
      <w:pPr>
        <w:pStyle w:val="15"/>
        <w:ind w:firstLine="480"/>
      </w:pPr>
      <w:r w:rsidRPr="001F2DAF">
        <w:t>考量到國際品牌如</w:t>
      </w:r>
      <w:r w:rsidRPr="001F2DAF">
        <w:t>adidas</w:t>
      </w:r>
      <w:r w:rsidRPr="001F2DAF">
        <w:t>對數位資產保護與資料主權的高度重視，</w:t>
      </w:r>
      <w:r w:rsidRPr="001F2DAF">
        <w:t>Frontier.cool</w:t>
      </w:r>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1404A03F" w:rsidR="00337735" w:rsidRPr="00EF6B77" w:rsidRDefault="00337735" w:rsidP="00207C2C">
      <w:pPr>
        <w:pStyle w:val="15"/>
        <w:ind w:firstLine="480"/>
      </w:pPr>
      <w:r>
        <w:rPr>
          <w:rFonts w:hint="eastAsia"/>
        </w:rPr>
        <w:t>權限控管</w:t>
      </w:r>
      <w:r w:rsidRPr="00AF7354">
        <w:t>機制不僅加強資料資安，更強化產業間跨企業合作的靈活性。品牌、設計師與供應商可在同一平台中各自選擇公開</w:t>
      </w:r>
      <w:r w:rsidR="003A5DC1">
        <w:rPr>
          <w:rFonts w:hint="eastAsia"/>
        </w:rPr>
        <w:t>產品</w:t>
      </w:r>
      <w:r w:rsidRPr="00AF7354">
        <w:t>或私密分享</w:t>
      </w:r>
      <w:r w:rsidR="00052C50">
        <w:rPr>
          <w:rFonts w:hint="eastAsia"/>
        </w:rPr>
        <w:t>給特定</w:t>
      </w:r>
      <w:r w:rsidRPr="00AF7354">
        <w:t>對象，有效建構出一套同時具「隔離性」與「協作性」的資料交換機制，</w:t>
      </w:r>
      <w:r w:rsidRPr="00FA5B3D">
        <w:t>對於涉及機密技術、專利布料或尚未上市設計的高敏感性產業而言，</w:t>
      </w:r>
      <w:r>
        <w:rPr>
          <w:rFonts w:hint="eastAsia"/>
        </w:rPr>
        <w:t>具高</w:t>
      </w:r>
      <w:r w:rsidRPr="00FA5B3D">
        <w:t>實務價值</w:t>
      </w:r>
      <w:r w:rsidRPr="00AF7354">
        <w:t>。</w:t>
      </w:r>
    </w:p>
    <w:p w14:paraId="02AFF139" w14:textId="252084AA" w:rsidR="00337735" w:rsidRDefault="00337735" w:rsidP="00337735">
      <w:pPr>
        <w:pStyle w:val="aff4"/>
        <w:ind w:left="360" w:right="360" w:firstLine="480"/>
      </w:pPr>
      <w:r w:rsidRPr="00D1618B">
        <w:rPr>
          <w:rFonts w:hint="eastAsia"/>
        </w:rPr>
        <w:t>「尤其是就是adidas這種比較數位類型的公司，會很在意自己的數位資產，所以我們比較像是一個take a partner的概念，幫他們建置好技術，等於說把殼給他們，最後資料是他們去掌控，我們就沒有資料的運用權。」（</w:t>
      </w:r>
      <w:r w:rsidRPr="00D1618B">
        <w:t xml:space="preserve">李菁 </w:t>
      </w:r>
      <w:r w:rsidRPr="00D1618B">
        <w:rPr>
          <w:rFonts w:hint="eastAsia"/>
        </w:rPr>
        <w:t>執行長，2025訪談資料）</w:t>
      </w:r>
    </w:p>
    <w:p w14:paraId="399F05E0" w14:textId="7AF7777D" w:rsidR="001A2A91" w:rsidRDefault="001A2A91" w:rsidP="00410D6D">
      <w:pPr>
        <w:pStyle w:val="a0"/>
      </w:pPr>
      <w:r w:rsidRPr="001A2A91">
        <w:t>系統整合加速決策流程，</w:t>
      </w:r>
      <w:r w:rsidR="00766D53">
        <w:rPr>
          <w:rFonts w:hint="eastAsia"/>
        </w:rPr>
        <w:t>從</w:t>
      </w:r>
      <w:r w:rsidRPr="001A2A91">
        <w:t>組織內部資訊流通</w:t>
      </w:r>
      <w:r w:rsidR="005B64F7">
        <w:rPr>
          <w:rFonts w:hint="eastAsia"/>
        </w:rPr>
        <w:t>到</w:t>
      </w:r>
      <w:r w:rsidRPr="001A2A91">
        <w:t>智慧生產效率</w:t>
      </w:r>
    </w:p>
    <w:p w14:paraId="648FFB17" w14:textId="56231308" w:rsidR="009803AA" w:rsidRDefault="001F5CA4" w:rsidP="00207C2C">
      <w:pPr>
        <w:pStyle w:val="15"/>
        <w:ind w:firstLine="480"/>
      </w:pPr>
      <w:r>
        <w:rPr>
          <w:rFonts w:hint="eastAsia"/>
        </w:rPr>
        <w:t>T</w:t>
      </w:r>
      <w:r w:rsidR="00B43A2D" w:rsidRPr="00B43A2D">
        <w:t>extileCloud™</w:t>
      </w:r>
      <w:r w:rsidR="00BF6AF5" w:rsidRPr="00BF6AF5">
        <w:t>平台</w:t>
      </w:r>
      <w:r w:rsidR="000C32EC">
        <w:rPr>
          <w:rFonts w:hint="eastAsia"/>
        </w:rPr>
        <w:t>的</w:t>
      </w:r>
      <w:r w:rsidR="000C32EC">
        <w:rPr>
          <w:rFonts w:hint="eastAsia"/>
        </w:rPr>
        <w:t xml:space="preserve">Open </w:t>
      </w:r>
      <w:r w:rsidR="00BF6AF5" w:rsidRPr="00BF6AF5">
        <w:t>API</w:t>
      </w:r>
      <w:r w:rsidR="00BF6AF5" w:rsidRPr="00BF6AF5">
        <w:t>技術，有效促進企業內部資訊系統之間的整合與溝通。</w:t>
      </w:r>
      <w:r w:rsidR="00BF6AF5" w:rsidRPr="008F37AF">
        <w:t>API</w:t>
      </w:r>
      <w:r w:rsidR="00BF6AF5" w:rsidRPr="008F37AF">
        <w:t>不僅串接各項異質系統的資料結構與作業流程，更進一步建立起企業內部的數位協作機制。</w:t>
      </w:r>
      <w:r w:rsidR="00BF6AF5" w:rsidRPr="00BF6AF5">
        <w:t>透過自動、即時的資料交換</w:t>
      </w:r>
      <w:r w:rsidR="005D79FF">
        <w:rPr>
          <w:rFonts w:hint="eastAsia"/>
        </w:rPr>
        <w:t>來</w:t>
      </w:r>
      <w:r w:rsidR="00042731">
        <w:rPr>
          <w:rFonts w:hint="eastAsia"/>
        </w:rPr>
        <w:t>加速資料處理的效率</w:t>
      </w:r>
      <w:r w:rsidR="00BF6AF5" w:rsidRPr="00BF6AF5">
        <w:t>，</w:t>
      </w:r>
      <w:r w:rsidR="009803AA" w:rsidRPr="008F37AF">
        <w:rPr>
          <w:rFonts w:hint="eastAsia"/>
        </w:rPr>
        <w:t>將組織內部</w:t>
      </w:r>
      <w:r w:rsidR="009803AA" w:rsidRPr="008F37AF">
        <w:t>線性溝通轉向多角色即時互動的運作模式</w:t>
      </w:r>
      <w:r w:rsidR="009803AA" w:rsidRPr="008F37AF">
        <w:rPr>
          <w:rFonts w:hint="eastAsia"/>
        </w:rPr>
        <w:t>，使</w:t>
      </w:r>
      <w:r w:rsidR="008F37AF" w:rsidRPr="008F37AF">
        <w:rPr>
          <w:rFonts w:hint="eastAsia"/>
        </w:rPr>
        <w:t>不同部門如</w:t>
      </w:r>
      <w:r w:rsidR="009803AA" w:rsidRPr="008F37AF">
        <w:t>設計、業務、生產等</w:t>
      </w:r>
      <w:r w:rsidR="009803AA" w:rsidRPr="008F37AF">
        <w:rPr>
          <w:rFonts w:hint="eastAsia"/>
        </w:rPr>
        <w:t>同仁</w:t>
      </w:r>
      <w:r w:rsidR="009803AA" w:rsidRPr="008F37AF">
        <w:t>透過平台即時存取與共享最新資料，提升溝通效率與決策準確性</w:t>
      </w:r>
      <w:r w:rsidR="009803AA" w:rsidRPr="009803AA">
        <w:t>。也因此，企業得以在不增加人力成本的前提下，</w:t>
      </w:r>
      <w:r w:rsidR="009803AA" w:rsidRPr="008F37AF">
        <w:t>達成橫向資訊整合與縱向流程連貫，逐步邁向智慧化的生產與營運管理</w:t>
      </w:r>
      <w:r w:rsidR="009803AA" w:rsidRPr="009803AA">
        <w:t>。</w:t>
      </w:r>
    </w:p>
    <w:p w14:paraId="1C8DBAC3" w14:textId="252499C6" w:rsidR="00B7462D" w:rsidRDefault="00F80B54" w:rsidP="005C0BCF">
      <w:pPr>
        <w:pStyle w:val="15"/>
        <w:ind w:firstLine="480"/>
      </w:pPr>
      <w:r>
        <w:rPr>
          <w:rFonts w:hint="eastAsia"/>
        </w:rPr>
        <w:t>T</w:t>
      </w:r>
      <w:r w:rsidRPr="00F80B54">
        <w:t>extileCloud™</w:t>
      </w:r>
      <w:r w:rsidR="009415C2">
        <w:rPr>
          <w:rFonts w:hint="eastAsia"/>
        </w:rPr>
        <w:t>讓企業</w:t>
      </w:r>
      <w:r w:rsidR="009415C2" w:rsidRPr="009803AA">
        <w:t>先完成「內對內」的</w:t>
      </w:r>
      <w:r w:rsidR="009415C2">
        <w:rPr>
          <w:rFonts w:hint="eastAsia"/>
        </w:rPr>
        <w:t>智慧化</w:t>
      </w:r>
      <w:r w:rsidR="009415C2" w:rsidRPr="009803AA">
        <w:t>與流程整合</w:t>
      </w:r>
      <w:r w:rsidR="009803AA" w:rsidRPr="009803AA">
        <w:t>，提升了內部</w:t>
      </w:r>
      <w:r w:rsidR="009803AA" w:rsidRPr="009803AA">
        <w:lastRenderedPageBreak/>
        <w:t>的作業效率與資料治理能力，也為未來與外部夥伴串接打下穩定基礎。</w:t>
      </w:r>
    </w:p>
    <w:p w14:paraId="74CAE6D3" w14:textId="47477986" w:rsidR="00B7462D" w:rsidRDefault="00ED4919" w:rsidP="00524AAA">
      <w:pPr>
        <w:pStyle w:val="affc"/>
      </w:pPr>
      <w:bookmarkStart w:id="81" w:name="_Toc200119409"/>
      <w:r>
        <w:rPr>
          <w:rFonts w:hint="eastAsia"/>
        </w:rPr>
        <w:t>表</w:t>
      </w:r>
      <w:r>
        <w:rPr>
          <w:rFonts w:hint="eastAsia"/>
        </w:rPr>
        <w:t xml:space="preserve"> 5.3-</w:t>
      </w:r>
      <w:r>
        <w:fldChar w:fldCharType="begin"/>
      </w:r>
      <w:r>
        <w:instrText xml:space="preserve"> </w:instrText>
      </w:r>
      <w:r>
        <w:rPr>
          <w:rFonts w:hint="eastAsia"/>
        </w:rPr>
        <w:instrText xml:space="preserve">SEQ </w:instrText>
      </w:r>
      <w:r>
        <w:rPr>
          <w:rFonts w:hint="eastAsia"/>
        </w:rPr>
        <w:instrText>表</w:instrText>
      </w:r>
      <w:r>
        <w:rPr>
          <w:rFonts w:hint="eastAsia"/>
        </w:rPr>
        <w:instrText>_5.3- \* ARABIC</w:instrText>
      </w:r>
      <w:r>
        <w:instrText xml:space="preserve"> </w:instrText>
      </w:r>
      <w:r>
        <w:fldChar w:fldCharType="separate"/>
      </w:r>
      <w:r w:rsidR="00EE408B">
        <w:rPr>
          <w:noProof/>
        </w:rPr>
        <w:t>1</w:t>
      </w:r>
      <w:r>
        <w:fldChar w:fldCharType="end"/>
      </w:r>
      <w:r w:rsidR="00CF0D22">
        <w:rPr>
          <w:rFonts w:hint="eastAsia"/>
        </w:rPr>
        <w:t xml:space="preserve"> </w:t>
      </w:r>
      <w:r w:rsidR="00B7462D">
        <w:rPr>
          <w:rFonts w:hint="eastAsia"/>
        </w:rPr>
        <w:t>第二階段個案分析表</w:t>
      </w:r>
      <w:bookmarkEnd w:id="81"/>
    </w:p>
    <w:tbl>
      <w:tblPr>
        <w:tblStyle w:val="aff1"/>
        <w:tblW w:w="0" w:type="auto"/>
        <w:tblLook w:val="04A0" w:firstRow="1" w:lastRow="0" w:firstColumn="1" w:lastColumn="0" w:noHBand="0" w:noVBand="1"/>
      </w:tblPr>
      <w:tblGrid>
        <w:gridCol w:w="582"/>
        <w:gridCol w:w="582"/>
        <w:gridCol w:w="3566"/>
        <w:gridCol w:w="3566"/>
      </w:tblGrid>
      <w:tr w:rsidR="00B7462D" w14:paraId="286A9B39" w14:textId="77777777" w:rsidTr="00420616">
        <w:tc>
          <w:tcPr>
            <w:tcW w:w="1164" w:type="dxa"/>
            <w:gridSpan w:val="2"/>
            <w:vAlign w:val="center"/>
          </w:tcPr>
          <w:p w14:paraId="2706104F" w14:textId="77777777" w:rsidR="00B7462D" w:rsidRDefault="00B7462D" w:rsidP="003A664D">
            <w:pPr>
              <w:ind w:firstLineChars="0" w:firstLine="0"/>
              <w:jc w:val="center"/>
            </w:pPr>
            <w:r w:rsidRPr="002D6F80">
              <w:rPr>
                <w:rFonts w:ascii="標楷體" w:hAnsi="標楷體" w:hint="eastAsia"/>
              </w:rPr>
              <w:t>理論</w:t>
            </w:r>
          </w:p>
        </w:tc>
        <w:tc>
          <w:tcPr>
            <w:tcW w:w="7132" w:type="dxa"/>
            <w:gridSpan w:val="2"/>
            <w:vAlign w:val="center"/>
          </w:tcPr>
          <w:p w14:paraId="2EAC70A8" w14:textId="77777777" w:rsidR="00B7462D" w:rsidRDefault="00B7462D" w:rsidP="003A664D">
            <w:pPr>
              <w:ind w:firstLineChars="0" w:firstLine="0"/>
              <w:jc w:val="center"/>
            </w:pPr>
            <w:r w:rsidRPr="002D6F80">
              <w:rPr>
                <w:rFonts w:ascii="標楷體" w:hAnsi="標楷體" w:hint="eastAsia"/>
              </w:rPr>
              <w:t>觀察重點</w:t>
            </w:r>
          </w:p>
        </w:tc>
      </w:tr>
      <w:tr w:rsidR="00B7462D" w14:paraId="359E9521" w14:textId="77777777" w:rsidTr="00420616">
        <w:tc>
          <w:tcPr>
            <w:tcW w:w="582" w:type="dxa"/>
            <w:vMerge w:val="restart"/>
            <w:textDirection w:val="tbRlV"/>
            <w:vAlign w:val="center"/>
          </w:tcPr>
          <w:p w14:paraId="1CD1AA68" w14:textId="77777777" w:rsidR="00B7462D" w:rsidRDefault="00B7462D" w:rsidP="003A664D">
            <w:pPr>
              <w:ind w:left="113" w:right="113" w:firstLineChars="0" w:firstLine="0"/>
              <w:jc w:val="center"/>
            </w:pPr>
            <w:r>
              <w:rPr>
                <w:rFonts w:hint="eastAsia"/>
              </w:rPr>
              <w:t>制定</w:t>
            </w:r>
          </w:p>
        </w:tc>
        <w:tc>
          <w:tcPr>
            <w:tcW w:w="582" w:type="dxa"/>
            <w:vMerge w:val="restart"/>
            <w:textDirection w:val="tbRlV"/>
            <w:vAlign w:val="center"/>
          </w:tcPr>
          <w:p w14:paraId="3283234F" w14:textId="77777777" w:rsidR="00B7462D" w:rsidRPr="00E53C34" w:rsidRDefault="00B7462D" w:rsidP="003A664D">
            <w:pPr>
              <w:ind w:left="113" w:right="113" w:firstLineChars="0" w:firstLine="0"/>
              <w:jc w:val="center"/>
              <w:rPr>
                <w:b/>
                <w:bCs/>
              </w:rPr>
            </w:pPr>
            <w:r w:rsidRPr="002D6F80">
              <w:rPr>
                <w:rFonts w:ascii="標楷體" w:hAnsi="標楷體" w:hint="eastAsia"/>
              </w:rPr>
              <w:t>認知</w:t>
            </w:r>
          </w:p>
        </w:tc>
        <w:tc>
          <w:tcPr>
            <w:tcW w:w="3566" w:type="dxa"/>
            <w:vAlign w:val="center"/>
          </w:tcPr>
          <w:p w14:paraId="6BEE6B22" w14:textId="77777777" w:rsidR="00B7462D" w:rsidRDefault="00B7462D" w:rsidP="003A664D">
            <w:pPr>
              <w:ind w:firstLineChars="0" w:firstLine="0"/>
              <w:jc w:val="center"/>
            </w:pPr>
            <w:r w:rsidRPr="002D6F80">
              <w:rPr>
                <w:rFonts w:ascii="標楷體" w:hAnsi="標楷體" w:hint="eastAsia"/>
              </w:rPr>
              <w:t>產業需求</w:t>
            </w:r>
          </w:p>
        </w:tc>
        <w:tc>
          <w:tcPr>
            <w:tcW w:w="3566" w:type="dxa"/>
            <w:vAlign w:val="center"/>
          </w:tcPr>
          <w:p w14:paraId="3490E499" w14:textId="77777777" w:rsidR="00B7462D" w:rsidRDefault="00B7462D" w:rsidP="003A664D">
            <w:pPr>
              <w:ind w:firstLineChars="0" w:firstLine="0"/>
              <w:jc w:val="center"/>
            </w:pPr>
            <w:r w:rsidRPr="002D6F80">
              <w:rPr>
                <w:rFonts w:ascii="標楷體" w:hAnsi="標楷體" w:hint="eastAsia"/>
              </w:rPr>
              <w:t>企業能力</w:t>
            </w:r>
          </w:p>
        </w:tc>
      </w:tr>
      <w:tr w:rsidR="00B7462D" w14:paraId="12C483BA" w14:textId="77777777" w:rsidTr="00420616">
        <w:tc>
          <w:tcPr>
            <w:tcW w:w="582" w:type="dxa"/>
            <w:vMerge/>
            <w:textDirection w:val="tbRlV"/>
            <w:vAlign w:val="center"/>
          </w:tcPr>
          <w:p w14:paraId="1FCBDAC6" w14:textId="77777777" w:rsidR="00B7462D" w:rsidRDefault="00B7462D" w:rsidP="003A664D">
            <w:pPr>
              <w:ind w:left="113" w:right="113" w:firstLineChars="0" w:firstLine="0"/>
              <w:jc w:val="center"/>
            </w:pPr>
          </w:p>
        </w:tc>
        <w:tc>
          <w:tcPr>
            <w:tcW w:w="582" w:type="dxa"/>
            <w:vMerge/>
            <w:textDirection w:val="tbRlV"/>
            <w:vAlign w:val="center"/>
          </w:tcPr>
          <w:p w14:paraId="6A9491DA" w14:textId="77777777" w:rsidR="00B7462D" w:rsidRDefault="00B7462D" w:rsidP="003A664D">
            <w:pPr>
              <w:ind w:left="113" w:right="113" w:firstLineChars="0" w:firstLine="0"/>
              <w:jc w:val="center"/>
            </w:pPr>
          </w:p>
        </w:tc>
        <w:tc>
          <w:tcPr>
            <w:tcW w:w="3566" w:type="dxa"/>
          </w:tcPr>
          <w:p w14:paraId="60AC53AD" w14:textId="77777777" w:rsidR="00B7462D" w:rsidRPr="008824A9" w:rsidRDefault="00B7462D" w:rsidP="00420616">
            <w:pPr>
              <w:pStyle w:val="151"/>
            </w:pPr>
            <w:r w:rsidRPr="008824A9">
              <w:rPr>
                <w:rFonts w:hint="eastAsia"/>
              </w:rPr>
              <w:t>疫情使全球運輸受使樣布無法出口，強勢推動轉型需求。</w:t>
            </w:r>
          </w:p>
          <w:p w14:paraId="4E12FAE0" w14:textId="77777777" w:rsidR="00B7462D" w:rsidRPr="008824A9" w:rsidRDefault="00B7462D" w:rsidP="00420616">
            <w:pPr>
              <w:pStyle w:val="151"/>
            </w:pPr>
            <w:r w:rsidRPr="008824A9">
              <w:rPr>
                <w:rFonts w:hint="eastAsia"/>
              </w:rPr>
              <w:t>產業需要私有雲管理數位布片，自主管控資料安全。</w:t>
            </w:r>
          </w:p>
        </w:tc>
        <w:tc>
          <w:tcPr>
            <w:tcW w:w="3566" w:type="dxa"/>
          </w:tcPr>
          <w:p w14:paraId="492F33D9" w14:textId="77777777" w:rsidR="00B7462D" w:rsidRPr="008824A9" w:rsidRDefault="00B7462D" w:rsidP="00420616">
            <w:pPr>
              <w:pStyle w:val="151"/>
            </w:pPr>
            <w:r w:rsidRPr="008824A9">
              <w:t>經營策略</w:t>
            </w:r>
            <w:r w:rsidRPr="008824A9">
              <w:rPr>
                <w:rFonts w:hint="eastAsia"/>
              </w:rPr>
              <w:t>：平台</w:t>
            </w:r>
            <w:r w:rsidRPr="008824A9">
              <w:t>從共用轉向</w:t>
            </w:r>
            <w:r w:rsidRPr="008824A9">
              <w:rPr>
                <w:rFonts w:hint="eastAsia"/>
              </w:rPr>
              <w:t>自主控制</w:t>
            </w:r>
            <w:r w:rsidRPr="008824A9">
              <w:t>，</w:t>
            </w:r>
            <w:r w:rsidRPr="008824A9">
              <w:rPr>
                <w:rFonts w:hint="eastAsia"/>
              </w:rPr>
              <w:t>從供應鏈出發串連起紡織生態。</w:t>
            </w:r>
          </w:p>
          <w:p w14:paraId="32E4E8D2" w14:textId="77777777" w:rsidR="00B7462D" w:rsidRPr="008824A9" w:rsidRDefault="00B7462D" w:rsidP="00420616">
            <w:pPr>
              <w:pStyle w:val="151"/>
            </w:pPr>
            <w:r w:rsidRPr="008824A9">
              <w:t>資源整合與分配</w:t>
            </w:r>
            <w:r w:rsidRPr="008824A9">
              <w:rPr>
                <w:rFonts w:hint="eastAsia"/>
              </w:rPr>
              <w:t>：基於初代平台基礎與使用者回饋，建構出私有平台架構。</w:t>
            </w:r>
          </w:p>
        </w:tc>
      </w:tr>
      <w:tr w:rsidR="00B7462D" w14:paraId="3B9DDF4F" w14:textId="77777777" w:rsidTr="00420616">
        <w:tc>
          <w:tcPr>
            <w:tcW w:w="582" w:type="dxa"/>
            <w:vMerge/>
            <w:textDirection w:val="tbRlV"/>
            <w:vAlign w:val="center"/>
          </w:tcPr>
          <w:p w14:paraId="17FE3C55" w14:textId="77777777" w:rsidR="00B7462D" w:rsidRDefault="00B7462D" w:rsidP="003A664D">
            <w:pPr>
              <w:ind w:left="113" w:right="113" w:firstLineChars="0" w:firstLine="0"/>
              <w:jc w:val="center"/>
            </w:pPr>
          </w:p>
        </w:tc>
        <w:tc>
          <w:tcPr>
            <w:tcW w:w="582" w:type="dxa"/>
            <w:vMerge w:val="restart"/>
            <w:textDirection w:val="tbRlV"/>
            <w:vAlign w:val="center"/>
          </w:tcPr>
          <w:p w14:paraId="0F5D407B" w14:textId="77777777" w:rsidR="00B7462D" w:rsidRDefault="00B7462D" w:rsidP="003A664D">
            <w:pPr>
              <w:ind w:left="113" w:right="113" w:firstLineChars="0" w:firstLine="0"/>
              <w:jc w:val="center"/>
            </w:pPr>
            <w:r w:rsidRPr="002D6F80">
              <w:rPr>
                <w:rFonts w:ascii="標楷體" w:hAnsi="標楷體" w:hint="eastAsia"/>
              </w:rPr>
              <w:t>行動</w:t>
            </w:r>
          </w:p>
        </w:tc>
        <w:tc>
          <w:tcPr>
            <w:tcW w:w="7132" w:type="dxa"/>
            <w:gridSpan w:val="2"/>
            <w:vAlign w:val="center"/>
          </w:tcPr>
          <w:p w14:paraId="077F599F" w14:textId="77777777" w:rsidR="00B7462D" w:rsidRDefault="00B7462D" w:rsidP="003A664D">
            <w:pPr>
              <w:ind w:firstLineChars="0" w:firstLine="0"/>
              <w:jc w:val="center"/>
            </w:pPr>
            <w:r w:rsidRPr="002D6F80">
              <w:rPr>
                <w:rFonts w:ascii="標楷體" w:hAnsi="標楷體" w:hint="eastAsia"/>
              </w:rPr>
              <w:t>探索可供性</w:t>
            </w:r>
          </w:p>
        </w:tc>
      </w:tr>
      <w:tr w:rsidR="00B7462D" w14:paraId="43145CA4" w14:textId="77777777" w:rsidTr="00420616">
        <w:tc>
          <w:tcPr>
            <w:tcW w:w="582" w:type="dxa"/>
            <w:vMerge/>
            <w:vAlign w:val="center"/>
          </w:tcPr>
          <w:p w14:paraId="328CBC88" w14:textId="77777777" w:rsidR="00B7462D" w:rsidRDefault="00B7462D" w:rsidP="003A664D">
            <w:pPr>
              <w:ind w:firstLineChars="0" w:firstLine="0"/>
              <w:jc w:val="center"/>
            </w:pPr>
          </w:p>
        </w:tc>
        <w:tc>
          <w:tcPr>
            <w:tcW w:w="582" w:type="dxa"/>
            <w:vMerge/>
            <w:vAlign w:val="center"/>
          </w:tcPr>
          <w:p w14:paraId="5C297749" w14:textId="77777777" w:rsidR="00B7462D" w:rsidRDefault="00B7462D" w:rsidP="003A664D">
            <w:pPr>
              <w:ind w:firstLineChars="0" w:firstLine="0"/>
              <w:jc w:val="center"/>
            </w:pPr>
          </w:p>
        </w:tc>
        <w:tc>
          <w:tcPr>
            <w:tcW w:w="3566" w:type="dxa"/>
            <w:vAlign w:val="center"/>
          </w:tcPr>
          <w:p w14:paraId="3DD2091B" w14:textId="77777777" w:rsidR="00B7462D" w:rsidRDefault="00B7462D" w:rsidP="003A664D">
            <w:pPr>
              <w:ind w:firstLineChars="0" w:firstLine="0"/>
              <w:jc w:val="center"/>
            </w:pPr>
            <w:r w:rsidRPr="002D6F80">
              <w:rPr>
                <w:rFonts w:ascii="標楷體" w:hAnsi="標楷體" w:hint="eastAsia"/>
              </w:rPr>
              <w:t>物質性</w:t>
            </w:r>
          </w:p>
        </w:tc>
        <w:tc>
          <w:tcPr>
            <w:tcW w:w="3566" w:type="dxa"/>
            <w:vAlign w:val="center"/>
          </w:tcPr>
          <w:p w14:paraId="3DB425A1" w14:textId="77777777" w:rsidR="00B7462D" w:rsidRDefault="00B7462D" w:rsidP="003A664D">
            <w:pPr>
              <w:ind w:firstLineChars="0" w:firstLine="0"/>
              <w:jc w:val="center"/>
            </w:pPr>
            <w:r w:rsidRPr="002D6F80">
              <w:rPr>
                <w:rFonts w:ascii="標楷體" w:hAnsi="標楷體" w:hint="eastAsia"/>
              </w:rPr>
              <w:t>機會</w:t>
            </w:r>
          </w:p>
        </w:tc>
      </w:tr>
      <w:tr w:rsidR="00B7462D" w14:paraId="3D283200" w14:textId="77777777" w:rsidTr="00420616">
        <w:tc>
          <w:tcPr>
            <w:tcW w:w="582" w:type="dxa"/>
            <w:vMerge/>
            <w:vAlign w:val="center"/>
          </w:tcPr>
          <w:p w14:paraId="7F32E088" w14:textId="77777777" w:rsidR="00B7462D" w:rsidRDefault="00B7462D" w:rsidP="003A664D">
            <w:pPr>
              <w:ind w:firstLineChars="0" w:firstLine="0"/>
              <w:jc w:val="center"/>
            </w:pPr>
          </w:p>
        </w:tc>
        <w:tc>
          <w:tcPr>
            <w:tcW w:w="582" w:type="dxa"/>
            <w:vMerge/>
            <w:vAlign w:val="center"/>
          </w:tcPr>
          <w:p w14:paraId="5DDCC341" w14:textId="77777777" w:rsidR="00B7462D" w:rsidRDefault="00B7462D" w:rsidP="003A664D">
            <w:pPr>
              <w:ind w:firstLineChars="0" w:firstLine="0"/>
              <w:jc w:val="center"/>
            </w:pPr>
          </w:p>
        </w:tc>
        <w:tc>
          <w:tcPr>
            <w:tcW w:w="7132" w:type="dxa"/>
            <w:gridSpan w:val="2"/>
            <w:vAlign w:val="center"/>
          </w:tcPr>
          <w:p w14:paraId="793B8C92" w14:textId="77777777" w:rsidR="00B7462D" w:rsidRPr="008824A9" w:rsidRDefault="00B7462D" w:rsidP="008824A9">
            <w:pPr>
              <w:pStyle w:val="aff9"/>
            </w:pPr>
            <w:r>
              <w:rPr>
                <w:rFonts w:hint="eastAsia"/>
              </w:rPr>
              <w:t>權限</w:t>
            </w:r>
            <w:r w:rsidRPr="000C3680">
              <w:t>控管模組</w:t>
            </w:r>
            <w:r>
              <w:rPr>
                <w:rFonts w:hint="eastAsia"/>
              </w:rPr>
              <w:t>，提升數位素材儲存安全性。</w:t>
            </w:r>
          </w:p>
          <w:p w14:paraId="7C8CB5D2" w14:textId="77777777" w:rsidR="00B7462D" w:rsidRPr="00C41ADD" w:rsidRDefault="00B7462D" w:rsidP="00407D9D">
            <w:pPr>
              <w:pStyle w:val="151"/>
              <w:rPr>
                <w:u w:color="FF0000"/>
              </w:rPr>
            </w:pPr>
            <w:r w:rsidRPr="008824A9">
              <w:t>API</w:t>
            </w:r>
            <w:r w:rsidRPr="008824A9">
              <w:t>串</w:t>
            </w:r>
            <w:r w:rsidRPr="00520775">
              <w:rPr>
                <w:u w:color="FF0000"/>
              </w:rPr>
              <w:t>接與</w:t>
            </w:r>
            <w:r w:rsidRPr="00520775">
              <w:rPr>
                <w:u w:color="FF0000"/>
              </w:rPr>
              <w:t>3D</w:t>
            </w:r>
            <w:r w:rsidRPr="00520775">
              <w:rPr>
                <w:u w:color="FF0000"/>
              </w:rPr>
              <w:t>設計</w:t>
            </w:r>
            <w:r w:rsidRPr="008824A9">
              <w:t>整合的行動可</w:t>
            </w:r>
            <w:r w:rsidRPr="00520775">
              <w:rPr>
                <w:u w:color="FF0000"/>
              </w:rPr>
              <w:t>能性</w:t>
            </w:r>
            <w:r w:rsidRPr="00965854">
              <w:rPr>
                <w:rFonts w:hint="eastAsia"/>
              </w:rPr>
              <w:t>。</w:t>
            </w:r>
          </w:p>
        </w:tc>
      </w:tr>
      <w:tr w:rsidR="00B7462D" w14:paraId="68851FDE" w14:textId="77777777" w:rsidTr="00420616">
        <w:tc>
          <w:tcPr>
            <w:tcW w:w="582" w:type="dxa"/>
            <w:vMerge/>
            <w:vAlign w:val="center"/>
          </w:tcPr>
          <w:p w14:paraId="4A12F574" w14:textId="77777777" w:rsidR="00B7462D" w:rsidRDefault="00B7462D" w:rsidP="003A664D">
            <w:pPr>
              <w:ind w:firstLineChars="0" w:firstLine="0"/>
              <w:jc w:val="center"/>
            </w:pPr>
          </w:p>
        </w:tc>
        <w:tc>
          <w:tcPr>
            <w:tcW w:w="582" w:type="dxa"/>
            <w:vMerge/>
            <w:vAlign w:val="center"/>
          </w:tcPr>
          <w:p w14:paraId="545F399B" w14:textId="77777777" w:rsidR="00B7462D" w:rsidRDefault="00B7462D" w:rsidP="003A664D">
            <w:pPr>
              <w:ind w:firstLineChars="0" w:firstLine="0"/>
              <w:jc w:val="center"/>
            </w:pPr>
          </w:p>
        </w:tc>
        <w:tc>
          <w:tcPr>
            <w:tcW w:w="7132" w:type="dxa"/>
            <w:gridSpan w:val="2"/>
            <w:vAlign w:val="center"/>
          </w:tcPr>
          <w:p w14:paraId="6431E0AC" w14:textId="046F5D0B" w:rsidR="00B7462D" w:rsidRDefault="001E2902" w:rsidP="003A664D">
            <w:pPr>
              <w:ind w:firstLineChars="0" w:firstLine="0"/>
              <w:jc w:val="center"/>
            </w:pPr>
            <w:r w:rsidRPr="00031DA8">
              <w:rPr>
                <w:rFonts w:ascii="標楷體" w:hAnsi="標楷體" w:hint="eastAsia"/>
                <w:color w:val="EE0000"/>
              </w:rPr>
              <w:t>雙元可供性實現</w:t>
            </w:r>
          </w:p>
        </w:tc>
      </w:tr>
      <w:tr w:rsidR="00B7462D" w14:paraId="28503D75" w14:textId="77777777" w:rsidTr="00420616">
        <w:tc>
          <w:tcPr>
            <w:tcW w:w="582" w:type="dxa"/>
            <w:vMerge/>
            <w:vAlign w:val="center"/>
          </w:tcPr>
          <w:p w14:paraId="56246B61" w14:textId="77777777" w:rsidR="00B7462D" w:rsidRDefault="00B7462D" w:rsidP="003A664D">
            <w:pPr>
              <w:ind w:firstLineChars="0" w:firstLine="0"/>
              <w:jc w:val="center"/>
            </w:pPr>
          </w:p>
        </w:tc>
        <w:tc>
          <w:tcPr>
            <w:tcW w:w="582" w:type="dxa"/>
            <w:vMerge/>
            <w:vAlign w:val="center"/>
          </w:tcPr>
          <w:p w14:paraId="4E383903" w14:textId="77777777" w:rsidR="00B7462D" w:rsidRDefault="00B7462D" w:rsidP="003A664D">
            <w:pPr>
              <w:ind w:firstLineChars="0" w:firstLine="0"/>
              <w:jc w:val="center"/>
            </w:pPr>
          </w:p>
        </w:tc>
        <w:tc>
          <w:tcPr>
            <w:tcW w:w="3566" w:type="dxa"/>
            <w:vAlign w:val="center"/>
          </w:tcPr>
          <w:p w14:paraId="5DEFFA96" w14:textId="77777777" w:rsidR="00B7462D" w:rsidRDefault="00B7462D" w:rsidP="003A664D">
            <w:pPr>
              <w:ind w:firstLineChars="0" w:firstLine="0"/>
              <w:jc w:val="center"/>
            </w:pPr>
            <w:r>
              <w:rPr>
                <w:rFonts w:ascii="標楷體" w:hAnsi="標楷體" w:hint="eastAsia"/>
              </w:rPr>
              <w:t>深耕運用</w:t>
            </w:r>
          </w:p>
        </w:tc>
        <w:tc>
          <w:tcPr>
            <w:tcW w:w="3566" w:type="dxa"/>
            <w:vAlign w:val="center"/>
          </w:tcPr>
          <w:p w14:paraId="5A6D25CE" w14:textId="77777777" w:rsidR="00B7462D" w:rsidRDefault="00B7462D" w:rsidP="003A664D">
            <w:pPr>
              <w:ind w:firstLineChars="0" w:firstLine="0"/>
              <w:jc w:val="center"/>
            </w:pPr>
            <w:r w:rsidRPr="002D6F80">
              <w:rPr>
                <w:rFonts w:ascii="標楷體" w:hAnsi="標楷體" w:hint="eastAsia"/>
              </w:rPr>
              <w:t>創新探索</w:t>
            </w:r>
          </w:p>
        </w:tc>
      </w:tr>
      <w:tr w:rsidR="00B7462D" w14:paraId="590A4F5F" w14:textId="77777777" w:rsidTr="008D3212">
        <w:tc>
          <w:tcPr>
            <w:tcW w:w="582" w:type="dxa"/>
            <w:vMerge/>
            <w:vAlign w:val="center"/>
          </w:tcPr>
          <w:p w14:paraId="29528161" w14:textId="77777777" w:rsidR="00B7462D" w:rsidRDefault="00B7462D" w:rsidP="003A664D">
            <w:pPr>
              <w:ind w:firstLineChars="0" w:firstLine="0"/>
              <w:jc w:val="center"/>
            </w:pPr>
          </w:p>
        </w:tc>
        <w:tc>
          <w:tcPr>
            <w:tcW w:w="582" w:type="dxa"/>
            <w:vMerge/>
            <w:vAlign w:val="center"/>
          </w:tcPr>
          <w:p w14:paraId="5D3A31D7" w14:textId="77777777" w:rsidR="00B7462D" w:rsidRDefault="00B7462D" w:rsidP="003A664D">
            <w:pPr>
              <w:ind w:firstLineChars="0" w:firstLine="0"/>
              <w:jc w:val="center"/>
            </w:pPr>
          </w:p>
        </w:tc>
        <w:tc>
          <w:tcPr>
            <w:tcW w:w="3566" w:type="dxa"/>
          </w:tcPr>
          <w:p w14:paraId="1C96E983" w14:textId="77777777" w:rsidR="00B7462D" w:rsidRPr="008824A9" w:rsidRDefault="00B7462D" w:rsidP="008D3212">
            <w:pPr>
              <w:pStyle w:val="151"/>
              <w:jc w:val="both"/>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D3212">
            <w:pPr>
              <w:pStyle w:val="151"/>
              <w:jc w:val="both"/>
            </w:pPr>
            <w:r w:rsidRPr="008824A9">
              <w:t>持續</w:t>
            </w:r>
            <w:r w:rsidRPr="008824A9">
              <w:rPr>
                <w:rFonts w:hint="eastAsia"/>
              </w:rPr>
              <w:t>強化</w:t>
            </w:r>
            <w:r w:rsidRPr="008824A9">
              <w:t>掃描與演算法</w:t>
            </w:r>
            <w:r w:rsidRPr="008824A9">
              <w:rPr>
                <w:rFonts w:hint="eastAsia"/>
              </w:rPr>
              <w:t>，針對織品垂墜感、拉伸等物理數據進行開發。</w:t>
            </w:r>
          </w:p>
        </w:tc>
        <w:tc>
          <w:tcPr>
            <w:tcW w:w="3566" w:type="dxa"/>
          </w:tcPr>
          <w:p w14:paraId="78389576" w14:textId="77777777" w:rsidR="00B7462D" w:rsidRPr="008824A9" w:rsidRDefault="00B7462D" w:rsidP="008D3212">
            <w:pPr>
              <w:pStyle w:val="151"/>
              <w:jc w:val="both"/>
            </w:pPr>
            <w:r w:rsidRPr="008824A9">
              <w:rPr>
                <w:rFonts w:hint="eastAsia"/>
              </w:rPr>
              <w:t>與</w:t>
            </w:r>
            <w:r w:rsidRPr="008824A9">
              <w:rPr>
                <w:rFonts w:hint="eastAsia"/>
              </w:rPr>
              <w:t>3D</w:t>
            </w:r>
            <w:r w:rsidRPr="008824A9">
              <w:rPr>
                <w:rFonts w:hint="eastAsia"/>
              </w:rPr>
              <w:t>設計與雲端服務商</w:t>
            </w:r>
            <w:r w:rsidRPr="008824A9">
              <w:rPr>
                <w:rFonts w:hint="eastAsia"/>
              </w:rPr>
              <w:t>AWS</w:t>
            </w:r>
            <w:r w:rsidRPr="008824A9">
              <w:rPr>
                <w:rFonts w:hint="eastAsia"/>
              </w:rPr>
              <w:t>合作，拓展數位布片應用場景。（</w:t>
            </w:r>
            <w:r w:rsidRPr="008824A9">
              <w:rPr>
                <w:rFonts w:hint="eastAsia"/>
              </w:rPr>
              <w:t>2021</w:t>
            </w:r>
            <w:r w:rsidRPr="008824A9">
              <w:rPr>
                <w:rFonts w:hint="eastAsia"/>
              </w:rPr>
              <w:t>）</w:t>
            </w:r>
          </w:p>
          <w:p w14:paraId="2DCAD2EB" w14:textId="77777777" w:rsidR="00B7462D" w:rsidRPr="008824A9" w:rsidRDefault="00B7462D" w:rsidP="008D3212">
            <w:pPr>
              <w:pStyle w:val="151"/>
              <w:jc w:val="both"/>
            </w:pPr>
            <w:r w:rsidRPr="008824A9">
              <w:rPr>
                <w:rFonts w:hint="eastAsia"/>
              </w:rPr>
              <w:t>舉辦高峰會、參與國際競賽</w:t>
            </w:r>
            <w:r w:rsidRPr="008824A9">
              <w:rPr>
                <w:rFonts w:hint="eastAsia"/>
              </w:rPr>
              <w:t>SelectUSA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420616">
        <w:tc>
          <w:tcPr>
            <w:tcW w:w="582" w:type="dxa"/>
            <w:vMerge/>
            <w:vAlign w:val="center"/>
          </w:tcPr>
          <w:p w14:paraId="7B93CCB8" w14:textId="77777777" w:rsidR="00B7462D" w:rsidRDefault="00B7462D" w:rsidP="003A664D">
            <w:pPr>
              <w:ind w:firstLineChars="0" w:firstLine="0"/>
              <w:jc w:val="center"/>
            </w:pPr>
          </w:p>
        </w:tc>
        <w:tc>
          <w:tcPr>
            <w:tcW w:w="582" w:type="dxa"/>
            <w:vMerge/>
            <w:vAlign w:val="center"/>
          </w:tcPr>
          <w:p w14:paraId="7021AD8B" w14:textId="77777777" w:rsidR="00B7462D" w:rsidRDefault="00B7462D" w:rsidP="003A664D">
            <w:pPr>
              <w:ind w:firstLineChars="0" w:firstLine="0"/>
              <w:jc w:val="center"/>
            </w:pPr>
          </w:p>
        </w:tc>
        <w:tc>
          <w:tcPr>
            <w:tcW w:w="7132" w:type="dxa"/>
            <w:gridSpan w:val="2"/>
            <w:vAlign w:val="center"/>
          </w:tcPr>
          <w:p w14:paraId="570BB3B1" w14:textId="77777777" w:rsidR="00B7462D" w:rsidRDefault="00B7462D" w:rsidP="003A664D">
            <w:pPr>
              <w:ind w:firstLineChars="0" w:firstLine="0"/>
              <w:jc w:val="center"/>
            </w:pPr>
            <w:r>
              <w:rPr>
                <w:rFonts w:hint="eastAsia"/>
              </w:rPr>
              <w:t>平衡機制</w:t>
            </w:r>
          </w:p>
        </w:tc>
      </w:tr>
      <w:tr w:rsidR="00B7462D" w14:paraId="0C87CB63" w14:textId="77777777" w:rsidTr="00420616">
        <w:tc>
          <w:tcPr>
            <w:tcW w:w="582" w:type="dxa"/>
            <w:vMerge/>
            <w:vAlign w:val="center"/>
          </w:tcPr>
          <w:p w14:paraId="5ACE0C8A" w14:textId="77777777" w:rsidR="00B7462D" w:rsidRDefault="00B7462D" w:rsidP="003A664D">
            <w:pPr>
              <w:ind w:firstLineChars="0" w:firstLine="0"/>
              <w:jc w:val="center"/>
            </w:pPr>
          </w:p>
        </w:tc>
        <w:tc>
          <w:tcPr>
            <w:tcW w:w="582" w:type="dxa"/>
            <w:vMerge/>
            <w:vAlign w:val="center"/>
          </w:tcPr>
          <w:p w14:paraId="2DC3F25C" w14:textId="77777777" w:rsidR="00B7462D" w:rsidRDefault="00B7462D" w:rsidP="003A664D">
            <w:pPr>
              <w:ind w:firstLineChars="0" w:firstLine="0"/>
              <w:jc w:val="center"/>
            </w:pPr>
          </w:p>
        </w:tc>
        <w:tc>
          <w:tcPr>
            <w:tcW w:w="7132" w:type="dxa"/>
            <w:gridSpan w:val="2"/>
            <w:vAlign w:val="center"/>
          </w:tcPr>
          <w:p w14:paraId="5135804C" w14:textId="19FF03AC" w:rsidR="00B7462D" w:rsidRPr="00206DEC" w:rsidRDefault="00010193" w:rsidP="008D3212">
            <w:pPr>
              <w:pStyle w:val="151"/>
            </w:pPr>
            <w:r>
              <w:rPr>
                <w:rFonts w:hint="eastAsia"/>
              </w:rPr>
              <w:t>免費試用與顧問服務：累積數位布片資產、推動產業轉型（</w:t>
            </w:r>
            <w:r>
              <w:rPr>
                <w:rFonts w:hint="eastAsia"/>
              </w:rPr>
              <w:t>2021</w:t>
            </w:r>
            <w:r>
              <w:rPr>
                <w:rFonts w:hint="eastAsia"/>
              </w:rPr>
              <w:t>）</w:t>
            </w:r>
          </w:p>
        </w:tc>
      </w:tr>
      <w:tr w:rsidR="00B7462D" w14:paraId="379D6911" w14:textId="77777777" w:rsidTr="00420616">
        <w:tc>
          <w:tcPr>
            <w:tcW w:w="582" w:type="dxa"/>
            <w:vAlign w:val="center"/>
          </w:tcPr>
          <w:p w14:paraId="50925E65" w14:textId="77777777" w:rsidR="00B7462D" w:rsidRDefault="00B7462D" w:rsidP="003A664D">
            <w:pPr>
              <w:ind w:firstLineChars="0" w:firstLine="0"/>
              <w:jc w:val="center"/>
            </w:pPr>
            <w:r w:rsidRPr="002D6F80">
              <w:rPr>
                <w:rFonts w:ascii="標楷體" w:hAnsi="標楷體" w:hint="eastAsia"/>
              </w:rPr>
              <w:t>數位創新</w:t>
            </w:r>
          </w:p>
        </w:tc>
        <w:tc>
          <w:tcPr>
            <w:tcW w:w="582" w:type="dxa"/>
            <w:vAlign w:val="center"/>
          </w:tcPr>
          <w:p w14:paraId="1A3C22D5" w14:textId="77777777" w:rsidR="00B7462D" w:rsidRDefault="00B7462D" w:rsidP="003A664D">
            <w:pPr>
              <w:ind w:firstLineChars="0" w:firstLine="0"/>
              <w:jc w:val="center"/>
            </w:pPr>
            <w:r>
              <w:rPr>
                <w:rFonts w:ascii="標楷體" w:hAnsi="標楷體" w:hint="eastAsia"/>
              </w:rPr>
              <w:t>結果</w:t>
            </w:r>
          </w:p>
        </w:tc>
        <w:tc>
          <w:tcPr>
            <w:tcW w:w="7132" w:type="dxa"/>
            <w:gridSpan w:val="2"/>
            <w:vAlign w:val="center"/>
          </w:tcPr>
          <w:p w14:paraId="10110C90" w14:textId="77777777" w:rsidR="00B7462D" w:rsidRDefault="00B7462D" w:rsidP="008D3212">
            <w:pPr>
              <w:pStyle w:val="151"/>
            </w:pPr>
            <w:r w:rsidRPr="00A03BBD">
              <w:rPr>
                <w:rFonts w:hint="eastAsia"/>
              </w:rPr>
              <w:t>系統整合加速決策流程，從組織內部資訊流通到智慧生產效率</w:t>
            </w:r>
            <w:r>
              <w:rPr>
                <w:rFonts w:hint="eastAsia"/>
              </w:rPr>
              <w:t>。</w:t>
            </w:r>
          </w:p>
          <w:p w14:paraId="791BB937" w14:textId="77777777" w:rsidR="00B7462D" w:rsidRPr="00D21C54" w:rsidRDefault="00B7462D" w:rsidP="008D3212">
            <w:pPr>
              <w:pStyle w:val="151"/>
            </w:pPr>
            <w:r w:rsidRPr="00A03BBD">
              <w:rPr>
                <w:rFonts w:hint="eastAsia"/>
              </w:rPr>
              <w:t>權限管理機制，提升資料安全與產業協作彈性</w:t>
            </w:r>
            <w:r>
              <w:rPr>
                <w:rFonts w:hint="eastAsia"/>
              </w:rPr>
              <w:t>。</w:t>
            </w:r>
          </w:p>
        </w:tc>
      </w:tr>
    </w:tbl>
    <w:p w14:paraId="18B0ADF5" w14:textId="7E0D65AB" w:rsidR="001A7C22" w:rsidRDefault="00B40126" w:rsidP="00B40126">
      <w:pPr>
        <w:pStyle w:val="2"/>
      </w:pPr>
      <w:bookmarkStart w:id="82" w:name="_Toc200404522"/>
      <w:r>
        <w:rPr>
          <w:rFonts w:hint="eastAsia"/>
        </w:rPr>
        <w:lastRenderedPageBreak/>
        <w:t xml:space="preserve">5.4 </w:t>
      </w:r>
      <w:r w:rsidR="00C47A87">
        <w:rPr>
          <w:rFonts w:hint="eastAsia"/>
        </w:rPr>
        <w:t>第三階段：銷售與推廣</w:t>
      </w:r>
      <w:bookmarkEnd w:id="82"/>
    </w:p>
    <w:p w14:paraId="62AA08FC" w14:textId="38CE5051" w:rsidR="00935AE0" w:rsidRPr="00935AE0" w:rsidRDefault="00C7046A" w:rsidP="00C7046A">
      <w:pPr>
        <w:pStyle w:val="3"/>
      </w:pPr>
      <w:bookmarkStart w:id="83" w:name="_Toc200404523"/>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83"/>
    </w:p>
    <w:p w14:paraId="57055402" w14:textId="2083B552" w:rsidR="004C0C36" w:rsidRDefault="004C0C36" w:rsidP="00410D6D">
      <w:pPr>
        <w:pStyle w:val="a0"/>
      </w:pPr>
      <w:r w:rsidRPr="004C0C36">
        <w:t>一貫廠的數位化轉型需求</w:t>
      </w:r>
      <w:r w:rsidR="00E02515">
        <w:rPr>
          <w:rFonts w:hint="eastAsia"/>
        </w:rPr>
        <w:t>，</w:t>
      </w:r>
      <w:r w:rsidRPr="004C0C36">
        <w:t>從製造延伸至銷售推廣</w:t>
      </w:r>
    </w:p>
    <w:p w14:paraId="1387FB7D" w14:textId="56E98831" w:rsidR="004B3A9D" w:rsidRPr="00207C2C" w:rsidRDefault="00260613" w:rsidP="00207C2C">
      <w:pPr>
        <w:pStyle w:val="15"/>
        <w:ind w:firstLine="480"/>
        <w:rPr>
          <w:color w:val="EE0000"/>
        </w:rPr>
      </w:pPr>
      <w:r w:rsidRPr="00207C2C">
        <w:rPr>
          <w:rFonts w:hint="eastAsia"/>
          <w:color w:val="EE0000"/>
        </w:rPr>
        <w:t>在平台運營</w:t>
      </w:r>
      <w:r w:rsidR="002C6BD5" w:rsidRPr="00207C2C">
        <w:rPr>
          <w:rFonts w:hint="eastAsia"/>
          <w:color w:val="EE0000"/>
        </w:rPr>
        <w:t>過程中，</w:t>
      </w:r>
      <w:r w:rsidR="00D47E8E" w:rsidRPr="00207C2C">
        <w:rPr>
          <w:color w:val="EE0000"/>
        </w:rPr>
        <w:t>Frontier.cool</w:t>
      </w:r>
      <w:r w:rsidR="006C1787" w:rsidRPr="00207C2C">
        <w:rPr>
          <w:rFonts w:hint="eastAsia"/>
          <w:color w:val="EE0000"/>
        </w:rPr>
        <w:t>始終</w:t>
      </w:r>
      <w:r w:rsidR="00D47E8E" w:rsidRPr="00207C2C">
        <w:rPr>
          <w:rFonts w:hint="eastAsia"/>
          <w:color w:val="EE0000"/>
        </w:rPr>
        <w:t>關注公司與產業</w:t>
      </w:r>
      <w:r w:rsidR="000A0F19" w:rsidRPr="00207C2C">
        <w:rPr>
          <w:rFonts w:hint="eastAsia"/>
          <w:color w:val="EE0000"/>
        </w:rPr>
        <w:t>互動和</w:t>
      </w:r>
      <w:r w:rsidR="00D47E8E" w:rsidRPr="00207C2C">
        <w:rPr>
          <w:rFonts w:hint="eastAsia"/>
          <w:color w:val="EE0000"/>
        </w:rPr>
        <w:t>連結，</w:t>
      </w:r>
      <w:r w:rsidR="004B01DF" w:rsidRPr="00207C2C">
        <w:rPr>
          <w:color w:val="EE0000"/>
        </w:rPr>
        <w:t>這些互動不僅有助於強化人脈網絡、建立信任基礎，更是平台持續</w:t>
      </w:r>
      <w:r w:rsidR="00DA7870" w:rsidRPr="00207C2C">
        <w:rPr>
          <w:rFonts w:hint="eastAsia"/>
          <w:color w:val="EE0000"/>
        </w:rPr>
        <w:t>開發</w:t>
      </w:r>
      <w:r w:rsidR="004B01DF" w:rsidRPr="00207C2C">
        <w:rPr>
          <w:color w:val="EE0000"/>
        </w:rPr>
        <w:t>功能模組、</w:t>
      </w:r>
      <w:r w:rsidR="00EC67E5" w:rsidRPr="00207C2C">
        <w:rPr>
          <w:rFonts w:hint="eastAsia"/>
          <w:color w:val="EE0000"/>
        </w:rPr>
        <w:t>理解環境變化與</w:t>
      </w:r>
      <w:r w:rsidR="004B01DF" w:rsidRPr="00207C2C">
        <w:rPr>
          <w:color w:val="EE0000"/>
        </w:rPr>
        <w:t>掌握</w:t>
      </w:r>
      <w:r w:rsidR="00DA7870" w:rsidRPr="00207C2C">
        <w:rPr>
          <w:rFonts w:hint="eastAsia"/>
          <w:color w:val="EE0000"/>
        </w:rPr>
        <w:t>產業</w:t>
      </w:r>
      <w:r w:rsidR="004B01DF" w:rsidRPr="00207C2C">
        <w:rPr>
          <w:color w:val="EE0000"/>
        </w:rPr>
        <w:t>趨勢的</w:t>
      </w:r>
      <w:r w:rsidR="00DA7870" w:rsidRPr="00207C2C">
        <w:rPr>
          <w:rFonts w:hint="eastAsia"/>
          <w:color w:val="EE0000"/>
        </w:rPr>
        <w:t>重要</w:t>
      </w:r>
      <w:r w:rsidR="00A713D8" w:rsidRPr="00207C2C">
        <w:rPr>
          <w:rFonts w:hint="eastAsia"/>
          <w:color w:val="EE0000"/>
        </w:rPr>
        <w:t>來源。</w:t>
      </w:r>
    </w:p>
    <w:p w14:paraId="627D43DB" w14:textId="4C3A2F20" w:rsidR="00C17ED5" w:rsidRDefault="000261C0" w:rsidP="00207C2C">
      <w:pPr>
        <w:pStyle w:val="15"/>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91F81DA" w:rsidR="009C0F7A" w:rsidRPr="009C0F7A" w:rsidRDefault="00C618D7" w:rsidP="00207C2C">
      <w:pPr>
        <w:pStyle w:val="15"/>
        <w:ind w:firstLine="480"/>
      </w:pPr>
      <w:r w:rsidRPr="00C618D7">
        <w:t>Frontier.cool</w:t>
      </w:r>
      <w:r w:rsidRPr="00C618D7">
        <w:t>在與業者持續對話與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1E4960AA" w:rsidR="001A7C22" w:rsidRPr="004C0C36" w:rsidRDefault="001A7C22" w:rsidP="00D1618B">
      <w:pPr>
        <w:pStyle w:val="aff4"/>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真的</w:t>
      </w:r>
      <w:r w:rsidR="00FB5C26">
        <w:rPr>
          <w:rFonts w:hint="eastAsia"/>
        </w:rPr>
        <w:t>。</w:t>
      </w:r>
      <w:r w:rsidR="00EE60E6">
        <w:t>…</w:t>
      </w:r>
      <w:r w:rsidRPr="004C0C36">
        <w:rPr>
          <w:rFonts w:hint="eastAsia"/>
        </w:rPr>
        <w:t>可是如果是一貫廠，比如說我是</w:t>
      </w:r>
      <w:r w:rsidR="00323569">
        <w:rPr>
          <w:rFonts w:hint="eastAsia"/>
        </w:rPr>
        <w:t>一貫廠的</w:t>
      </w:r>
      <w:r w:rsidRPr="004C0C36">
        <w:rPr>
          <w:rFonts w:hint="eastAsia"/>
        </w:rPr>
        <w:t>布廠，就是從織、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36D73552" w:rsidR="003E6F8F" w:rsidRDefault="003E6F8F" w:rsidP="00410D6D">
      <w:pPr>
        <w:pStyle w:val="a0"/>
      </w:pPr>
      <w:r w:rsidRPr="003E6F8F">
        <w:t>從「賣出去」的角度思考</w:t>
      </w:r>
      <w:r w:rsidR="00A52F2C">
        <w:rPr>
          <w:rFonts w:hint="eastAsia"/>
        </w:rPr>
        <w:t>，</w:t>
      </w:r>
      <w:r w:rsidRPr="003E6F8F">
        <w:t>供應商推動產品數位化的核心</w:t>
      </w:r>
      <w:r w:rsidR="00A52F2C">
        <w:rPr>
          <w:rFonts w:hint="eastAsia"/>
        </w:rPr>
        <w:t>是銷售</w:t>
      </w:r>
    </w:p>
    <w:p w14:paraId="7D551F60" w14:textId="7BC21138" w:rsidR="009773FC" w:rsidRDefault="0028056B" w:rsidP="00A34442">
      <w:pPr>
        <w:pStyle w:val="15"/>
        <w:ind w:firstLine="480"/>
      </w:pPr>
      <w:r>
        <w:rPr>
          <w:rFonts w:hint="eastAsia"/>
        </w:rPr>
        <w:t>觀察</w:t>
      </w:r>
      <w:r w:rsidR="009868CC">
        <w:rPr>
          <w:rFonts w:hint="eastAsia"/>
        </w:rPr>
        <w:t>平台</w:t>
      </w:r>
      <w:r w:rsidR="00D1618B">
        <w:rPr>
          <w:rFonts w:hint="eastAsia"/>
        </w:rPr>
        <w:t>各</w:t>
      </w:r>
      <w:r>
        <w:rPr>
          <w:rFonts w:hint="eastAsia"/>
        </w:rPr>
        <w:t>使用者的需求</w:t>
      </w:r>
      <w:r w:rsidR="00DC6FE2">
        <w:rPr>
          <w:rFonts w:hint="eastAsia"/>
        </w:rPr>
        <w:t>差異時</w:t>
      </w:r>
      <w:r>
        <w:rPr>
          <w:rFonts w:hint="eastAsia"/>
        </w:rPr>
        <w:t>，</w:t>
      </w:r>
      <w:r w:rsidR="00874059" w:rsidRPr="00874059">
        <w:t>Frontier.cool</w:t>
      </w:r>
      <w:r w:rsidR="00874059" w:rsidRPr="00874059">
        <w:t>發現品牌商與供應商轉型邏輯大不相同。</w:t>
      </w:r>
    </w:p>
    <w:p w14:paraId="03D2E8E4" w14:textId="77777777" w:rsidR="0088484F" w:rsidRDefault="00390925" w:rsidP="00A34442">
      <w:pPr>
        <w:pStyle w:val="15"/>
        <w:ind w:firstLine="480"/>
      </w:pPr>
      <w:r w:rsidRPr="00390925">
        <w:lastRenderedPageBreak/>
        <w:t>品牌商多關注數位資產的保護與</w:t>
      </w:r>
      <w:r w:rsidR="007234CF">
        <w:rPr>
          <w:rFonts w:hint="eastAsia"/>
        </w:rPr>
        <w:t>自主控制能力</w:t>
      </w:r>
      <w:r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Pr="00390925">
        <w:t>資訊安全與設計專有性；而供應商則更重視「如何讓產品被看見」與「如何更有效率地賣出去」。對供應商而言，數位化的核心價值在於提升銷售效率與成本效益，而非單純的資料保護</w:t>
      </w:r>
      <w:r w:rsidR="0088484F">
        <w:rPr>
          <w:rFonts w:hint="eastAsia"/>
        </w:rPr>
        <w:t>。</w:t>
      </w:r>
    </w:p>
    <w:p w14:paraId="17D43F44" w14:textId="755BC494" w:rsidR="00F87669" w:rsidRDefault="0088484F" w:rsidP="00A34442">
      <w:pPr>
        <w:pStyle w:val="15"/>
        <w:ind w:firstLine="480"/>
      </w:pPr>
      <w:r w:rsidRPr="0088484F">
        <w:t>提升產品數位化程度並完整呈現在平台上，能有效降低樣本寄送、人工作業與溝通所需的時間與費用，達成</w:t>
      </w:r>
      <w:r w:rsidRPr="0088484F">
        <w:t>cost-efficient</w:t>
      </w:r>
      <w:r w:rsidRPr="0088484F">
        <w:t>的銷售流程。同時，當客戶能夠在平台中瀏覽供應商全系列的產品，並透過熟悉的搜尋方式（如以圖搜圖</w:t>
      </w:r>
      <w:r w:rsidR="002A3D88">
        <w:rPr>
          <w:rFonts w:hint="eastAsia"/>
        </w:rPr>
        <w:t>或關鍵字搜尋</w:t>
      </w:r>
      <w:r w:rsidRPr="0088484F">
        <w:t>）快速比對</w:t>
      </w:r>
      <w:r w:rsidR="004B3195">
        <w:rPr>
          <w:rFonts w:hint="eastAsia"/>
        </w:rPr>
        <w:t>商品</w:t>
      </w:r>
      <w:r w:rsidRPr="0088484F">
        <w:t>時，整體決策流程也將更</w:t>
      </w:r>
      <w:r w:rsidR="00655F91">
        <w:rPr>
          <w:rFonts w:hint="eastAsia"/>
        </w:rPr>
        <w:t>加</w:t>
      </w:r>
      <w:r w:rsidRPr="0088484F">
        <w:t>順暢，</w:t>
      </w:r>
      <w:r w:rsidR="000F2EFE">
        <w:rPr>
          <w:rFonts w:hint="eastAsia"/>
        </w:rPr>
        <w:t>有助於</w:t>
      </w:r>
      <w:r w:rsidRPr="0088484F">
        <w:t>大幅提升成交效率。</w:t>
      </w:r>
    </w:p>
    <w:p w14:paraId="65A21970" w14:textId="6C4AFFFD" w:rsidR="001A7C22" w:rsidRPr="000B49BC" w:rsidRDefault="001A7C22" w:rsidP="005A62D6">
      <w:pPr>
        <w:pStyle w:val="aff4"/>
        <w:ind w:left="360" w:right="360" w:firstLine="480"/>
      </w:pPr>
      <w:r w:rsidRPr="000B49BC">
        <w:rPr>
          <w:rFonts w:hint="eastAsia"/>
        </w:rPr>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84" w:name="_Toc200404524"/>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84"/>
    </w:p>
    <w:p w14:paraId="3ABEB6DF" w14:textId="798F8773" w:rsidR="00D35D73" w:rsidRDefault="007D4AD1" w:rsidP="00410D6D">
      <w:pPr>
        <w:pStyle w:val="a0"/>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41A212BD" w14:textId="2C6A472B" w:rsidR="000976E4" w:rsidRDefault="000976E4" w:rsidP="00516F7A">
      <w:pPr>
        <w:pStyle w:val="15"/>
        <w:ind w:firstLine="480"/>
      </w:pPr>
      <w:r w:rsidRPr="00874059">
        <w:t>Frontier.cool</w:t>
      </w:r>
      <w:r>
        <w:rPr>
          <w:rFonts w:hint="eastAsia"/>
        </w:rPr>
        <w:t>於</w:t>
      </w:r>
      <w:r w:rsidR="00FD79EC" w:rsidRPr="00FD79EC">
        <w:t>平台在開發初期即設定明確的目標市場，優先鎖定出口導向、規模較大且具備數位轉型意識的企業</w:t>
      </w:r>
      <w:r w:rsidRPr="005B5488">
        <w:t>，特別鎖定台灣的上市櫃公司，</w:t>
      </w:r>
      <w:r>
        <w:rPr>
          <w:rFonts w:hint="eastAsia"/>
        </w:rPr>
        <w:t>約</w:t>
      </w:r>
      <w:r w:rsidRPr="005B5488">
        <w:t>20</w:t>
      </w:r>
      <w:r w:rsidRPr="005B5488">
        <w:t>至</w:t>
      </w:r>
      <w:r w:rsidRPr="005B5488">
        <w:t>30</w:t>
      </w:r>
      <w:r w:rsidRPr="005B5488">
        <w:t>家</w:t>
      </w:r>
      <w:r>
        <w:rPr>
          <w:rFonts w:hint="eastAsia"/>
        </w:rPr>
        <w:t>企業成為平台的第一批客戶</w:t>
      </w:r>
      <w:r w:rsidRPr="005B5488">
        <w:t>。</w:t>
      </w:r>
    </w:p>
    <w:p w14:paraId="39CCD44E" w14:textId="55A42D33" w:rsidR="00555C74" w:rsidRDefault="005B5488" w:rsidP="00516F7A">
      <w:pPr>
        <w:pStyle w:val="15"/>
        <w:ind w:firstLine="480"/>
      </w:pPr>
      <w:r w:rsidRPr="005B5488">
        <w:t>面對紡織產業對銷售支援與市場推廣需求，</w:t>
      </w:r>
      <w:r w:rsidRPr="005B5488">
        <w:t>Frontier.cool</w:t>
      </w:r>
      <w:r w:rsidRPr="005B5488">
        <w:t>迅速調整經營策略，展開新一輪的功能</w:t>
      </w:r>
      <w:r>
        <w:rPr>
          <w:rFonts w:hint="eastAsia"/>
        </w:rPr>
        <w:t>強化</w:t>
      </w:r>
      <w:r w:rsidRPr="005B5488">
        <w:t>與平台轉型</w:t>
      </w:r>
      <w:r w:rsidR="00FD79EC">
        <w:rPr>
          <w:rFonts w:hint="eastAsia"/>
        </w:rPr>
        <w:t>，</w:t>
      </w:r>
      <w:r w:rsidR="00363723">
        <w:rPr>
          <w:rFonts w:hint="eastAsia"/>
        </w:rPr>
        <w:t>著手</w:t>
      </w:r>
      <w:r w:rsidR="00584AB8">
        <w:rPr>
          <w:rFonts w:hint="eastAsia"/>
        </w:rPr>
        <w:t>研發</w:t>
      </w:r>
      <w:r w:rsidRPr="005B5488">
        <w:t>行銷</w:t>
      </w:r>
      <w:r w:rsidR="00623E9E">
        <w:rPr>
          <w:rFonts w:hint="eastAsia"/>
        </w:rPr>
        <w:t>與銷售</w:t>
      </w:r>
      <w:r w:rsidR="00F916B1">
        <w:rPr>
          <w:rFonts w:hint="eastAsia"/>
        </w:rPr>
        <w:t>相關</w:t>
      </w:r>
      <w:r w:rsidRPr="005B5488">
        <w:t>模組，回應供應商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257EB">
        <w:rPr>
          <w:rFonts w:hint="eastAsia"/>
        </w:rPr>
        <w:t>。</w:t>
      </w:r>
    </w:p>
    <w:p w14:paraId="156559EB" w14:textId="299B96B1" w:rsidR="005B5488" w:rsidRDefault="00BD0DCF" w:rsidP="00516F7A">
      <w:pPr>
        <w:pStyle w:val="15"/>
        <w:ind w:firstLine="480"/>
      </w:pPr>
      <w:r w:rsidRPr="00BD0DCF">
        <w:t>Frontier.cool</w:t>
      </w:r>
      <w:r w:rsidRPr="00BD0DCF">
        <w:t>也</w:t>
      </w:r>
      <w:r w:rsidR="00873210">
        <w:rPr>
          <w:rFonts w:hint="eastAsia"/>
        </w:rPr>
        <w:t>於</w:t>
      </w:r>
      <w:r w:rsidR="00935CB6">
        <w:rPr>
          <w:rFonts w:hint="eastAsia"/>
        </w:rPr>
        <w:t>此</w:t>
      </w:r>
      <w:r w:rsidR="00873210">
        <w:rPr>
          <w:rFonts w:hint="eastAsia"/>
        </w:rPr>
        <w:t>階段</w:t>
      </w:r>
      <w:r w:rsidRPr="00BD0DCF">
        <w:t>正式將平台使用者明確區分為供應商、品牌商等不同角色，</w:t>
      </w:r>
      <w:r w:rsidR="00CA0234">
        <w:rPr>
          <w:rFonts w:hint="eastAsia"/>
        </w:rPr>
        <w:t>透過</w:t>
      </w:r>
      <w:r w:rsidR="00591D15">
        <w:rPr>
          <w:rFonts w:hint="eastAsia"/>
        </w:rPr>
        <w:t>了解</w:t>
      </w:r>
      <w:r w:rsidR="00714911">
        <w:rPr>
          <w:rFonts w:hint="eastAsia"/>
        </w:rPr>
        <w:t>角色</w:t>
      </w:r>
      <w:r w:rsidRPr="00BD0DCF">
        <w:t>特性與需求</w:t>
      </w:r>
      <w:r w:rsidR="00591D15">
        <w:rPr>
          <w:rFonts w:hint="eastAsia"/>
        </w:rPr>
        <w:t>差異</w:t>
      </w:r>
      <w:r w:rsidR="00033462">
        <w:rPr>
          <w:rFonts w:hint="eastAsia"/>
        </w:rPr>
        <w:t>，</w:t>
      </w:r>
      <w:r w:rsidR="00331060">
        <w:rPr>
          <w:rFonts w:hint="eastAsia"/>
        </w:rPr>
        <w:t>制定</w:t>
      </w:r>
      <w:r w:rsidR="00033462">
        <w:rPr>
          <w:rFonts w:hint="eastAsia"/>
        </w:rPr>
        <w:t>差異化的</w:t>
      </w:r>
      <w:r w:rsidR="009D33DA">
        <w:rPr>
          <w:rFonts w:hint="eastAsia"/>
        </w:rPr>
        <w:t>平台</w:t>
      </w:r>
      <w:r w:rsidR="00033462">
        <w:rPr>
          <w:rFonts w:hint="eastAsia"/>
        </w:rPr>
        <w:t>推廣策略。</w:t>
      </w:r>
    </w:p>
    <w:p w14:paraId="32A769AE" w14:textId="05FAAA08" w:rsidR="00111622" w:rsidRDefault="00111622" w:rsidP="00516F7A">
      <w:pPr>
        <w:pStyle w:val="15"/>
        <w:ind w:firstLine="480"/>
      </w:pPr>
    </w:p>
    <w:p w14:paraId="254EF165" w14:textId="4FB88C1E" w:rsidR="009138EA" w:rsidRDefault="000B1D71" w:rsidP="00205F11">
      <w:pPr>
        <w:pStyle w:val="aff4"/>
        <w:ind w:left="360" w:right="360" w:firstLine="480"/>
      </w:pPr>
      <w:r w:rsidRPr="000B1D71">
        <w:rPr>
          <w:rFonts w:hint="eastAsia"/>
        </w:rPr>
        <w:lastRenderedPageBreak/>
        <w:t>「那我們針對這幾個對象特定的特性，尤其是品牌商跟供應商之間他們兩個需求不同，我們就開了不同的產品線給他們。」（</w:t>
      </w:r>
      <w:r w:rsidRPr="000B1D71">
        <w:t xml:space="preserve">李菁 </w:t>
      </w:r>
      <w:r w:rsidRPr="000B1D71">
        <w:rPr>
          <w:rFonts w:hint="eastAsia"/>
        </w:rPr>
        <w:t>執行長，2025訪談資料）</w:t>
      </w:r>
    </w:p>
    <w:p w14:paraId="020952EB" w14:textId="77AF2053" w:rsidR="00D35D73" w:rsidRDefault="00D35D73" w:rsidP="00410D6D">
      <w:pPr>
        <w:pStyle w:val="a0"/>
      </w:pPr>
      <w:r w:rsidRPr="005008B9">
        <w:t>資源整合與分配</w:t>
      </w:r>
      <w:r w:rsidR="00363723">
        <w:rPr>
          <w:rFonts w:hint="eastAsia"/>
        </w:rPr>
        <w:t>：</w:t>
      </w:r>
      <w:r w:rsidR="0012433F">
        <w:rPr>
          <w:rFonts w:hint="eastAsia"/>
        </w:rPr>
        <w:t>不</w:t>
      </w:r>
      <w:r w:rsidR="00363723">
        <w:rPr>
          <w:rFonts w:hint="eastAsia"/>
        </w:rPr>
        <w:t>開</w:t>
      </w:r>
      <w:r w:rsidR="0012433F">
        <w:rPr>
          <w:rFonts w:hint="eastAsia"/>
        </w:rPr>
        <w:t>發</w:t>
      </w:r>
      <w:r w:rsidR="00363723">
        <w:rPr>
          <w:rFonts w:hint="eastAsia"/>
        </w:rPr>
        <w:t>全新產品</w:t>
      </w:r>
      <w:r w:rsidR="0012433F">
        <w:rPr>
          <w:rFonts w:hint="eastAsia"/>
        </w:rPr>
        <w:t>，而是選擇彈性延伸既有系統</w:t>
      </w:r>
      <w:r w:rsidR="00A6517F">
        <w:rPr>
          <w:rFonts w:hint="eastAsia"/>
        </w:rPr>
        <w:t>（</w:t>
      </w:r>
      <w:r w:rsidR="00A6517F">
        <w:rPr>
          <w:rFonts w:hint="eastAsia"/>
        </w:rPr>
        <w:t>2023</w:t>
      </w:r>
      <w:r w:rsidR="00A6517F">
        <w:rPr>
          <w:rFonts w:hint="eastAsia"/>
        </w:rPr>
        <w:t>）</w:t>
      </w:r>
    </w:p>
    <w:p w14:paraId="35322CC4" w14:textId="2E8EDEE3" w:rsidR="0046593C" w:rsidRDefault="00721836" w:rsidP="00516F7A">
      <w:pPr>
        <w:pStyle w:val="15"/>
        <w:ind w:firstLine="480"/>
      </w:pPr>
      <w:r w:rsidRPr="00721836">
        <w:t>Frontier.cool</w:t>
      </w:r>
      <w:r w:rsidRPr="00721836">
        <w:t>並未選擇推翻原有系統、重啟產品設計，而是採取「在既有基礎上擴增模組」的方式進行資源整合與功能延伸</w:t>
      </w:r>
      <w:r>
        <w:rPr>
          <w:rFonts w:hint="eastAsia"/>
        </w:rPr>
        <w:t>，</w:t>
      </w:r>
      <w:r w:rsidR="0046593C" w:rsidRPr="00555C74">
        <w:t>使平台從原本</w:t>
      </w:r>
      <w:r w:rsidR="00815C54">
        <w:rPr>
          <w:rFonts w:hint="eastAsia"/>
        </w:rPr>
        <w:t>將資源</w:t>
      </w:r>
      <w:r w:rsidR="0046593C" w:rsidRPr="00555C74">
        <w:t>聚焦在布料數位化管理，逐漸轉型為兼具展示、推廣與交易功能的全方位商務平台。</w:t>
      </w:r>
      <w:r w:rsidR="00542381" w:rsidRPr="0079646C">
        <w:t>具體而言，新增如</w:t>
      </w:r>
      <w:r w:rsidR="00C508FE" w:rsidRPr="007F2EF8">
        <w:t>AI SaleSync™</w:t>
      </w:r>
      <w:r w:rsidR="00542381" w:rsidRPr="007F2EF8">
        <w:t>與</w:t>
      </w:r>
      <w:r w:rsidR="00542381" w:rsidRPr="007F2EF8">
        <w:t>FabriSelect™</w:t>
      </w:r>
      <w:r w:rsidR="00542381" w:rsidRPr="0079646C">
        <w:t>等功能模組</w:t>
      </w:r>
      <w:r w:rsidR="00542381" w:rsidRPr="0080364A">
        <w:t>，</w:t>
      </w:r>
      <w:r w:rsidR="00815C54">
        <w:rPr>
          <w:rFonts w:hint="eastAsia"/>
        </w:rPr>
        <w:t>讓</w:t>
      </w:r>
      <w:r w:rsidR="00542381">
        <w:rPr>
          <w:rFonts w:hint="eastAsia"/>
        </w:rPr>
        <w:t>供應商可於實體展會中應</w:t>
      </w:r>
      <w:r w:rsidR="00575173">
        <w:rPr>
          <w:rFonts w:hint="eastAsia"/>
        </w:rPr>
        <w:t>用，</w:t>
      </w:r>
      <w:r w:rsidR="00542381">
        <w:rPr>
          <w:rFonts w:hint="eastAsia"/>
        </w:rPr>
        <w:t>實現</w:t>
      </w:r>
      <w:r w:rsidR="00542381" w:rsidRPr="0080364A">
        <w:t>銷售端精準推薦</w:t>
      </w:r>
      <w:r w:rsidR="00B22BF0">
        <w:rPr>
          <w:rFonts w:hint="eastAsia"/>
        </w:rPr>
        <w:t>的效果</w:t>
      </w:r>
      <w:r w:rsidR="00542381">
        <w:rPr>
          <w:rFonts w:hint="eastAsia"/>
        </w:rPr>
        <w:t>。</w:t>
      </w:r>
    </w:p>
    <w:p w14:paraId="5F648F46" w14:textId="244EDB53" w:rsidR="006D5BE3" w:rsidRDefault="009216F4" w:rsidP="00516F7A">
      <w:pPr>
        <w:pStyle w:val="15"/>
        <w:ind w:firstLine="480"/>
      </w:pPr>
      <w:r>
        <w:rPr>
          <w:rFonts w:hint="eastAsia"/>
        </w:rPr>
        <w:t>這個過程也充分</w:t>
      </w:r>
      <w:r w:rsidR="00FE7363" w:rsidRPr="0080364A">
        <w:t>展現出</w:t>
      </w:r>
      <w:r w:rsidR="00542381" w:rsidRPr="0080364A">
        <w:t>Frontier.cool</w:t>
      </w:r>
      <w:r w:rsidR="00FE7363" w:rsidRPr="0080364A">
        <w:t>在探索未知領域</w:t>
      </w:r>
      <w:r w:rsidR="00A0079D">
        <w:rPr>
          <w:rFonts w:hint="eastAsia"/>
        </w:rPr>
        <w:t>（如銷售</w:t>
      </w:r>
      <w:r w:rsidR="00F03036">
        <w:rPr>
          <w:rFonts w:hint="eastAsia"/>
        </w:rPr>
        <w:t>應用</w:t>
      </w:r>
      <w:r w:rsidR="00A0079D">
        <w:rPr>
          <w:rFonts w:hint="eastAsia"/>
        </w:rPr>
        <w:t>）</w:t>
      </w:r>
      <w:r w:rsidR="00FE7363" w:rsidRPr="0080364A">
        <w:t>中的彈性經營能力與策略判斷。</w:t>
      </w:r>
    </w:p>
    <w:p w14:paraId="4FE2610B" w14:textId="5BFE4BA5" w:rsidR="001A7C22" w:rsidRPr="000B1D71" w:rsidRDefault="001A7C22" w:rsidP="000B1D71">
      <w:pPr>
        <w:pStyle w:val="aff4"/>
        <w:ind w:left="360" w:right="360" w:firstLine="480"/>
      </w:pPr>
      <w:r w:rsidRPr="000B1D71">
        <w:rPr>
          <w:rFonts w:hint="eastAsia"/>
        </w:rPr>
        <w:t>「大概是在2023年，我們大概try了兩年發現這個廠商還是只在乎</w:t>
      </w:r>
      <w:r w:rsidR="00D03CA0" w:rsidRPr="00D03CA0">
        <w:t>『有沒有把布賣出去？有沒有個好工具賣？』</w:t>
      </w:r>
      <w:r w:rsidRPr="000B1D71">
        <w:rPr>
          <w:rFonts w:hint="eastAsia"/>
        </w:rPr>
        <w:t>給他的業務去用，所以我們</w:t>
      </w:r>
      <w:r w:rsidR="0024053F" w:rsidRPr="0024053F">
        <w:t>就，對，轉換。</w:t>
      </w:r>
      <w:r w:rsidRPr="000B1D71">
        <w:rPr>
          <w:rFonts w:hint="eastAsia"/>
        </w:rPr>
        <w:t>」</w:t>
      </w:r>
      <w:r w:rsidR="00B37E7B" w:rsidRPr="000B1D71">
        <w:rPr>
          <w:rFonts w:hint="eastAsia"/>
        </w:rPr>
        <w:t>（</w:t>
      </w:r>
      <w:r w:rsidR="006E36DD" w:rsidRPr="000B1D71">
        <w:t>李菁</w:t>
      </w:r>
      <w:r w:rsidR="001D0DDE" w:rsidRPr="000B1D71">
        <w:t xml:space="preserve"> </w:t>
      </w:r>
      <w:r w:rsidR="001D0DDE" w:rsidRPr="000B1D71">
        <w:rPr>
          <w:rFonts w:hint="eastAsia"/>
        </w:rPr>
        <w:t>執行長，2025訪談資料</w:t>
      </w:r>
      <w:r w:rsidR="00B37E7B" w:rsidRPr="000B1D71">
        <w:rPr>
          <w:rFonts w:hint="eastAsia"/>
        </w:rPr>
        <w:t>）</w:t>
      </w:r>
    </w:p>
    <w:p w14:paraId="3AB1C96C" w14:textId="0C886094" w:rsidR="001A7C22" w:rsidRPr="00F626F0" w:rsidRDefault="00ED5F72" w:rsidP="001555E4">
      <w:pPr>
        <w:pStyle w:val="3"/>
      </w:pPr>
      <w:bookmarkStart w:id="85" w:name="_Toc200404525"/>
      <w:r w:rsidRPr="00ED5F72">
        <w:rPr>
          <w:rFonts w:hint="eastAsia"/>
        </w:rPr>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85"/>
    </w:p>
    <w:p w14:paraId="33196EE4" w14:textId="23AE9C8D" w:rsidR="00834457" w:rsidRDefault="00834457" w:rsidP="00410D6D">
      <w:pPr>
        <w:pStyle w:val="a0"/>
      </w:pPr>
      <w:r w:rsidRPr="00834457">
        <w:t>展會中的即時互動</w:t>
      </w:r>
      <w:r w:rsidR="00A132CE">
        <w:rPr>
          <w:rFonts w:hint="eastAsia"/>
        </w:rPr>
        <w:t>，</w:t>
      </w:r>
      <w:r w:rsidRPr="00834457">
        <w:t>AI</w:t>
      </w:r>
      <w:r w:rsidRPr="00834457">
        <w:t>技術提升現場接觸與</w:t>
      </w:r>
      <w:r w:rsidR="006426D6">
        <w:rPr>
          <w:rFonts w:hint="eastAsia"/>
        </w:rPr>
        <w:t>轉換</w:t>
      </w:r>
      <w:r w:rsidRPr="00834457">
        <w:t>效率</w:t>
      </w:r>
    </w:p>
    <w:p w14:paraId="30888E7C" w14:textId="0AE8B838" w:rsidR="00543B19" w:rsidRDefault="00543B19" w:rsidP="00516F7A">
      <w:pPr>
        <w:pStyle w:val="15"/>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26FD3459" w:rsidR="00062000" w:rsidRDefault="00595434" w:rsidP="00516F7A">
      <w:pPr>
        <w:pStyle w:val="15"/>
        <w:ind w:firstLine="480"/>
      </w:pPr>
      <w:r>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r w:rsidR="00062000" w:rsidRPr="008D243F">
        <w:t>Texprocess</w:t>
      </w:r>
      <w:r w:rsidR="00410FEA" w:rsidRPr="00062000">
        <w:t>）</w:t>
      </w:r>
      <w:r w:rsidR="00062000">
        <w:rPr>
          <w:rFonts w:hint="eastAsia"/>
        </w:rPr>
        <w:t>、</w:t>
      </w:r>
      <w:r w:rsidR="00062000" w:rsidRPr="00311C74">
        <w:t>韓國首爾國際紡織展覽會</w:t>
      </w:r>
      <w:r w:rsidR="00410FEA" w:rsidRPr="00062000">
        <w:t>（</w:t>
      </w:r>
      <w:r w:rsidR="00062000" w:rsidRPr="00311C74">
        <w:t>PIS</w:t>
      </w:r>
      <w:r w:rsidR="00410FEA" w:rsidRPr="00062000">
        <w:t>）</w:t>
      </w:r>
      <w:r w:rsidR="00062000" w:rsidRPr="00062000">
        <w:t>，以及台灣的台北紡織展（</w:t>
      </w:r>
      <w:r w:rsidR="00062000" w:rsidRPr="00062000">
        <w:t>TITAS</w:t>
      </w:r>
      <w:r w:rsidR="00062000" w:rsidRPr="00062000">
        <w:t>）等</w:t>
      </w:r>
      <w:r w:rsidR="00D4015C">
        <w:rPr>
          <w:rFonts w:hint="eastAsia"/>
        </w:rPr>
        <w:t>，</w:t>
      </w:r>
      <w:r w:rsidR="00CB1CC6" w:rsidRPr="00CB1CC6">
        <w:t>除了展示布料新品，也藉此掌握數位產品創新、</w:t>
      </w:r>
      <w:r w:rsidR="00CB1CC6" w:rsidRPr="00CB1CC6">
        <w:t>3D</w:t>
      </w:r>
      <w:r w:rsidR="00CB1CC6" w:rsidRPr="00CB1CC6">
        <w:t>設計模擬</w:t>
      </w:r>
      <w:r w:rsidR="00E13D1D">
        <w:rPr>
          <w:rFonts w:hint="eastAsia"/>
        </w:rPr>
        <w:t>技</w:t>
      </w:r>
      <w:r w:rsidR="00E13D1D">
        <w:rPr>
          <w:rFonts w:hint="eastAsia"/>
        </w:rPr>
        <w:lastRenderedPageBreak/>
        <w:t>術</w:t>
      </w:r>
      <w:r w:rsidR="00CB1CC6" w:rsidRPr="00CB1CC6">
        <w:t>、永續供應鏈</w:t>
      </w:r>
      <w:r w:rsidR="00E13D1D">
        <w:rPr>
          <w:rFonts w:hint="eastAsia"/>
        </w:rPr>
        <w:t>等國際趨勢</w:t>
      </w:r>
      <w:r w:rsidR="005668E1" w:rsidRPr="005668E1">
        <w:t>的重要</w:t>
      </w:r>
      <w:r w:rsidR="00B77889">
        <w:rPr>
          <w:rFonts w:hint="eastAsia"/>
        </w:rPr>
        <w:t>場域</w:t>
      </w:r>
      <w:r w:rsidR="00062000" w:rsidRPr="00062000">
        <w:t>。</w:t>
      </w:r>
    </w:p>
    <w:p w14:paraId="04165F8F" w14:textId="06B65076" w:rsidR="00F9411C" w:rsidRDefault="00B7259E" w:rsidP="00516F7A">
      <w:pPr>
        <w:pStyle w:val="15"/>
        <w:ind w:firstLine="480"/>
        <w:rPr>
          <w:u w:color="FF0000"/>
        </w:rPr>
      </w:pPr>
      <w:r w:rsidRPr="00B7259E">
        <w:t>針對</w:t>
      </w:r>
      <w:r>
        <w:rPr>
          <w:rFonts w:hint="eastAsia"/>
        </w:rPr>
        <w:t>過往參</w:t>
      </w:r>
      <w:r w:rsidRPr="00B7259E">
        <w:t>展需攜帶大量實體樣品的負擔</w:t>
      </w:r>
      <w:r w:rsidR="00AF3556">
        <w:rPr>
          <w:rFonts w:hint="eastAsia"/>
        </w:rPr>
        <w:t>，</w:t>
      </w:r>
      <w:r w:rsidR="00AF3556" w:rsidRPr="00AF3556">
        <w:rPr>
          <w:u w:color="FF0000"/>
        </w:rPr>
        <w:t>Frontier.cool</w:t>
      </w:r>
      <w:r w:rsidR="006D4E8D">
        <w:rPr>
          <w:rFonts w:hint="eastAsia"/>
          <w:u w:color="FF0000"/>
        </w:rPr>
        <w:t>探索到可</w:t>
      </w:r>
      <w:r w:rsidR="00920202">
        <w:rPr>
          <w:rFonts w:hint="eastAsia"/>
          <w:u w:color="FF0000"/>
        </w:rPr>
        <w:t>開發</w:t>
      </w:r>
      <w:r w:rsidR="000D670B">
        <w:rPr>
          <w:rFonts w:hint="eastAsia"/>
          <w:u w:color="FF0000"/>
        </w:rPr>
        <w:t>結合</w:t>
      </w:r>
      <w:r w:rsidR="000D670B">
        <w:rPr>
          <w:rFonts w:hint="eastAsia"/>
          <w:u w:color="FF0000"/>
        </w:rPr>
        <w:t>AI</w:t>
      </w:r>
      <w:r w:rsidR="000D670B">
        <w:rPr>
          <w:rFonts w:hint="eastAsia"/>
          <w:u w:color="FF0000"/>
        </w:rPr>
        <w:t>技術的</w:t>
      </w:r>
      <w:r w:rsidR="00987999">
        <w:rPr>
          <w:rFonts w:hint="eastAsia"/>
          <w:u w:color="FF0000"/>
        </w:rPr>
        <w:t>新銷售</w:t>
      </w:r>
      <w:r w:rsidR="00AF3556" w:rsidRPr="00AF3556">
        <w:rPr>
          <w:u w:color="FF0000"/>
        </w:rPr>
        <w:t>模組，</w:t>
      </w:r>
      <w:r w:rsidR="00F9411C" w:rsidRPr="00F9411C">
        <w:rPr>
          <w:u w:color="FF0000"/>
        </w:rPr>
        <w:t>協助供應商提升現場互動效率與後續</w:t>
      </w:r>
      <w:r w:rsidR="00E50C61">
        <w:rPr>
          <w:rFonts w:hint="eastAsia"/>
          <w:u w:color="FF0000"/>
        </w:rPr>
        <w:t>訂單追蹤</w:t>
      </w:r>
      <w:r w:rsidR="00F9411C" w:rsidRPr="00F9411C">
        <w:rPr>
          <w:u w:color="FF0000"/>
        </w:rPr>
        <w:t>。業務僅需展示每款布料對應的</w:t>
      </w:r>
      <w:r w:rsidR="00F9411C" w:rsidRPr="00F9411C">
        <w:rPr>
          <w:u w:color="FF0000"/>
        </w:rPr>
        <w:t>QR Code</w:t>
      </w:r>
      <w:r w:rsidR="00F9411C" w:rsidRPr="00F9411C">
        <w:rPr>
          <w:u w:color="FF0000"/>
        </w:rPr>
        <w:t>，買主現場掃描後可即時獲取數位資訊並收藏，省去手寫紀錄與</w:t>
      </w:r>
      <w:r w:rsidR="00AE08A6" w:rsidRPr="00AF3556">
        <w:rPr>
          <w:u w:color="FF0000"/>
        </w:rPr>
        <w:t>與樣品攜帶的</w:t>
      </w:r>
      <w:r w:rsidR="00382D8A">
        <w:rPr>
          <w:rFonts w:hint="eastAsia"/>
          <w:u w:color="FF0000"/>
        </w:rPr>
        <w:t>困</w:t>
      </w:r>
      <w:r w:rsidR="00A57F1C">
        <w:rPr>
          <w:rFonts w:hint="eastAsia"/>
          <w:u w:color="FF0000"/>
        </w:rPr>
        <w:t>擾</w:t>
      </w:r>
      <w:r w:rsidR="00F9411C" w:rsidRPr="00F9411C">
        <w:rPr>
          <w:u w:color="FF0000"/>
        </w:rPr>
        <w:t>。</w:t>
      </w:r>
    </w:p>
    <w:p w14:paraId="713B9E1B" w14:textId="557F07AA" w:rsidR="00C25578" w:rsidRDefault="00C25578" w:rsidP="003C583D">
      <w:pPr>
        <w:pStyle w:val="aff4"/>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2021 F</w:t>
      </w:r>
      <w:r>
        <w:rPr>
          <w:rFonts w:hint="eastAsia"/>
          <w:u w:color="FF0000"/>
        </w:rPr>
        <w:t>rontier</w:t>
      </w:r>
      <w:r w:rsidR="003C583D">
        <w:rPr>
          <w:rFonts w:hint="eastAsia"/>
          <w:u w:color="FF0000"/>
        </w:rPr>
        <w:t>.cool</w:t>
      </w:r>
      <w:r>
        <w:rPr>
          <w:rFonts w:hint="eastAsia"/>
          <w:u w:color="FF0000"/>
        </w:rPr>
        <w:t>訪談資料)</w:t>
      </w:r>
    </w:p>
    <w:p w14:paraId="4C451521" w14:textId="0E63B904" w:rsidR="005F05BB" w:rsidRPr="00AF3556" w:rsidRDefault="005F05BB" w:rsidP="00410D6D">
      <w:pPr>
        <w:pStyle w:val="a0"/>
      </w:pPr>
      <w:r w:rsidRPr="005F05BB">
        <w:t>串連線上線下</w:t>
      </w:r>
      <w:r w:rsidR="002F3E7C">
        <w:rPr>
          <w:rFonts w:hint="eastAsia"/>
        </w:rPr>
        <w:t>，</w:t>
      </w:r>
      <w:r w:rsidRPr="005F05BB">
        <w:t>從展會接觸到</w:t>
      </w:r>
      <w:r w:rsidR="00F70DC4">
        <w:rPr>
          <w:rFonts w:hint="eastAsia"/>
        </w:rPr>
        <w:t>顧客導向</w:t>
      </w:r>
      <w:r w:rsidR="005467AC">
        <w:rPr>
          <w:rFonts w:hint="eastAsia"/>
        </w:rPr>
        <w:t>行銷推廣</w:t>
      </w:r>
      <w:r w:rsidR="009F6DCA">
        <w:rPr>
          <w:rFonts w:hint="eastAsia"/>
        </w:rPr>
        <w:t>策略</w:t>
      </w:r>
    </w:p>
    <w:p w14:paraId="15208FFA" w14:textId="7D9B515C" w:rsidR="00D959D9" w:rsidRDefault="00F84995" w:rsidP="00516F7A">
      <w:pPr>
        <w:pStyle w:val="15"/>
        <w:ind w:firstLine="480"/>
        <w:rPr>
          <w:u w:color="FF0000"/>
        </w:rPr>
      </w:pPr>
      <w:r w:rsidRPr="00F84995">
        <w:rPr>
          <w:u w:color="FF0000"/>
        </w:rPr>
        <w:t>此技術的核心價值在於不僅改善展會現場互動，也成功串連線上與線下的整體銷售流程。</w:t>
      </w:r>
      <w:r w:rsidR="00942861" w:rsidRPr="00942861">
        <w:rPr>
          <w:u w:color="FF0000"/>
        </w:rPr>
        <w:t>當買主完成掃描後，</w:t>
      </w:r>
      <w:r w:rsidR="00CE1643" w:rsidRPr="00CE1643">
        <w:rPr>
          <w:u w:color="FF0000"/>
        </w:rPr>
        <w:t>系統會自動彙整其收藏品項與</w:t>
      </w:r>
      <w:r w:rsidR="00CE1643">
        <w:rPr>
          <w:rFonts w:hint="eastAsia"/>
          <w:u w:color="FF0000"/>
        </w:rPr>
        <w:t>報價單</w:t>
      </w:r>
      <w:r w:rsidR="00942861" w:rsidRPr="00942861">
        <w:rPr>
          <w:u w:color="FF0000"/>
        </w:rPr>
        <w:t>，並於展會結束後即時寄送電子郵件至</w:t>
      </w:r>
      <w:r w:rsidR="00924E33">
        <w:rPr>
          <w:rFonts w:hint="eastAsia"/>
          <w:u w:color="FF0000"/>
        </w:rPr>
        <w:t>其</w:t>
      </w:r>
      <w:r w:rsidR="00942861" w:rsidRPr="00942861">
        <w:rPr>
          <w:u w:color="FF0000"/>
        </w:rPr>
        <w:t>信箱，</w:t>
      </w:r>
      <w:r w:rsidR="003D1F76" w:rsidRPr="00214A1C">
        <w:rPr>
          <w:u w:color="FF0000"/>
        </w:rPr>
        <w:t>展現出積極、專業的品牌形象，</w:t>
      </w:r>
      <w:r w:rsidR="00D962AD" w:rsidRPr="00D962AD">
        <w:rPr>
          <w:u w:color="FF0000"/>
        </w:rPr>
        <w:t>強化服務連貫性</w:t>
      </w:r>
      <w:r w:rsidR="00D962AD">
        <w:rPr>
          <w:rFonts w:hint="eastAsia"/>
          <w:u w:color="FF0000"/>
        </w:rPr>
        <w:t>，</w:t>
      </w:r>
      <w:r w:rsidR="003D1F76" w:rsidRPr="00214A1C">
        <w:rPr>
          <w:u w:color="FF0000"/>
        </w:rPr>
        <w:t>進而促成長期的合作關係</w:t>
      </w:r>
      <w:r w:rsidR="00942861" w:rsidRPr="00942861">
        <w:rPr>
          <w:u w:color="FF0000"/>
        </w:rPr>
        <w:t>。</w:t>
      </w:r>
    </w:p>
    <w:p w14:paraId="0B722A55" w14:textId="20AA2597" w:rsidR="00707AD9" w:rsidRPr="006E7AC6" w:rsidRDefault="00B501F1" w:rsidP="006E7AC6">
      <w:pPr>
        <w:pStyle w:val="aff4"/>
        <w:ind w:left="360" w:right="360" w:firstLine="480"/>
      </w:pPr>
      <w:r w:rsidRPr="006E7AC6">
        <w:rPr>
          <w:rFonts w:hint="eastAsia"/>
        </w:rPr>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0A672B9" w14:textId="6BD9CE68" w:rsidR="00ED3C9A" w:rsidRDefault="00D959D9" w:rsidP="00516F7A">
      <w:pPr>
        <w:pStyle w:val="15"/>
        <w:ind w:firstLine="480"/>
        <w:rPr>
          <w:u w:color="FF0000"/>
        </w:rPr>
      </w:pPr>
      <w:r w:rsidRPr="00D959D9">
        <w:rPr>
          <w:u w:color="FF0000"/>
        </w:rPr>
        <w:t>企業亦可將互動資料整合至內部系統，包含洽詢紀錄、點擊頻率與</w:t>
      </w:r>
      <w:r w:rsidR="001E240E">
        <w:rPr>
          <w:rFonts w:hint="eastAsia"/>
          <w:u w:color="FF0000"/>
        </w:rPr>
        <w:t>顧客</w:t>
      </w:r>
      <w:r w:rsidRPr="00D959D9">
        <w:rPr>
          <w:u w:color="FF0000"/>
        </w:rPr>
        <w:t>聯絡資訊，</w:t>
      </w:r>
      <w:r w:rsidR="00CC0E4C" w:rsidRPr="00CC0E4C">
        <w:rPr>
          <w:u w:color="FF0000"/>
        </w:rPr>
        <w:t>並透過</w:t>
      </w:r>
      <w:r w:rsidR="00CC0E4C" w:rsidRPr="00CC0E4C">
        <w:rPr>
          <w:u w:color="FF0000"/>
        </w:rPr>
        <w:t>AI</w:t>
      </w:r>
      <w:r w:rsidR="00CC0E4C" w:rsidRPr="00CC0E4C">
        <w:rPr>
          <w:u w:color="FF0000"/>
        </w:rPr>
        <w:t>技術進行資料特徵分析與</w:t>
      </w:r>
      <w:r w:rsidR="00D7359D">
        <w:rPr>
          <w:rFonts w:hint="eastAsia"/>
          <w:u w:color="FF0000"/>
        </w:rPr>
        <w:t>顧客</w:t>
      </w:r>
      <w:r w:rsidR="00CC0E4C">
        <w:rPr>
          <w:rFonts w:hint="eastAsia"/>
          <w:u w:color="FF0000"/>
        </w:rPr>
        <w:t>分群</w:t>
      </w:r>
      <w:r w:rsidRPr="00D959D9">
        <w:rPr>
          <w:u w:color="FF0000"/>
        </w:rPr>
        <w:t>，</w:t>
      </w:r>
      <w:r w:rsidR="00ED3C9A" w:rsidRPr="00ED3C9A">
        <w:rPr>
          <w:u w:color="FF0000"/>
        </w:rPr>
        <w:t>相關結果可應用於顧客關係管理（</w:t>
      </w:r>
      <w:r w:rsidR="00ED3C9A" w:rsidRPr="00ED3C9A">
        <w:rPr>
          <w:u w:color="FF0000"/>
        </w:rPr>
        <w:t>CRM</w:t>
      </w:r>
      <w:r w:rsidR="00ED3C9A" w:rsidRPr="00ED3C9A">
        <w:rPr>
          <w:u w:color="FF0000"/>
        </w:rPr>
        <w:t>）與潛在需求預測，實現</w:t>
      </w:r>
      <w:r w:rsidR="00C7788A" w:rsidRPr="00ED3C9A">
        <w:rPr>
          <w:u w:color="FF0000"/>
        </w:rPr>
        <w:t>個人化</w:t>
      </w:r>
      <w:r w:rsidR="00ED3C9A" w:rsidRPr="00ED3C9A">
        <w:rPr>
          <w:u w:color="FF0000"/>
        </w:rPr>
        <w:t>布料推薦</w:t>
      </w:r>
      <w:r w:rsidR="002308B0">
        <w:rPr>
          <w:rFonts w:hint="eastAsia"/>
          <w:u w:color="FF0000"/>
        </w:rPr>
        <w:t>，</w:t>
      </w:r>
      <w:r w:rsidR="0018444C">
        <w:rPr>
          <w:rFonts w:hint="eastAsia"/>
          <w:u w:color="FF0000"/>
        </w:rPr>
        <w:t>也</w:t>
      </w:r>
      <w:r w:rsidR="00ED3C9A" w:rsidRPr="00ED3C9A">
        <w:rPr>
          <w:u w:color="FF0000"/>
        </w:rPr>
        <w:t>為產品設計、行銷與業務策略提供決策</w:t>
      </w:r>
      <w:r w:rsidR="00F90D74">
        <w:rPr>
          <w:rFonts w:hint="eastAsia"/>
          <w:u w:color="FF0000"/>
        </w:rPr>
        <w:t>參考</w:t>
      </w:r>
      <w:r w:rsidR="00ED3C9A" w:rsidRPr="00ED3C9A">
        <w:rPr>
          <w:u w:color="FF0000"/>
        </w:rPr>
        <w:t>。</w:t>
      </w:r>
    </w:p>
    <w:p w14:paraId="6D24D767" w14:textId="1FE7447C" w:rsidR="001A7C22" w:rsidRPr="006D4E8D" w:rsidRDefault="001A7C22" w:rsidP="006D4E8D">
      <w:pPr>
        <w:pStyle w:val="aff4"/>
        <w:ind w:left="360" w:right="360" w:firstLine="480"/>
      </w:pPr>
      <w:r w:rsidRPr="006D4E8D">
        <w:rPr>
          <w:rFonts w:hint="eastAsia"/>
        </w:rPr>
        <w:t>「大家意識到原來數位化的好處，溝通的時候可以無國際</w:t>
      </w:r>
      <w:r w:rsidR="00160EE2">
        <w:rPr>
          <w:rFonts w:hint="eastAsia"/>
        </w:rPr>
        <w:t>、</w:t>
      </w:r>
      <w:r w:rsidRPr="006D4E8D">
        <w:rPr>
          <w:rFonts w:hint="eastAsia"/>
        </w:rPr>
        <w:t>沒有限制，不用運費，快速擴張我的sales的channel、social media或是像阿里巴</w:t>
      </w:r>
      <w:r w:rsidRPr="006D4E8D">
        <w:rPr>
          <w:rFonts w:hint="eastAsia"/>
        </w:rPr>
        <w:lastRenderedPageBreak/>
        <w:t>巴這樣平台</w:t>
      </w:r>
      <w:r w:rsidR="00262638">
        <w:t>…</w:t>
      </w:r>
      <w:r w:rsidRPr="006D4E8D">
        <w:rPr>
          <w:rFonts w:hint="eastAsia"/>
        </w:rPr>
        <w:t>影像是很重要的溝通媒介，因為fashion就是靠人眼。」</w:t>
      </w:r>
      <w:r w:rsidR="00B37E7B" w:rsidRPr="006D4E8D">
        <w:rPr>
          <w:rFonts w:hint="eastAsia"/>
        </w:rPr>
        <w:t>（</w:t>
      </w:r>
      <w:r w:rsidR="006E36DD" w:rsidRPr="006D4E8D">
        <w:t>李菁</w:t>
      </w:r>
      <w:r w:rsidR="00DE7B09" w:rsidRPr="006D4E8D">
        <w:t xml:space="preserve"> </w:t>
      </w:r>
      <w:r w:rsidR="00DE7B09" w:rsidRPr="006D4E8D">
        <w:rPr>
          <w:rFonts w:hint="eastAsia"/>
        </w:rPr>
        <w:t>執行長，2025訪談資料</w:t>
      </w:r>
      <w:r w:rsidR="00B37E7B" w:rsidRPr="006D4E8D">
        <w:rPr>
          <w:rFonts w:hint="eastAsia"/>
        </w:rPr>
        <w:t>）</w:t>
      </w:r>
    </w:p>
    <w:p w14:paraId="1A67703D" w14:textId="5A449833" w:rsidR="00DE7B09" w:rsidRDefault="00146D0B" w:rsidP="004F6767">
      <w:pPr>
        <w:pStyle w:val="3"/>
      </w:pPr>
      <w:bookmarkStart w:id="86" w:name="_Toc200404526"/>
      <w:r w:rsidRPr="00146D0B">
        <w:rPr>
          <w:rFonts w:hint="eastAsia"/>
        </w:rPr>
        <w:t>5.</w:t>
      </w:r>
      <w:r w:rsidR="004F6767">
        <w:rPr>
          <w:rFonts w:hint="eastAsia"/>
        </w:rPr>
        <w:t>4</w:t>
      </w:r>
      <w:r w:rsidRPr="00146D0B">
        <w:rPr>
          <w:rFonts w:hint="eastAsia"/>
        </w:rPr>
        <w:t>.4</w:t>
      </w:r>
      <w:r w:rsidR="009B3362">
        <w:rPr>
          <w:rFonts w:hint="eastAsia"/>
        </w:rPr>
        <w:t xml:space="preserve"> </w:t>
      </w:r>
      <w:r w:rsidRPr="00146D0B">
        <w:rPr>
          <w:rFonts w:hint="eastAsia"/>
        </w:rPr>
        <w:t>深耕運用</w:t>
      </w:r>
      <w:bookmarkEnd w:id="86"/>
    </w:p>
    <w:p w14:paraId="29670ECD" w14:textId="1111F3EC" w:rsidR="00DE547A" w:rsidRDefault="00DE547A" w:rsidP="00410D6D">
      <w:pPr>
        <w:pStyle w:val="a0"/>
      </w:pPr>
      <w:r w:rsidRPr="00DE547A">
        <w:t>區隔使用者需求</w:t>
      </w:r>
      <w:r>
        <w:rPr>
          <w:rFonts w:hint="eastAsia"/>
        </w:rPr>
        <w:t>，</w:t>
      </w:r>
      <w:r w:rsidRPr="00DE547A">
        <w:t>從開放平台邁向</w:t>
      </w:r>
      <w:r>
        <w:rPr>
          <w:rFonts w:hint="eastAsia"/>
        </w:rPr>
        <w:t>多元的</w:t>
      </w:r>
      <w:r w:rsidRPr="00DE547A">
        <w:t>客製化雲端架構</w:t>
      </w:r>
      <w:r>
        <w:rPr>
          <w:rFonts w:hint="eastAsia"/>
        </w:rPr>
        <w:t>（</w:t>
      </w:r>
      <w:r>
        <w:rPr>
          <w:rFonts w:hint="eastAsia"/>
        </w:rPr>
        <w:t>2023</w:t>
      </w:r>
      <w:r>
        <w:rPr>
          <w:rFonts w:hint="eastAsia"/>
        </w:rPr>
        <w:t>）</w:t>
      </w:r>
    </w:p>
    <w:p w14:paraId="6A493809" w14:textId="4D5F61C9" w:rsidR="00887B6E" w:rsidRDefault="0087446C" w:rsidP="004E7F11">
      <w:pPr>
        <w:pStyle w:val="15"/>
        <w:ind w:firstLine="480"/>
      </w:pPr>
      <w:r>
        <w:rPr>
          <w:rFonts w:hint="eastAsia"/>
        </w:rPr>
        <w:t>為了滿足</w:t>
      </w:r>
      <w:r w:rsidR="00324A77" w:rsidRPr="00324A77">
        <w:t>平台使用者多樣</w:t>
      </w:r>
      <w:r>
        <w:rPr>
          <w:rFonts w:hint="eastAsia"/>
        </w:rPr>
        <w:t>需求</w:t>
      </w:r>
      <w:r w:rsidR="00324A77" w:rsidRPr="00324A77">
        <w:t>化，</w:t>
      </w:r>
      <w:r w:rsidRPr="0087446C">
        <w:t>Frontier.cool</w:t>
      </w:r>
      <w:r w:rsidRPr="0087446C">
        <w:t>開始調整平台架構與服務模式，</w:t>
      </w:r>
      <w:r w:rsidR="00887B6E" w:rsidRPr="00887B6E">
        <w:t>從最初以公開共享為導向的開放型平台</w:t>
      </w:r>
      <w:r w:rsidR="00324A77" w:rsidRPr="00324A77">
        <w:t>，</w:t>
      </w:r>
      <w:r w:rsidR="00887B6E" w:rsidRPr="00887B6E">
        <w:t>逐步轉型為依使用者角色提供差異化功能的複合式架構</w:t>
      </w:r>
      <w:r w:rsidR="00887B6E">
        <w:rPr>
          <w:rFonts w:hint="eastAsia"/>
        </w:rPr>
        <w:t>。像是</w:t>
      </w:r>
      <w:r w:rsidR="00887B6E" w:rsidRPr="00887B6E">
        <w:t>品牌商在意資訊的私密性與主控權，</w:t>
      </w:r>
      <w:r w:rsidR="00942D2D">
        <w:rPr>
          <w:rFonts w:hint="eastAsia"/>
        </w:rPr>
        <w:t>團隊</w:t>
      </w:r>
      <w:r w:rsidR="00887B6E" w:rsidRPr="00887B6E">
        <w:t>針對其需求開發出可獨立管理資料的</w:t>
      </w:r>
      <w:r w:rsidR="00CB6C1E">
        <w:rPr>
          <w:rFonts w:hint="eastAsia"/>
        </w:rPr>
        <w:t>權限模組</w:t>
      </w:r>
      <w:r w:rsidR="001A5EF0">
        <w:rPr>
          <w:rFonts w:hint="eastAsia"/>
        </w:rPr>
        <w:t>，</w:t>
      </w:r>
      <w:r w:rsidR="001A5EF0" w:rsidRPr="00324A77">
        <w:t>平台</w:t>
      </w:r>
      <w:r w:rsidR="001A5EF0">
        <w:rPr>
          <w:rFonts w:hint="eastAsia"/>
        </w:rPr>
        <w:t>也將角色定位</w:t>
      </w:r>
      <w:r w:rsidR="001A5EF0" w:rsidRPr="00324A77">
        <w:t>轉為技術維運與架構支援者</w:t>
      </w:r>
      <w:r w:rsidR="001A5EF0">
        <w:rPr>
          <w:rFonts w:hint="eastAsia"/>
        </w:rPr>
        <w:t>，</w:t>
      </w:r>
      <w:r w:rsidR="001A5EF0" w:rsidRPr="001A5EF0">
        <w:t>協助其穩定運行並確保資料安全</w:t>
      </w:r>
      <w:r w:rsidR="00887B6E">
        <w:rPr>
          <w:rFonts w:hint="eastAsia"/>
        </w:rPr>
        <w:t>。</w:t>
      </w:r>
    </w:p>
    <w:p w14:paraId="5B5C5AA1" w14:textId="0761C41E" w:rsidR="00DE547A" w:rsidRDefault="00DE547A" w:rsidP="00DE547A">
      <w:pPr>
        <w:pStyle w:val="aff4"/>
        <w:ind w:left="360" w:right="360" w:firstLine="480"/>
      </w:pPr>
      <w:r w:rsidRPr="000C7CED">
        <w:rPr>
          <w:rFonts w:hint="eastAsia"/>
        </w:rPr>
        <w:t>「以前是大平台嘛，就是大的sourcing平台、全部都是open的</w:t>
      </w:r>
      <w:r>
        <w:rPr>
          <w:rFonts w:hint="eastAsia"/>
        </w:rPr>
        <w:t>。</w:t>
      </w:r>
      <w:r w:rsidRPr="000C7CED">
        <w:rPr>
          <w:rFonts w:hint="eastAsia"/>
        </w:rPr>
        <w:t>後面就慢慢變成品牌</w:t>
      </w:r>
      <w:r>
        <w:rPr>
          <w:rFonts w:hint="eastAsia"/>
        </w:rPr>
        <w:t>的</w:t>
      </w:r>
      <w:r w:rsidRPr="000C7CED">
        <w:rPr>
          <w:rFonts w:hint="eastAsia"/>
        </w:rPr>
        <w:t>私有雲，客製給他一個殼，資訊由他去完成，我們只幫他去作維運。那供應商的話，我們是用賣類似銷售工具，幫你做完數位化之後你可以用數位化資產去做銷售，這幾個模式就慢慢演化出來。」</w:t>
      </w:r>
      <w:r>
        <w:rPr>
          <w:rFonts w:hint="eastAsia"/>
        </w:rPr>
        <w:t>（</w:t>
      </w:r>
      <w:r w:rsidRPr="000C7CED">
        <w:t xml:space="preserve">李菁 </w:t>
      </w:r>
      <w:r w:rsidRPr="000C7CED">
        <w:rPr>
          <w:rFonts w:hint="eastAsia"/>
        </w:rPr>
        <w:t>執行長，2025訪談資料）</w:t>
      </w:r>
    </w:p>
    <w:p w14:paraId="5B305A9B" w14:textId="7CD855FC" w:rsidR="002C6485" w:rsidRDefault="00550CF8" w:rsidP="00410D6D">
      <w:pPr>
        <w:pStyle w:val="a0"/>
      </w:pPr>
      <w:r w:rsidRPr="00550CF8">
        <w:t>深化銷售模組應用</w:t>
      </w:r>
      <w:r>
        <w:rPr>
          <w:rFonts w:hint="eastAsia"/>
        </w:rPr>
        <w:t>，</w:t>
      </w:r>
      <w:r>
        <w:rPr>
          <w:rFonts w:hint="eastAsia"/>
        </w:rPr>
        <w:t>B2B</w:t>
      </w:r>
      <w:r>
        <w:rPr>
          <w:rFonts w:hint="eastAsia"/>
        </w:rPr>
        <w:t>的平台價值深化</w:t>
      </w:r>
      <w:r w:rsidR="00924040">
        <w:rPr>
          <w:rFonts w:hint="eastAsia"/>
        </w:rPr>
        <w:t>（</w:t>
      </w:r>
      <w:r w:rsidR="00924040">
        <w:rPr>
          <w:rFonts w:hint="eastAsia"/>
        </w:rPr>
        <w:t>2023</w:t>
      </w:r>
      <w:r w:rsidR="00924040">
        <w:rPr>
          <w:rFonts w:hint="eastAsia"/>
        </w:rPr>
        <w:t>）</w:t>
      </w:r>
    </w:p>
    <w:p w14:paraId="7C952373" w14:textId="248B90A3" w:rsidR="00F9110F" w:rsidRDefault="008A1AD3" w:rsidP="004E7F11">
      <w:pPr>
        <w:pStyle w:val="15"/>
        <w:ind w:firstLine="480"/>
      </w:pPr>
      <w:r w:rsidRPr="008A1AD3">
        <w:t>第三階段的平台發展則聚焦於供應商的實務需求，特別是在如何</w:t>
      </w:r>
      <w:r w:rsidR="00A24DDD">
        <w:rPr>
          <w:rFonts w:hint="eastAsia"/>
        </w:rPr>
        <w:t>協助</w:t>
      </w:r>
      <w:r w:rsidR="00CE5A40">
        <w:rPr>
          <w:rFonts w:hint="eastAsia"/>
        </w:rPr>
        <w:t>產品</w:t>
      </w:r>
      <w:r w:rsidRPr="008A1AD3">
        <w:t>銷售與</w:t>
      </w:r>
      <w:r w:rsidR="008B68E0">
        <w:rPr>
          <w:rFonts w:hint="eastAsia"/>
        </w:rPr>
        <w:t>發揮</w:t>
      </w:r>
      <w:r w:rsidRPr="008A1AD3">
        <w:t>資訊</w:t>
      </w:r>
      <w:r w:rsidR="00A823E3">
        <w:rPr>
          <w:rFonts w:hint="eastAsia"/>
        </w:rPr>
        <w:t>價值</w:t>
      </w:r>
      <w:r w:rsidRPr="008A1AD3">
        <w:t>兩個面向。</w:t>
      </w:r>
    </w:p>
    <w:p w14:paraId="5F166697" w14:textId="277C0A8D" w:rsidR="000A41C4" w:rsidRDefault="00EA5D96" w:rsidP="004E7F11">
      <w:pPr>
        <w:pStyle w:val="15"/>
        <w:ind w:firstLine="480"/>
      </w:pPr>
      <w:r w:rsidRPr="00EA5D96">
        <w:t>為此，</w:t>
      </w:r>
      <w:r w:rsidRPr="00EA5D96">
        <w:t>Frontier.cool</w:t>
      </w:r>
      <w:r w:rsidRPr="00EA5D96">
        <w:t>運用既有數位布片資料庫資源，</w:t>
      </w:r>
      <w:r w:rsidR="00F9110F" w:rsidRPr="00324A77">
        <w:t>Frontier.cool</w:t>
      </w:r>
      <w:r w:rsidR="008A1AD3">
        <w:rPr>
          <w:rFonts w:hint="eastAsia"/>
        </w:rPr>
        <w:t>在既有功能模組上</w:t>
      </w:r>
      <w:r w:rsidR="00F9110F" w:rsidRPr="00297758">
        <w:rPr>
          <w:rFonts w:hint="eastAsia"/>
        </w:rPr>
        <w:t>擷取可用資源</w:t>
      </w:r>
      <w:r w:rsidR="008A1AD3">
        <w:rPr>
          <w:rFonts w:hint="eastAsia"/>
        </w:rPr>
        <w:t>，</w:t>
      </w:r>
      <w:r w:rsidR="000A41C4" w:rsidRPr="000A41C4">
        <w:t>將其延伸應用於展會場景，</w:t>
      </w:r>
      <w:r w:rsidR="00B42B03">
        <w:rPr>
          <w:rFonts w:hint="eastAsia"/>
        </w:rPr>
        <w:t>如</w:t>
      </w:r>
      <w:r w:rsidR="00B42B03" w:rsidRPr="00B42B03">
        <w:t>展會即時應用模組</w:t>
      </w:r>
      <w:r w:rsidR="00B42B03" w:rsidRPr="00E2212F">
        <w:t>FabriSe</w:t>
      </w:r>
      <w:r w:rsidR="00B42B03" w:rsidRPr="00F2264A">
        <w:t>lect™</w:t>
      </w:r>
      <w:r w:rsidR="00B42B03" w:rsidRPr="00F2264A">
        <w:rPr>
          <w:rFonts w:hint="eastAsia"/>
        </w:rPr>
        <w:t>，就是</w:t>
      </w:r>
      <w:r w:rsidR="000A41C4" w:rsidRPr="00F2264A">
        <w:t>將</w:t>
      </w:r>
      <w:r w:rsidR="002C5503" w:rsidRPr="00F2264A">
        <w:rPr>
          <w:rFonts w:hint="eastAsia"/>
        </w:rPr>
        <w:t>系</w:t>
      </w:r>
      <w:r w:rsidR="002C5503">
        <w:rPr>
          <w:rFonts w:hint="eastAsia"/>
        </w:rPr>
        <w:t>統</w:t>
      </w:r>
      <w:r w:rsidR="00F96CE7">
        <w:rPr>
          <w:rFonts w:hint="eastAsia"/>
        </w:rPr>
        <w:t>中的數位布片檔案</w:t>
      </w:r>
      <w:r w:rsidR="002C5503">
        <w:rPr>
          <w:rFonts w:hint="eastAsia"/>
        </w:rPr>
        <w:t>透過</w:t>
      </w:r>
      <w:r w:rsidR="000A41C4" w:rsidRPr="000A41C4">
        <w:t>QR Code</w:t>
      </w:r>
      <w:r w:rsidR="005C4D7B">
        <w:rPr>
          <w:rFonts w:hint="eastAsia"/>
        </w:rPr>
        <w:t>與</w:t>
      </w:r>
      <w:r w:rsidR="000A41C4" w:rsidRPr="000A41C4">
        <w:t>實體活動</w:t>
      </w:r>
      <w:r w:rsidR="005C4D7B">
        <w:rPr>
          <w:rFonts w:hint="eastAsia"/>
        </w:rPr>
        <w:t>串聯起來，形成雙向</w:t>
      </w:r>
      <w:r w:rsidR="000A41C4" w:rsidRPr="000A41C4">
        <w:t>資訊流通。</w:t>
      </w:r>
    </w:p>
    <w:p w14:paraId="1527C777" w14:textId="0E77DBF0" w:rsidR="008763EF" w:rsidRDefault="008763EF" w:rsidP="004E7F11">
      <w:pPr>
        <w:pStyle w:val="15"/>
        <w:ind w:firstLine="480"/>
      </w:pPr>
      <w:r>
        <w:rPr>
          <w:rFonts w:hint="eastAsia"/>
        </w:rPr>
        <w:t>而</w:t>
      </w:r>
      <w:r w:rsidRPr="00E2212F">
        <w:t>AI SaleSync™</w:t>
      </w:r>
      <w:r w:rsidRPr="008763EF">
        <w:t>模組</w:t>
      </w:r>
      <w:r>
        <w:rPr>
          <w:rFonts w:hint="eastAsia"/>
        </w:rPr>
        <w:t>，</w:t>
      </w:r>
      <w:r w:rsidR="004C1AAA">
        <w:rPr>
          <w:rFonts w:hint="eastAsia"/>
        </w:rPr>
        <w:t>則</w:t>
      </w:r>
      <w:r w:rsidR="007A34B3">
        <w:rPr>
          <w:rFonts w:hint="eastAsia"/>
        </w:rPr>
        <w:t>強化了</w:t>
      </w:r>
      <w:r w:rsidR="00B46073">
        <w:rPr>
          <w:rFonts w:hint="eastAsia"/>
        </w:rPr>
        <w:t>既有客戶</w:t>
      </w:r>
      <w:r w:rsidRPr="008763EF">
        <w:t>資料</w:t>
      </w:r>
      <w:r w:rsidR="00B46073">
        <w:rPr>
          <w:rFonts w:hint="eastAsia"/>
        </w:rPr>
        <w:t>與後台</w:t>
      </w:r>
      <w:r w:rsidR="0031490A">
        <w:rPr>
          <w:rFonts w:hint="eastAsia"/>
        </w:rPr>
        <w:t>系統</w:t>
      </w:r>
      <w:r w:rsidR="00B46073">
        <w:rPr>
          <w:rFonts w:hint="eastAsia"/>
        </w:rPr>
        <w:t>資料</w:t>
      </w:r>
      <w:r w:rsidR="0031490A">
        <w:rPr>
          <w:rFonts w:hint="eastAsia"/>
        </w:rPr>
        <w:t>的深度</w:t>
      </w:r>
      <w:r w:rsidR="00B46073">
        <w:rPr>
          <w:rFonts w:hint="eastAsia"/>
        </w:rPr>
        <w:t>分析</w:t>
      </w:r>
      <w:r w:rsidRPr="008763EF">
        <w:t>，形成布料銷售的「材料導向</w:t>
      </w:r>
      <w:r w:rsidRPr="008763EF">
        <w:t>CRM</w:t>
      </w:r>
      <w:r w:rsidRPr="008763EF">
        <w:t>」系統</w:t>
      </w:r>
      <w:r w:rsidR="00AA480F">
        <w:rPr>
          <w:rFonts w:hint="eastAsia"/>
        </w:rPr>
        <w:t>，兩項延伸的功能模組</w:t>
      </w:r>
      <w:r w:rsidRPr="008763EF">
        <w:t>結合實體互</w:t>
      </w:r>
      <w:r w:rsidRPr="008763EF">
        <w:lastRenderedPageBreak/>
        <w:t>動與數位資料追蹤，顯著提升供應商在</w:t>
      </w:r>
      <w:r w:rsidRPr="008763EF">
        <w:t>B2B</w:t>
      </w:r>
      <w:r w:rsidRPr="008763EF">
        <w:t>情境中的銷售與管理能力。</w:t>
      </w:r>
    </w:p>
    <w:p w14:paraId="601FD468" w14:textId="248F20E8" w:rsidR="00DE547A" w:rsidRPr="000C7CED" w:rsidRDefault="00DE547A" w:rsidP="00541A27">
      <w:pPr>
        <w:pStyle w:val="aff4"/>
        <w:ind w:left="360" w:right="360" w:firstLine="480"/>
      </w:pPr>
      <w:r w:rsidRPr="00DE547A">
        <w:rPr>
          <w:rFonts w:hint="eastAsia"/>
        </w:rPr>
        <w:t>「對於供應商來說，發現</w:t>
      </w:r>
      <w:r w:rsidR="00EE2755">
        <w:rPr>
          <w:rFonts w:hint="eastAsia"/>
        </w:rPr>
        <w:t>其實</w:t>
      </w:r>
      <w:r w:rsidRPr="00DE547A">
        <w:rPr>
          <w:rFonts w:hint="eastAsia"/>
        </w:rPr>
        <w:t>他更需要的是</w:t>
      </w:r>
      <w:r w:rsidR="003B2A12">
        <w:rPr>
          <w:rFonts w:hint="eastAsia"/>
        </w:rPr>
        <w:t>銷售</w:t>
      </w:r>
      <w:r w:rsidRPr="00DE547A">
        <w:rPr>
          <w:rFonts w:hint="eastAsia"/>
        </w:rPr>
        <w:t>工具，所以我們怎麼幫他更快</w:t>
      </w:r>
      <w:r w:rsidR="004A33EF">
        <w:rPr>
          <w:rFonts w:hint="eastAsia"/>
        </w:rPr>
        <w:t>、</w:t>
      </w:r>
      <w:r w:rsidRPr="00DE547A">
        <w:rPr>
          <w:rFonts w:hint="eastAsia"/>
        </w:rPr>
        <w:t>更有效率的賣出去？然後收集客戶的資訊，所以就演變出了fabric select這種在展會上用的工具，在你跟客人meeting的這種類似像CRM的這樣子一個工具，但是我們是</w:t>
      </w:r>
      <w:r w:rsidR="00671B9B">
        <w:rPr>
          <w:rFonts w:hint="eastAsia"/>
        </w:rPr>
        <w:t>『</w:t>
      </w:r>
      <w:r w:rsidRPr="00DE547A">
        <w:rPr>
          <w:rFonts w:hint="eastAsia"/>
        </w:rPr>
        <w:t>專注在材料上的CRM</w:t>
      </w:r>
      <w:r w:rsidR="00671B9B">
        <w:rPr>
          <w:rFonts w:hint="eastAsia"/>
        </w:rPr>
        <w:t>』</w:t>
      </w:r>
      <w:r w:rsidRPr="00DE547A">
        <w:rPr>
          <w:rFonts w:hint="eastAsia"/>
        </w:rPr>
        <w:t>。」（</w:t>
      </w:r>
      <w:r w:rsidRPr="00DE547A">
        <w:t xml:space="preserve">李菁 </w:t>
      </w:r>
      <w:r w:rsidRPr="00DE547A">
        <w:rPr>
          <w:rFonts w:hint="eastAsia"/>
        </w:rPr>
        <w:t>執行長，2025訪談資料）</w:t>
      </w:r>
    </w:p>
    <w:p w14:paraId="6DDB6A52" w14:textId="751D616E" w:rsidR="004F6767" w:rsidRPr="004F6767" w:rsidRDefault="00F360E0" w:rsidP="00F360E0">
      <w:pPr>
        <w:pStyle w:val="3"/>
      </w:pPr>
      <w:bookmarkStart w:id="87" w:name="_Toc200404527"/>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87"/>
    </w:p>
    <w:p w14:paraId="61BF4AEA" w14:textId="3FBF332D" w:rsidR="009255F2" w:rsidRDefault="009255F2" w:rsidP="00410D6D">
      <w:pPr>
        <w:pStyle w:val="a0"/>
      </w:pPr>
      <w:r>
        <w:rPr>
          <w:rFonts w:hint="eastAsia"/>
        </w:rPr>
        <w:t>工研院</w:t>
      </w:r>
      <w:r w:rsidR="00FE7033">
        <w:rPr>
          <w:rFonts w:hint="eastAsia"/>
        </w:rPr>
        <w:t>NLP</w:t>
      </w:r>
      <w:r w:rsidR="00FE7033">
        <w:rPr>
          <w:rFonts w:hint="eastAsia"/>
        </w:rPr>
        <w:t>技術</w:t>
      </w:r>
      <w:r>
        <w:rPr>
          <w:rFonts w:hint="eastAsia"/>
        </w:rPr>
        <w:t>，</w:t>
      </w:r>
      <w:r w:rsidRPr="009255F2">
        <w:t>強化語意搜尋與使用者體驗（</w:t>
      </w:r>
      <w:r w:rsidRPr="009255F2">
        <w:t>2022</w:t>
      </w:r>
      <w:r w:rsidRPr="009255F2">
        <w:t>）</w:t>
      </w:r>
    </w:p>
    <w:p w14:paraId="4F14AC6D" w14:textId="2B48B0FD" w:rsidR="00607D11" w:rsidRPr="00607D11" w:rsidRDefault="00607D11" w:rsidP="00733CD7">
      <w:pPr>
        <w:pStyle w:val="15"/>
        <w:ind w:firstLine="480"/>
      </w:pPr>
      <w:r w:rsidRPr="00607D11">
        <w:t>在紡織產業中，設計師與供應商對布料的描述方式常存在語言落差。設計師偏好使用風格化詞彙（如「挺度佳」、「刷舊感」），而供應商則採用技術術語（如「棉彈斜紋布」、「高磅數丹寧」）</w:t>
      </w:r>
      <w:r>
        <w:rPr>
          <w:rFonts w:hint="eastAsia"/>
        </w:rPr>
        <w:t>。</w:t>
      </w:r>
      <w:r w:rsidRPr="00607D11">
        <w:t>此差異使得跨角色溝通與資料檢索經常出現落差，降低搜尋效率。</w:t>
      </w:r>
    </w:p>
    <w:p w14:paraId="7B592748" w14:textId="65AD9C14" w:rsidR="00FE7033" w:rsidRDefault="006C0579" w:rsidP="00733CD7">
      <w:pPr>
        <w:pStyle w:val="15"/>
        <w:ind w:firstLine="480"/>
      </w:pPr>
      <w:r w:rsidRPr="006C0579">
        <w:t>為解決此問題，</w:t>
      </w:r>
      <w:r w:rsidR="00126742" w:rsidRPr="00126742">
        <w:t>2022</w:t>
      </w:r>
      <w:r w:rsidR="00126742" w:rsidRPr="00126742">
        <w:t>年，</w:t>
      </w:r>
      <w:r w:rsidR="00FE7033" w:rsidRPr="00FE7033">
        <w:t>Frontier.cool</w:t>
      </w:r>
      <w:r w:rsidR="00FE7033" w:rsidRPr="00FE7033">
        <w:t>與工業技術研究院合作，導入自然語言處理（</w:t>
      </w:r>
      <w:r w:rsidR="00FE7033" w:rsidRPr="00FE7033">
        <w:t>NLP</w:t>
      </w:r>
      <w:r w:rsidR="00FE7033" w:rsidRPr="00FE7033">
        <w:t>）技術，</w:t>
      </w:r>
      <w:r w:rsidR="00937F3E">
        <w:rPr>
          <w:rFonts w:hint="eastAsia"/>
        </w:rPr>
        <w:t>升級</w:t>
      </w:r>
      <w:r w:rsidR="00FE7033" w:rsidRPr="00FE7033">
        <w:t>平台搜尋引擎的</w:t>
      </w:r>
      <w:r w:rsidR="00FE7033" w:rsidRPr="00FE7033">
        <w:t>Prompt</w:t>
      </w:r>
      <w:r w:rsidR="00FE7033" w:rsidRPr="00FE7033">
        <w:t>系統</w:t>
      </w:r>
      <w:r w:rsidR="00937F3E">
        <w:rPr>
          <w:rFonts w:hint="eastAsia"/>
        </w:rPr>
        <w:t>，</w:t>
      </w:r>
      <w:r w:rsidR="00957A6B" w:rsidRPr="00957A6B">
        <w:t>強化平台作為設計端與供應端之間的溝通橋樑</w:t>
      </w:r>
      <w:r w:rsidR="00957A6B">
        <w:rPr>
          <w:rFonts w:hint="eastAsia"/>
        </w:rPr>
        <w:t>，</w:t>
      </w:r>
      <w:r w:rsidRPr="006C0579">
        <w:t>提升搜尋引擎對各類描述的理解與對應能力。</w:t>
      </w:r>
    </w:p>
    <w:p w14:paraId="34C571F5" w14:textId="7E0FCF8F" w:rsidR="002873AC" w:rsidRDefault="002873AC" w:rsidP="00733CD7">
      <w:pPr>
        <w:pStyle w:val="15"/>
        <w:ind w:firstLine="480"/>
      </w:pPr>
      <w:r w:rsidRPr="002873AC">
        <w:t>系統可針對布片內容自動標註布種與功能性特徵。例如，使用者上傳牛仔布時，系統不僅能辨識其類型，亦會標記「耐磨」、「厚實」等特性標籤，協助快速</w:t>
      </w:r>
      <w:r w:rsidR="00166570">
        <w:rPr>
          <w:rFonts w:hint="eastAsia"/>
        </w:rPr>
        <w:t>配對</w:t>
      </w:r>
      <w:r w:rsidRPr="002873AC">
        <w:t>合適布料，進一步提升搜尋精準度與使用體驗。</w:t>
      </w:r>
    </w:p>
    <w:p w14:paraId="3845F395" w14:textId="085918E6" w:rsidR="007950DC" w:rsidRDefault="009255F2" w:rsidP="00410D6D">
      <w:pPr>
        <w:pStyle w:val="a0"/>
      </w:pPr>
      <w:r>
        <w:rPr>
          <w:rFonts w:hint="eastAsia"/>
        </w:rPr>
        <w:t>異業</w:t>
      </w:r>
      <w:r w:rsidRPr="009255F2">
        <w:t>結盟開發紡織晶片，升級布片運算效能（</w:t>
      </w:r>
      <w:r w:rsidRPr="009255F2">
        <w:t>2022</w:t>
      </w:r>
      <w:r w:rsidRPr="009255F2">
        <w:t>）</w:t>
      </w:r>
    </w:p>
    <w:p w14:paraId="3297E806" w14:textId="402FDA74" w:rsidR="009E0B1C" w:rsidRPr="001C23E8" w:rsidRDefault="001C23E8" w:rsidP="00733CD7">
      <w:pPr>
        <w:pStyle w:val="15"/>
        <w:ind w:firstLine="480"/>
      </w:pPr>
      <w:r w:rsidRPr="001C23E8">
        <w:t>同年，</w:t>
      </w:r>
      <w:r w:rsidRPr="001C23E8">
        <w:t>Frontier.cool</w:t>
      </w:r>
      <w:r w:rsidR="00244FF2" w:rsidRPr="00244FF2">
        <w:t>與新創硬體公司一元素科技合作</w:t>
      </w:r>
      <w:r w:rsidRPr="001C23E8">
        <w:t>，攜手開發專為布片數位化設計的「紡織晶片」，該晶片整合</w:t>
      </w:r>
      <w:r w:rsidRPr="001C23E8">
        <w:t>Arm</w:t>
      </w:r>
      <w:r w:rsidRPr="001C23E8">
        <w:t>架構處理器與</w:t>
      </w:r>
      <w:r w:rsidRPr="001C23E8">
        <w:t>FPGA</w:t>
      </w:r>
      <w:r w:rsidRPr="001C23E8">
        <w:t>（可程式化邏輯閘陣列）運算架構，</w:t>
      </w:r>
      <w:r w:rsidR="00233A0E">
        <w:rPr>
          <w:rFonts w:hint="eastAsia"/>
        </w:rPr>
        <w:t>提</w:t>
      </w:r>
      <w:r w:rsidRPr="001C23E8">
        <w:t>升布片掃描、影像分析與特徵擷取的處理速度。</w:t>
      </w:r>
    </w:p>
    <w:p w14:paraId="4087ABBB" w14:textId="78F98E2A" w:rsidR="001C23E8" w:rsidRDefault="001C23E8" w:rsidP="00733CD7">
      <w:pPr>
        <w:pStyle w:val="15"/>
        <w:ind w:firstLine="480"/>
      </w:pPr>
      <w:r w:rsidRPr="001C23E8">
        <w:t>這項創新技術使平台得以處理更大量且更高精度的布片圖像資料，有效解</w:t>
      </w:r>
      <w:r w:rsidRPr="001C23E8">
        <w:lastRenderedPageBreak/>
        <w:t>決傳統軟體架構在大規模資料處理上的效能瓶頸，並為布料數位化建構更穩固的技術基礎。透過專用硬體的導入，</w:t>
      </w:r>
      <w:r w:rsidRPr="001C23E8">
        <w:t>Frontier.cool</w:t>
      </w:r>
      <w:r w:rsidRPr="001C23E8">
        <w:t>不僅</w:t>
      </w:r>
      <w:r w:rsidR="0069547C">
        <w:rPr>
          <w:rFonts w:hint="eastAsia"/>
        </w:rPr>
        <w:t>取得</w:t>
      </w:r>
      <w:r w:rsidRPr="001C23E8">
        <w:t>外部技術資源，</w:t>
      </w:r>
      <w:r w:rsidR="00CF1219">
        <w:rPr>
          <w:rFonts w:hint="eastAsia"/>
        </w:rPr>
        <w:t>同時</w:t>
      </w:r>
      <w:r w:rsidRPr="001C23E8">
        <w:t>強化平台在全球紡織數位基礎建設中的領先地位。</w:t>
      </w:r>
    </w:p>
    <w:p w14:paraId="5A089F2A" w14:textId="6854D4B6" w:rsidR="00560626" w:rsidRPr="00A4207A" w:rsidRDefault="00560626" w:rsidP="00733CD7">
      <w:pPr>
        <w:pStyle w:val="15"/>
        <w:ind w:firstLine="480"/>
      </w:pPr>
    </w:p>
    <w:p w14:paraId="2F2A0F65" w14:textId="5FABACFC" w:rsidR="00211DE7" w:rsidRDefault="00211DE7" w:rsidP="00F93F41">
      <w:pPr>
        <w:pStyle w:val="3"/>
      </w:pPr>
      <w:bookmarkStart w:id="88" w:name="_Toc200404528"/>
      <w:r w:rsidRPr="00F93F41">
        <w:rPr>
          <w:rFonts w:hint="eastAsia"/>
        </w:rPr>
        <w:t>5.4.6</w:t>
      </w:r>
      <w:r w:rsidR="009B3362">
        <w:rPr>
          <w:rFonts w:hint="eastAsia"/>
        </w:rPr>
        <w:t xml:space="preserve"> </w:t>
      </w:r>
      <w:r w:rsidRPr="00F93F41">
        <w:rPr>
          <w:rFonts w:hint="eastAsia"/>
        </w:rPr>
        <w:t>平衡機制</w:t>
      </w:r>
      <w:bookmarkEnd w:id="88"/>
    </w:p>
    <w:p w14:paraId="3D97649F" w14:textId="64BCB2A2" w:rsidR="00F56BB6" w:rsidRDefault="004D3416" w:rsidP="00F56BB6">
      <w:pPr>
        <w:pStyle w:val="a0"/>
      </w:pPr>
      <w:r w:rsidRPr="00A93733">
        <w:t>公私協力</w:t>
      </w:r>
      <w:r>
        <w:rPr>
          <w:rFonts w:hint="eastAsia"/>
        </w:rPr>
        <w:t>：引進</w:t>
      </w:r>
      <w:r w:rsidR="00756E7D">
        <w:rPr>
          <w:rFonts w:hint="eastAsia"/>
        </w:rPr>
        <w:t>自然語言處理</w:t>
      </w:r>
      <w:r>
        <w:rPr>
          <w:rFonts w:hint="eastAsia"/>
        </w:rPr>
        <w:t>技術，企業無痛轉型補助方案</w:t>
      </w:r>
      <w:r w:rsidRPr="00A93733">
        <w:t>（</w:t>
      </w:r>
      <w:r w:rsidRPr="00A93733">
        <w:t>2022</w:t>
      </w:r>
      <w:r w:rsidRPr="00A93733">
        <w:t>）</w:t>
      </w:r>
    </w:p>
    <w:p w14:paraId="48A8DF89" w14:textId="0A6BB6BA" w:rsidR="00C72723" w:rsidRDefault="00C72723" w:rsidP="00733CD7">
      <w:pPr>
        <w:pStyle w:val="15"/>
        <w:ind w:firstLine="480"/>
      </w:pPr>
      <w:r w:rsidRPr="00C72723">
        <w:t>Frontier.cool</w:t>
      </w:r>
      <w:r w:rsidRPr="00C72723">
        <w:t>參與</w:t>
      </w:r>
      <w:r w:rsidR="002F0CCF" w:rsidRPr="00C72723">
        <w:t>2022</w:t>
      </w:r>
      <w:r w:rsidR="002F0CCF" w:rsidRPr="00C72723">
        <w:t>年</w:t>
      </w:r>
      <w:r w:rsidRPr="00C72723">
        <w:t>經濟部工業局「數位雲服務主題式研發補助計畫」與「雲市集工業館數位點數補助計畫」，</w:t>
      </w:r>
      <w:r w:rsidR="00821E0D" w:rsidRPr="00821E0D">
        <w:t>在政府支持下推動平台功能升級與使用者擴展</w:t>
      </w:r>
      <w:r w:rsidRPr="00C72723">
        <w:t>。透過公私協力機制，引進</w:t>
      </w:r>
      <w:r w:rsidR="00F54BF6">
        <w:rPr>
          <w:rFonts w:hint="eastAsia"/>
        </w:rPr>
        <w:t>自然語言處理</w:t>
      </w:r>
      <w:r w:rsidR="00924794">
        <w:rPr>
          <w:rFonts w:hint="eastAsia"/>
        </w:rPr>
        <w:t>（</w:t>
      </w:r>
      <w:r w:rsidR="00222852">
        <w:rPr>
          <w:rFonts w:hint="eastAsia"/>
        </w:rPr>
        <w:t>NLP</w:t>
      </w:r>
      <w:r w:rsidR="00924794">
        <w:rPr>
          <w:rFonts w:hint="eastAsia"/>
        </w:rPr>
        <w:t>）</w:t>
      </w:r>
      <w:r w:rsidRPr="00C72723">
        <w:t>相關技術，協助設計師與紡織業者在搜尋與選料過程中消弭專業語彙落差，間接提升供應商接單效率。</w:t>
      </w:r>
    </w:p>
    <w:p w14:paraId="18AC526C" w14:textId="11FC7B76" w:rsidR="00821E0D" w:rsidRDefault="00821E0D" w:rsidP="00733CD7">
      <w:pPr>
        <w:pStyle w:val="15"/>
        <w:ind w:firstLine="480"/>
      </w:pPr>
      <w:r w:rsidRPr="00821E0D">
        <w:t>除了技術提升，</w:t>
      </w:r>
      <w:r w:rsidRPr="00821E0D">
        <w:t>Frontier.cool</w:t>
      </w:r>
      <w:r w:rsidRPr="00821E0D">
        <w:t>也協助企業申請補助、媒合資源，降低中小型</w:t>
      </w:r>
      <w:r w:rsidR="00F759DE">
        <w:rPr>
          <w:rFonts w:hint="eastAsia"/>
        </w:rPr>
        <w:t>廠商</w:t>
      </w:r>
      <w:r w:rsidRPr="00821E0D">
        <w:t>導入數位系統的門檻與成本壓力，實現「無痛轉型」</w:t>
      </w:r>
      <w:r w:rsidR="00230433">
        <w:rPr>
          <w:rFonts w:hint="eastAsia"/>
        </w:rPr>
        <w:t>，</w:t>
      </w:r>
      <w:r w:rsidRPr="00821E0D">
        <w:t>讓企業能以較低成本使用工業局認證的公有雲服務。透過</w:t>
      </w:r>
      <w:r w:rsidR="00C56B22">
        <w:rPr>
          <w:rFonts w:hint="eastAsia"/>
        </w:rPr>
        <w:t>政府補助</w:t>
      </w:r>
      <w:r w:rsidR="009B366B">
        <w:rPr>
          <w:rFonts w:hint="eastAsia"/>
        </w:rPr>
        <w:t>專案</w:t>
      </w:r>
      <w:r w:rsidRPr="00821E0D">
        <w:t>，</w:t>
      </w:r>
      <w:r w:rsidRPr="00821E0D">
        <w:t>Frontier.cool</w:t>
      </w:r>
      <w:r w:rsidRPr="00821E0D">
        <w:t>預計新增</w:t>
      </w:r>
      <w:r w:rsidRPr="00821E0D">
        <w:t>20</w:t>
      </w:r>
      <w:r w:rsidRPr="00821E0D">
        <w:t>家以上企業用戶，並持續深化平台應用，</w:t>
      </w:r>
      <w:r w:rsidR="009B366B">
        <w:rPr>
          <w:rFonts w:hint="eastAsia"/>
        </w:rPr>
        <w:t>創造</w:t>
      </w:r>
      <w:r w:rsidR="00C56B22">
        <w:rPr>
          <w:rFonts w:hint="eastAsia"/>
        </w:rPr>
        <w:t>各界</w:t>
      </w:r>
      <w:r w:rsidR="009B366B">
        <w:rPr>
          <w:rFonts w:hint="eastAsia"/>
        </w:rPr>
        <w:t>對</w:t>
      </w:r>
      <w:r w:rsidR="00C56B22">
        <w:rPr>
          <w:rFonts w:hint="eastAsia"/>
        </w:rPr>
        <w:t>數位轉型生態一致願景，</w:t>
      </w:r>
      <w:r w:rsidR="009B366B" w:rsidRPr="009B366B">
        <w:t>推動台灣紡織業邁向整合創新的生態系。</w:t>
      </w:r>
    </w:p>
    <w:p w14:paraId="09AC5DC5" w14:textId="0B115A58" w:rsidR="000357BA" w:rsidRDefault="004A061C" w:rsidP="004A061C">
      <w:pPr>
        <w:pStyle w:val="aff"/>
      </w:pPr>
      <w:r>
        <w:rPr>
          <w:rFonts w:hint="eastAsia"/>
          <w:noProof/>
        </w:rPr>
        <w:drawing>
          <wp:inline distT="0" distB="0" distL="0" distR="0" wp14:anchorId="33C39DEA" wp14:editId="39777469">
            <wp:extent cx="3685039" cy="1810516"/>
            <wp:effectExtent l="0" t="0" r="0" b="0"/>
            <wp:docPr id="1900326621"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326621" name="圖片 190032662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85039" cy="1810516"/>
                    </a:xfrm>
                    <a:prstGeom prst="rect">
                      <a:avLst/>
                    </a:prstGeom>
                  </pic:spPr>
                </pic:pic>
              </a:graphicData>
            </a:graphic>
          </wp:inline>
        </w:drawing>
      </w:r>
    </w:p>
    <w:p w14:paraId="4AE9C0D8" w14:textId="565789B6" w:rsidR="00A7002C" w:rsidRDefault="0073690F" w:rsidP="0009509B">
      <w:pPr>
        <w:pStyle w:val="afff0"/>
      </w:pPr>
      <w:bookmarkStart w:id="89" w:name="_Toc200124452"/>
      <w:r>
        <w:rPr>
          <w:rFonts w:hint="eastAsia"/>
        </w:rPr>
        <w:t>圖</w:t>
      </w:r>
      <w:r>
        <w:rPr>
          <w:rFonts w:hint="eastAsia"/>
        </w:rPr>
        <w:t xml:space="preserve"> 5.4-</w:t>
      </w:r>
      <w:r>
        <w:fldChar w:fldCharType="begin"/>
      </w:r>
      <w:r>
        <w:instrText xml:space="preserve"> </w:instrText>
      </w:r>
      <w:r>
        <w:rPr>
          <w:rFonts w:hint="eastAsia"/>
        </w:rPr>
        <w:instrText xml:space="preserve">SEQ </w:instrText>
      </w:r>
      <w:r>
        <w:rPr>
          <w:rFonts w:hint="eastAsia"/>
        </w:rPr>
        <w:instrText>圖</w:instrText>
      </w:r>
      <w:r>
        <w:rPr>
          <w:rFonts w:hint="eastAsia"/>
        </w:rPr>
        <w:instrText>_5.4- \* ARABIC</w:instrText>
      </w:r>
      <w:r>
        <w:instrText xml:space="preserve"> </w:instrText>
      </w:r>
      <w:r>
        <w:fldChar w:fldCharType="separate"/>
      </w:r>
      <w:r w:rsidR="00EE408B">
        <w:rPr>
          <w:noProof/>
        </w:rPr>
        <w:t>1</w:t>
      </w:r>
      <w:r>
        <w:fldChar w:fldCharType="end"/>
      </w:r>
      <w:r w:rsidR="00A7002C">
        <w:rPr>
          <w:rFonts w:hint="eastAsia"/>
        </w:rPr>
        <w:t xml:space="preserve"> </w:t>
      </w:r>
      <w:r w:rsidR="00A7002C">
        <w:rPr>
          <w:rFonts w:hint="eastAsia"/>
        </w:rPr>
        <w:t>第</w:t>
      </w:r>
      <w:r w:rsidR="003E2EA3">
        <w:rPr>
          <w:rFonts w:hint="eastAsia"/>
        </w:rPr>
        <w:t>三</w:t>
      </w:r>
      <w:r w:rsidR="00A7002C">
        <w:rPr>
          <w:rFonts w:hint="eastAsia"/>
        </w:rPr>
        <w:t>階段平衡機制</w:t>
      </w:r>
      <w:bookmarkEnd w:id="89"/>
    </w:p>
    <w:p w14:paraId="7B0D7E5F" w14:textId="01AAA5AC" w:rsidR="008F7BB6" w:rsidRPr="008F7BB6" w:rsidRDefault="008F7BB6" w:rsidP="008F5438">
      <w:pPr>
        <w:pStyle w:val="151"/>
        <w:jc w:val="center"/>
      </w:pPr>
      <w:r>
        <w:rPr>
          <w:rFonts w:hint="eastAsia"/>
        </w:rPr>
        <w:t>資料來源：本研究整理</w:t>
      </w:r>
    </w:p>
    <w:p w14:paraId="19ECFBE5" w14:textId="6CCAB500" w:rsidR="0016233C" w:rsidRDefault="00F93F41" w:rsidP="0016233C">
      <w:pPr>
        <w:pStyle w:val="3"/>
      </w:pPr>
      <w:bookmarkStart w:id="90" w:name="_Toc200404529"/>
      <w:r w:rsidRPr="00F93F41">
        <w:rPr>
          <w:rFonts w:hint="eastAsia"/>
        </w:rPr>
        <w:lastRenderedPageBreak/>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90"/>
    </w:p>
    <w:p w14:paraId="0382C68D" w14:textId="00D1ADE5" w:rsidR="003C4EEF" w:rsidRDefault="003C4EEF" w:rsidP="00410D6D">
      <w:pPr>
        <w:pStyle w:val="a0"/>
      </w:pPr>
      <w:r w:rsidRPr="003C4EEF">
        <w:t>精簡流程，讓</w:t>
      </w:r>
      <w:r w:rsidR="00F06873">
        <w:rPr>
          <w:rFonts w:hint="eastAsia"/>
        </w:rPr>
        <w:t>銷售</w:t>
      </w:r>
      <w:r w:rsidRPr="003C4EEF">
        <w:t>與展示回到「</w:t>
      </w:r>
      <w:r w:rsidR="00F06873">
        <w:rPr>
          <w:rFonts w:hint="eastAsia"/>
        </w:rPr>
        <w:t>溝通</w:t>
      </w:r>
      <w:r w:rsidRPr="003C4EEF">
        <w:t>本質」</w:t>
      </w:r>
    </w:p>
    <w:p w14:paraId="6463EF2B" w14:textId="62888E3F" w:rsidR="005C3D0D" w:rsidRDefault="006810E0" w:rsidP="00733CD7">
      <w:pPr>
        <w:pStyle w:val="15"/>
        <w:ind w:firstLine="480"/>
      </w:pPr>
      <w:r w:rsidRPr="006810E0">
        <w:t>在傳統銷售流程中，業務人員為滿足不同客戶需求，常需準備多套樣品，增加製作與運輸成本。導入</w:t>
      </w:r>
      <w:r w:rsidR="007A2C3F">
        <w:rPr>
          <w:rFonts w:hint="eastAsia"/>
        </w:rPr>
        <w:t>系統</w:t>
      </w:r>
      <w:r w:rsidRPr="006810E0">
        <w:t>後，企業開始改變樣品展示邏輯，透過</w:t>
      </w:r>
      <w:r w:rsidR="005F6999">
        <w:rPr>
          <w:rFonts w:hint="eastAsia"/>
        </w:rPr>
        <w:t>數位化</w:t>
      </w:r>
      <w:r w:rsidRPr="006810E0">
        <w:t>布片</w:t>
      </w:r>
      <w:r w:rsidR="002E0C25">
        <w:rPr>
          <w:rFonts w:hint="eastAsia"/>
        </w:rPr>
        <w:t>資料庫</w:t>
      </w:r>
      <w:r w:rsidR="00BF79C8">
        <w:rPr>
          <w:rFonts w:hint="eastAsia"/>
        </w:rPr>
        <w:t>在實體</w:t>
      </w:r>
      <w:r w:rsidR="00A931A6">
        <w:rPr>
          <w:rFonts w:hint="eastAsia"/>
        </w:rPr>
        <w:t>展會</w:t>
      </w:r>
      <w:r w:rsidR="00BF79C8">
        <w:rPr>
          <w:rFonts w:hint="eastAsia"/>
        </w:rPr>
        <w:t>中數</w:t>
      </w:r>
      <w:r w:rsidR="00A931A6">
        <w:rPr>
          <w:rFonts w:hint="eastAsia"/>
        </w:rPr>
        <w:t>位</w:t>
      </w:r>
      <w:r w:rsidR="005C3D0D">
        <w:rPr>
          <w:rFonts w:hint="eastAsia"/>
        </w:rPr>
        <w:t>化</w:t>
      </w:r>
      <w:r w:rsidR="00BF79C8">
        <w:rPr>
          <w:rFonts w:hint="eastAsia"/>
        </w:rPr>
        <w:t>展示</w:t>
      </w:r>
      <w:r w:rsidR="00A931A6">
        <w:rPr>
          <w:rFonts w:hint="eastAsia"/>
        </w:rPr>
        <w:t>產品</w:t>
      </w:r>
      <w:r w:rsidR="00BF79C8">
        <w:rPr>
          <w:rFonts w:hint="eastAsia"/>
        </w:rPr>
        <w:t>，</w:t>
      </w:r>
      <w:r w:rsidRPr="006810E0">
        <w:t>減少樣品的</w:t>
      </w:r>
      <w:r w:rsidR="00A931A6">
        <w:rPr>
          <w:rFonts w:hint="eastAsia"/>
        </w:rPr>
        <w:t>重複</w:t>
      </w:r>
      <w:r w:rsidRPr="006810E0">
        <w:t>製作</w:t>
      </w:r>
      <w:r w:rsidR="00BF79C8" w:rsidRPr="00BF79C8">
        <w:t>。</w:t>
      </w:r>
    </w:p>
    <w:p w14:paraId="12031A11" w14:textId="4A6CDFB3" w:rsidR="009D23F7" w:rsidRPr="00915723" w:rsidRDefault="005C3D0D" w:rsidP="00733CD7">
      <w:pPr>
        <w:pStyle w:val="15"/>
        <w:ind w:firstLine="480"/>
      </w:pPr>
      <w:r w:rsidRPr="00915723">
        <w:t>樣品從多套精簡為一至兩套後，業務</w:t>
      </w:r>
      <w:r w:rsidR="000E6FFF" w:rsidRPr="00915723">
        <w:rPr>
          <w:rFonts w:hint="eastAsia"/>
        </w:rPr>
        <w:t>人員</w:t>
      </w:r>
      <w:r w:rsidRPr="00915723">
        <w:t>得以將時間與心力投注在附加價值更高的工作上，例如：針對客戶需求進行產品組合規劃、整理客戶回饋</w:t>
      </w:r>
      <w:r w:rsidR="009C3E6C" w:rsidRPr="00915723">
        <w:rPr>
          <w:rFonts w:hint="eastAsia"/>
        </w:rPr>
        <w:t>、調整</w:t>
      </w:r>
      <w:r w:rsidRPr="00915723">
        <w:t>溝通策略、或強化展會後的關係經營與追單成效。</w:t>
      </w:r>
    </w:p>
    <w:p w14:paraId="077D276A" w14:textId="7FD72352" w:rsidR="009D23F7" w:rsidRDefault="009D23F7" w:rsidP="00733CD7">
      <w:pPr>
        <w:pStyle w:val="15"/>
        <w:ind w:firstLine="480"/>
      </w:pPr>
      <w:r w:rsidRPr="009D23F7">
        <w:t>這樣的轉換，不僅提升整體工作品質，也有助於拉升實際銷售表現，讓數位化真正為前線營運帶來可衡量的成果。</w:t>
      </w:r>
    </w:p>
    <w:p w14:paraId="44977B33" w14:textId="11351551" w:rsidR="00942B7C" w:rsidRDefault="00FC15E7" w:rsidP="00B513F3">
      <w:pPr>
        <w:pStyle w:val="aff4"/>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2021 Frontier.cool訪談資料)</w:t>
      </w:r>
    </w:p>
    <w:p w14:paraId="44B9556E" w14:textId="5ABEE519" w:rsidR="00E35368" w:rsidRPr="00E35368" w:rsidRDefault="00B57895" w:rsidP="00410D6D">
      <w:pPr>
        <w:pStyle w:val="a0"/>
      </w:pPr>
      <w:r>
        <w:rPr>
          <w:rFonts w:hint="eastAsia"/>
        </w:rPr>
        <w:t>資訊</w:t>
      </w:r>
      <w:r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準度</w:t>
      </w:r>
    </w:p>
    <w:p w14:paraId="3B8B0188" w14:textId="55C7B5E6" w:rsidR="008E3B47" w:rsidRPr="008E3B47" w:rsidRDefault="008E3B47" w:rsidP="0006245E">
      <w:pPr>
        <w:pStyle w:val="15"/>
        <w:ind w:firstLine="480"/>
      </w:pPr>
      <w:r w:rsidRPr="008E3B47">
        <w:t>在傳統業務互動中，客戶離開展會攤位後，雙方溝通常常就此中斷。但導入</w:t>
      </w:r>
      <w:r w:rsidR="00CF40DC">
        <w:rPr>
          <w:rFonts w:hint="eastAsia"/>
        </w:rPr>
        <w:t>系統</w:t>
      </w:r>
      <w:r w:rsidRPr="008E3B47">
        <w:t>後，即使客戶</w:t>
      </w:r>
      <w:r w:rsidR="00F24271">
        <w:rPr>
          <w:rFonts w:hint="eastAsia"/>
        </w:rPr>
        <w:t>離開展會、甚至從未參加展會</w:t>
      </w:r>
      <w:r w:rsidRPr="008E3B47">
        <w:t>，仍可透過線上系統持續查看感興趣的布料、瀏覽產品細節，甚至完成預採購。業務人員也能根據後續的瀏覽紀錄與詢問紀錄，進行追蹤聯繫與再互動，大幅提升後續成交的可能性。</w:t>
      </w:r>
    </w:p>
    <w:p w14:paraId="5EC69D57" w14:textId="788320B9" w:rsidR="008E3B47" w:rsidRPr="008E3B47" w:rsidRDefault="00076843" w:rsidP="0006245E">
      <w:pPr>
        <w:pStyle w:val="15"/>
        <w:ind w:firstLine="480"/>
      </w:pPr>
      <w:r>
        <w:rPr>
          <w:rFonts w:hint="eastAsia"/>
        </w:rPr>
        <w:t>透過銷售模組設計，</w:t>
      </w:r>
      <w:r w:rsidR="008E3B47" w:rsidRPr="008E3B47">
        <w:t>讓企業不只強化「當下展示」，更能透過</w:t>
      </w:r>
      <w:r w:rsidR="008E3B47" w:rsidRPr="002F4C8A">
        <w:t>FabriSelect™</w:t>
      </w:r>
      <w:r w:rsidR="008E3B47" w:rsidRPr="002F4C8A">
        <w:t>與</w:t>
      </w:r>
      <w:r w:rsidR="008E3B47" w:rsidRPr="002F4C8A">
        <w:t>AI SaleSync™</w:t>
      </w:r>
      <w:r w:rsidR="008E3B47" w:rsidRPr="008E3B47">
        <w:t>模組，累積展會互動、產品偏好與報價紀錄等資料。</w:t>
      </w:r>
      <w:r w:rsidR="001D2579">
        <w:rPr>
          <w:rFonts w:hint="eastAsia"/>
        </w:rPr>
        <w:t>企業可將</w:t>
      </w:r>
      <w:r w:rsidR="008E3B47" w:rsidRPr="008E3B47">
        <w:t>資訊可進一步分析，轉化為後續行銷溝通與產品推薦策略，</w:t>
      </w:r>
      <w:r w:rsidR="001D2579">
        <w:rPr>
          <w:rFonts w:hint="eastAsia"/>
        </w:rPr>
        <w:t>將</w:t>
      </w:r>
      <w:r w:rsidR="008E3B47" w:rsidRPr="008E3B47">
        <w:t>一次性的</w:t>
      </w:r>
      <w:r w:rsidR="001D2579">
        <w:rPr>
          <w:rFonts w:hint="eastAsia"/>
        </w:rPr>
        <w:t>銷售</w:t>
      </w:r>
      <w:r w:rsidR="008E3B47" w:rsidRPr="008E3B47">
        <w:t>會面，延伸為可持續經營的顧客關係。</w:t>
      </w:r>
    </w:p>
    <w:p w14:paraId="52C9313C" w14:textId="4C9889D0" w:rsidR="003C4EEF" w:rsidRPr="00E35368" w:rsidRDefault="003C4EEF" w:rsidP="00E26867">
      <w:pPr>
        <w:pStyle w:val="aff4"/>
        <w:ind w:left="360" w:right="360" w:firstLine="480"/>
        <w:rPr>
          <w:u w:color="FF0000"/>
        </w:rPr>
      </w:pPr>
      <w:r>
        <w:rPr>
          <w:rFonts w:hint="eastAsia"/>
        </w:rPr>
        <w:lastRenderedPageBreak/>
        <w:t>「</w:t>
      </w:r>
      <w:r w:rsidR="00C419F0" w:rsidRPr="00C419F0">
        <w:rPr>
          <w:rFonts w:hint="eastAsia"/>
        </w:rPr>
        <w:t>客人給的時間大概只有三十分鐘，那三十分鐘</w:t>
      </w:r>
      <w:r w:rsidR="00191398">
        <w:rPr>
          <w:rFonts w:hint="eastAsia"/>
        </w:rPr>
        <w:t>內</w:t>
      </w:r>
      <w:r w:rsidR="00C419F0" w:rsidRPr="00C419F0">
        <w:rPr>
          <w:rFonts w:hint="eastAsia"/>
        </w:rPr>
        <w:t>業務要呈現最好的東西</w:t>
      </w:r>
      <w:r>
        <w:rPr>
          <w:rFonts w:hint="eastAsia"/>
        </w:rPr>
        <w:t>，但</w:t>
      </w:r>
      <w:r w:rsidR="00C419F0" w:rsidRPr="00C419F0">
        <w:rPr>
          <w:rFonts w:hint="eastAsia"/>
        </w:rPr>
        <w:t>客人不一定能完全吸收，可是在三十分鐘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曾文宏 年興紡織業務部業務經理，2021 Frontier.cool訪談資料)</w:t>
      </w:r>
    </w:p>
    <w:p w14:paraId="3DB2A689" w14:textId="7AFEBDE1" w:rsidR="00C419F0" w:rsidRPr="005C5634" w:rsidRDefault="002A36C7" w:rsidP="00410D6D">
      <w:pPr>
        <w:pStyle w:val="a0"/>
      </w:pPr>
      <w:r w:rsidRPr="005C5634">
        <w:t>提升</w:t>
      </w:r>
      <w:r w:rsidR="00282167">
        <w:rPr>
          <w:rFonts w:hint="eastAsia"/>
        </w:rPr>
        <w:t>營運</w:t>
      </w:r>
      <w:r w:rsidRPr="005C5634">
        <w:t>效率</w:t>
      </w:r>
      <w:r w:rsidR="00282167">
        <w:rPr>
          <w:rFonts w:hint="eastAsia"/>
        </w:rPr>
        <w:t>，</w:t>
      </w:r>
      <w:r w:rsidRPr="005C5634">
        <w:t>實踐永續價值</w:t>
      </w:r>
    </w:p>
    <w:p w14:paraId="518C6812" w14:textId="2E80595C" w:rsidR="00D84209" w:rsidRPr="00D84209" w:rsidRDefault="00B04D76" w:rsidP="0006245E">
      <w:pPr>
        <w:pStyle w:val="15"/>
        <w:ind w:firstLine="480"/>
      </w:pPr>
      <w:r w:rsidRPr="00B04D76">
        <w:t>無論是簡化內部流程或外部銷售</w:t>
      </w:r>
      <w:r>
        <w:rPr>
          <w:rFonts w:hint="eastAsia"/>
        </w:rPr>
        <w:t>協助，都透過</w:t>
      </w:r>
      <w:r w:rsidR="00D84209" w:rsidRPr="00D84209">
        <w:t>數位工具有效減少實體</w:t>
      </w:r>
      <w:r w:rsidR="005B150F">
        <w:rPr>
          <w:rFonts w:hint="eastAsia"/>
        </w:rPr>
        <w:t>資源如展示</w:t>
      </w:r>
      <w:r w:rsidR="00D84209" w:rsidRPr="00D84209">
        <w:t>樣品、印刷資料與物流成本</w:t>
      </w:r>
      <w:r w:rsidR="005B150F">
        <w:rPr>
          <w:rFonts w:hint="eastAsia"/>
        </w:rPr>
        <w:t>的浪費</w:t>
      </w:r>
      <w:r w:rsidR="00D84209" w:rsidRPr="00D84209">
        <w:t>。</w:t>
      </w:r>
      <w:r w:rsidR="00EF7932">
        <w:rPr>
          <w:rFonts w:hint="eastAsia"/>
        </w:rPr>
        <w:t>如</w:t>
      </w:r>
      <w:r w:rsidR="00D84209" w:rsidRPr="00EF7932">
        <w:t>Sourcing Library</w:t>
      </w:r>
      <w:r w:rsidR="00A817A9">
        <w:rPr>
          <w:rFonts w:hint="eastAsia"/>
        </w:rPr>
        <w:t>讓</w:t>
      </w:r>
      <w:r w:rsidR="00D84209" w:rsidRPr="00D84209">
        <w:t>設計師與採購</w:t>
      </w:r>
      <w:r w:rsidR="007926BF">
        <w:rPr>
          <w:rFonts w:hint="eastAsia"/>
        </w:rPr>
        <w:t>人員</w:t>
      </w:r>
      <w:r w:rsidR="00D84209" w:rsidRPr="00D84209">
        <w:t>能直接在線上預覽與選布</w:t>
      </w:r>
      <w:r w:rsidR="003318F1">
        <w:rPr>
          <w:rFonts w:hint="eastAsia"/>
        </w:rPr>
        <w:t>、</w:t>
      </w:r>
      <w:r w:rsidR="003318F1" w:rsidRPr="00EF7932">
        <w:t>FabriSelect™</w:t>
      </w:r>
      <w:r w:rsidR="003318F1" w:rsidRPr="00D84209">
        <w:t>讓業務現場改用</w:t>
      </w:r>
      <w:r w:rsidR="003318F1" w:rsidRPr="00D84209">
        <w:t>QR</w:t>
      </w:r>
      <w:r w:rsidR="003318F1" w:rsidRPr="00D84209">
        <w:t>掃描與</w:t>
      </w:r>
      <w:r w:rsidR="003318F1">
        <w:rPr>
          <w:rFonts w:hint="eastAsia"/>
        </w:rPr>
        <w:t>數位化紀錄</w:t>
      </w:r>
      <w:r w:rsidR="00BF1E58">
        <w:rPr>
          <w:rFonts w:hint="eastAsia"/>
        </w:rPr>
        <w:t>，都有效的減少樣布與樣品製作、工廠重複生產布料產生的資源浪費</w:t>
      </w:r>
      <w:r w:rsidR="00D84209" w:rsidRPr="00D84209">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p>
    <w:p w14:paraId="5278068C" w14:textId="77777777" w:rsidR="00204F03" w:rsidRDefault="00204F03">
      <w:pPr>
        <w:widowControl/>
        <w:ind w:firstLineChars="0" w:firstLine="0"/>
        <w:rPr>
          <w:rFonts w:cstheme="majorBidi"/>
          <w:b/>
          <w:sz w:val="36"/>
          <w:szCs w:val="40"/>
        </w:rPr>
      </w:pPr>
      <w:r>
        <w:br w:type="page"/>
      </w:r>
    </w:p>
    <w:p w14:paraId="3C7C170F" w14:textId="1F08E06F" w:rsidR="00204F03" w:rsidRPr="00DE36B5" w:rsidRDefault="005E0558" w:rsidP="00524AAA">
      <w:pPr>
        <w:pStyle w:val="affc"/>
      </w:pPr>
      <w:bookmarkStart w:id="91" w:name="_Toc200119413"/>
      <w:r>
        <w:rPr>
          <w:rFonts w:hint="eastAsia"/>
        </w:rPr>
        <w:lastRenderedPageBreak/>
        <w:t>表</w:t>
      </w:r>
      <w:r>
        <w:rPr>
          <w:rFonts w:hint="eastAsia"/>
        </w:rPr>
        <w:t xml:space="preserve"> 5.4-</w:t>
      </w:r>
      <w:r>
        <w:fldChar w:fldCharType="begin"/>
      </w:r>
      <w:r>
        <w:instrText xml:space="preserve"> </w:instrText>
      </w:r>
      <w:r>
        <w:rPr>
          <w:rFonts w:hint="eastAsia"/>
        </w:rPr>
        <w:instrText xml:space="preserve">SEQ </w:instrText>
      </w:r>
      <w:r>
        <w:rPr>
          <w:rFonts w:hint="eastAsia"/>
        </w:rPr>
        <w:instrText>表</w:instrText>
      </w:r>
      <w:r>
        <w:rPr>
          <w:rFonts w:hint="eastAsia"/>
        </w:rPr>
        <w:instrText>_5.4- \* ARABIC</w:instrText>
      </w:r>
      <w:r>
        <w:instrText xml:space="preserve"> </w:instrText>
      </w:r>
      <w:r>
        <w:fldChar w:fldCharType="separate"/>
      </w:r>
      <w:r w:rsidR="00EE408B">
        <w:rPr>
          <w:noProof/>
        </w:rPr>
        <w:t>1</w:t>
      </w:r>
      <w:r>
        <w:fldChar w:fldCharType="end"/>
      </w:r>
      <w:r w:rsidR="00986237">
        <w:rPr>
          <w:rFonts w:hint="eastAsia"/>
        </w:rPr>
        <w:t xml:space="preserve"> </w:t>
      </w:r>
      <w:r w:rsidR="00204F03">
        <w:rPr>
          <w:rFonts w:hint="eastAsia"/>
        </w:rPr>
        <w:t>第三階段個案分析表</w:t>
      </w:r>
      <w:bookmarkEnd w:id="91"/>
    </w:p>
    <w:tbl>
      <w:tblPr>
        <w:tblStyle w:val="aff1"/>
        <w:tblW w:w="0" w:type="auto"/>
        <w:tblLook w:val="04A0" w:firstRow="1" w:lastRow="0" w:firstColumn="1" w:lastColumn="0" w:noHBand="0" w:noVBand="1"/>
      </w:tblPr>
      <w:tblGrid>
        <w:gridCol w:w="582"/>
        <w:gridCol w:w="582"/>
        <w:gridCol w:w="3566"/>
        <w:gridCol w:w="3566"/>
      </w:tblGrid>
      <w:tr w:rsidR="00204F03" w14:paraId="64B6B722" w14:textId="77777777" w:rsidTr="003A664D">
        <w:tc>
          <w:tcPr>
            <w:tcW w:w="1164" w:type="dxa"/>
            <w:gridSpan w:val="2"/>
            <w:vAlign w:val="center"/>
          </w:tcPr>
          <w:p w14:paraId="7F8D7B07" w14:textId="77777777" w:rsidR="00204F03" w:rsidRDefault="00204F03" w:rsidP="003A664D">
            <w:pPr>
              <w:ind w:firstLineChars="0" w:firstLine="0"/>
              <w:jc w:val="center"/>
            </w:pPr>
            <w:r w:rsidRPr="002D6F80">
              <w:rPr>
                <w:rFonts w:ascii="標楷體" w:hAnsi="標楷體" w:hint="eastAsia"/>
              </w:rPr>
              <w:t>理論</w:t>
            </w:r>
          </w:p>
        </w:tc>
        <w:tc>
          <w:tcPr>
            <w:tcW w:w="7132" w:type="dxa"/>
            <w:gridSpan w:val="2"/>
            <w:vAlign w:val="center"/>
          </w:tcPr>
          <w:p w14:paraId="71B5C0EA" w14:textId="77777777" w:rsidR="00204F03" w:rsidRDefault="00204F03" w:rsidP="003A664D">
            <w:pPr>
              <w:ind w:firstLineChars="0" w:firstLine="0"/>
              <w:jc w:val="center"/>
            </w:pPr>
            <w:r w:rsidRPr="002D6F80">
              <w:rPr>
                <w:rFonts w:ascii="標楷體" w:hAnsi="標楷體" w:hint="eastAsia"/>
              </w:rPr>
              <w:t>觀察重點</w:t>
            </w:r>
          </w:p>
        </w:tc>
      </w:tr>
      <w:tr w:rsidR="00204F03" w14:paraId="60912FEC" w14:textId="77777777" w:rsidTr="00265BAF">
        <w:tc>
          <w:tcPr>
            <w:tcW w:w="582" w:type="dxa"/>
            <w:vMerge w:val="restart"/>
            <w:textDirection w:val="tbRlV"/>
            <w:vAlign w:val="center"/>
          </w:tcPr>
          <w:p w14:paraId="509C835E" w14:textId="77777777" w:rsidR="00204F03" w:rsidRDefault="00204F03" w:rsidP="003A664D">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3A664D">
            <w:pPr>
              <w:ind w:left="113" w:right="113" w:firstLineChars="0" w:firstLine="0"/>
              <w:jc w:val="center"/>
              <w:rPr>
                <w:b/>
                <w:bCs/>
              </w:rPr>
            </w:pPr>
            <w:r w:rsidRPr="002D6F80">
              <w:rPr>
                <w:rFonts w:ascii="標楷體" w:hAnsi="標楷體" w:hint="eastAsia"/>
              </w:rPr>
              <w:t>認知</w:t>
            </w:r>
          </w:p>
        </w:tc>
        <w:tc>
          <w:tcPr>
            <w:tcW w:w="3566" w:type="dxa"/>
            <w:vAlign w:val="center"/>
          </w:tcPr>
          <w:p w14:paraId="0B3CE4FC" w14:textId="77777777" w:rsidR="00204F03" w:rsidRDefault="00204F03" w:rsidP="003A664D">
            <w:pPr>
              <w:ind w:firstLineChars="0" w:firstLine="0"/>
              <w:jc w:val="center"/>
            </w:pPr>
            <w:r w:rsidRPr="002D6F80">
              <w:rPr>
                <w:rFonts w:ascii="標楷體" w:hAnsi="標楷體" w:hint="eastAsia"/>
              </w:rPr>
              <w:t>產業需求</w:t>
            </w:r>
          </w:p>
        </w:tc>
        <w:tc>
          <w:tcPr>
            <w:tcW w:w="3566" w:type="dxa"/>
            <w:vAlign w:val="center"/>
          </w:tcPr>
          <w:p w14:paraId="3A296194" w14:textId="77777777" w:rsidR="00204F03" w:rsidRDefault="00204F03" w:rsidP="003A664D">
            <w:pPr>
              <w:ind w:firstLineChars="0" w:firstLine="0"/>
              <w:jc w:val="center"/>
            </w:pPr>
            <w:r w:rsidRPr="002D6F80">
              <w:rPr>
                <w:rFonts w:ascii="標楷體" w:hAnsi="標楷體" w:hint="eastAsia"/>
              </w:rPr>
              <w:t>企業能力</w:t>
            </w:r>
          </w:p>
        </w:tc>
      </w:tr>
      <w:tr w:rsidR="00204F03" w14:paraId="3BE69E3C" w14:textId="77777777" w:rsidTr="00265BAF">
        <w:tc>
          <w:tcPr>
            <w:tcW w:w="582" w:type="dxa"/>
            <w:vMerge/>
            <w:textDirection w:val="tbRlV"/>
            <w:vAlign w:val="center"/>
          </w:tcPr>
          <w:p w14:paraId="3CE863AD" w14:textId="77777777" w:rsidR="00204F03" w:rsidRDefault="00204F03" w:rsidP="003A664D">
            <w:pPr>
              <w:ind w:left="113" w:right="113" w:firstLineChars="0" w:firstLine="0"/>
              <w:jc w:val="center"/>
            </w:pPr>
          </w:p>
        </w:tc>
        <w:tc>
          <w:tcPr>
            <w:tcW w:w="582" w:type="dxa"/>
            <w:vMerge/>
            <w:textDirection w:val="tbRlV"/>
            <w:vAlign w:val="center"/>
          </w:tcPr>
          <w:p w14:paraId="3A44AFC0" w14:textId="77777777" w:rsidR="00204F03" w:rsidRDefault="00204F03" w:rsidP="003A664D">
            <w:pPr>
              <w:ind w:left="113" w:right="113" w:firstLineChars="0" w:firstLine="0"/>
              <w:jc w:val="center"/>
            </w:pPr>
          </w:p>
        </w:tc>
        <w:tc>
          <w:tcPr>
            <w:tcW w:w="3566" w:type="dxa"/>
          </w:tcPr>
          <w:p w14:paraId="781732A9" w14:textId="77777777" w:rsidR="00204F03" w:rsidRPr="00DE36B5" w:rsidRDefault="00204F03" w:rsidP="00265BAF">
            <w:pPr>
              <w:pStyle w:val="151"/>
              <w:jc w:val="both"/>
            </w:pPr>
            <w:r w:rsidRPr="00DE36B5">
              <w:t>一貫廠的數位化轉型需求</w:t>
            </w:r>
            <w:r w:rsidRPr="00DE36B5">
              <w:rPr>
                <w:rFonts w:hint="eastAsia"/>
              </w:rPr>
              <w:t>，從</w:t>
            </w:r>
            <w:r w:rsidRPr="00DE36B5">
              <w:t>製造延伸至銷售推廣</w:t>
            </w:r>
            <w:r w:rsidRPr="00DE36B5">
              <w:rPr>
                <w:rFonts w:hint="eastAsia"/>
              </w:rPr>
              <w:t>。</w:t>
            </w:r>
          </w:p>
          <w:p w14:paraId="2CFF7C66" w14:textId="77777777" w:rsidR="00204F03" w:rsidRPr="00DE36B5" w:rsidRDefault="00204F03" w:rsidP="00265BAF">
            <w:pPr>
              <w:pStyle w:val="151"/>
              <w:jc w:val="both"/>
            </w:pPr>
            <w:r w:rsidRPr="00DE36B5">
              <w:t>從「賣出去」的角度思考</w:t>
            </w:r>
            <w:r w:rsidRPr="00DE36B5">
              <w:rPr>
                <w:rFonts w:hint="eastAsia"/>
              </w:rPr>
              <w:t>，</w:t>
            </w:r>
            <w:r w:rsidRPr="00DE36B5">
              <w:t>供應商推動產品數位化的核心</w:t>
            </w:r>
            <w:r w:rsidRPr="00DE36B5">
              <w:rPr>
                <w:rFonts w:hint="eastAsia"/>
              </w:rPr>
              <w:t>是銷售。</w:t>
            </w:r>
          </w:p>
        </w:tc>
        <w:tc>
          <w:tcPr>
            <w:tcW w:w="3566" w:type="dxa"/>
          </w:tcPr>
          <w:p w14:paraId="60542A65" w14:textId="77777777" w:rsidR="00204F03" w:rsidRPr="00DE36B5" w:rsidRDefault="00204F03" w:rsidP="00265BAF">
            <w:pPr>
              <w:pStyle w:val="151"/>
              <w:jc w:val="both"/>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77777777" w:rsidR="00204F03" w:rsidRPr="00DE36B5" w:rsidRDefault="00204F03" w:rsidP="00265BAF">
            <w:pPr>
              <w:pStyle w:val="151"/>
              <w:jc w:val="both"/>
            </w:pPr>
            <w:r w:rsidRPr="00DE36B5">
              <w:t>資源整合與分配</w:t>
            </w:r>
            <w:r w:rsidRPr="00DE36B5">
              <w:rPr>
                <w:rFonts w:hint="eastAsia"/>
              </w:rPr>
              <w:t>：不開發全新產品，而是選擇彈性延伸既有系統（</w:t>
            </w:r>
            <w:r w:rsidRPr="00DE36B5">
              <w:rPr>
                <w:rFonts w:hint="eastAsia"/>
              </w:rPr>
              <w:t>2023</w:t>
            </w:r>
            <w:r w:rsidRPr="00DE36B5">
              <w:rPr>
                <w:rFonts w:hint="eastAsia"/>
              </w:rPr>
              <w:t>）。</w:t>
            </w:r>
          </w:p>
        </w:tc>
      </w:tr>
      <w:tr w:rsidR="00204F03" w14:paraId="7A41A357" w14:textId="77777777" w:rsidTr="003A664D">
        <w:tc>
          <w:tcPr>
            <w:tcW w:w="582" w:type="dxa"/>
            <w:vMerge/>
            <w:textDirection w:val="tbRlV"/>
            <w:vAlign w:val="center"/>
          </w:tcPr>
          <w:p w14:paraId="195141E9" w14:textId="77777777" w:rsidR="00204F03" w:rsidRDefault="00204F03" w:rsidP="003A664D">
            <w:pPr>
              <w:ind w:left="113" w:right="113" w:firstLineChars="0" w:firstLine="0"/>
              <w:jc w:val="center"/>
            </w:pPr>
          </w:p>
        </w:tc>
        <w:tc>
          <w:tcPr>
            <w:tcW w:w="582" w:type="dxa"/>
            <w:vMerge w:val="restart"/>
            <w:textDirection w:val="tbRlV"/>
            <w:vAlign w:val="center"/>
          </w:tcPr>
          <w:p w14:paraId="5D5A4083" w14:textId="77777777" w:rsidR="00204F03" w:rsidRDefault="00204F03" w:rsidP="003A664D">
            <w:pPr>
              <w:ind w:left="113" w:right="113" w:firstLineChars="0" w:firstLine="0"/>
              <w:jc w:val="center"/>
            </w:pPr>
            <w:r w:rsidRPr="002D6F80">
              <w:rPr>
                <w:rFonts w:ascii="標楷體" w:hAnsi="標楷體" w:hint="eastAsia"/>
              </w:rPr>
              <w:t>行動</w:t>
            </w:r>
          </w:p>
        </w:tc>
        <w:tc>
          <w:tcPr>
            <w:tcW w:w="7132" w:type="dxa"/>
            <w:gridSpan w:val="2"/>
            <w:vAlign w:val="center"/>
          </w:tcPr>
          <w:p w14:paraId="6A69DC9F" w14:textId="77777777" w:rsidR="00204F03" w:rsidRDefault="00204F03" w:rsidP="003A664D">
            <w:pPr>
              <w:ind w:firstLineChars="0" w:firstLine="0"/>
              <w:jc w:val="center"/>
            </w:pPr>
            <w:r w:rsidRPr="002D6F80">
              <w:rPr>
                <w:rFonts w:ascii="標楷體" w:hAnsi="標楷體" w:hint="eastAsia"/>
              </w:rPr>
              <w:t>探索可供性</w:t>
            </w:r>
          </w:p>
        </w:tc>
      </w:tr>
      <w:tr w:rsidR="00204F03" w14:paraId="7D7E3A7C" w14:textId="77777777" w:rsidTr="00265BAF">
        <w:tc>
          <w:tcPr>
            <w:tcW w:w="582" w:type="dxa"/>
            <w:vMerge/>
            <w:vAlign w:val="center"/>
          </w:tcPr>
          <w:p w14:paraId="432429CE" w14:textId="77777777" w:rsidR="00204F03" w:rsidRDefault="00204F03" w:rsidP="003A664D">
            <w:pPr>
              <w:ind w:firstLineChars="0" w:firstLine="0"/>
              <w:jc w:val="center"/>
            </w:pPr>
          </w:p>
        </w:tc>
        <w:tc>
          <w:tcPr>
            <w:tcW w:w="582" w:type="dxa"/>
            <w:vMerge/>
            <w:vAlign w:val="center"/>
          </w:tcPr>
          <w:p w14:paraId="5D649E93" w14:textId="77777777" w:rsidR="00204F03" w:rsidRDefault="00204F03" w:rsidP="003A664D">
            <w:pPr>
              <w:ind w:firstLineChars="0" w:firstLine="0"/>
              <w:jc w:val="center"/>
            </w:pPr>
          </w:p>
        </w:tc>
        <w:tc>
          <w:tcPr>
            <w:tcW w:w="3566" w:type="dxa"/>
            <w:vAlign w:val="center"/>
          </w:tcPr>
          <w:p w14:paraId="782445F7" w14:textId="77777777" w:rsidR="00204F03" w:rsidRDefault="00204F03" w:rsidP="003A664D">
            <w:pPr>
              <w:ind w:firstLineChars="0" w:firstLine="0"/>
              <w:jc w:val="center"/>
            </w:pPr>
            <w:r w:rsidRPr="002D6F80">
              <w:rPr>
                <w:rFonts w:ascii="標楷體" w:hAnsi="標楷體" w:hint="eastAsia"/>
              </w:rPr>
              <w:t>物質性</w:t>
            </w:r>
          </w:p>
        </w:tc>
        <w:tc>
          <w:tcPr>
            <w:tcW w:w="3566" w:type="dxa"/>
            <w:vAlign w:val="center"/>
          </w:tcPr>
          <w:p w14:paraId="229D0965" w14:textId="77777777" w:rsidR="00204F03" w:rsidRDefault="00204F03" w:rsidP="003A664D">
            <w:pPr>
              <w:ind w:firstLineChars="0" w:firstLine="0"/>
              <w:jc w:val="center"/>
            </w:pPr>
            <w:r w:rsidRPr="002D6F80">
              <w:rPr>
                <w:rFonts w:ascii="標楷體" w:hAnsi="標楷體" w:hint="eastAsia"/>
              </w:rPr>
              <w:t>機會</w:t>
            </w:r>
          </w:p>
        </w:tc>
      </w:tr>
      <w:tr w:rsidR="00204F03" w14:paraId="2E885899" w14:textId="77777777" w:rsidTr="007D35C7">
        <w:tc>
          <w:tcPr>
            <w:tcW w:w="582" w:type="dxa"/>
            <w:vMerge/>
            <w:vAlign w:val="center"/>
          </w:tcPr>
          <w:p w14:paraId="6E969C3B" w14:textId="77777777" w:rsidR="00204F03" w:rsidRDefault="00204F03" w:rsidP="003A664D">
            <w:pPr>
              <w:ind w:firstLineChars="0" w:firstLine="0"/>
              <w:jc w:val="center"/>
            </w:pPr>
          </w:p>
        </w:tc>
        <w:tc>
          <w:tcPr>
            <w:tcW w:w="582" w:type="dxa"/>
            <w:vMerge/>
            <w:vAlign w:val="center"/>
          </w:tcPr>
          <w:p w14:paraId="22F486EF" w14:textId="77777777" w:rsidR="00204F03" w:rsidRDefault="00204F03" w:rsidP="003A664D">
            <w:pPr>
              <w:ind w:firstLineChars="0" w:firstLine="0"/>
              <w:jc w:val="center"/>
            </w:pPr>
          </w:p>
        </w:tc>
        <w:tc>
          <w:tcPr>
            <w:tcW w:w="7132" w:type="dxa"/>
            <w:gridSpan w:val="2"/>
          </w:tcPr>
          <w:p w14:paraId="19E95046" w14:textId="77777777" w:rsidR="00204F03" w:rsidRPr="00F21D98" w:rsidRDefault="00204F03" w:rsidP="007D35C7">
            <w:pPr>
              <w:pStyle w:val="151"/>
            </w:pPr>
            <w:r w:rsidRPr="00F21D98">
              <w:t>展會中的即時互動</w:t>
            </w:r>
            <w:r w:rsidRPr="00F21D98">
              <w:rPr>
                <w:rFonts w:hint="eastAsia"/>
              </w:rPr>
              <w:t>，</w:t>
            </w:r>
            <w:r w:rsidRPr="00F21D98">
              <w:t>AI</w:t>
            </w:r>
            <w:r w:rsidRPr="00F21D98">
              <w:t>技術提升現場接觸與</w:t>
            </w:r>
            <w:r w:rsidRPr="00F21D98">
              <w:rPr>
                <w:rFonts w:hint="eastAsia"/>
              </w:rPr>
              <w:t>轉換</w:t>
            </w:r>
            <w:r w:rsidRPr="00F21D98">
              <w:t>效率</w:t>
            </w:r>
            <w:r w:rsidRPr="00F21D98">
              <w:rPr>
                <w:rFonts w:hint="eastAsia"/>
              </w:rPr>
              <w:t>。</w:t>
            </w:r>
          </w:p>
          <w:p w14:paraId="26B951EB" w14:textId="77777777" w:rsidR="00204F03" w:rsidRPr="00E872CF" w:rsidRDefault="00204F03" w:rsidP="007D35C7">
            <w:pPr>
              <w:pStyle w:val="151"/>
              <w:rPr>
                <w:u w:color="FF0000"/>
              </w:rPr>
            </w:pPr>
            <w:r w:rsidRPr="00F21D98">
              <w:t>串連線上線下</w:t>
            </w:r>
            <w:r w:rsidRPr="00F21D98">
              <w:rPr>
                <w:rFonts w:hint="eastAsia"/>
              </w:rPr>
              <w:t>，</w:t>
            </w:r>
            <w:r w:rsidRPr="00F21D98">
              <w:t>從展會接觸到</w:t>
            </w:r>
            <w:r w:rsidRPr="00F21D98">
              <w:rPr>
                <w:rFonts w:hint="eastAsia"/>
              </w:rPr>
              <w:t>顧客導向行銷推廣策略。</w:t>
            </w:r>
          </w:p>
        </w:tc>
      </w:tr>
      <w:tr w:rsidR="00204F03" w14:paraId="7AE4BF8B" w14:textId="77777777" w:rsidTr="003A664D">
        <w:tc>
          <w:tcPr>
            <w:tcW w:w="582" w:type="dxa"/>
            <w:vMerge/>
            <w:vAlign w:val="center"/>
          </w:tcPr>
          <w:p w14:paraId="3FBBB036" w14:textId="77777777" w:rsidR="00204F03" w:rsidRDefault="00204F03" w:rsidP="003A664D">
            <w:pPr>
              <w:ind w:firstLineChars="0" w:firstLine="0"/>
              <w:jc w:val="center"/>
            </w:pPr>
          </w:p>
        </w:tc>
        <w:tc>
          <w:tcPr>
            <w:tcW w:w="582" w:type="dxa"/>
            <w:vMerge/>
            <w:vAlign w:val="center"/>
          </w:tcPr>
          <w:p w14:paraId="1E63DE29" w14:textId="77777777" w:rsidR="00204F03" w:rsidRDefault="00204F03" w:rsidP="003A664D">
            <w:pPr>
              <w:ind w:firstLineChars="0" w:firstLine="0"/>
              <w:jc w:val="center"/>
            </w:pPr>
          </w:p>
        </w:tc>
        <w:tc>
          <w:tcPr>
            <w:tcW w:w="7132" w:type="dxa"/>
            <w:gridSpan w:val="2"/>
            <w:vAlign w:val="center"/>
          </w:tcPr>
          <w:p w14:paraId="784E9CDD" w14:textId="14F6E3C6" w:rsidR="00204F03" w:rsidRDefault="001E2902" w:rsidP="003A664D">
            <w:pPr>
              <w:ind w:firstLineChars="0" w:firstLine="0"/>
              <w:jc w:val="center"/>
            </w:pPr>
            <w:r w:rsidRPr="00031DA8">
              <w:rPr>
                <w:rFonts w:ascii="標楷體" w:hAnsi="標楷體" w:hint="eastAsia"/>
                <w:color w:val="EE0000"/>
              </w:rPr>
              <w:t>雙元可供性實現</w:t>
            </w:r>
          </w:p>
        </w:tc>
      </w:tr>
      <w:tr w:rsidR="00204F03" w14:paraId="457035F5" w14:textId="77777777" w:rsidTr="00265BAF">
        <w:tc>
          <w:tcPr>
            <w:tcW w:w="582" w:type="dxa"/>
            <w:vMerge/>
            <w:vAlign w:val="center"/>
          </w:tcPr>
          <w:p w14:paraId="3495420A" w14:textId="77777777" w:rsidR="00204F03" w:rsidRDefault="00204F03" w:rsidP="003A664D">
            <w:pPr>
              <w:ind w:firstLineChars="0" w:firstLine="0"/>
              <w:jc w:val="center"/>
            </w:pPr>
          </w:p>
        </w:tc>
        <w:tc>
          <w:tcPr>
            <w:tcW w:w="582" w:type="dxa"/>
            <w:vMerge/>
            <w:vAlign w:val="center"/>
          </w:tcPr>
          <w:p w14:paraId="5D134DED" w14:textId="77777777" w:rsidR="00204F03" w:rsidRDefault="00204F03" w:rsidP="003A664D">
            <w:pPr>
              <w:ind w:firstLineChars="0" w:firstLine="0"/>
              <w:jc w:val="center"/>
            </w:pPr>
          </w:p>
        </w:tc>
        <w:tc>
          <w:tcPr>
            <w:tcW w:w="3566" w:type="dxa"/>
            <w:vAlign w:val="center"/>
          </w:tcPr>
          <w:p w14:paraId="48A16433" w14:textId="77777777" w:rsidR="00204F03" w:rsidRDefault="00204F03" w:rsidP="003A664D">
            <w:pPr>
              <w:ind w:firstLineChars="0" w:firstLine="0"/>
              <w:jc w:val="center"/>
            </w:pPr>
            <w:r>
              <w:rPr>
                <w:rFonts w:ascii="標楷體" w:hAnsi="標楷體" w:hint="eastAsia"/>
              </w:rPr>
              <w:t>深耕運用</w:t>
            </w:r>
          </w:p>
        </w:tc>
        <w:tc>
          <w:tcPr>
            <w:tcW w:w="3566" w:type="dxa"/>
            <w:vAlign w:val="center"/>
          </w:tcPr>
          <w:p w14:paraId="728DCFF7" w14:textId="77777777" w:rsidR="00204F03" w:rsidRDefault="00204F03" w:rsidP="003A664D">
            <w:pPr>
              <w:ind w:firstLineChars="0" w:firstLine="0"/>
              <w:jc w:val="center"/>
            </w:pPr>
            <w:r w:rsidRPr="002D6F80">
              <w:rPr>
                <w:rFonts w:ascii="標楷體" w:hAnsi="標楷體" w:hint="eastAsia"/>
              </w:rPr>
              <w:t>創新探索</w:t>
            </w:r>
          </w:p>
        </w:tc>
      </w:tr>
      <w:tr w:rsidR="00204F03" w14:paraId="1F37D70F" w14:textId="77777777" w:rsidTr="007D35C7">
        <w:tc>
          <w:tcPr>
            <w:tcW w:w="582" w:type="dxa"/>
            <w:vMerge/>
            <w:vAlign w:val="center"/>
          </w:tcPr>
          <w:p w14:paraId="7CD2E253" w14:textId="77777777" w:rsidR="00204F03" w:rsidRDefault="00204F03" w:rsidP="003A664D">
            <w:pPr>
              <w:ind w:firstLineChars="0" w:firstLine="0"/>
              <w:jc w:val="center"/>
            </w:pPr>
          </w:p>
        </w:tc>
        <w:tc>
          <w:tcPr>
            <w:tcW w:w="582" w:type="dxa"/>
            <w:vMerge/>
            <w:vAlign w:val="center"/>
          </w:tcPr>
          <w:p w14:paraId="414180B0" w14:textId="77777777" w:rsidR="00204F03" w:rsidRDefault="00204F03" w:rsidP="003A664D">
            <w:pPr>
              <w:ind w:firstLineChars="0" w:firstLine="0"/>
              <w:jc w:val="center"/>
            </w:pPr>
          </w:p>
        </w:tc>
        <w:tc>
          <w:tcPr>
            <w:tcW w:w="3566" w:type="dxa"/>
          </w:tcPr>
          <w:p w14:paraId="08F2C791" w14:textId="77777777" w:rsidR="00204F03" w:rsidRPr="00F21D98" w:rsidRDefault="00204F03" w:rsidP="007D35C7">
            <w:pPr>
              <w:pStyle w:val="151"/>
            </w:pPr>
            <w:r w:rsidRPr="00F21D98">
              <w:t>區隔使用者需求</w:t>
            </w:r>
            <w:r w:rsidRPr="00F21D98">
              <w:rPr>
                <w:rFonts w:hint="eastAsia"/>
              </w:rPr>
              <w:t>，</w:t>
            </w:r>
            <w:r w:rsidRPr="00F21D98">
              <w:t>從開放平台邁向</w:t>
            </w:r>
            <w:r w:rsidRPr="00F21D98">
              <w:rPr>
                <w:rFonts w:hint="eastAsia"/>
              </w:rPr>
              <w:t>多元的</w:t>
            </w:r>
            <w:r w:rsidRPr="00F21D98">
              <w:t>客製化雲端架構</w:t>
            </w:r>
            <w:r w:rsidRPr="00F21D98">
              <w:rPr>
                <w:rFonts w:hint="eastAsia"/>
              </w:rPr>
              <w:t>。</w:t>
            </w:r>
            <w:r w:rsidRPr="00F21D98">
              <w:t>（</w:t>
            </w:r>
            <w:r w:rsidRPr="00F21D98">
              <w:rPr>
                <w:rFonts w:hint="eastAsia"/>
              </w:rPr>
              <w:t>2023</w:t>
            </w:r>
            <w:r w:rsidRPr="00F21D98">
              <w:t>）</w:t>
            </w:r>
          </w:p>
          <w:p w14:paraId="64DEC12B" w14:textId="77777777" w:rsidR="00204F03" w:rsidRPr="00F21D98" w:rsidRDefault="00204F03" w:rsidP="007D35C7">
            <w:pPr>
              <w:pStyle w:val="151"/>
            </w:pPr>
            <w:r w:rsidRPr="00F21D98">
              <w:t>深化銷售模組應用，</w:t>
            </w:r>
            <w:r w:rsidRPr="00F21D98">
              <w:rPr>
                <w:rFonts w:hint="eastAsia"/>
              </w:rPr>
              <w:t>B2B</w:t>
            </w:r>
            <w:r w:rsidRPr="00F21D98">
              <w:rPr>
                <w:rFonts w:hint="eastAsia"/>
              </w:rPr>
              <w:t>的平台價值深化。（</w:t>
            </w:r>
            <w:r w:rsidRPr="00F21D98">
              <w:rPr>
                <w:rFonts w:hint="eastAsia"/>
              </w:rPr>
              <w:t>2023</w:t>
            </w:r>
            <w:r w:rsidRPr="00F21D98">
              <w:rPr>
                <w:rFonts w:hint="eastAsia"/>
              </w:rPr>
              <w:t>）</w:t>
            </w:r>
          </w:p>
        </w:tc>
        <w:tc>
          <w:tcPr>
            <w:tcW w:w="3566" w:type="dxa"/>
          </w:tcPr>
          <w:p w14:paraId="50A57100" w14:textId="77777777" w:rsidR="00204F03" w:rsidRPr="00F21D98" w:rsidRDefault="00204F03" w:rsidP="007D35C7">
            <w:pPr>
              <w:pStyle w:val="151"/>
            </w:pPr>
            <w:r w:rsidRPr="00F21D98">
              <w:rPr>
                <w:rFonts w:hint="eastAsia"/>
              </w:rPr>
              <w:t>工研院</w:t>
            </w:r>
            <w:r w:rsidRPr="00F21D98">
              <w:t>生成式</w:t>
            </w:r>
            <w:r w:rsidRPr="00F21D98">
              <w:t>AI</w:t>
            </w:r>
            <w:r w:rsidRPr="00F21D98">
              <w:rPr>
                <w:rFonts w:hint="eastAsia"/>
              </w:rPr>
              <w:t>技術，</w:t>
            </w:r>
            <w:r w:rsidRPr="00F21D98">
              <w:t>強化語意搜尋與使用者體驗</w:t>
            </w:r>
            <w:r w:rsidRPr="00F21D98">
              <w:rPr>
                <w:rFonts w:hint="eastAsia"/>
              </w:rPr>
              <w:t>。</w:t>
            </w:r>
            <w:r w:rsidRPr="00F21D98">
              <w:t>（</w:t>
            </w:r>
            <w:r w:rsidRPr="00F21D98">
              <w:t>2022</w:t>
            </w:r>
            <w:r w:rsidRPr="00F21D98">
              <w:t>）</w:t>
            </w:r>
          </w:p>
          <w:p w14:paraId="75ECF9CB" w14:textId="77777777" w:rsidR="00204F03" w:rsidRPr="00F21D98" w:rsidRDefault="00204F03" w:rsidP="007D35C7">
            <w:pPr>
              <w:pStyle w:val="151"/>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3A664D">
        <w:tc>
          <w:tcPr>
            <w:tcW w:w="582" w:type="dxa"/>
            <w:vMerge/>
            <w:vAlign w:val="center"/>
          </w:tcPr>
          <w:p w14:paraId="3C422D18" w14:textId="77777777" w:rsidR="00204F03" w:rsidRDefault="00204F03" w:rsidP="003A664D">
            <w:pPr>
              <w:ind w:firstLineChars="0" w:firstLine="0"/>
              <w:jc w:val="center"/>
            </w:pPr>
          </w:p>
        </w:tc>
        <w:tc>
          <w:tcPr>
            <w:tcW w:w="582" w:type="dxa"/>
            <w:vMerge/>
            <w:vAlign w:val="center"/>
          </w:tcPr>
          <w:p w14:paraId="51C8D8F8" w14:textId="77777777" w:rsidR="00204F03" w:rsidRDefault="00204F03" w:rsidP="003A664D">
            <w:pPr>
              <w:ind w:firstLineChars="0" w:firstLine="0"/>
              <w:jc w:val="center"/>
            </w:pPr>
          </w:p>
        </w:tc>
        <w:tc>
          <w:tcPr>
            <w:tcW w:w="7132" w:type="dxa"/>
            <w:gridSpan w:val="2"/>
            <w:vAlign w:val="center"/>
          </w:tcPr>
          <w:p w14:paraId="21388779" w14:textId="77777777" w:rsidR="00204F03" w:rsidRDefault="00204F03" w:rsidP="003A664D">
            <w:pPr>
              <w:ind w:firstLineChars="0" w:firstLine="0"/>
              <w:jc w:val="center"/>
            </w:pPr>
            <w:r>
              <w:rPr>
                <w:rFonts w:hint="eastAsia"/>
              </w:rPr>
              <w:t>平衡機制</w:t>
            </w:r>
          </w:p>
        </w:tc>
      </w:tr>
      <w:tr w:rsidR="00204F03" w14:paraId="12A074F0" w14:textId="77777777" w:rsidTr="000523A0">
        <w:tc>
          <w:tcPr>
            <w:tcW w:w="582" w:type="dxa"/>
            <w:vMerge/>
            <w:vAlign w:val="center"/>
          </w:tcPr>
          <w:p w14:paraId="175A01B1" w14:textId="77777777" w:rsidR="00204F03" w:rsidRDefault="00204F03" w:rsidP="003A664D">
            <w:pPr>
              <w:ind w:firstLineChars="0" w:firstLine="0"/>
              <w:jc w:val="center"/>
            </w:pPr>
          </w:p>
        </w:tc>
        <w:tc>
          <w:tcPr>
            <w:tcW w:w="582" w:type="dxa"/>
            <w:vMerge/>
            <w:vAlign w:val="center"/>
          </w:tcPr>
          <w:p w14:paraId="72FF9E7E" w14:textId="77777777" w:rsidR="00204F03" w:rsidRDefault="00204F03" w:rsidP="003A664D">
            <w:pPr>
              <w:ind w:firstLineChars="0" w:firstLine="0"/>
              <w:jc w:val="center"/>
            </w:pPr>
          </w:p>
        </w:tc>
        <w:tc>
          <w:tcPr>
            <w:tcW w:w="7132" w:type="dxa"/>
            <w:gridSpan w:val="2"/>
            <w:vAlign w:val="center"/>
          </w:tcPr>
          <w:p w14:paraId="537034A5" w14:textId="09DD8CB5" w:rsidR="00204F03" w:rsidRPr="004A33FB" w:rsidRDefault="00204F03" w:rsidP="00CD2167">
            <w:pPr>
              <w:pStyle w:val="151"/>
              <w:rPr>
                <w:color w:val="FF0000"/>
              </w:rPr>
            </w:pPr>
            <w:r w:rsidRPr="00A93733">
              <w:t>公私協力</w:t>
            </w:r>
            <w:r w:rsidR="00090BAE">
              <w:rPr>
                <w:rFonts w:hint="eastAsia"/>
              </w:rPr>
              <w:t>：</w:t>
            </w:r>
            <w:r w:rsidR="005725E6">
              <w:rPr>
                <w:rFonts w:hint="eastAsia"/>
              </w:rPr>
              <w:t>引進自然語言處理技術</w:t>
            </w:r>
            <w:r w:rsidR="00217227">
              <w:rPr>
                <w:rFonts w:hint="eastAsia"/>
              </w:rPr>
              <w:t>，企業</w:t>
            </w:r>
            <w:r w:rsidR="00090BAE">
              <w:rPr>
                <w:rFonts w:hint="eastAsia"/>
              </w:rPr>
              <w:t>無痛轉型補助方案</w:t>
            </w:r>
            <w:r w:rsidR="00090BAE" w:rsidRPr="00A93733">
              <w:t>（</w:t>
            </w:r>
            <w:r w:rsidR="00090BAE" w:rsidRPr="00A93733">
              <w:t>2022</w:t>
            </w:r>
            <w:r w:rsidR="00090BAE" w:rsidRPr="00A93733">
              <w:t>）</w:t>
            </w:r>
          </w:p>
        </w:tc>
      </w:tr>
      <w:tr w:rsidR="00204F03" w14:paraId="34A4B4E9" w14:textId="77777777" w:rsidTr="000523A0">
        <w:tc>
          <w:tcPr>
            <w:tcW w:w="582" w:type="dxa"/>
            <w:vAlign w:val="center"/>
          </w:tcPr>
          <w:p w14:paraId="30B2CA3E" w14:textId="77777777" w:rsidR="00204F03" w:rsidRDefault="00204F03" w:rsidP="003A664D">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3A664D">
            <w:pPr>
              <w:ind w:firstLineChars="0" w:firstLine="0"/>
              <w:jc w:val="center"/>
            </w:pPr>
            <w:r>
              <w:rPr>
                <w:rFonts w:ascii="標楷體" w:hAnsi="標楷體" w:hint="eastAsia"/>
              </w:rPr>
              <w:t>結果</w:t>
            </w:r>
          </w:p>
        </w:tc>
        <w:tc>
          <w:tcPr>
            <w:tcW w:w="7132" w:type="dxa"/>
            <w:gridSpan w:val="2"/>
            <w:vAlign w:val="center"/>
          </w:tcPr>
          <w:p w14:paraId="2D67EACD" w14:textId="77777777" w:rsidR="00204F03" w:rsidRDefault="00204F03" w:rsidP="00CD2167">
            <w:pPr>
              <w:pStyle w:val="151"/>
            </w:pPr>
            <w:r w:rsidRPr="00282167">
              <w:rPr>
                <w:rFonts w:hint="eastAsia"/>
              </w:rPr>
              <w:t>精簡流程，讓銷售與展示回到「溝通本質」</w:t>
            </w:r>
            <w:r>
              <w:rPr>
                <w:rFonts w:hint="eastAsia"/>
              </w:rPr>
              <w:t>。</w:t>
            </w:r>
          </w:p>
          <w:p w14:paraId="06A798F6" w14:textId="77777777" w:rsidR="00204F03" w:rsidRDefault="00204F03" w:rsidP="00CD2167">
            <w:pPr>
              <w:pStyle w:val="151"/>
            </w:pPr>
            <w:r w:rsidRPr="00282167">
              <w:rPr>
                <w:rFonts w:hint="eastAsia"/>
              </w:rPr>
              <w:t>資訊累積成資產，讓關係經營走得更長遠、提升銷售精準度</w:t>
            </w:r>
            <w:r>
              <w:rPr>
                <w:rFonts w:hint="eastAsia"/>
              </w:rPr>
              <w:t>。</w:t>
            </w:r>
          </w:p>
          <w:p w14:paraId="66A3CAB7" w14:textId="77777777" w:rsidR="00204F03" w:rsidRPr="00282167" w:rsidRDefault="00204F03" w:rsidP="00CD2167">
            <w:pPr>
              <w:pStyle w:val="151"/>
            </w:pPr>
            <w:r w:rsidRPr="00282167">
              <w:rPr>
                <w:rFonts w:hint="eastAsia"/>
              </w:rPr>
              <w:t>提升營運效率，實踐永續價值</w:t>
            </w:r>
            <w:r>
              <w:rPr>
                <w:rFonts w:hint="eastAsia"/>
              </w:rPr>
              <w:t>。</w:t>
            </w:r>
          </w:p>
        </w:tc>
      </w:tr>
    </w:tbl>
    <w:p w14:paraId="7B407927" w14:textId="77777777" w:rsidR="00BB11E0" w:rsidRPr="00BB11E0" w:rsidRDefault="00BB11E0" w:rsidP="00BB11E0">
      <w:pPr>
        <w:pStyle w:val="151"/>
        <w:ind w:firstLine="480"/>
        <w:jc w:val="center"/>
      </w:pPr>
      <w:r>
        <w:rPr>
          <w:rFonts w:hint="eastAsia"/>
        </w:rPr>
        <w:t>資料來源：本研究整理</w:t>
      </w:r>
    </w:p>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92" w:name="_Toc200404530"/>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92"/>
    </w:p>
    <w:p w14:paraId="5AF93C9C" w14:textId="40ACD47B" w:rsidR="008063F6" w:rsidRPr="008063F6" w:rsidRDefault="003F0392" w:rsidP="003F0392">
      <w:pPr>
        <w:pStyle w:val="3"/>
      </w:pPr>
      <w:bookmarkStart w:id="93" w:name="_Toc200404531"/>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93"/>
    </w:p>
    <w:p w14:paraId="06B15734" w14:textId="68D8F17A" w:rsidR="00493C24" w:rsidRDefault="00493C24" w:rsidP="00410D6D">
      <w:pPr>
        <w:pStyle w:val="a0"/>
      </w:pPr>
      <w:r w:rsidRPr="00493C24">
        <w:t>國際趨勢與法規推動</w:t>
      </w:r>
      <w:r>
        <w:rPr>
          <w:rFonts w:hint="eastAsia"/>
        </w:rPr>
        <w:t>的</w:t>
      </w:r>
      <w:r w:rsidRPr="00493C24">
        <w:t>永續</w:t>
      </w:r>
      <w:r w:rsidR="00325922">
        <w:rPr>
          <w:rFonts w:hint="eastAsia"/>
        </w:rPr>
        <w:t>目標</w:t>
      </w:r>
    </w:p>
    <w:p w14:paraId="04E3F3EA" w14:textId="77777777" w:rsidR="007F6B57" w:rsidRDefault="00EC3F89" w:rsidP="00FC5313">
      <w:pPr>
        <w:pStyle w:val="15"/>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供應鏈碳揭露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p>
    <w:p w14:paraId="4D87CDF8" w14:textId="4484DDD3" w:rsidR="00C741C8" w:rsidRDefault="00C741C8" w:rsidP="00FC5313">
      <w:pPr>
        <w:pStyle w:val="15"/>
        <w:ind w:firstLine="480"/>
      </w:pPr>
      <w:r w:rsidRPr="00C741C8">
        <w:t>Nike</w:t>
      </w:r>
      <w:r w:rsidRPr="00C741C8">
        <w:t>、</w:t>
      </w:r>
      <w:r w:rsidRPr="00C741C8">
        <w:t>Adidas</w:t>
      </w:r>
      <w:r w:rsidRPr="00C741C8">
        <w:t>、</w:t>
      </w:r>
      <w:r w:rsidRPr="00C741C8">
        <w:t>GAP</w:t>
      </w:r>
      <w:r w:rsidRPr="00C741C8">
        <w:t>等品牌陸續宣示</w:t>
      </w:r>
      <w:r w:rsidRPr="00C741C8">
        <w:t>2050</w:t>
      </w:r>
      <w:r w:rsidRPr="00C741C8">
        <w:t>年前達成淨零碳排，並積極導入</w:t>
      </w:r>
      <w:r w:rsidRPr="00C741C8">
        <w:t xml:space="preserve"> SBTi</w:t>
      </w:r>
      <w:r w:rsidRPr="00C741C8">
        <w:t>（科學基礎減量目標倡議）等國際碳管理架構，要求供應商全面盤查產品從原料、生產到廢棄的</w:t>
      </w:r>
      <w:r w:rsidR="00DC69C9">
        <w:rPr>
          <w:rFonts w:hint="eastAsia"/>
        </w:rPr>
        <w:t>產品</w:t>
      </w:r>
      <w:r w:rsidR="007B17F8">
        <w:rPr>
          <w:rFonts w:hint="eastAsia"/>
        </w:rPr>
        <w:t>生產週期</w:t>
      </w:r>
      <w:r w:rsidRPr="00C741C8">
        <w:t>溫室氣體排放，並依據</w:t>
      </w:r>
      <w:r w:rsidRPr="00C741C8">
        <w:t>ISO 14064</w:t>
      </w:r>
      <w:r w:rsidRPr="00C741C8">
        <w:t>與</w:t>
      </w:r>
      <w:r w:rsidRPr="00C741C8">
        <w:t>ISO 14067</w:t>
      </w:r>
      <w:r w:rsidRPr="00C741C8">
        <w:t>標準完成碳足跡計算，作為合作前提。</w:t>
      </w:r>
    </w:p>
    <w:p w14:paraId="5EBA82EB" w14:textId="35425A1D" w:rsidR="00BE03B4" w:rsidRPr="0030154C" w:rsidRDefault="001C505A" w:rsidP="0040327D">
      <w:pPr>
        <w:pStyle w:val="aff4"/>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410D6D">
      <w:pPr>
        <w:pStyle w:val="a0"/>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16984064" w14:textId="66099C08" w:rsidR="00387BB8" w:rsidRDefault="00387BB8" w:rsidP="00D15EA2">
      <w:pPr>
        <w:pStyle w:val="15"/>
        <w:ind w:firstLine="480"/>
      </w:pPr>
      <w:r w:rsidRPr="00387BB8">
        <w:t>對品牌商而言，布料產品所產生的碳排放佔整體供應鏈碳足跡（</w:t>
      </w:r>
      <w:r w:rsidRPr="00387BB8">
        <w:t>Scope 3</w:t>
      </w:r>
      <w:r w:rsidRPr="00387BB8">
        <w:t>）的比重極高，特別是在服飾與鞋類產業中，</w:t>
      </w:r>
      <w:r w:rsidR="00201209" w:rsidRPr="00201209">
        <w:t>採購階段便可能占據超過</w:t>
      </w:r>
      <w:r w:rsidR="00201209" w:rsidRPr="00201209">
        <w:t>80%</w:t>
      </w:r>
      <w:r w:rsidR="00201209" w:rsidRPr="00201209">
        <w:t>的碳排來源</w:t>
      </w:r>
      <w:r w:rsidRPr="00387BB8">
        <w:t>。因此，如何在生產前掌握原料來源與碳</w:t>
      </w:r>
      <w:r w:rsidR="00201209">
        <w:rPr>
          <w:rFonts w:hint="eastAsia"/>
        </w:rPr>
        <w:t>排放量</w:t>
      </w:r>
      <w:r w:rsidRPr="00387BB8">
        <w:t>成為關鍵任務。</w:t>
      </w:r>
    </w:p>
    <w:p w14:paraId="7F5CCC9E" w14:textId="3715BBB3" w:rsidR="00365AB6" w:rsidRDefault="00DE30F5" w:rsidP="00D15EA2">
      <w:pPr>
        <w:pStyle w:val="15"/>
        <w:ind w:firstLine="480"/>
      </w:pPr>
      <w:r w:rsidRPr="00DE30F5">
        <w:t>然而，</w:t>
      </w:r>
      <w:r w:rsidR="00365AB6" w:rsidRPr="00365AB6">
        <w:t>多數供應商缺乏獨立進行碳盤查、資料整合與碳足跡計算的能力。面</w:t>
      </w:r>
      <w:r w:rsidR="006C0F40">
        <w:rPr>
          <w:rFonts w:hint="eastAsia"/>
        </w:rPr>
        <w:t>臨</w:t>
      </w:r>
      <w:r w:rsidR="00365AB6" w:rsidRPr="00365AB6">
        <w:t>品牌商對環保規範、法規遵循與消費者期待的多重壓力，平台需發展能協助供應商自動蒐集、生產端資料整合與產品碳足跡盤查的工具與流程，進一步強化整體供應鏈的永續應變能力。</w:t>
      </w:r>
    </w:p>
    <w:p w14:paraId="3256AB97" w14:textId="6E9C5B05" w:rsidR="001A7C22" w:rsidRPr="00BE03B4" w:rsidRDefault="001A7C22" w:rsidP="00D64D1B">
      <w:pPr>
        <w:pStyle w:val="aff4"/>
        <w:ind w:left="360" w:right="360" w:firstLine="480"/>
      </w:pPr>
      <w:r w:rsidRPr="00BE03B4">
        <w:rPr>
          <w:rFonts w:hint="eastAsia"/>
        </w:rPr>
        <w:lastRenderedPageBreak/>
        <w:t>「最大的這個scope3，</w:t>
      </w:r>
      <w:r w:rsidR="000B422A">
        <w:rPr>
          <w:rFonts w:hint="eastAsia"/>
        </w:rPr>
        <w:t>就是</w:t>
      </w:r>
      <w:r w:rsidRPr="00BE03B4">
        <w:rPr>
          <w:rFonts w:hint="eastAsia"/>
        </w:rPr>
        <w:t>它採購的產品</w:t>
      </w:r>
      <w:r w:rsidR="000B422A">
        <w:rPr>
          <w:rFonts w:hint="eastAsia"/>
        </w:rPr>
        <w:t>。</w:t>
      </w:r>
      <w:r w:rsidRPr="00BE03B4">
        <w:rPr>
          <w:rFonts w:hint="eastAsia"/>
        </w:rPr>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的這個所有的Carbon emission的80%，所以它最大的排碳量在他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94" w:name="_Toc200404532"/>
      <w:r w:rsidRPr="004A44D8">
        <w:rPr>
          <w:rFonts w:hint="eastAsia"/>
        </w:rPr>
        <w:t>5.</w:t>
      </w:r>
      <w:r>
        <w:rPr>
          <w:rFonts w:hint="eastAsia"/>
        </w:rPr>
        <w:t>5</w:t>
      </w:r>
      <w:r w:rsidRPr="004A44D8">
        <w:rPr>
          <w:rFonts w:hint="eastAsia"/>
        </w:rPr>
        <w:t>.2</w:t>
      </w:r>
      <w:r w:rsidR="00FC5BA3">
        <w:rPr>
          <w:rFonts w:hint="eastAsia"/>
        </w:rPr>
        <w:t xml:space="preserve"> </w:t>
      </w:r>
      <w:r w:rsidRPr="004A44D8">
        <w:rPr>
          <w:rFonts w:hint="eastAsia"/>
        </w:rPr>
        <w:t>企業能力</w:t>
      </w:r>
      <w:bookmarkEnd w:id="94"/>
    </w:p>
    <w:p w14:paraId="7EEF6247" w14:textId="3D72620C" w:rsidR="00D35D73" w:rsidRDefault="007D4AD1" w:rsidP="00410D6D">
      <w:pPr>
        <w:pStyle w:val="a0"/>
      </w:pPr>
      <w:r>
        <w:t>經營策略</w:t>
      </w:r>
      <w:r w:rsidR="008B006B">
        <w:rPr>
          <w:rFonts w:hint="eastAsia"/>
        </w:rPr>
        <w:t>1</w:t>
      </w:r>
      <w:r w:rsidR="00351BD3">
        <w:rPr>
          <w:rFonts w:hint="eastAsia"/>
        </w:rPr>
        <w:t>：</w:t>
      </w:r>
      <w:r w:rsidR="00795881" w:rsidRPr="00795881">
        <w:t>靈活應對需求變化，推進策略調整與模組擴展</w:t>
      </w:r>
    </w:p>
    <w:p w14:paraId="5CB26479" w14:textId="1E777A8D" w:rsidR="001C00EB" w:rsidRPr="000D7F4D" w:rsidRDefault="001C00EB" w:rsidP="00D15EA2">
      <w:pPr>
        <w:pStyle w:val="15"/>
        <w:ind w:firstLine="480"/>
      </w:pPr>
      <w:r w:rsidRPr="000D7F4D">
        <w:t>Frontier.cool</w:t>
      </w:r>
      <w:r w:rsidRPr="000D7F4D">
        <w:t>的</w:t>
      </w:r>
      <w:r w:rsidR="000741D7" w:rsidRPr="000D7F4D">
        <w:rPr>
          <w:rFonts w:hint="eastAsia"/>
        </w:rPr>
        <w:t>核心</w:t>
      </w:r>
      <w:r w:rsidRPr="000D7F4D">
        <w:t>經營策略</w:t>
      </w:r>
      <w:r w:rsidR="002464D6" w:rsidRPr="000D7F4D">
        <w:rPr>
          <w:rFonts w:hint="eastAsia"/>
        </w:rPr>
        <w:t>就是以</w:t>
      </w:r>
      <w:r w:rsidRPr="000D7F4D">
        <w:t>「理解並回應使用者需求」為核心</w:t>
      </w:r>
      <w:r w:rsidRPr="000D7F4D">
        <w:rPr>
          <w:rFonts w:hint="eastAsia"/>
        </w:rPr>
        <w:t>。</w:t>
      </w:r>
      <w:r w:rsidRPr="000D7F4D">
        <w:t>但真正展現企業競爭力的，則是</w:t>
      </w:r>
      <w:r w:rsidR="009D2DC8" w:rsidRPr="000D7F4D">
        <w:rPr>
          <w:rFonts w:hint="eastAsia"/>
        </w:rPr>
        <w:t>面對</w:t>
      </w:r>
      <w:r w:rsidRPr="000D7F4D">
        <w:t>不同挑戰下，</w:t>
      </w:r>
      <w:r w:rsidR="009D2DC8" w:rsidRPr="000D7F4D">
        <w:t>Frontier.cool</w:t>
      </w:r>
      <w:r w:rsidR="009D2DC8" w:rsidRPr="000D7F4D">
        <w:rPr>
          <w:rFonts w:hint="eastAsia"/>
        </w:rPr>
        <w:t>所</w:t>
      </w:r>
      <w:r w:rsidRPr="000D7F4D">
        <w:t>展現多層次的靈活應對能力。</w:t>
      </w:r>
    </w:p>
    <w:p w14:paraId="74B8DCF3" w14:textId="6991B706" w:rsidR="00D67844" w:rsidRPr="00D72756" w:rsidRDefault="00CF3C53" w:rsidP="00D15EA2">
      <w:pPr>
        <w:pStyle w:val="15"/>
        <w:ind w:firstLine="480"/>
      </w:pPr>
      <w:r w:rsidRPr="003B2A78">
        <w:t>如同平台早期因應資安敏感度提升而導入私有雲模組，接續又為供應商開發展會應用與銷售輔助工具，這些行動都</w:t>
      </w:r>
      <w:r w:rsidR="00BF3397" w:rsidRPr="003B2A78">
        <w:rPr>
          <w:rFonts w:hint="eastAsia"/>
        </w:rPr>
        <w:t>彰顯</w:t>
      </w:r>
      <w:r w:rsidRPr="003B2A78">
        <w:t>團隊能隨著</w:t>
      </w:r>
      <w:r w:rsidR="000D7F4D">
        <w:rPr>
          <w:rFonts w:hint="eastAsia"/>
        </w:rPr>
        <w:t>需求</w:t>
      </w:r>
      <w:r w:rsidRPr="003B2A78">
        <w:t>變化持續調整資源配置與技術架構</w:t>
      </w:r>
      <w:r w:rsidR="002B538B">
        <w:rPr>
          <w:rFonts w:hint="eastAsia"/>
        </w:rPr>
        <w:t>，</w:t>
      </w:r>
      <w:r w:rsidR="002B538B" w:rsidRPr="002B538B">
        <w:t>許多功能</w:t>
      </w:r>
      <w:r w:rsidR="0004687E">
        <w:rPr>
          <w:rFonts w:hint="eastAsia"/>
        </w:rPr>
        <w:t>開發的</w:t>
      </w:r>
      <w:r w:rsidR="002B538B" w:rsidRPr="002B538B">
        <w:t>靈感</w:t>
      </w:r>
      <w:r w:rsidR="0004687E">
        <w:rPr>
          <w:rFonts w:hint="eastAsia"/>
        </w:rPr>
        <w:t>也</w:t>
      </w:r>
      <w:r w:rsidR="002B538B" w:rsidRPr="002B538B">
        <w:t>來自供應商與品牌的共同需求，</w:t>
      </w:r>
      <w:r w:rsidR="00512878">
        <w:rPr>
          <w:rFonts w:hint="eastAsia"/>
        </w:rPr>
        <w:t>當時</w:t>
      </w:r>
      <w:r w:rsidR="00D67844" w:rsidRPr="00CF3C53">
        <w:t>面對品牌商與國際法規對產品碳足跡的管理要求提升，</w:t>
      </w:r>
      <w:r w:rsidR="00D67844" w:rsidRPr="00CF3C53">
        <w:t>Frontier.cool</w:t>
      </w:r>
      <w:r w:rsidR="00462D90">
        <w:rPr>
          <w:rFonts w:hint="eastAsia"/>
        </w:rPr>
        <w:t>計畫讓布片資訊上新增碳足跡等永續資訊</w:t>
      </w:r>
      <w:r w:rsidR="00D67844" w:rsidRPr="00CF3C53">
        <w:t>，目標是讓供應商能在平台上快速建立產品的碳</w:t>
      </w:r>
      <w:r w:rsidR="000D212F">
        <w:rPr>
          <w:rFonts w:hint="eastAsia"/>
        </w:rPr>
        <w:t>排</w:t>
      </w:r>
      <w:r w:rsidR="00D67844" w:rsidRPr="00CF3C53">
        <w:t>資料，</w:t>
      </w:r>
      <w:r w:rsidR="00D67844">
        <w:rPr>
          <w:rFonts w:hint="eastAsia"/>
        </w:rPr>
        <w:t>滿足</w:t>
      </w:r>
      <w:r w:rsidR="00D67844" w:rsidRPr="00CF3C53">
        <w:t>ISO 14067</w:t>
      </w:r>
      <w:r w:rsidR="00D67844" w:rsidRPr="00CF3C53">
        <w:t>與</w:t>
      </w:r>
      <w:r w:rsidR="00D67844" w:rsidRPr="00CF3C53">
        <w:t>SBTi</w:t>
      </w:r>
      <w:r w:rsidR="00D67844" w:rsidRPr="00CF3C53">
        <w:t>等國際碳管理規範。</w:t>
      </w:r>
    </w:p>
    <w:p w14:paraId="14DB1122" w14:textId="58307EAD" w:rsidR="00DC5158" w:rsidRPr="00DC5158" w:rsidRDefault="00DC5158" w:rsidP="00DC5158">
      <w:pPr>
        <w:pStyle w:val="aff4"/>
        <w:ind w:left="360" w:right="360" w:firstLine="480"/>
      </w:pPr>
      <w:r w:rsidRPr="00DC5158">
        <w:rPr>
          <w:rFonts w:hint="eastAsia"/>
        </w:rPr>
        <w:t>「那這些供應鏈跟品牌商，他們在看到benefit之後就會就會繼續還是會一直給我們新的想法，尤其在這個過程中他們、有很多產品的功能是他們給我們的靈感，他們有需求</w:t>
      </w:r>
      <w:r>
        <w:rPr>
          <w:rFonts w:hint="eastAsia"/>
        </w:rPr>
        <w:t>。</w:t>
      </w:r>
      <w:r w:rsidRPr="00DC5158">
        <w:rPr>
          <w:rFonts w:hint="eastAsia"/>
        </w:rPr>
        <w:t>普遍的universal裡面集結起來做一個產品的功能，所以慢慢的產品就是給供應鏈的平台就越來越豐富、越來越不同。」（</w:t>
      </w:r>
      <w:r w:rsidRPr="00DC5158">
        <w:t xml:space="preserve">李菁 </w:t>
      </w:r>
      <w:r w:rsidRPr="00DC5158">
        <w:rPr>
          <w:rFonts w:hint="eastAsia"/>
        </w:rPr>
        <w:t>執行長，2025訪談資料）</w:t>
      </w:r>
    </w:p>
    <w:p w14:paraId="25F2DDE9" w14:textId="27A46241" w:rsidR="008B006B" w:rsidRDefault="008B006B" w:rsidP="00410D6D">
      <w:pPr>
        <w:pStyle w:val="a0"/>
      </w:pPr>
      <w:r>
        <w:t>經營策略</w:t>
      </w:r>
      <w:r>
        <w:rPr>
          <w:rFonts w:hint="eastAsia"/>
        </w:rPr>
        <w:t>2</w:t>
      </w:r>
      <w:r>
        <w:rPr>
          <w:rFonts w:hint="eastAsia"/>
        </w:rPr>
        <w:t>：網站大改版，調整與客戶溝通的語言</w:t>
      </w:r>
    </w:p>
    <w:p w14:paraId="1BE00626" w14:textId="68433148" w:rsidR="00CF3C53" w:rsidRDefault="00CF3C53" w:rsidP="00D15EA2">
      <w:pPr>
        <w:pStyle w:val="15"/>
        <w:ind w:firstLine="480"/>
      </w:pPr>
      <w:r w:rsidRPr="00CF3C53">
        <w:t>此外，這種靈活並非只體現在技術層面，更包括對於商業語言與客戶溝通</w:t>
      </w:r>
      <w:r w:rsidRPr="00CF3C53">
        <w:lastRenderedPageBreak/>
        <w:t>方式的轉換。例如，過去平台官網強調技術能力與</w:t>
      </w:r>
      <w:r w:rsidRPr="00CF3C53">
        <w:t>AI</w:t>
      </w:r>
      <w:r w:rsidR="002B5A00">
        <w:rPr>
          <w:rFonts w:hint="eastAsia"/>
        </w:rPr>
        <w:t>模組</w:t>
      </w:r>
      <w:r w:rsidR="00220765">
        <w:rPr>
          <w:rFonts w:hint="eastAsia"/>
        </w:rPr>
        <w:t>的效能</w:t>
      </w:r>
      <w:r w:rsidRPr="00CF3C53">
        <w:t>，但後來團隊觀察到客戶更在意轉換率與實際效益，便進行網站內容與版面的大幅改版，將溝通語言從技術導向轉為需求導向，聚焦在「效率提升」、「銷售成果」等貼近使用情境的價值表述。</w:t>
      </w:r>
    </w:p>
    <w:p w14:paraId="2FFBCCDC" w14:textId="4930F69D" w:rsidR="008B006B" w:rsidRPr="00CF3C53" w:rsidRDefault="008B006B" w:rsidP="00BF3397">
      <w:pPr>
        <w:pStyle w:val="aff4"/>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TextileCloud™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753FEF0D" w:rsidR="00D35D73" w:rsidRDefault="00D35D73" w:rsidP="00410D6D">
      <w:pPr>
        <w:pStyle w:val="a0"/>
      </w:pPr>
      <w:r w:rsidRPr="005008B9">
        <w:t>資源整合與分配</w:t>
      </w:r>
      <w:r w:rsidR="00FE6898">
        <w:rPr>
          <w:rFonts w:hint="eastAsia"/>
        </w:rPr>
        <w:t>：</w:t>
      </w:r>
      <w:r w:rsidR="00FE6898" w:rsidRPr="00FE6898">
        <w:t>串接外部專業資源，打造擴展型平台生態</w:t>
      </w:r>
    </w:p>
    <w:p w14:paraId="6764C057" w14:textId="1D89D5ED" w:rsidR="00E94596" w:rsidRDefault="00134CC3" w:rsidP="00D15EA2">
      <w:pPr>
        <w:pStyle w:val="15"/>
        <w:ind w:firstLine="480"/>
      </w:pPr>
      <w:r w:rsidRPr="00134CC3">
        <w:t>面對</w:t>
      </w:r>
      <w:r w:rsidRPr="00134CC3">
        <w:t>ESG</w:t>
      </w:r>
      <w:r w:rsidRPr="00134CC3">
        <w:t>趨勢與品牌對碳資訊揭露的要求升高，</w:t>
      </w:r>
      <w:r w:rsidRPr="00134CC3">
        <w:t>Frontier.cool</w:t>
      </w:r>
      <w:r w:rsidRPr="00134CC3">
        <w:t>選擇不自行開發碳盤查功能，而是扮演整合平台的角色，</w:t>
      </w:r>
      <w:r w:rsidR="00E94596" w:rsidRPr="00E94596">
        <w:t>團隊與具備碳盤查技術的外部機構合作，將其計算完成的碳足跡資料納入自家平台架構中，不僅補足組織內部技術與資料上的限制，更能以最低成本強化平台的永續</w:t>
      </w:r>
      <w:r w:rsidR="00901DFE">
        <w:rPr>
          <w:rFonts w:hint="eastAsia"/>
        </w:rPr>
        <w:t>相關服務</w:t>
      </w:r>
      <w:r w:rsidR="00E94596" w:rsidRPr="00E94596">
        <w:t>。</w:t>
      </w:r>
    </w:p>
    <w:p w14:paraId="1E061C13" w14:textId="02A37AC7" w:rsidR="00E94596" w:rsidRDefault="00C9567B" w:rsidP="00D15EA2">
      <w:pPr>
        <w:pStyle w:val="15"/>
        <w:ind w:firstLine="480"/>
      </w:pPr>
      <w:r w:rsidRPr="00C9567B">
        <w:t>此一策略使供應商得以在既有的數位布片</w:t>
      </w:r>
      <w:r w:rsidR="00490512">
        <w:rPr>
          <w:rFonts w:hint="eastAsia"/>
        </w:rPr>
        <w:t>管理系統</w:t>
      </w:r>
      <w:r w:rsidRPr="00C9567B">
        <w:t>中，輕鬆建構符合</w:t>
      </w:r>
      <w:r w:rsidRPr="00C9567B">
        <w:t>ISO 14067</w:t>
      </w:r>
      <w:r w:rsidRPr="00C9567B">
        <w:t>標準的產品層級碳足跡資訊，無需額外建置或導入繁瑣系統。</w:t>
      </w:r>
    </w:p>
    <w:p w14:paraId="21FDA2BF" w14:textId="4E8A5787" w:rsidR="001A7C22" w:rsidRDefault="003927A4" w:rsidP="003927A4">
      <w:pPr>
        <w:pStyle w:val="3"/>
      </w:pPr>
      <w:bookmarkStart w:id="95" w:name="_Toc200404533"/>
      <w:r w:rsidRPr="003927A4">
        <w:rPr>
          <w:rFonts w:hint="eastAsia"/>
        </w:rPr>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95"/>
    </w:p>
    <w:p w14:paraId="0B1F5F78" w14:textId="79F4B863" w:rsidR="00E07E2B" w:rsidRPr="0024174E" w:rsidRDefault="00E07E2B" w:rsidP="00410D6D">
      <w:pPr>
        <w:pStyle w:val="a0"/>
      </w:pPr>
      <w:r w:rsidRPr="0024174E">
        <w:t>生成式</w:t>
      </w:r>
      <w:r w:rsidRPr="0024174E">
        <w:t>AI</w:t>
      </w:r>
      <w:r w:rsidRPr="0024174E">
        <w:t>技術</w:t>
      </w:r>
      <w:r w:rsidR="00E15DA1" w:rsidRPr="0024174E">
        <w:t>，</w:t>
      </w:r>
      <w:r w:rsidR="0024174E" w:rsidRPr="0024174E">
        <w:t>驅動虛實整合</w:t>
      </w:r>
      <w:r w:rsidR="0024174E">
        <w:rPr>
          <w:rFonts w:hint="eastAsia"/>
        </w:rPr>
        <w:t>的織品</w:t>
      </w:r>
      <w:r w:rsidR="0024174E" w:rsidRPr="0024174E">
        <w:t>設計</w:t>
      </w:r>
      <w:r w:rsidR="0024174E">
        <w:rPr>
          <w:rFonts w:hint="eastAsia"/>
        </w:rPr>
        <w:t>（</w:t>
      </w:r>
      <w:r w:rsidR="0024174E">
        <w:rPr>
          <w:rFonts w:hint="eastAsia"/>
        </w:rPr>
        <w:t>2024</w:t>
      </w:r>
      <w:r w:rsidR="0024174E">
        <w:rPr>
          <w:rFonts w:hint="eastAsia"/>
        </w:rPr>
        <w:t>）</w:t>
      </w:r>
    </w:p>
    <w:p w14:paraId="3A11252B" w14:textId="70072E66" w:rsidR="007A01E5" w:rsidRPr="007A01E5" w:rsidRDefault="003B3011" w:rsidP="008C0250">
      <w:pPr>
        <w:pStyle w:val="15"/>
        <w:ind w:firstLine="480"/>
      </w:pPr>
      <w:r w:rsidRPr="003B3011">
        <w:t>在</w:t>
      </w:r>
      <w:r>
        <w:rPr>
          <w:rFonts w:hint="eastAsia"/>
        </w:rPr>
        <w:t>不斷的</w:t>
      </w:r>
      <w:r w:rsidRPr="003B3011">
        <w:t>技術探索中</w:t>
      </w:r>
      <w:r>
        <w:rPr>
          <w:rFonts w:hint="eastAsia"/>
        </w:rPr>
        <w:t>，</w:t>
      </w:r>
      <w:r w:rsidRPr="00C61821">
        <w:t>Frontier.cool</w:t>
      </w:r>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CA6465">
        <w:rPr>
          <w:rFonts w:hint="eastAsia"/>
        </w:rPr>
        <w:t>創作出</w:t>
      </w:r>
      <w:r w:rsidRPr="003B3011">
        <w:t>圖像與素材的特性，若應用於紡織設計領域，便能實現從虛擬布料設計到實體打樣的虛實整合流程。</w:t>
      </w:r>
      <w:r w:rsidR="007A01E5" w:rsidRPr="007A01E5">
        <w:t>設計師僅需輸入風格與材質描述，即可</w:t>
      </w:r>
      <w:r w:rsidR="007A01E5">
        <w:rPr>
          <w:rFonts w:hint="eastAsia"/>
        </w:rPr>
        <w:t>產生全新的數位</w:t>
      </w:r>
      <w:r w:rsidR="007A01E5" w:rsidRPr="007A01E5">
        <w:t>素材，開啟創新開發路徑，降低樣品製作與試錯資源的浪費。</w:t>
      </w:r>
    </w:p>
    <w:p w14:paraId="3ECBBA36" w14:textId="6939EBEE" w:rsidR="007A01E5" w:rsidRPr="007A01E5" w:rsidRDefault="007A01E5" w:rsidP="008C0250">
      <w:pPr>
        <w:pStyle w:val="15"/>
        <w:ind w:firstLine="480"/>
      </w:pPr>
      <w:r w:rsidRPr="007A01E5">
        <w:t>數位科技</w:t>
      </w:r>
      <w:r w:rsidR="00D44B19">
        <w:rPr>
          <w:rFonts w:hint="eastAsia"/>
        </w:rPr>
        <w:t>也跳脫</w:t>
      </w:r>
      <w:r w:rsidRPr="007A01E5">
        <w:t>輔助工具</w:t>
      </w:r>
      <w:r w:rsidR="00D44B19">
        <w:rPr>
          <w:rFonts w:hint="eastAsia"/>
        </w:rPr>
        <w:t>的框架</w:t>
      </w:r>
      <w:r w:rsidRPr="007A01E5">
        <w:t>，</w:t>
      </w:r>
      <w:r w:rsidR="00D44B19">
        <w:rPr>
          <w:rFonts w:hint="eastAsia"/>
        </w:rPr>
        <w:t>成為</w:t>
      </w:r>
      <w:r w:rsidRPr="007A01E5">
        <w:t>回應永續挑戰的解決方案，透過提升虛擬設計可行性，減少對實體資源的依賴，使創新與環保目標能同步實現。</w:t>
      </w:r>
    </w:p>
    <w:p w14:paraId="6EFFC6BE" w14:textId="29A9B2AB" w:rsidR="00404192" w:rsidRDefault="00A75BCA" w:rsidP="00184411">
      <w:pPr>
        <w:pStyle w:val="aff4"/>
        <w:ind w:left="360" w:right="360" w:firstLine="480"/>
      </w:pPr>
      <w:r w:rsidRPr="00E07E2B">
        <w:rPr>
          <w:rFonts w:hint="eastAsia"/>
        </w:rPr>
        <w:lastRenderedPageBreak/>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410D6D">
      <w:pPr>
        <w:pStyle w:val="a0"/>
      </w:pPr>
      <w:r w:rsidRPr="00184411">
        <w:t>數位布片成為永續治理與供應鏈管理工具</w:t>
      </w:r>
    </w:p>
    <w:p w14:paraId="27DDBC29" w14:textId="1269AF2F" w:rsidR="00184411" w:rsidRDefault="00184411" w:rsidP="00E82187">
      <w:pPr>
        <w:pStyle w:val="15"/>
        <w:ind w:firstLine="480"/>
      </w:pPr>
      <w:r w:rsidRPr="00184411">
        <w:t>數位布片的標準化與資料結構設計，使其具備延伸</w:t>
      </w:r>
      <w:r w:rsidR="007F474B">
        <w:rPr>
          <w:rFonts w:hint="eastAsia"/>
        </w:rPr>
        <w:t>成</w:t>
      </w:r>
      <w:r w:rsidRPr="00184411">
        <w:t>為「產品數位護照」的潛力。</w:t>
      </w:r>
      <w:r w:rsidR="00694BC7">
        <w:rPr>
          <w:rFonts w:hint="eastAsia"/>
        </w:rPr>
        <w:t>只要</w:t>
      </w:r>
      <w:r w:rsidRPr="00184411">
        <w:t>整合布料的產地、製程、碳足跡等數據，協助品牌滿足</w:t>
      </w:r>
      <w:r w:rsidRPr="00184411">
        <w:t xml:space="preserve">ISO 14067 </w:t>
      </w:r>
      <w:r w:rsidRPr="00184411">
        <w:t>與</w:t>
      </w:r>
      <w:r w:rsidRPr="00184411">
        <w:t>SBTi</w:t>
      </w:r>
      <w:r w:rsidR="00830F7A">
        <w:rPr>
          <w:rFonts w:hint="eastAsia"/>
        </w:rPr>
        <w:t>等國際準則，實現</w:t>
      </w:r>
      <w:r w:rsidRPr="00184411">
        <w:t>產品生命週期碳排資訊的揭露要求，未來亦可快速回應歐盟產品數位護照政策需求。</w:t>
      </w:r>
    </w:p>
    <w:p w14:paraId="7CDE79EB" w14:textId="06566FFA" w:rsidR="00A6581B" w:rsidRPr="00397F4A" w:rsidRDefault="00A6581B" w:rsidP="00397F4A">
      <w:pPr>
        <w:pStyle w:val="aff4"/>
        <w:ind w:left="360" w:right="360" w:firstLine="480"/>
      </w:pPr>
      <w:r w:rsidRPr="00397F4A">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410D6D">
      <w:pPr>
        <w:pStyle w:val="a0"/>
        <w:rPr>
          <w:i/>
          <w:iCs/>
        </w:rPr>
      </w:pPr>
      <w:r w:rsidRPr="0093549C">
        <w:t>探索潛在可供性：科技賦能個人創作</w:t>
      </w:r>
      <w:r w:rsidR="00763C05">
        <w:rPr>
          <w:rFonts w:hint="eastAsia"/>
        </w:rPr>
        <w:t>、</w:t>
      </w:r>
      <w:r w:rsidR="00F778FE">
        <w:rPr>
          <w:rFonts w:hint="eastAsia"/>
        </w:rPr>
        <w:t>情感表達</w:t>
      </w:r>
      <w:r w:rsidR="005C2F0B">
        <w:rPr>
          <w:rFonts w:hint="eastAsia"/>
        </w:rPr>
        <w:t>實現</w:t>
      </w:r>
    </w:p>
    <w:p w14:paraId="075BC9E9" w14:textId="4FFAD831" w:rsidR="00C153B7" w:rsidRDefault="00BF4D7E" w:rsidP="00E82187">
      <w:pPr>
        <w:pStyle w:val="15"/>
        <w:ind w:firstLine="480"/>
      </w:pPr>
      <w:r w:rsidRPr="00C61821">
        <w:t>Frontier.cool</w:t>
      </w:r>
      <w:r w:rsidR="00C153B7" w:rsidRPr="00C153B7">
        <w:t>在</w:t>
      </w:r>
      <w:r w:rsidR="005673CD">
        <w:rPr>
          <w:rFonts w:hint="eastAsia"/>
        </w:rPr>
        <w:t>科技</w:t>
      </w:r>
      <w:r w:rsidR="00C153B7" w:rsidRPr="00C153B7">
        <w:t>可供性的探索中，持續思考數位科技如何開啟新的創作與互動形式。</w:t>
      </w:r>
      <w:r w:rsidR="002D4391">
        <w:rPr>
          <w:rFonts w:hint="eastAsia"/>
        </w:rPr>
        <w:t>創辦人表示，</w:t>
      </w:r>
      <w:r w:rsidR="00C153B7" w:rsidRPr="00C153B7">
        <w:t>他們設想未來的時尚不只是品牌主導的量產模式，而是人人都能參與的創作過程。透過生成式</w:t>
      </w:r>
      <w:r w:rsidR="00C153B7" w:rsidRPr="00C153B7">
        <w:t>AI</w:t>
      </w:r>
      <w:r w:rsidR="00C153B7" w:rsidRPr="00C153B7">
        <w:t>，設計師或消費者可以輸入需求，由</w:t>
      </w:r>
      <w:r w:rsidR="00C153B7" w:rsidRPr="00C153B7">
        <w:t>AI</w:t>
      </w:r>
      <w:r w:rsidR="00C153B7" w:rsidRPr="00C153B7">
        <w:t>產生布料設計草圖，再透過</w:t>
      </w:r>
      <w:r w:rsidR="00A06A84" w:rsidRPr="00A06A84">
        <w:t>TextileCloud™</w:t>
      </w:r>
      <w:r w:rsidR="00C153B7" w:rsidRPr="00C153B7">
        <w:t>平台</w:t>
      </w:r>
      <w:r w:rsidR="00C05768">
        <w:rPr>
          <w:rFonts w:hint="eastAsia"/>
        </w:rPr>
        <w:t>自動</w:t>
      </w:r>
      <w:r w:rsidR="00C153B7" w:rsidRPr="00C153B7">
        <w:t>與供應商配對，</w:t>
      </w:r>
      <w:r w:rsidR="0038780A">
        <w:rPr>
          <w:rFonts w:hint="eastAsia"/>
        </w:rPr>
        <w:t>讓</w:t>
      </w:r>
      <w:r w:rsidR="0038780A" w:rsidRPr="0038780A">
        <w:t>品牌或供應端回應此需求，</w:t>
      </w:r>
      <w:r w:rsidR="00C153B7" w:rsidRPr="00C153B7">
        <w:t>實現個人化的產品開發，不僅強化創作者的</w:t>
      </w:r>
      <w:r w:rsidR="006A16C0">
        <w:rPr>
          <w:rFonts w:hint="eastAsia"/>
        </w:rPr>
        <w:t>表達創作</w:t>
      </w:r>
      <w:r w:rsidR="00C153B7" w:rsidRPr="00C153B7">
        <w:t>，也讓供應鏈具備</w:t>
      </w:r>
      <w:r w:rsidR="0038780A">
        <w:rPr>
          <w:rFonts w:hint="eastAsia"/>
        </w:rPr>
        <w:t>B2C</w:t>
      </w:r>
      <w:r w:rsidR="00C153B7" w:rsidRPr="00C153B7">
        <w:t>彈性連動的可能性。</w:t>
      </w:r>
    </w:p>
    <w:p w14:paraId="675DA5D1" w14:textId="546EA449" w:rsidR="00C153B7" w:rsidRPr="00C153B7" w:rsidRDefault="00443CCD" w:rsidP="00E82187">
      <w:pPr>
        <w:pStyle w:val="15"/>
        <w:ind w:firstLine="480"/>
      </w:pPr>
      <w:r>
        <w:rPr>
          <w:rFonts w:hint="eastAsia"/>
        </w:rPr>
        <w:t>而未來，當這些數位素材</w:t>
      </w:r>
      <w:r w:rsidR="00C153B7" w:rsidRPr="00C153B7">
        <w:t>被延伸應用到虛擬時尚與元宇宙場景</w:t>
      </w:r>
      <w:r w:rsidR="003B382B">
        <w:rPr>
          <w:rFonts w:hint="eastAsia"/>
        </w:rPr>
        <w:t>中，</w:t>
      </w:r>
      <w:r w:rsidR="00C153B7" w:rsidRPr="00C153B7">
        <w:t>人們在虛擬空間中表達個性與情感時，數位布片也能成為視覺風格與審美價值的媒介，回應未來「自我實現」的文化趨勢。</w:t>
      </w:r>
    </w:p>
    <w:p w14:paraId="05FED68E" w14:textId="7C5C820E" w:rsidR="001A7C22" w:rsidRPr="00F40AEA" w:rsidRDefault="00686DC7" w:rsidP="00F40AEA">
      <w:pPr>
        <w:pStyle w:val="aff4"/>
        <w:ind w:left="360" w:right="360" w:firstLine="480"/>
      </w:pPr>
      <w:r w:rsidRPr="004909E9">
        <w:rPr>
          <w:rFonts w:hint="eastAsia"/>
        </w:rPr>
        <w:lastRenderedPageBreak/>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很localize的地方生產</w:t>
      </w:r>
      <w:r>
        <w:t>…</w:t>
      </w:r>
      <w:r w:rsidR="001A7C22" w:rsidRPr="00F40AEA">
        <w:rPr>
          <w:rFonts w:hint="eastAsia"/>
        </w:rPr>
        <w:t>未來大家</w:t>
      </w:r>
      <w:r w:rsidR="00F40AEA">
        <w:rPr>
          <w:rFonts w:hint="eastAsia"/>
        </w:rPr>
        <w:t>可能</w:t>
      </w:r>
      <w:r w:rsidR="001A7C22" w:rsidRPr="00F40AEA">
        <w:rPr>
          <w:rFonts w:hint="eastAsia"/>
        </w:rPr>
        <w:t>一週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96" w:name="_Toc200404534"/>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96"/>
    </w:p>
    <w:p w14:paraId="2CACCC5B" w14:textId="572FD502" w:rsidR="002F247F" w:rsidRPr="002F247F" w:rsidRDefault="0015095F" w:rsidP="00410D6D">
      <w:pPr>
        <w:pStyle w:val="a0"/>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22C0A1BD" w14:textId="5D8AED5A" w:rsidR="00464D47" w:rsidRDefault="00BA276A" w:rsidP="00E034FC">
      <w:pPr>
        <w:pStyle w:val="15"/>
        <w:ind w:firstLine="480"/>
      </w:pPr>
      <w:r w:rsidRPr="00BA276A">
        <w:t>2023</w:t>
      </w:r>
      <w:r w:rsidRPr="00BA276A">
        <w:t>年，</w:t>
      </w:r>
      <w:r w:rsidRPr="00BA276A">
        <w:t>Frontier.cool</w:t>
      </w:r>
      <w:r w:rsidRPr="00BA276A">
        <w:t>成立「數位紡織服務中心」，將原本專注於雲端數位布片平台的企業，延伸為實體服務據點，回應品牌與供應商在數位轉型初期所面臨的實作瓶頸</w:t>
      </w:r>
      <w:r w:rsidR="005C326C">
        <w:rPr>
          <w:rFonts w:hint="eastAsia"/>
        </w:rPr>
        <w:t>，</w:t>
      </w:r>
      <w:r w:rsidRPr="003E0C99">
        <w:t>該中心能依據</w:t>
      </w:r>
      <w:r w:rsidRPr="003E0C99">
        <w:t>adidas</w:t>
      </w:r>
      <w:r w:rsidRPr="003E0C99">
        <w:t>等國際品牌的高標準規格，完成布料的圖層掃描與物理數據建檔，並通過</w:t>
      </w:r>
      <w:r w:rsidRPr="003E0C99">
        <w:t>adidas</w:t>
      </w:r>
      <w:r w:rsidRPr="003E0C99">
        <w:t>官方認證，成為其全球布料數位化合作夥伴。</w:t>
      </w:r>
    </w:p>
    <w:p w14:paraId="7B9F7CED" w14:textId="4C590CBD" w:rsidR="00BA276A" w:rsidRDefault="00464D47" w:rsidP="00621C56">
      <w:pPr>
        <w:pStyle w:val="aff4"/>
        <w:ind w:left="360" w:right="360" w:firstLine="480"/>
      </w:pPr>
      <w:r w:rsidRPr="00464D47">
        <w:rPr>
          <w:rFonts w:hint="eastAsia"/>
        </w:rPr>
        <w:t>「品牌需要廠商去掃描布料，可是廠商不會做，所以品牌就需要找合作夥伴去幫廠商完成，adidas就找我們。</w:t>
      </w:r>
      <w:r w:rsidR="00BA55E7">
        <w:rPr>
          <w:rFonts w:hint="eastAsia"/>
        </w:rPr>
        <w:t>我們</w:t>
      </w:r>
      <w:r w:rsidRPr="00464D47">
        <w:rPr>
          <w:rFonts w:hint="eastAsia"/>
        </w:rPr>
        <w:t>根據Standard合作</w:t>
      </w:r>
      <w:r w:rsidRPr="00464D47">
        <w:t>…</w:t>
      </w:r>
      <w:r w:rsidRPr="00464D47">
        <w:rPr>
          <w:rFonts w:hint="eastAsia"/>
        </w:rPr>
        <w:t>供應商把布寄給我們，我們幫</w:t>
      </w:r>
      <w:r w:rsidR="00CD76FB">
        <w:rPr>
          <w:rFonts w:hint="eastAsia"/>
        </w:rPr>
        <w:t>他</w:t>
      </w:r>
      <w:r w:rsidRPr="00464D47">
        <w:rPr>
          <w:rFonts w:hint="eastAsia"/>
        </w:rPr>
        <w:t>做到。」（</w:t>
      </w:r>
      <w:r w:rsidRPr="00464D47">
        <w:t xml:space="preserve">李菁 </w:t>
      </w:r>
      <w:r w:rsidRPr="00464D47">
        <w:rPr>
          <w:rFonts w:hint="eastAsia"/>
        </w:rPr>
        <w:t>執行長，2025訪談資料）</w:t>
      </w:r>
    </w:p>
    <w:p w14:paraId="0F04CCAA" w14:textId="7FB394A2" w:rsidR="002612F2" w:rsidRDefault="00DA5989" w:rsidP="00E034FC">
      <w:pPr>
        <w:pStyle w:val="15"/>
        <w:ind w:firstLine="480"/>
      </w:pPr>
      <w:r w:rsidRPr="00DA5989">
        <w:t>對於許多仍未具備數位轉換能力的紡織企業而言，此服務中心的出現具有關鍵意義。供應商可直接寄送布料至</w:t>
      </w:r>
      <w:r w:rsidRPr="00DA5989">
        <w:t>Frontier.cool</w:t>
      </w:r>
      <w:r w:rsidRPr="00DA5989">
        <w:t>，由其專業團隊依據品牌要求完成掃描、建檔與上傳，省去自行學習設備操作與建立標準流程的困難。由於各品牌對數位布片的圖像精度、布料垂墜與褶皺呈現方式皆有不同要求，</w:t>
      </w:r>
      <w:r w:rsidRPr="00DA5989">
        <w:t>Frontier.cool</w:t>
      </w:r>
      <w:r w:rsidRPr="00DA5989">
        <w:t>透過自有設備與人力</w:t>
      </w:r>
      <w:r w:rsidR="00054711">
        <w:rPr>
          <w:rFonts w:hint="eastAsia"/>
        </w:rPr>
        <w:t>拓展公司服務</w:t>
      </w:r>
      <w:r w:rsidRPr="00DA5989">
        <w:t>，協助供應商跨越這些複雜標準，提升與品牌端接軌的能力。</w:t>
      </w:r>
    </w:p>
    <w:p w14:paraId="2F86177E" w14:textId="6F179358" w:rsidR="002612F2" w:rsidRDefault="002612F2" w:rsidP="00621C56">
      <w:pPr>
        <w:pStyle w:val="aff4"/>
        <w:ind w:left="360" w:right="360" w:firstLine="480"/>
      </w:pPr>
      <w:r w:rsidRPr="00621C56">
        <w:rPr>
          <w:rFonts w:hint="eastAsia"/>
        </w:rPr>
        <w:t>「廠商很痛苦，要面對這麼多品牌，不可能每個</w:t>
      </w:r>
      <w:r w:rsidR="000365A6">
        <w:rPr>
          <w:rFonts w:hint="eastAsia"/>
        </w:rPr>
        <w:t>標準</w:t>
      </w:r>
      <w:r w:rsidRPr="00621C56">
        <w:rPr>
          <w:rFonts w:hint="eastAsia"/>
        </w:rPr>
        <w:t>都學起來，那</w:t>
      </w:r>
      <w:r w:rsidR="001738CD">
        <w:rPr>
          <w:rFonts w:hint="eastAsia"/>
        </w:rPr>
        <w:t>廠商</w:t>
      </w:r>
      <w:r w:rsidRPr="00621C56">
        <w:rPr>
          <w:rFonts w:hint="eastAsia"/>
        </w:rPr>
        <w:t>就會找服務商</w:t>
      </w:r>
      <w:r w:rsidR="00986A89">
        <w:rPr>
          <w:rFonts w:hint="eastAsia"/>
        </w:rPr>
        <w:t>。</w:t>
      </w:r>
      <w:r w:rsidRPr="00621C56">
        <w:rPr>
          <w:rFonts w:hint="eastAsia"/>
        </w:rPr>
        <w:t>因為我們有機器所以幫大家做，但這不是</w:t>
      </w:r>
      <w:r w:rsidR="00D079B4">
        <w:rPr>
          <w:rFonts w:hint="eastAsia"/>
        </w:rPr>
        <w:t>我們</w:t>
      </w:r>
      <w:r w:rsidRPr="00621C56">
        <w:rPr>
          <w:rFonts w:hint="eastAsia"/>
        </w:rPr>
        <w:t>主要業務。」</w:t>
      </w:r>
      <w:r w:rsidR="00B37E7B" w:rsidRPr="00621C56">
        <w:rPr>
          <w:rFonts w:hint="eastAsia"/>
        </w:rPr>
        <w:t>（</w:t>
      </w:r>
      <w:r w:rsidR="006E36DD" w:rsidRPr="00621C56">
        <w:t>李菁</w:t>
      </w:r>
      <w:r w:rsidR="00950868" w:rsidRPr="00621C56">
        <w:t xml:space="preserve"> </w:t>
      </w:r>
      <w:r w:rsidR="00950868" w:rsidRPr="00621C56">
        <w:rPr>
          <w:rFonts w:hint="eastAsia"/>
        </w:rPr>
        <w:t>執行長，2025訪談資料</w:t>
      </w:r>
      <w:r w:rsidR="00B37E7B" w:rsidRPr="00621C56">
        <w:rPr>
          <w:rFonts w:hint="eastAsia"/>
        </w:rPr>
        <w:t>）</w:t>
      </w:r>
    </w:p>
    <w:p w14:paraId="644B9E44" w14:textId="0B047300" w:rsidR="00B23DA7" w:rsidRDefault="007E746A" w:rsidP="00410D6D">
      <w:pPr>
        <w:pStyle w:val="a0"/>
      </w:pPr>
      <w:r w:rsidRPr="007E746A">
        <w:lastRenderedPageBreak/>
        <w:t>迭代</w:t>
      </w:r>
      <w:r w:rsidR="00550840">
        <w:rPr>
          <w:rFonts w:hint="eastAsia"/>
        </w:rPr>
        <w:t>深耕永續</w:t>
      </w:r>
      <w:r w:rsidRPr="007E746A">
        <w:t>服務，</w:t>
      </w:r>
      <w:r w:rsidR="0015095F" w:rsidRPr="0015095F">
        <w:rPr>
          <w:rFonts w:hint="eastAsia"/>
        </w:rPr>
        <w:t>「顧問輔導</w:t>
      </w:r>
      <w:r w:rsidR="0015095F" w:rsidRPr="0015095F">
        <w:rPr>
          <w:rFonts w:hint="eastAsia"/>
        </w:rPr>
        <w:t>+</w:t>
      </w:r>
      <w:r w:rsidR="0015095F" w:rsidRPr="0015095F">
        <w:rPr>
          <w:rFonts w:hint="eastAsia"/>
        </w:rPr>
        <w:t>系統串接」回應永續需求</w:t>
      </w:r>
    </w:p>
    <w:p w14:paraId="5E6E5E45" w14:textId="77777777" w:rsidR="00532C6E" w:rsidRDefault="00D07759" w:rsidP="00E034FC">
      <w:pPr>
        <w:pStyle w:val="15"/>
        <w:ind w:firstLine="480"/>
      </w:pPr>
      <w:r w:rsidRPr="00D07759">
        <w:t>為</w:t>
      </w:r>
      <w:r w:rsidR="00D6206F">
        <w:rPr>
          <w:rFonts w:hint="eastAsia"/>
        </w:rPr>
        <w:t>使</w:t>
      </w:r>
      <w:r w:rsidRPr="00D07759">
        <w:t>平台在永續領域</w:t>
      </w:r>
      <w:r w:rsidR="00104DF8">
        <w:rPr>
          <w:rFonts w:hint="eastAsia"/>
        </w:rPr>
        <w:t>能為產業做出更多貢獻</w:t>
      </w:r>
      <w:r w:rsidRPr="00D07759">
        <w:t>，</w:t>
      </w:r>
      <w:r w:rsidRPr="00D07759">
        <w:t>Frontier.cool</w:t>
      </w:r>
      <w:r w:rsidRPr="00D07759">
        <w:t>近年積極發展碳足跡相關功能，試圖將「數位布片」從單一資料單元轉化為可承載環境資訊的數位載體。</w:t>
      </w:r>
    </w:p>
    <w:p w14:paraId="79496A8E" w14:textId="652B170A" w:rsidR="0018517B" w:rsidRDefault="00D07759" w:rsidP="00E034FC">
      <w:pPr>
        <w:pStyle w:val="15"/>
        <w:ind w:firstLine="480"/>
      </w:pPr>
      <w:r w:rsidRPr="00D07759">
        <w:t>早在</w:t>
      </w:r>
      <w:r w:rsidRPr="00D07759">
        <w:t>2021</w:t>
      </w:r>
      <w:r w:rsidRPr="00D07759">
        <w:t>年期間，</w:t>
      </w:r>
      <w:r w:rsidRPr="00D07759">
        <w:t>Frontier.cool</w:t>
      </w:r>
      <w:r w:rsidRPr="00D07759">
        <w:t>即與德國新創公司</w:t>
      </w:r>
      <w:r w:rsidRPr="00D07759">
        <w:t>Made2Flow</w:t>
      </w:r>
      <w:r w:rsidRPr="00D07759">
        <w:t>合作，導入以全球平均數據為基礎的布料碳排</w:t>
      </w:r>
      <w:r w:rsidR="00945BFB">
        <w:rPr>
          <w:rFonts w:hint="eastAsia"/>
        </w:rPr>
        <w:t>資料</w:t>
      </w:r>
      <w:r w:rsidRPr="00D07759">
        <w:t>。然</w:t>
      </w:r>
      <w:r w:rsidR="008A68C4">
        <w:rPr>
          <w:rFonts w:hint="eastAsia"/>
        </w:rPr>
        <w:t>導入後</w:t>
      </w:r>
      <w:r w:rsidRPr="00D07759">
        <w:t>發現，設計師與品牌端反映</w:t>
      </w:r>
      <w:r w:rsidR="00356070">
        <w:rPr>
          <w:rFonts w:hint="eastAsia"/>
        </w:rPr>
        <w:t>這些</w:t>
      </w:r>
      <w:r w:rsidR="00925A9F">
        <w:rPr>
          <w:rFonts w:hint="eastAsia"/>
        </w:rPr>
        <w:t>預估</w:t>
      </w:r>
      <w:r w:rsidR="00387952">
        <w:rPr>
          <w:rFonts w:hint="eastAsia"/>
        </w:rPr>
        <w:t>資料</w:t>
      </w:r>
      <w:r w:rsidRPr="00D07759">
        <w:t>缺乏即時性與精準度，無法作為設計初期的決策依據。</w:t>
      </w:r>
    </w:p>
    <w:p w14:paraId="39CC9354" w14:textId="57926787" w:rsidR="00D07759" w:rsidRDefault="0018517B" w:rsidP="0018517B">
      <w:pPr>
        <w:pStyle w:val="aff4"/>
        <w:ind w:left="360" w:right="360" w:firstLine="480"/>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r w:rsidRPr="00B23DA7">
        <w:rPr>
          <w:rFonts w:hint="eastAsia"/>
        </w:rPr>
        <w:t>做碳足跡預測</w:t>
      </w:r>
      <w:r>
        <w:rPr>
          <w:rFonts w:hint="eastAsia"/>
        </w:rPr>
        <w:t>。</w:t>
      </w:r>
      <w:r w:rsidRPr="00B23DA7">
        <w:rPr>
          <w:rFonts w:hint="eastAsia"/>
        </w:rPr>
        <w:t>但是不準，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14618ACD" w14:textId="35951A3C" w:rsidR="00E55037" w:rsidRPr="00E55037" w:rsidRDefault="00B96F02" w:rsidP="00E034FC">
      <w:pPr>
        <w:pStyle w:val="15"/>
        <w:ind w:firstLine="480"/>
      </w:pPr>
      <w:r>
        <w:rPr>
          <w:rFonts w:hint="eastAsia"/>
        </w:rPr>
        <w:t>為顧及此，</w:t>
      </w:r>
      <w:r w:rsidR="008B331C" w:rsidRPr="008B331C">
        <w:t>團隊隨即調整策略，與</w:t>
      </w:r>
      <w:r w:rsidR="008F78FA">
        <w:rPr>
          <w:rFonts w:hint="eastAsia"/>
        </w:rPr>
        <w:t>其他</w:t>
      </w:r>
      <w:r w:rsidR="008B331C" w:rsidRPr="008B331C">
        <w:t>碳足跡計算服務業者合作，建立「顧問輔導</w:t>
      </w:r>
      <w:r w:rsidR="008B331C" w:rsidRPr="008B331C">
        <w:t>+</w:t>
      </w:r>
      <w:r w:rsidR="008B331C" w:rsidRPr="008B331C">
        <w:t>系統串接」的雙軌模式</w:t>
      </w:r>
      <w:r w:rsidR="00D942D1">
        <w:rPr>
          <w:rFonts w:hint="eastAsia"/>
        </w:rPr>
        <w:t>。</w:t>
      </w:r>
      <w:r w:rsidR="008B331C" w:rsidRPr="008B331C">
        <w:t>透過顧問輔導供應商進行實際碳排盤查，</w:t>
      </w:r>
      <w:r w:rsidR="00E55037" w:rsidRPr="00E55037">
        <w:t>再透過平台推出的</w:t>
      </w:r>
      <w:r w:rsidR="00E55037" w:rsidRPr="00E55037">
        <w:t>Eco-Impactor®</w:t>
      </w:r>
      <w:r w:rsidR="00E55037" w:rsidRPr="00E55037">
        <w:t>模組，將布料的碳排放量、用水、用電、土地使用等</w:t>
      </w:r>
      <w:r w:rsidR="00E55037" w:rsidRPr="00E55037">
        <w:t>ESG</w:t>
      </w:r>
      <w:r w:rsidR="00E55037" w:rsidRPr="00E55037">
        <w:t>指標資料整合至</w:t>
      </w:r>
      <w:r w:rsidR="00E55037" w:rsidRPr="00E55037">
        <w:t>TextileCloud™</w:t>
      </w:r>
      <w:r w:rsidR="00E55037" w:rsidRPr="00E55037">
        <w:t>的布片欄位中。</w:t>
      </w:r>
    </w:p>
    <w:p w14:paraId="1A78215F" w14:textId="764A1444" w:rsidR="00387952" w:rsidRPr="00387952" w:rsidRDefault="00764D0B" w:rsidP="00E034FC">
      <w:pPr>
        <w:pStyle w:val="15"/>
        <w:ind w:firstLine="480"/>
      </w:pPr>
      <w:r>
        <w:rPr>
          <w:rFonts w:hint="eastAsia"/>
        </w:rPr>
        <w:t>新增了</w:t>
      </w:r>
      <w:r w:rsidR="008B331C" w:rsidRPr="008B331C">
        <w:t>真實碳足跡資訊</w:t>
      </w:r>
      <w:r>
        <w:rPr>
          <w:rFonts w:hint="eastAsia"/>
        </w:rPr>
        <w:t>後</w:t>
      </w:r>
      <w:r w:rsidR="008B331C" w:rsidRPr="008B331C">
        <w:t>，</w:t>
      </w:r>
      <w:r>
        <w:rPr>
          <w:rFonts w:hint="eastAsia"/>
        </w:rPr>
        <w:t>不僅使數位布片資料更完整透明化，</w:t>
      </w:r>
      <w:r w:rsidR="00645A3E" w:rsidRPr="00645A3E">
        <w:t>設計師與採購者</w:t>
      </w:r>
      <w:r>
        <w:rPr>
          <w:rFonts w:hint="eastAsia"/>
        </w:rPr>
        <w:t>亦可於</w:t>
      </w:r>
      <w:r w:rsidR="00645A3E" w:rsidRPr="00645A3E">
        <w:t>平台上</w:t>
      </w:r>
      <w:r>
        <w:rPr>
          <w:rFonts w:hint="eastAsia"/>
        </w:rPr>
        <w:t>考量</w:t>
      </w:r>
      <w:r w:rsidR="00645A3E" w:rsidRPr="00645A3E">
        <w:t>布料</w:t>
      </w:r>
      <w:r w:rsidR="00AE13D1">
        <w:rPr>
          <w:rFonts w:hint="eastAsia"/>
        </w:rPr>
        <w:t>對</w:t>
      </w:r>
      <w:r w:rsidR="00645A3E" w:rsidRPr="00645A3E">
        <w:t>環境</w:t>
      </w:r>
      <w:r w:rsidR="00326CCE">
        <w:rPr>
          <w:rFonts w:hint="eastAsia"/>
        </w:rPr>
        <w:t>衝擊</w:t>
      </w:r>
      <w:r w:rsidR="00645A3E" w:rsidRPr="00645A3E">
        <w:t>，</w:t>
      </w:r>
      <w:r w:rsidR="00DE4548">
        <w:rPr>
          <w:rFonts w:hint="eastAsia"/>
        </w:rPr>
        <w:t>從</w:t>
      </w:r>
      <w:r w:rsidRPr="00764D0B">
        <w:t>產品設計與選材初期即納入永續指標考量</w:t>
      </w:r>
      <w:r w:rsidR="008B331C" w:rsidRPr="008B331C">
        <w:t>。</w:t>
      </w:r>
    </w:p>
    <w:p w14:paraId="6EC8731E" w14:textId="03CB0901" w:rsidR="00B23DA7" w:rsidRPr="00621C56" w:rsidRDefault="007E746A" w:rsidP="009F5851">
      <w:pPr>
        <w:pStyle w:val="aff4"/>
        <w:ind w:left="360" w:right="360" w:firstLine="480"/>
      </w:pPr>
      <w:r w:rsidRPr="007A0E0C">
        <w:rPr>
          <w:rFonts w:hint="eastAsia"/>
        </w:rPr>
        <w:t>「</w:t>
      </w:r>
      <w:r w:rsidR="00B23DA7" w:rsidRPr="00B23DA7">
        <w:rPr>
          <w:rFonts w:hint="eastAsia"/>
        </w:rPr>
        <w:t>後來我們就跟台灣計算碳足跡</w:t>
      </w:r>
      <w:r w:rsidR="0018517B" w:rsidRPr="007A0E0C">
        <w:rPr>
          <w:rFonts w:hint="eastAsia"/>
        </w:rPr>
        <w:t>服務公司</w:t>
      </w:r>
      <w:r w:rsidR="005F6E2B">
        <w:rPr>
          <w:rFonts w:hint="eastAsia"/>
        </w:rPr>
        <w:t>合作，告訴他</w:t>
      </w:r>
      <w:r w:rsidR="00B23DA7" w:rsidRPr="00B23DA7">
        <w:rPr>
          <w:rFonts w:hint="eastAsia"/>
        </w:rPr>
        <w:t>如果有客戶需要碳足跡，就請你們去輔導</w:t>
      </w:r>
      <w:r w:rsidR="005F6E2B">
        <w:rPr>
          <w:rFonts w:hint="eastAsia"/>
        </w:rPr>
        <w:t>。</w:t>
      </w:r>
      <w:r w:rsidR="00B23DA7" w:rsidRPr="00B23DA7">
        <w:rPr>
          <w:rFonts w:hint="eastAsia"/>
        </w:rPr>
        <w:t>輔導之後這個足跡的數據要放在我們的平台上，</w:t>
      </w:r>
      <w:r w:rsidR="004B1827">
        <w:rPr>
          <w:rFonts w:hint="eastAsia"/>
        </w:rPr>
        <w:t>品牌</w:t>
      </w:r>
      <w:r w:rsidR="00B23DA7" w:rsidRPr="00B23DA7">
        <w:rPr>
          <w:rFonts w:hint="eastAsia"/>
        </w:rPr>
        <w:t>設計師在選的時候就能</w:t>
      </w:r>
      <w:r w:rsidR="004B1827">
        <w:rPr>
          <w:rFonts w:hint="eastAsia"/>
        </w:rPr>
        <w:t>選</w:t>
      </w:r>
      <w:r w:rsidR="00B23DA7" w:rsidRPr="00B23DA7">
        <w:rPr>
          <w:rFonts w:hint="eastAsia"/>
        </w:rPr>
        <w:t>比較低碳的材料。</w:t>
      </w:r>
      <w:r w:rsidRPr="007A0E0C">
        <w:rPr>
          <w:rFonts w:hint="eastAsia"/>
        </w:rPr>
        <w:t>」</w:t>
      </w:r>
      <w:r w:rsidR="00FE2FAF" w:rsidRPr="007A0E0C">
        <w:rPr>
          <w:rFonts w:hint="eastAsia"/>
        </w:rPr>
        <w:t>（</w:t>
      </w:r>
      <w:r w:rsidR="00FE2FAF" w:rsidRPr="007A0E0C">
        <w:t xml:space="preserve">李菁 </w:t>
      </w:r>
      <w:r w:rsidR="00FE2FAF" w:rsidRPr="007A0E0C">
        <w:rPr>
          <w:rFonts w:hint="eastAsia"/>
        </w:rPr>
        <w:t>執行長，2025訪談資料）</w:t>
      </w:r>
    </w:p>
    <w:p w14:paraId="3B840016" w14:textId="3901968E" w:rsidR="002612F2" w:rsidRPr="002612F2" w:rsidRDefault="00950868" w:rsidP="00950868">
      <w:pPr>
        <w:pStyle w:val="3"/>
      </w:pPr>
      <w:bookmarkStart w:id="97" w:name="_Toc200404535"/>
      <w:r w:rsidRPr="00950868">
        <w:rPr>
          <w:rFonts w:hint="eastAsia"/>
        </w:rPr>
        <w:lastRenderedPageBreak/>
        <w:t>5.</w:t>
      </w:r>
      <w:r>
        <w:rPr>
          <w:rFonts w:hint="eastAsia"/>
        </w:rPr>
        <w:t>5</w:t>
      </w:r>
      <w:r w:rsidRPr="00950868">
        <w:rPr>
          <w:rFonts w:hint="eastAsia"/>
        </w:rPr>
        <w:t>.5</w:t>
      </w:r>
      <w:r w:rsidR="00FC5BA3">
        <w:rPr>
          <w:rFonts w:hint="eastAsia"/>
        </w:rPr>
        <w:t xml:space="preserve"> </w:t>
      </w:r>
      <w:r w:rsidRPr="00950868">
        <w:rPr>
          <w:rFonts w:hint="eastAsia"/>
        </w:rPr>
        <w:t>創新探索</w:t>
      </w:r>
      <w:bookmarkEnd w:id="97"/>
    </w:p>
    <w:p w14:paraId="31F0F229" w14:textId="0FF52817" w:rsidR="007C3C0C" w:rsidRDefault="007C3C0C" w:rsidP="00410D6D">
      <w:pPr>
        <w:pStyle w:val="a0"/>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國內創新支持基礎（</w:t>
      </w:r>
      <w:r w:rsidRPr="007C3C0C">
        <w:t>2023</w:t>
      </w:r>
      <w:r w:rsidRPr="007C3C0C">
        <w:t>）</w:t>
      </w:r>
    </w:p>
    <w:p w14:paraId="03940991" w14:textId="6D535BAD" w:rsidR="00970A71" w:rsidRDefault="00970A71" w:rsidP="00A83124">
      <w:pPr>
        <w:pStyle w:val="15"/>
        <w:ind w:firstLine="480"/>
      </w:pPr>
      <w:r>
        <w:rPr>
          <w:rFonts w:hint="eastAsia"/>
        </w:rPr>
        <w:t>對於</w:t>
      </w:r>
      <w:r w:rsidRPr="00970A71">
        <w:t>外部潛在資源的應用與關係網絡的建構，</w:t>
      </w:r>
      <w:r w:rsidR="00BB4C5B" w:rsidRPr="00BB4C5B">
        <w:t>Frontier.cool</w:t>
      </w:r>
      <w:r w:rsidRPr="00970A71">
        <w:t>藉由參與國</w:t>
      </w:r>
      <w:r w:rsidR="00C20BBF">
        <w:rPr>
          <w:rFonts w:hint="eastAsia"/>
        </w:rPr>
        <w:t>際展覽、競賽、投資計畫等</w:t>
      </w:r>
      <w:r w:rsidRPr="00970A71">
        <w:t>積極打造平台成長所需的合作基礎。</w:t>
      </w:r>
    </w:p>
    <w:p w14:paraId="43C6437F" w14:textId="1CEFC9CE" w:rsidR="00C20BBF" w:rsidRDefault="00B5704E" w:rsidP="00A83124">
      <w:pPr>
        <w:pStyle w:val="15"/>
        <w:ind w:firstLine="480"/>
      </w:pPr>
      <w:r w:rsidRPr="00B5704E">
        <w:t>2023</w:t>
      </w:r>
      <w:r w:rsidRPr="00B5704E">
        <w:t>年</w:t>
      </w:r>
      <w:r w:rsidR="00222A5C">
        <w:rPr>
          <w:rFonts w:hint="eastAsia"/>
        </w:rPr>
        <w:t>，</w:t>
      </w:r>
      <w:r w:rsidR="00222A5C" w:rsidRPr="00B5704E">
        <w:t>Frontier.cool</w:t>
      </w:r>
      <w:r w:rsidRPr="00B5704E">
        <w:t>獲得國發基金的種子輪投資</w:t>
      </w:r>
      <w:r w:rsidR="009A1F21">
        <w:rPr>
          <w:rFonts w:hint="eastAsia"/>
        </w:rPr>
        <w:t>、</w:t>
      </w:r>
      <w:r w:rsidR="009A1F21" w:rsidRPr="00B5704E">
        <w:t>參與「第二屆去中心永續發展論壇」</w:t>
      </w:r>
      <w:r w:rsidRPr="00B5704E">
        <w:t>，不僅代表國內公部門對其數位紡織平台潛力的肯定，也</w:t>
      </w:r>
      <w:r w:rsidR="008E5124">
        <w:rPr>
          <w:rFonts w:hint="eastAsia"/>
        </w:rPr>
        <w:t>取得外部</w:t>
      </w:r>
      <w:r w:rsidRPr="00B5704E">
        <w:t>資金與政</w:t>
      </w:r>
      <w:r w:rsidR="008E5124">
        <w:rPr>
          <w:rFonts w:hint="eastAsia"/>
        </w:rPr>
        <w:t>府</w:t>
      </w:r>
      <w:r w:rsidRPr="00B5704E">
        <w:t>支持</w:t>
      </w:r>
      <w:r w:rsidR="00A764BB">
        <w:rPr>
          <w:rFonts w:hint="eastAsia"/>
        </w:rPr>
        <w:t>，</w:t>
      </w:r>
      <w:r w:rsidR="00B304EA">
        <w:rPr>
          <w:rFonts w:hint="eastAsia"/>
        </w:rPr>
        <w:t>團隊</w:t>
      </w:r>
      <w:r w:rsidR="00A764BB" w:rsidRPr="00B5704E">
        <w:t>透過論壇分享與交流，與</w:t>
      </w:r>
      <w:r w:rsidR="00A764BB" w:rsidRPr="00B5704E">
        <w:t>ESG</w:t>
      </w:r>
      <w:r w:rsidR="00A764BB" w:rsidRPr="00B5704E">
        <w:t>、</w:t>
      </w:r>
      <w:r w:rsidR="00A764BB" w:rsidRPr="00B5704E">
        <w:t>AI</w:t>
      </w:r>
      <w:r w:rsidR="00A764BB" w:rsidRPr="00B5704E">
        <w:t>、材料工程等領域的新創公司與學研單位建立初步連結。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10D6D">
      <w:pPr>
        <w:pStyle w:val="a0"/>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22123B98" w14:textId="74FD60F6" w:rsidR="0096164A" w:rsidRDefault="0096164A" w:rsidP="009C1D8F">
      <w:pPr>
        <w:pStyle w:val="15"/>
        <w:ind w:firstLine="480"/>
      </w:pPr>
      <w:r w:rsidRPr="0096164A">
        <w:t>2024</w:t>
      </w:r>
      <w:r w:rsidRPr="0096164A">
        <w:t>年，</w:t>
      </w:r>
      <w:r w:rsidRPr="0096164A">
        <w:t>Frontier.cool</w:t>
      </w:r>
      <w:r w:rsidRPr="0096164A">
        <w:t>與新創國際發展計畫</w:t>
      </w:r>
      <w:r w:rsidRPr="0096164A">
        <w:t xml:space="preserve">G Camp </w:t>
      </w:r>
      <w:r w:rsidRPr="0096164A">
        <w:t>合作，赴歐洲</w:t>
      </w:r>
      <w:r w:rsidR="00E54AEA">
        <w:rPr>
          <w:rFonts w:hint="eastAsia"/>
        </w:rPr>
        <w:t>葡萄牙</w:t>
      </w:r>
      <w:r w:rsidRPr="0096164A">
        <w:t>參與全球科技新創盛會</w:t>
      </w:r>
      <w:r w:rsidRPr="0096164A">
        <w:t>Web Summit</w:t>
      </w:r>
      <w:r w:rsidR="00F45CD2">
        <w:rPr>
          <w:rFonts w:hint="eastAsia"/>
        </w:rPr>
        <w:t>，不僅</w:t>
      </w:r>
      <w:r w:rsidRPr="0096164A">
        <w:t>展示其</w:t>
      </w:r>
      <w:r w:rsidRPr="0096164A">
        <w:t>TextileCloud™</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p>
    <w:p w14:paraId="136734FB" w14:textId="0F2F7BFC" w:rsidR="00ED0AD0" w:rsidRDefault="00ED0AD0" w:rsidP="009C1D8F">
      <w:pPr>
        <w:pStyle w:val="15"/>
        <w:ind w:firstLine="480"/>
      </w:pPr>
      <w:r w:rsidRPr="00ED0AD0">
        <w:t>2025</w:t>
      </w:r>
      <w:r w:rsidRPr="00ED0AD0">
        <w:t>年，</w:t>
      </w:r>
      <w:r w:rsidRPr="00ED0AD0">
        <w:t>Frontier.cool</w:t>
      </w:r>
      <w:r w:rsidRPr="00ED0AD0">
        <w:t>參與</w:t>
      </w:r>
      <w:r w:rsidRPr="00ED0AD0">
        <w:t>Bharat Tex 2025</w:t>
      </w:r>
      <w:r w:rsidRPr="00ED0AD0">
        <w:t>印度全球紡織展，該展會聚集超過</w:t>
      </w:r>
      <w:r w:rsidRPr="00ED0AD0">
        <w:t>3,500</w:t>
      </w:r>
      <w:r w:rsidRPr="00ED0AD0">
        <w:t>家企業與</w:t>
      </w:r>
      <w:r w:rsidRPr="00ED0AD0">
        <w:t>100,000</w:t>
      </w:r>
      <w:r w:rsidRPr="00ED0AD0">
        <w:t>名參觀者，是亞洲區重要的</w:t>
      </w:r>
      <w:r w:rsidRPr="00ED0AD0">
        <w:t>B2B</w:t>
      </w:r>
      <w:r w:rsidRPr="00ED0AD0">
        <w:t>紡織合作平台</w:t>
      </w:r>
      <w:r w:rsidR="00BB0281">
        <w:rPr>
          <w:rFonts w:hint="eastAsia"/>
        </w:rPr>
        <w:t>，使公司</w:t>
      </w:r>
      <w:r w:rsidRPr="00ED0AD0">
        <w:t>獲得與</w:t>
      </w:r>
      <w:r w:rsidRPr="00ED0AD0">
        <w:t>Texperts</w:t>
      </w:r>
      <w:r w:rsidRPr="00ED0AD0">
        <w:t>等國際企業接洽的機會，也強化自身作為布料數位化解決方案提供者的品牌定位。</w:t>
      </w:r>
    </w:p>
    <w:p w14:paraId="3BFE36E3" w14:textId="67586474" w:rsidR="003B688A" w:rsidRPr="00C20BBF" w:rsidRDefault="004B517A" w:rsidP="009C1D8F">
      <w:pPr>
        <w:pStyle w:val="15"/>
        <w:ind w:firstLine="480"/>
      </w:pPr>
      <w:r w:rsidRPr="004B517A">
        <w:t>這一系列與外部單位建立連結的策略，不僅提升</w:t>
      </w:r>
      <w:r w:rsidRPr="004B517A">
        <w:t>Frontier.cool</w:t>
      </w:r>
      <w:r w:rsidRPr="004B517A">
        <w:t>在新創與紡織產業的識別度，更有助於其在技術導入、市場推廣與資源調度方面擴展能量，形成技術與市場兩端兼顧的創新合作生態。</w:t>
      </w:r>
    </w:p>
    <w:p w14:paraId="37903D21" w14:textId="3E4C329C" w:rsidR="001A7C22" w:rsidRDefault="00905A4D" w:rsidP="00905A4D">
      <w:pPr>
        <w:pStyle w:val="3"/>
      </w:pPr>
      <w:bookmarkStart w:id="98" w:name="_Toc200404536"/>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98"/>
    </w:p>
    <w:p w14:paraId="63E4985F" w14:textId="1D709EA3" w:rsidR="007C56E8" w:rsidRPr="007C56E8" w:rsidRDefault="007C56E8" w:rsidP="007C56E8">
      <w:pPr>
        <w:pStyle w:val="a0"/>
      </w:pPr>
      <w:r>
        <w:rPr>
          <w:rFonts w:hint="eastAsia"/>
        </w:rPr>
        <w:t>合作與策略聯盟：</w:t>
      </w:r>
      <w:r w:rsidR="007237D1" w:rsidRPr="007237D1">
        <w:t>從技術整合到創新共創</w:t>
      </w:r>
    </w:p>
    <w:p w14:paraId="51F03842" w14:textId="4EA1ADAF" w:rsidR="00F870EF" w:rsidRDefault="00C56D59" w:rsidP="009C1D8F">
      <w:pPr>
        <w:pStyle w:val="15"/>
        <w:ind w:firstLine="480"/>
      </w:pPr>
      <w:r w:rsidRPr="00C56D59">
        <w:lastRenderedPageBreak/>
        <w:t>在追求平台技術深化與產業價值擴展的同時，</w:t>
      </w:r>
      <w:r w:rsidRPr="00C56D59">
        <w:t xml:space="preserve">Frontier.cool </w:t>
      </w:r>
      <w:r w:rsidRPr="00C56D59">
        <w:t>並未選擇單一方向行進，而是透過明確的策略聯盟設計，達成「深耕運用」與「創新探索」的雙軸行動。</w:t>
      </w:r>
    </w:p>
    <w:p w14:paraId="5AAAA186" w14:textId="1C19D5B6" w:rsidR="00C56D59" w:rsidRDefault="00BA2C76" w:rsidP="00410D6D">
      <w:pPr>
        <w:pStyle w:val="a0"/>
      </w:pPr>
      <w:r w:rsidRPr="00BA2C76">
        <w:t>與紡織數位升級發展協會（</w:t>
      </w:r>
      <w:r w:rsidRPr="00BA2C76">
        <w:t>AADT</w:t>
      </w:r>
      <w:r w:rsidRPr="00BA2C76">
        <w:t>）簽署合約</w:t>
      </w:r>
      <w:r>
        <w:rPr>
          <w:rFonts w:hint="eastAsia"/>
        </w:rPr>
        <w:t>，</w:t>
      </w:r>
      <w:r w:rsidR="001A1426">
        <w:rPr>
          <w:rFonts w:hint="eastAsia"/>
        </w:rPr>
        <w:t>加速</w:t>
      </w:r>
      <w:r>
        <w:rPr>
          <w:rFonts w:hint="eastAsia"/>
        </w:rPr>
        <w:t>國</w:t>
      </w:r>
      <w:r w:rsidR="00887DFF">
        <w:rPr>
          <w:rFonts w:hint="eastAsia"/>
        </w:rPr>
        <w:t>內外</w:t>
      </w:r>
      <w:r>
        <w:rPr>
          <w:rFonts w:hint="eastAsia"/>
        </w:rPr>
        <w:t>推廣（</w:t>
      </w:r>
      <w:r>
        <w:rPr>
          <w:rFonts w:hint="eastAsia"/>
        </w:rPr>
        <w:t>2023</w:t>
      </w:r>
      <w:r>
        <w:rPr>
          <w:rFonts w:hint="eastAsia"/>
        </w:rPr>
        <w:t>）</w:t>
      </w:r>
    </w:p>
    <w:p w14:paraId="1ECE0758" w14:textId="175081B4" w:rsidR="007F0FE4" w:rsidRDefault="002A2FCE" w:rsidP="009C1D8F">
      <w:pPr>
        <w:pStyle w:val="15"/>
        <w:ind w:firstLine="480"/>
      </w:pPr>
      <w:r w:rsidRPr="002A2FCE">
        <w:t>2023</w:t>
      </w:r>
      <w:r w:rsidRPr="002A2FCE">
        <w:t>年，團隊與台灣紡織數位升級發展協會（</w:t>
      </w:r>
      <w:r w:rsidRPr="002A2FCE">
        <w:t>AADT</w:t>
      </w:r>
      <w:r w:rsidRPr="002A2FCE">
        <w:t>）</w:t>
      </w:r>
      <w:r w:rsidR="00D67220">
        <w:rPr>
          <w:rFonts w:hint="eastAsia"/>
        </w:rPr>
        <w:t>正式</w:t>
      </w:r>
      <w:r w:rsidRPr="002A2FCE">
        <w:t>簽署合約，</w:t>
      </w:r>
      <w:r w:rsidR="003D735F" w:rsidRPr="003D735F">
        <w:t>作為</w:t>
      </w:r>
      <w:r w:rsidR="003D735F">
        <w:rPr>
          <w:rFonts w:hint="eastAsia"/>
        </w:rPr>
        <w:t>推動</w:t>
      </w:r>
      <w:r w:rsidR="007F0FE4">
        <w:rPr>
          <w:rFonts w:hint="eastAsia"/>
        </w:rPr>
        <w:t>國內廠商全面</w:t>
      </w:r>
      <w:r w:rsidR="003D735F" w:rsidRPr="003D735F">
        <w:t>數位化的關鍵契機</w:t>
      </w:r>
      <w:r w:rsidRPr="002A2FCE">
        <w:t>。</w:t>
      </w:r>
    </w:p>
    <w:p w14:paraId="4FDDC6D8" w14:textId="4FF0A07C" w:rsidR="001A1426" w:rsidRDefault="007F0FE4" w:rsidP="009C1D8F">
      <w:pPr>
        <w:pStyle w:val="15"/>
        <w:ind w:firstLine="480"/>
      </w:pPr>
      <w:r w:rsidRPr="007F0FE4">
        <w:t>透過此策略合作，</w:t>
      </w:r>
      <w:r w:rsidRPr="00A800A7">
        <w:rPr>
          <w:rFonts w:hint="eastAsia"/>
          <w:color w:val="EE0000"/>
        </w:rPr>
        <w:t>雙方致力於讓</w:t>
      </w:r>
      <w:r w:rsidR="002A2FCE" w:rsidRPr="00A800A7">
        <w:rPr>
          <w:rFonts w:hint="eastAsia"/>
          <w:color w:val="EE0000"/>
        </w:rPr>
        <w:t>台灣布料數位化</w:t>
      </w:r>
      <w:r w:rsidRPr="00A800A7">
        <w:rPr>
          <w:rFonts w:hint="eastAsia"/>
          <w:color w:val="EE0000"/>
        </w:rPr>
        <w:t>技術與</w:t>
      </w:r>
      <w:r w:rsidR="002A2FCE" w:rsidRPr="00A800A7">
        <w:rPr>
          <w:rFonts w:hint="eastAsia"/>
          <w:color w:val="EE0000"/>
        </w:rPr>
        <w:t>更多全球時尚品牌與供應鏈工廠</w:t>
      </w:r>
      <w:r w:rsidRPr="00A800A7">
        <w:rPr>
          <w:rFonts w:hint="eastAsia"/>
          <w:color w:val="EE0000"/>
        </w:rPr>
        <w:t>建立連結</w:t>
      </w:r>
      <w:r w:rsidR="002A2FCE" w:rsidRPr="00A800A7">
        <w:rPr>
          <w:rFonts w:hint="eastAsia"/>
          <w:color w:val="EE0000"/>
        </w:rPr>
        <w:t>，</w:t>
      </w:r>
      <w:r w:rsidRPr="00A800A7">
        <w:rPr>
          <w:color w:val="EE0000"/>
        </w:rPr>
        <w:t>同時</w:t>
      </w:r>
      <w:r w:rsidR="0006143D" w:rsidRPr="00A800A7">
        <w:rPr>
          <w:rFonts w:hint="eastAsia"/>
          <w:color w:val="EE0000"/>
        </w:rPr>
        <w:t>提升</w:t>
      </w:r>
      <w:r w:rsidRPr="00A800A7">
        <w:rPr>
          <w:color w:val="EE0000"/>
        </w:rPr>
        <w:t>台灣本地</w:t>
      </w:r>
      <w:r w:rsidR="0006143D" w:rsidRPr="00A800A7">
        <w:rPr>
          <w:rFonts w:hint="eastAsia"/>
          <w:color w:val="EE0000"/>
        </w:rPr>
        <w:t>紡織</w:t>
      </w:r>
      <w:r w:rsidRPr="00A800A7">
        <w:rPr>
          <w:color w:val="EE0000"/>
        </w:rPr>
        <w:t>廠商轉型的</w:t>
      </w:r>
      <w:r w:rsidR="0006143D" w:rsidRPr="00A800A7">
        <w:rPr>
          <w:rFonts w:hint="eastAsia"/>
          <w:color w:val="EE0000"/>
        </w:rPr>
        <w:t>數位化比例</w:t>
      </w:r>
      <w:r w:rsidR="002A2FCE">
        <w:rPr>
          <w:rFonts w:hint="eastAsia"/>
        </w:rPr>
        <w:t>。</w:t>
      </w:r>
      <w:r w:rsidR="00887DFF" w:rsidRPr="00887DFF">
        <w:t>顯示出</w:t>
      </w:r>
      <w:r w:rsidR="00887DFF" w:rsidRPr="00887DFF">
        <w:t>Frontier.cool</w:t>
      </w:r>
      <w:r w:rsidR="00887DFF" w:rsidRPr="00887DFF">
        <w:t>一方面鞏固其數位平台作為基礎設施的角色，一方面也積極</w:t>
      </w:r>
      <w:r w:rsidR="005C0E3D">
        <w:rPr>
          <w:rFonts w:hint="eastAsia"/>
        </w:rPr>
        <w:t>運用</w:t>
      </w:r>
      <w:r w:rsidR="00887DFF" w:rsidRPr="00887DFF">
        <w:t>外部</w:t>
      </w:r>
      <w:r w:rsidR="005C0E3D">
        <w:rPr>
          <w:rFonts w:hint="eastAsia"/>
        </w:rPr>
        <w:t>關係與資源</w:t>
      </w:r>
      <w:r w:rsidR="00887DFF" w:rsidRPr="00887DFF">
        <w:t>，創造國內外雙向成長動能</w:t>
      </w:r>
    </w:p>
    <w:p w14:paraId="26D2429D" w14:textId="48CEBF42" w:rsidR="002A2FCE" w:rsidRDefault="00990FF9" w:rsidP="00410D6D">
      <w:pPr>
        <w:pStyle w:val="a0"/>
      </w:pPr>
      <w:r w:rsidRPr="00990FF9">
        <w:t>深化既有關係</w:t>
      </w:r>
      <w:r>
        <w:rPr>
          <w:rFonts w:hint="eastAsia"/>
        </w:rPr>
        <w:t>，</w:t>
      </w:r>
      <w:r w:rsidR="002A2FCE" w:rsidRPr="002A2FCE">
        <w:rPr>
          <w:rFonts w:hint="eastAsia"/>
        </w:rPr>
        <w:t>策略合作</w:t>
      </w:r>
      <w:r>
        <w:rPr>
          <w:rFonts w:hint="eastAsia"/>
        </w:rPr>
        <w:t>CL</w:t>
      </w:r>
      <w:r w:rsidR="002A2FCE" w:rsidRPr="002A2FCE">
        <w:rPr>
          <w:rFonts w:hint="eastAsia"/>
        </w:rPr>
        <w:t>O Virtual Fashion</w:t>
      </w:r>
      <w:r w:rsidR="000D4148">
        <w:rPr>
          <w:rFonts w:hint="eastAsia"/>
        </w:rPr>
        <w:t>拓展設計邊界（</w:t>
      </w:r>
      <w:r w:rsidR="000D4148">
        <w:rPr>
          <w:rFonts w:hint="eastAsia"/>
        </w:rPr>
        <w:t>2024</w:t>
      </w:r>
      <w:r w:rsidR="000D4148">
        <w:rPr>
          <w:rFonts w:hint="eastAsia"/>
        </w:rPr>
        <w:t>）</w:t>
      </w:r>
    </w:p>
    <w:p w14:paraId="5462FC3D" w14:textId="77777777" w:rsidR="00B321A4" w:rsidRDefault="000D4148" w:rsidP="003C3132">
      <w:pPr>
        <w:pStyle w:val="15"/>
        <w:ind w:firstLine="480"/>
      </w:pPr>
      <w:r w:rsidRPr="000D4148">
        <w:t>Frontier.cool</w:t>
      </w:r>
      <w:r w:rsidRPr="000D4148">
        <w:t>與全球領先的</w:t>
      </w:r>
      <w:r w:rsidRPr="000D4148">
        <w:t>3D</w:t>
      </w:r>
      <w:r w:rsidRPr="000D4148">
        <w:t>服裝科技公司</w:t>
      </w:r>
      <w:r w:rsidRPr="000D4148">
        <w:t xml:space="preserve">CLO Virtual Fashion </w:t>
      </w:r>
      <w:r w:rsidRPr="000D4148">
        <w:t>長期保持良好合作關係，數位布片早已可導入至</w:t>
      </w:r>
      <w:r w:rsidRPr="000D4148">
        <w:t xml:space="preserve">CLO </w:t>
      </w:r>
      <w:r w:rsidRPr="000D4148">
        <w:t>所開發的</w:t>
      </w:r>
      <w:r w:rsidRPr="000D4148">
        <w:t>VStitcher</w:t>
      </w:r>
      <w:r w:rsidRPr="000D4148">
        <w:t>、</w:t>
      </w:r>
      <w:r w:rsidRPr="000D4148">
        <w:t xml:space="preserve">Lotta </w:t>
      </w:r>
      <w:r w:rsidRPr="000D4148">
        <w:t>等設計工具中，用於虛擬打樣與樣衣模擬等應用。</w:t>
      </w:r>
    </w:p>
    <w:p w14:paraId="5A977CBD" w14:textId="52E5C929" w:rsidR="0022675E" w:rsidRPr="00B321A4" w:rsidRDefault="000D4148" w:rsidP="003C3132">
      <w:pPr>
        <w:pStyle w:val="15"/>
        <w:ind w:firstLine="480"/>
      </w:pPr>
      <w:r w:rsidRPr="00B321A4">
        <w:t>2024</w:t>
      </w:r>
      <w:r w:rsidRPr="00B321A4">
        <w:t>年，</w:t>
      </w:r>
      <w:r w:rsidRPr="003C3132">
        <w:rPr>
          <w:color w:val="EE0000"/>
        </w:rPr>
        <w:t>雙方進一步將合作關係升級為策略夥伴，不僅延續原有技術對接的基礎，更共同探索更深層次的應用場景與創新模式，例如即時渲染、布料物理特性模擬等</w:t>
      </w:r>
      <w:r w:rsidRPr="00B321A4">
        <w:t>。</w:t>
      </w:r>
    </w:p>
    <w:p w14:paraId="673C2DE0" w14:textId="51E5B800" w:rsidR="00641A57" w:rsidRDefault="00641A57" w:rsidP="00C04CA7">
      <w:pPr>
        <w:pStyle w:val="15"/>
        <w:ind w:firstLine="480"/>
      </w:pPr>
      <w:r w:rsidRPr="00641A57">
        <w:t>2025</w:t>
      </w:r>
      <w:r w:rsidRPr="00641A57">
        <w:t>年，</w:t>
      </w:r>
      <w:r w:rsidRPr="00641A57">
        <w:t>Frontier.cool</w:t>
      </w:r>
      <w:r w:rsidRPr="00641A57">
        <w:t>與</w:t>
      </w:r>
      <w:r w:rsidRPr="00641A57">
        <w:t>AADT</w:t>
      </w:r>
      <w:r w:rsidRPr="00641A57">
        <w:t>再度合作</w:t>
      </w:r>
      <w:r w:rsidR="003D450E">
        <w:rPr>
          <w:rFonts w:hint="eastAsia"/>
        </w:rPr>
        <w:t>，</w:t>
      </w:r>
      <w:r w:rsidRPr="00641A57">
        <w:t>推動「</w:t>
      </w:r>
      <w:r w:rsidRPr="00641A57">
        <w:t>meta-fabric</w:t>
      </w:r>
      <w:r w:rsidRPr="00641A57">
        <w:t>數位布料資料圖庫」計畫，專為服裝設計、</w:t>
      </w:r>
      <w:r w:rsidRPr="00641A57">
        <w:t>3D</w:t>
      </w:r>
      <w:r w:rsidRPr="00641A57">
        <w:t>動畫、創意設計等教育端與創作產業提供素材來源。透過此開放共享機制，平台不僅提升布片的再利用率，也吸引更多</w:t>
      </w:r>
      <w:r w:rsidR="00356F09">
        <w:rPr>
          <w:rFonts w:hint="eastAsia"/>
        </w:rPr>
        <w:t>平台</w:t>
      </w:r>
      <w:r w:rsidRPr="00641A57">
        <w:t>使用者參與，拓展平台的使用範圍與</w:t>
      </w:r>
      <w:r w:rsidR="00861874">
        <w:rPr>
          <w:rFonts w:hint="eastAsia"/>
        </w:rPr>
        <w:t>使用者</w:t>
      </w:r>
      <w:r w:rsidRPr="00641A57">
        <w:t>多樣性，強化內外部資源的整合與互動能力。</w:t>
      </w:r>
    </w:p>
    <w:p w14:paraId="56ADF658" w14:textId="17385CE7" w:rsidR="00DD4F91" w:rsidRDefault="00DD4F91" w:rsidP="00C04CA7">
      <w:pPr>
        <w:pStyle w:val="15"/>
        <w:ind w:firstLine="480"/>
      </w:pPr>
    </w:p>
    <w:p w14:paraId="30FB3BE2" w14:textId="43152A30" w:rsidR="00EB1FB5" w:rsidRDefault="000562D5" w:rsidP="000562D5">
      <w:pPr>
        <w:pStyle w:val="aff"/>
      </w:pPr>
      <w:r>
        <w:rPr>
          <w:rFonts w:hint="eastAsia"/>
          <w:noProof/>
        </w:rPr>
        <w:lastRenderedPageBreak/>
        <w:drawing>
          <wp:inline distT="0" distB="0" distL="0" distR="0" wp14:anchorId="1E004629" wp14:editId="6C81AC30">
            <wp:extent cx="3685039" cy="1856236"/>
            <wp:effectExtent l="0" t="0" r="0" b="0"/>
            <wp:docPr id="1062330333"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330333" name="圖片 1062330333"/>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685039" cy="1856236"/>
                    </a:xfrm>
                    <a:prstGeom prst="rect">
                      <a:avLst/>
                    </a:prstGeom>
                  </pic:spPr>
                </pic:pic>
              </a:graphicData>
            </a:graphic>
          </wp:inline>
        </w:drawing>
      </w:r>
    </w:p>
    <w:p w14:paraId="3D682BA6" w14:textId="12B214FE" w:rsidR="003E5D15" w:rsidRDefault="008874D2" w:rsidP="00FE0460">
      <w:pPr>
        <w:pStyle w:val="afff0"/>
      </w:pPr>
      <w:bookmarkStart w:id="99" w:name="_Toc200124457"/>
      <w:r>
        <w:rPr>
          <w:rFonts w:hint="eastAsia"/>
        </w:rPr>
        <w:t>圖</w:t>
      </w:r>
      <w:r>
        <w:rPr>
          <w:rFonts w:hint="eastAsia"/>
        </w:rPr>
        <w:t xml:space="preserve"> 5.5-</w:t>
      </w:r>
      <w:r>
        <w:fldChar w:fldCharType="begin"/>
      </w:r>
      <w:r>
        <w:instrText xml:space="preserve"> </w:instrText>
      </w:r>
      <w:r>
        <w:rPr>
          <w:rFonts w:hint="eastAsia"/>
        </w:rPr>
        <w:instrText xml:space="preserve">SEQ </w:instrText>
      </w:r>
      <w:r>
        <w:rPr>
          <w:rFonts w:hint="eastAsia"/>
        </w:rPr>
        <w:instrText>圖</w:instrText>
      </w:r>
      <w:r>
        <w:rPr>
          <w:rFonts w:hint="eastAsia"/>
        </w:rPr>
        <w:instrText>_5.5- \* ARABIC</w:instrText>
      </w:r>
      <w:r>
        <w:instrText xml:space="preserve"> </w:instrText>
      </w:r>
      <w:r>
        <w:fldChar w:fldCharType="separate"/>
      </w:r>
      <w:r w:rsidR="00EE408B">
        <w:rPr>
          <w:noProof/>
        </w:rPr>
        <w:t>1</w:t>
      </w:r>
      <w:r>
        <w:fldChar w:fldCharType="end"/>
      </w:r>
      <w:r w:rsidR="003E5D15">
        <w:rPr>
          <w:rFonts w:hint="eastAsia"/>
        </w:rPr>
        <w:t xml:space="preserve"> </w:t>
      </w:r>
      <w:r w:rsidR="003E5D15">
        <w:rPr>
          <w:rFonts w:hint="eastAsia"/>
        </w:rPr>
        <w:t>第</w:t>
      </w:r>
      <w:r w:rsidR="00B362A0">
        <w:rPr>
          <w:rFonts w:hint="eastAsia"/>
        </w:rPr>
        <w:t>四</w:t>
      </w:r>
      <w:r w:rsidR="003E5D15">
        <w:rPr>
          <w:rFonts w:hint="eastAsia"/>
        </w:rPr>
        <w:t>階段平衡機制</w:t>
      </w:r>
      <w:bookmarkEnd w:id="99"/>
    </w:p>
    <w:p w14:paraId="7CAE76EC" w14:textId="5ADFADE2" w:rsidR="00DE6C2A" w:rsidRPr="00BB11E0" w:rsidRDefault="00DE6C2A" w:rsidP="00BB11E0">
      <w:pPr>
        <w:pStyle w:val="151"/>
        <w:jc w:val="center"/>
      </w:pPr>
      <w:r>
        <w:rPr>
          <w:rFonts w:hint="eastAsia"/>
        </w:rPr>
        <w:t>資料來源：本研究整理</w:t>
      </w:r>
    </w:p>
    <w:p w14:paraId="12FEC58C" w14:textId="618BFB77" w:rsidR="004717E4" w:rsidRDefault="004717E4" w:rsidP="004717E4">
      <w:pPr>
        <w:pStyle w:val="3"/>
      </w:pPr>
      <w:bookmarkStart w:id="100" w:name="_Toc200404537"/>
      <w:r w:rsidRPr="004717E4">
        <w:rPr>
          <w:rFonts w:hint="eastAsia"/>
        </w:rPr>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100"/>
    </w:p>
    <w:p w14:paraId="0AA0329C" w14:textId="7CE100C3" w:rsidR="00B61D97" w:rsidRDefault="00B61D97" w:rsidP="00410D6D">
      <w:pPr>
        <w:pStyle w:val="a0"/>
        <w:rPr>
          <w:i/>
          <w:iCs/>
        </w:rPr>
      </w:pPr>
      <w:r w:rsidRPr="00FF7980">
        <w:t>從</w:t>
      </w:r>
      <w:r>
        <w:rPr>
          <w:rFonts w:hint="eastAsia"/>
        </w:rPr>
        <w:t>嘗試</w:t>
      </w:r>
      <w:r w:rsidRPr="00FF7980">
        <w:t>導入到組織轉型的內部擴展</w:t>
      </w:r>
      <w:r>
        <w:rPr>
          <w:rFonts w:hint="eastAsia"/>
        </w:rPr>
        <w:t>（</w:t>
      </w:r>
      <w:r>
        <w:rPr>
          <w:rFonts w:hint="eastAsia"/>
        </w:rPr>
        <w:t>2024</w:t>
      </w:r>
      <w:r>
        <w:rPr>
          <w:rFonts w:hint="eastAsia"/>
        </w:rPr>
        <w:t>）</w:t>
      </w:r>
    </w:p>
    <w:p w14:paraId="3EB213C2" w14:textId="0BFFDB0A" w:rsidR="0064438E" w:rsidRDefault="00B61D97" w:rsidP="00C04CA7">
      <w:pPr>
        <w:pStyle w:val="15"/>
        <w:ind w:firstLine="480"/>
      </w:pPr>
      <w:r w:rsidRPr="004047AD">
        <w:t>產業與數位平台</w:t>
      </w:r>
      <w:r w:rsidRPr="004047AD">
        <w:t>TextileCloud™</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p>
    <w:p w14:paraId="11FC8A94" w14:textId="77777777" w:rsidR="00E401BE" w:rsidRDefault="00F74307" w:rsidP="00C04CA7">
      <w:pPr>
        <w:pStyle w:val="15"/>
        <w:ind w:firstLine="480"/>
      </w:pPr>
      <w:r w:rsidRPr="00F74307">
        <w:t>以某供應商為例，最初僅購買</w:t>
      </w:r>
      <w:r w:rsidRPr="00F74307">
        <w:t>20</w:t>
      </w:r>
      <w:r w:rsidRPr="00F74307">
        <w:t>組帳號進行小規模試用，半年後因業務與設計部門普遍反映使用便利，企業隨即將帳號數擴增至</w:t>
      </w:r>
      <w:r w:rsidRPr="00F74307">
        <w:t>50</w:t>
      </w:r>
      <w:r w:rsidRPr="00F74307">
        <w:t>組，並同步增加雲端布片儲存空間。原本預估每年僅需上傳約</w:t>
      </w:r>
      <w:r w:rsidRPr="00F74307">
        <w:t>100</w:t>
      </w:r>
      <w:r w:rsidRPr="00F74307">
        <w:t>片布料，實際導入後則主動提升至數倍規模，呈現出從「嘗試使用」到「全面導入」的明顯轉型。</w:t>
      </w:r>
    </w:p>
    <w:p w14:paraId="321204A2" w14:textId="364305F1" w:rsidR="004D2F7C" w:rsidRPr="002F18A4" w:rsidRDefault="0064242B" w:rsidP="00C04CA7">
      <w:pPr>
        <w:pStyle w:val="15"/>
        <w:ind w:firstLine="480"/>
      </w:pPr>
      <w:r>
        <w:rPr>
          <w:rFonts w:hint="eastAsia"/>
        </w:rPr>
        <w:t>透過這個案例也充分說明，</w:t>
      </w:r>
      <w:r w:rsidR="004D2F7C" w:rsidRPr="004D2F7C">
        <w:t>數位科技不僅是支援性的作業工具，更是促進</w:t>
      </w:r>
      <w:r w:rsidR="00473800">
        <w:rPr>
          <w:rFonts w:hint="eastAsia"/>
        </w:rPr>
        <w:t>組織</w:t>
      </w:r>
      <w:r w:rsidR="004D2F7C" w:rsidRPr="004D2F7C">
        <w:t>內部資訊共享、</w:t>
      </w:r>
      <w:r w:rsidR="004D2F7C">
        <w:rPr>
          <w:rFonts w:hint="eastAsia"/>
        </w:rPr>
        <w:t>生產流程改善</w:t>
      </w:r>
      <w:r w:rsidR="004D2F7C" w:rsidRPr="004D2F7C">
        <w:t>與</w:t>
      </w:r>
      <w:r w:rsidR="0082600C">
        <w:rPr>
          <w:rFonts w:hint="eastAsia"/>
        </w:rPr>
        <w:t>銷售</w:t>
      </w:r>
      <w:r w:rsidR="004D2F7C" w:rsidRPr="004D2F7C">
        <w:t>速度提升的核心</w:t>
      </w:r>
      <w:r w:rsidR="005001A4">
        <w:rPr>
          <w:rFonts w:hint="eastAsia"/>
        </w:rPr>
        <w:t>關鍵</w:t>
      </w:r>
      <w:r w:rsidR="004D2F7C" w:rsidRPr="004D2F7C">
        <w:t>。</w:t>
      </w:r>
      <w:r w:rsidR="002F18A4" w:rsidRPr="002F18A4">
        <w:t>企業管理層也能從實際的運作成效中看見明確的效益，包括銷售效率提升、內部溝通順暢與資料流即時性強化。隨著平台全面整合進日常營運，數位科技也</w:t>
      </w:r>
      <w:r w:rsidR="002F18A4">
        <w:rPr>
          <w:rFonts w:hint="eastAsia"/>
        </w:rPr>
        <w:t>逐步發揮引導</w:t>
      </w:r>
      <w:r w:rsidR="002F18A4" w:rsidRPr="002F18A4">
        <w:t>組織運作</w:t>
      </w:r>
      <w:r w:rsidR="002F18A4">
        <w:rPr>
          <w:rFonts w:hint="eastAsia"/>
        </w:rPr>
        <w:t>數位轉型</w:t>
      </w:r>
      <w:r w:rsidR="002F18A4" w:rsidRPr="002F18A4">
        <w:t>的</w:t>
      </w:r>
      <w:r w:rsidR="002F18A4">
        <w:rPr>
          <w:rFonts w:hint="eastAsia"/>
        </w:rPr>
        <w:t>重要因素</w:t>
      </w:r>
      <w:r w:rsidR="002F18A4" w:rsidRPr="002F18A4">
        <w:t>。</w:t>
      </w:r>
    </w:p>
    <w:p w14:paraId="5A47AC0C" w14:textId="15E53019" w:rsidR="00B61D97" w:rsidRPr="00B61D97" w:rsidRDefault="00B61D97" w:rsidP="00237A87">
      <w:pPr>
        <w:pStyle w:val="aff4"/>
        <w:ind w:left="360" w:right="360" w:firstLine="480"/>
      </w:pPr>
      <w:r w:rsidRPr="00B61D97">
        <w:rPr>
          <w:rFonts w:hint="eastAsia"/>
        </w:rPr>
        <w:lastRenderedPageBreak/>
        <w:t>「去年(2024)有一家廠商他以前是用大概20個Account，然後他在半年內就加了3倍，他後來多買變成50個Account，空間也買很多，他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61D604D0" w14:textId="35390DF8" w:rsidR="00CB3F3D" w:rsidRDefault="00CB3F3D" w:rsidP="00410D6D">
      <w:pPr>
        <w:pStyle w:val="a0"/>
        <w:rPr>
          <w:i/>
          <w:iCs/>
        </w:rPr>
      </w:pPr>
      <w:r w:rsidRPr="00CB3F3D">
        <w:t>以</w:t>
      </w:r>
      <w:r w:rsidR="00880AFB">
        <w:rPr>
          <w:rFonts w:hint="eastAsia"/>
        </w:rPr>
        <w:t>碳排資訊</w:t>
      </w:r>
      <w:r w:rsidR="00DC42FD">
        <w:rPr>
          <w:rFonts w:hint="eastAsia"/>
        </w:rPr>
        <w:t>為</w:t>
      </w:r>
      <w:r w:rsidR="000214E3">
        <w:rPr>
          <w:rFonts w:hint="eastAsia"/>
        </w:rPr>
        <w:t>核心</w:t>
      </w:r>
      <w:r w:rsidRPr="00CB3F3D">
        <w:t>，串連</w:t>
      </w:r>
      <w:r w:rsidR="00DF17C4">
        <w:rPr>
          <w:rFonts w:hint="eastAsia"/>
        </w:rPr>
        <w:t>企業</w:t>
      </w:r>
      <w:r w:rsidR="00DF17C4" w:rsidRPr="00DF17C4">
        <w:t>內部治理、供應鏈行動到品牌</w:t>
      </w:r>
      <w:r w:rsidR="004B72EC">
        <w:rPr>
          <w:rFonts w:hint="eastAsia"/>
        </w:rPr>
        <w:t>端的</w:t>
      </w:r>
      <w:r w:rsidR="00DF17C4">
        <w:rPr>
          <w:rFonts w:hint="eastAsia"/>
        </w:rPr>
        <w:t>永續</w:t>
      </w:r>
      <w:r w:rsidR="00DF17C4" w:rsidRPr="00DF17C4">
        <w:t>決策</w:t>
      </w:r>
    </w:p>
    <w:p w14:paraId="0B40F46A" w14:textId="430E7DF1" w:rsidR="008E397C" w:rsidRDefault="008E397C" w:rsidP="00063A27">
      <w:pPr>
        <w:pStyle w:val="15"/>
        <w:ind w:firstLine="480"/>
      </w:pPr>
      <w:r w:rsidRPr="008E397C">
        <w:t>當永續成為全球品牌與消費者關注的核心價值，</w:t>
      </w:r>
      <w:r w:rsidRPr="008E397C">
        <w:t>Frontier.cool</w:t>
      </w:r>
      <w:r w:rsidRPr="008E397C">
        <w:t>不再</w:t>
      </w:r>
      <w:r w:rsidR="00C8716F">
        <w:rPr>
          <w:rFonts w:hint="eastAsia"/>
        </w:rPr>
        <w:t>只是</w:t>
      </w:r>
      <w:r w:rsidRPr="008E397C">
        <w:t>工具提供者，而是成為引導供應鏈實踐永續治理的關鍵推手。</w:t>
      </w:r>
      <w:r w:rsidR="00DD667A" w:rsidRPr="00DD667A">
        <w:t>平台</w:t>
      </w:r>
      <w:r w:rsidR="00DD667A">
        <w:rPr>
          <w:rFonts w:hint="eastAsia"/>
        </w:rPr>
        <w:t>藉由永續資訊的呈現，讓永續行動從供應鏈製造就開始</w:t>
      </w:r>
      <w:r w:rsidR="00DD667A" w:rsidRPr="00DD667A">
        <w:t>出發，協助</w:t>
      </w:r>
      <w:r w:rsidR="00FA6899">
        <w:rPr>
          <w:rFonts w:hint="eastAsia"/>
        </w:rPr>
        <w:t>紡織產業鏈</w:t>
      </w:r>
      <w:r w:rsidR="00DD667A" w:rsidRPr="00DD667A">
        <w:t>建構可實行、可追蹤的碳管理路徑，讓「永續」不再停留於理念，而能成為決策依據與營運準則。</w:t>
      </w:r>
    </w:p>
    <w:p w14:paraId="3397E735" w14:textId="00E887BB" w:rsidR="004A2890" w:rsidRDefault="00FA6899" w:rsidP="00063A27">
      <w:pPr>
        <w:pStyle w:val="15"/>
        <w:ind w:firstLine="480"/>
      </w:pPr>
      <w:r w:rsidRPr="00FA6899">
        <w:t>從供應商端開始，</w:t>
      </w:r>
      <w:r w:rsidRPr="00FA6899">
        <w:t>Frontier.cool</w:t>
      </w:r>
      <w:r w:rsidR="00532C6E" w:rsidRPr="00532C6E">
        <w:t>協助</w:t>
      </w:r>
      <w:r w:rsidR="00417F4C">
        <w:rPr>
          <w:rFonts w:hint="eastAsia"/>
        </w:rPr>
        <w:t>其</w:t>
      </w:r>
      <w:r w:rsidR="00532C6E" w:rsidRPr="00532C6E">
        <w:t>依照碳足跡大小進行布料分類</w:t>
      </w:r>
      <w:r w:rsidR="00532C6E">
        <w:rPr>
          <w:rFonts w:hint="eastAsia"/>
        </w:rPr>
        <w:t>，</w:t>
      </w:r>
      <w:r w:rsidRPr="00FA6899">
        <w:t>建立「環保布料資料夾」，讓業務在與品牌互動時能精準推薦低碳材質</w:t>
      </w:r>
      <w:r w:rsidR="00D66FF5">
        <w:rPr>
          <w:rFonts w:hint="eastAsia"/>
        </w:rPr>
        <w:t>。</w:t>
      </w:r>
      <w:r w:rsidR="004A2890" w:rsidRPr="00FA6899">
        <w:t>這不僅讓永續</w:t>
      </w:r>
      <w:r w:rsidR="004A2890">
        <w:rPr>
          <w:rFonts w:hint="eastAsia"/>
        </w:rPr>
        <w:t>在實務上</w:t>
      </w:r>
      <w:r w:rsidR="004A2890" w:rsidRPr="00FA6899">
        <w:t>變得</w:t>
      </w:r>
      <w:r w:rsidR="004A2890">
        <w:rPr>
          <w:rFonts w:hint="eastAsia"/>
        </w:rPr>
        <w:t>更加</w:t>
      </w:r>
      <w:r w:rsidR="004A2890" w:rsidRPr="00FA6899">
        <w:t>具體，也幫助供應商看見</w:t>
      </w:r>
      <w:r w:rsidR="006563E6">
        <w:rPr>
          <w:rFonts w:hint="eastAsia"/>
        </w:rPr>
        <w:t>自家</w:t>
      </w:r>
      <w:r w:rsidR="006563E6" w:rsidRPr="006563E6">
        <w:t>產品在環境議題上的定位與價值</w:t>
      </w:r>
      <w:r w:rsidR="004A2890" w:rsidRPr="00FA6899">
        <w:t>，</w:t>
      </w:r>
      <w:r w:rsidR="0011628D">
        <w:rPr>
          <w:rFonts w:hint="eastAsia"/>
        </w:rPr>
        <w:t>進一步</w:t>
      </w:r>
      <w:r w:rsidR="006E730D">
        <w:rPr>
          <w:rFonts w:hint="eastAsia"/>
        </w:rPr>
        <w:t>分析</w:t>
      </w:r>
      <w:r w:rsidR="004A2890" w:rsidRPr="00FA6899">
        <w:t>如何從原料選擇、製程</w:t>
      </w:r>
      <w:r w:rsidR="004A2890">
        <w:rPr>
          <w:rFonts w:hint="eastAsia"/>
        </w:rPr>
        <w:t>改善</w:t>
      </w:r>
      <w:r w:rsidR="006E730D">
        <w:rPr>
          <w:rFonts w:hint="eastAsia"/>
        </w:rPr>
        <w:t>、</w:t>
      </w:r>
      <w:r w:rsidR="006E730D" w:rsidRPr="006E730D">
        <w:t>加工方式或包裝流程</w:t>
      </w:r>
      <w:r w:rsidR="004A2890" w:rsidRPr="00FA6899">
        <w:t>來降低</w:t>
      </w:r>
      <w:r w:rsidR="004A2890">
        <w:rPr>
          <w:rFonts w:hint="eastAsia"/>
        </w:rPr>
        <w:t>織品</w:t>
      </w:r>
      <w:r w:rsidR="00EB733A">
        <w:rPr>
          <w:rFonts w:hint="eastAsia"/>
        </w:rPr>
        <w:t>可能產生的</w:t>
      </w:r>
      <w:r w:rsidR="004A2890" w:rsidRPr="00FA6899">
        <w:t>碳排放</w:t>
      </w:r>
      <w:r w:rsidR="00A56911">
        <w:rPr>
          <w:rFonts w:hint="eastAsia"/>
        </w:rPr>
        <w:t>量</w:t>
      </w:r>
      <w:r w:rsidR="00630171">
        <w:rPr>
          <w:rFonts w:hint="eastAsia"/>
        </w:rPr>
        <w:t>與資源消耗</w:t>
      </w:r>
      <w:r w:rsidR="004A2890">
        <w:rPr>
          <w:rFonts w:hint="eastAsia"/>
        </w:rPr>
        <w:t>，真正的「從供應鏈端完成企業對環境永續的社會責任」</w:t>
      </w:r>
      <w:r w:rsidR="004A2890" w:rsidRPr="00FA6899">
        <w:t>。</w:t>
      </w:r>
    </w:p>
    <w:p w14:paraId="0DDE11B7" w14:textId="77777777" w:rsidR="00B30F33" w:rsidRPr="00211BF5" w:rsidRDefault="00B30F33" w:rsidP="00211BF5">
      <w:pPr>
        <w:pStyle w:val="aff4"/>
        <w:ind w:left="360" w:right="360" w:firstLine="480"/>
      </w:pPr>
      <w:r w:rsidRPr="00211BF5">
        <w:rPr>
          <w:rFonts w:hint="eastAsia"/>
        </w:rPr>
        <w:t>「對品牌商來說，什麼是sustainable future?作為供應鏈，我們其實在產品製程上的減碳真的盡了非常大的心力。但對於品牌商來說，他們真的想要的sustainable future不只是在製程上減碳，而是整個供應鏈的商業、生產模式的整體改變。」（</w:t>
      </w:r>
      <w:r w:rsidRPr="00211BF5">
        <w:t xml:space="preserve">李菁 </w:t>
      </w:r>
      <w:r w:rsidRPr="00211BF5">
        <w:rPr>
          <w:rFonts w:hint="eastAsia"/>
        </w:rPr>
        <w:t>執行長，2022 淨零碳排之路-研討會資料）</w:t>
      </w:r>
    </w:p>
    <w:p w14:paraId="3EC80C70" w14:textId="6974E59E" w:rsidR="00DF17C4" w:rsidRDefault="00CA4F2A" w:rsidP="00063A27">
      <w:pPr>
        <w:pStyle w:val="15"/>
        <w:ind w:firstLine="480"/>
      </w:pPr>
      <w:r>
        <w:rPr>
          <w:rFonts w:hint="eastAsia"/>
        </w:rPr>
        <w:t>若</w:t>
      </w:r>
      <w:r w:rsidR="00F840A7" w:rsidRPr="001D180A">
        <w:t>供應商能主動提供碳排分析報告，品牌自然也更傾向</w:t>
      </w:r>
      <w:r w:rsidR="00297153">
        <w:rPr>
          <w:rFonts w:hint="eastAsia"/>
        </w:rPr>
        <w:t>與</w:t>
      </w:r>
      <w:r w:rsidR="00886727" w:rsidRPr="001D180A">
        <w:rPr>
          <w:rFonts w:hint="eastAsia"/>
        </w:rPr>
        <w:t>資</w:t>
      </w:r>
      <w:r w:rsidR="00B45FFF" w:rsidRPr="001D180A">
        <w:rPr>
          <w:rFonts w:hint="eastAsia"/>
        </w:rPr>
        <w:t>訊</w:t>
      </w:r>
      <w:r w:rsidR="00886727" w:rsidRPr="001D180A">
        <w:rPr>
          <w:rFonts w:hint="eastAsia"/>
        </w:rPr>
        <w:t>透明可溯源</w:t>
      </w:r>
      <w:r w:rsidR="003D0199" w:rsidRPr="001D180A">
        <w:rPr>
          <w:rFonts w:hint="eastAsia"/>
        </w:rPr>
        <w:t>、商品更環保</w:t>
      </w:r>
      <w:r w:rsidR="00886727" w:rsidRPr="001D180A">
        <w:rPr>
          <w:rFonts w:hint="eastAsia"/>
        </w:rPr>
        <w:t>的供應商</w:t>
      </w:r>
      <w:r w:rsidR="00297153">
        <w:rPr>
          <w:rFonts w:hint="eastAsia"/>
        </w:rPr>
        <w:t>合作</w:t>
      </w:r>
      <w:r w:rsidR="00F840A7" w:rsidRPr="001D180A">
        <w:t>，</w:t>
      </w:r>
      <w:r w:rsidR="0074508A" w:rsidRPr="001D180A">
        <w:rPr>
          <w:rFonts w:hint="eastAsia"/>
        </w:rPr>
        <w:t>讓供應商對永續付出的</w:t>
      </w:r>
      <w:r w:rsidR="00F840A7" w:rsidRPr="001D180A">
        <w:t>努力轉化為商業</w:t>
      </w:r>
      <w:r w:rsidR="00DB06A9" w:rsidRPr="001D180A">
        <w:rPr>
          <w:rFonts w:hint="eastAsia"/>
        </w:rPr>
        <w:t>價值</w:t>
      </w:r>
      <w:r w:rsidR="00F840A7" w:rsidRPr="001D180A">
        <w:t>與</w:t>
      </w:r>
      <w:r w:rsidR="00DB06A9" w:rsidRPr="001D180A">
        <w:rPr>
          <w:rFonts w:hint="eastAsia"/>
        </w:rPr>
        <w:lastRenderedPageBreak/>
        <w:t>建立</w:t>
      </w:r>
      <w:r w:rsidR="001554EB" w:rsidRPr="001D180A">
        <w:rPr>
          <w:rFonts w:hint="eastAsia"/>
        </w:rPr>
        <w:t>顧客</w:t>
      </w:r>
      <w:r w:rsidR="00F840A7" w:rsidRPr="001D180A">
        <w:t>信任</w:t>
      </w:r>
      <w:r w:rsidR="00FA6899" w:rsidRPr="001D180A">
        <w:t>。</w:t>
      </w:r>
      <w:r w:rsidR="00404ACD">
        <w:rPr>
          <w:rFonts w:hint="eastAsia"/>
        </w:rPr>
        <w:t>而</w:t>
      </w:r>
      <w:r w:rsidR="00DF17C4">
        <w:rPr>
          <w:rFonts w:hint="eastAsia"/>
        </w:rPr>
        <w:t>品牌端</w:t>
      </w:r>
      <w:r w:rsidR="00404ACD" w:rsidRPr="00404ACD">
        <w:t>藉由平台所整合的布料碳排</w:t>
      </w:r>
      <w:r w:rsidR="0096501C">
        <w:rPr>
          <w:rFonts w:hint="eastAsia"/>
        </w:rPr>
        <w:t>放、用水、用電等能源消耗</w:t>
      </w:r>
      <w:r w:rsidR="00404ACD" w:rsidRPr="00404ACD">
        <w:t>資料，</w:t>
      </w:r>
      <w:r w:rsidR="00404ACD">
        <w:rPr>
          <w:rFonts w:hint="eastAsia"/>
        </w:rPr>
        <w:t>就</w:t>
      </w:r>
      <w:r w:rsidR="00404ACD" w:rsidRPr="00404ACD">
        <w:t>能從採購</w:t>
      </w:r>
      <w:r w:rsidR="00404ACD">
        <w:rPr>
          <w:rFonts w:hint="eastAsia"/>
        </w:rPr>
        <w:t>階段</w:t>
      </w:r>
      <w:r w:rsidR="00404ACD" w:rsidRPr="00404ACD">
        <w:t>開始實施</w:t>
      </w:r>
      <w:r w:rsidR="00334426">
        <w:rPr>
          <w:rFonts w:hint="eastAsia"/>
        </w:rPr>
        <w:t>環保</w:t>
      </w:r>
      <w:r w:rsidR="00404ACD" w:rsidRPr="00404ACD">
        <w:t>策略。</w:t>
      </w:r>
      <w:r w:rsidR="00B72427" w:rsidRPr="00B72427">
        <w:t>特別是在服飾與鞋類產業中，布料原料本身就可能占整體產品碳足跡的</w:t>
      </w:r>
      <w:r w:rsidR="00B72427" w:rsidRPr="00B72427">
        <w:t>80%</w:t>
      </w:r>
      <w:r w:rsidR="00B72427" w:rsidRPr="00B72427">
        <w:t>，使得原料階段的控管成為碳管理的關鍵。</w:t>
      </w:r>
    </w:p>
    <w:p w14:paraId="5886AB8E" w14:textId="22DEC372" w:rsidR="00025F75" w:rsidRPr="00025F75" w:rsidRDefault="00025F75" w:rsidP="00E73839">
      <w:pPr>
        <w:pStyle w:val="aff4"/>
        <w:ind w:left="360" w:right="360" w:firstLine="480"/>
      </w:pPr>
      <w:r w:rsidRPr="004A4547">
        <w:rPr>
          <w:rFonts w:hint="eastAsia"/>
        </w:rPr>
        <w:t>「碳足跡是未來的關鍵的數據，因為品牌在設計的時候，如果他能採用比較低碳的、有完整數據的產品，就可控制碳排來達到減碳目標。」（</w:t>
      </w:r>
      <w:r w:rsidRPr="004A4547">
        <w:t xml:space="preserve">李菁 </w:t>
      </w:r>
      <w:r w:rsidRPr="004A4547">
        <w:rPr>
          <w:rFonts w:hint="eastAsia"/>
        </w:rPr>
        <w:t>執行長，2025訪談資料）</w:t>
      </w:r>
    </w:p>
    <w:p w14:paraId="707D4777" w14:textId="0E731A75" w:rsidR="00E6226D" w:rsidRDefault="001F1AAF" w:rsidP="006772F6">
      <w:pPr>
        <w:pStyle w:val="15"/>
        <w:ind w:firstLine="480"/>
      </w:pPr>
      <w:r w:rsidRPr="00E6226D">
        <w:t>品牌可針對年度</w:t>
      </w:r>
      <w:r w:rsidR="00B94A18">
        <w:rPr>
          <w:rFonts w:hint="eastAsia"/>
        </w:rPr>
        <w:t>永續</w:t>
      </w:r>
      <w:r w:rsidRPr="00E6226D">
        <w:t>政策與治理目標編列碳排預算</w:t>
      </w:r>
      <w:r w:rsidR="00C2014D">
        <w:rPr>
          <w:rFonts w:hint="eastAsia"/>
        </w:rPr>
        <w:t>，減少</w:t>
      </w:r>
      <w:r w:rsidR="00060ACC">
        <w:rPr>
          <w:rFonts w:hint="eastAsia"/>
        </w:rPr>
        <w:t>設計開發</w:t>
      </w:r>
      <w:r w:rsidR="00C50213">
        <w:rPr>
          <w:rFonts w:hint="eastAsia"/>
        </w:rPr>
        <w:t>與</w:t>
      </w:r>
      <w:r w:rsidR="00060ACC">
        <w:rPr>
          <w:rFonts w:hint="eastAsia"/>
        </w:rPr>
        <w:t>產品製作過程</w:t>
      </w:r>
      <w:r w:rsidR="00C2014D">
        <w:rPr>
          <w:rFonts w:hint="eastAsia"/>
        </w:rPr>
        <w:t>對</w:t>
      </w:r>
      <w:r w:rsidR="005E7145">
        <w:rPr>
          <w:rFonts w:hint="eastAsia"/>
        </w:rPr>
        <w:t>自然</w:t>
      </w:r>
      <w:r w:rsidR="00C2014D">
        <w:rPr>
          <w:rFonts w:hint="eastAsia"/>
        </w:rPr>
        <w:t>環</w:t>
      </w:r>
      <w:r w:rsidR="006A149E">
        <w:rPr>
          <w:rFonts w:hint="eastAsia"/>
        </w:rPr>
        <w:t>境</w:t>
      </w:r>
      <w:r w:rsidR="00C2014D">
        <w:rPr>
          <w:rFonts w:hint="eastAsia"/>
        </w:rPr>
        <w:t>造成的</w:t>
      </w:r>
      <w:r w:rsidR="006A149E">
        <w:rPr>
          <w:rFonts w:hint="eastAsia"/>
        </w:rPr>
        <w:t>衝擊</w:t>
      </w:r>
      <w:r w:rsidR="00E6226D" w:rsidRPr="00E6226D">
        <w:t>。</w:t>
      </w:r>
    </w:p>
    <w:p w14:paraId="0BF49319" w14:textId="7054C7A5" w:rsidR="003C741C" w:rsidRDefault="00D37205" w:rsidP="006772F6">
      <w:pPr>
        <w:pStyle w:val="15"/>
        <w:ind w:firstLine="480"/>
      </w:pPr>
      <w:r w:rsidRPr="00D37205">
        <w:t>TextileCloud™</w:t>
      </w:r>
      <w:r w:rsidR="008E7516" w:rsidRPr="008E7516">
        <w:t>讓品牌在設計初期即能掌握每片布料的碳足跡、水耗、土地使用等關鍵</w:t>
      </w:r>
      <w:r w:rsidR="008E7516" w:rsidRPr="008E7516">
        <w:t>ESG</w:t>
      </w:r>
      <w:r w:rsidR="008E7516" w:rsidRPr="008E7516">
        <w:t>指標，無須再耗時蒐集資料或等待供應商提供碳排報告。</w:t>
      </w:r>
      <w:r w:rsidR="003C741C" w:rsidRPr="003C741C">
        <w:t>這項設計大幅縮短開發週期，使團隊能在素材篩選階段就納入永續條件進行產品規劃，不僅同步滿足環保法規、碳稅等政策準備，也讓設計與永續得以併行、不需重工修改。</w:t>
      </w:r>
    </w:p>
    <w:p w14:paraId="766C02A5" w14:textId="04DA514E" w:rsidR="00B74F4A" w:rsidRDefault="00CF53CC" w:rsidP="006772F6">
      <w:pPr>
        <w:pStyle w:val="15"/>
        <w:ind w:firstLine="480"/>
      </w:pPr>
      <w:r w:rsidRPr="00CF53CC">
        <w:t>同時，透過平台將碳排資訊透明揭露，跨部</w:t>
      </w:r>
      <w:r w:rsidR="00546CA7">
        <w:rPr>
          <w:rFonts w:hint="eastAsia"/>
        </w:rPr>
        <w:t>門</w:t>
      </w:r>
      <w:r w:rsidRPr="00CF53CC">
        <w:t>可在</w:t>
      </w:r>
      <w:r w:rsidR="00D93F8C">
        <w:rPr>
          <w:rFonts w:hint="eastAsia"/>
        </w:rPr>
        <w:t>在資訊透明共享之下</w:t>
      </w:r>
      <w:r w:rsidRPr="00CF53CC">
        <w:t>快速決策與溝通協作</w:t>
      </w:r>
      <w:r w:rsidR="004830B6">
        <w:rPr>
          <w:rFonts w:hint="eastAsia"/>
        </w:rPr>
        <w:t>、</w:t>
      </w:r>
      <w:r w:rsidRPr="00CF53CC">
        <w:t>提升開發效率。品牌</w:t>
      </w:r>
      <w:r w:rsidR="00F76E4D">
        <w:rPr>
          <w:rFonts w:hint="eastAsia"/>
        </w:rPr>
        <w:t>可</w:t>
      </w:r>
      <w:r w:rsidR="00F76E4D" w:rsidRPr="00E6226D">
        <w:t>比對不同材料組合的碳排強度，</w:t>
      </w:r>
      <w:r w:rsidRPr="00CF53CC">
        <w:t>以提前完成策略擬定與預算編列，</w:t>
      </w:r>
      <w:r w:rsidR="00F80A39" w:rsidRPr="00E6226D">
        <w:t>協助</w:t>
      </w:r>
      <w:r w:rsidR="00F80A39">
        <w:rPr>
          <w:rFonts w:hint="eastAsia"/>
        </w:rPr>
        <w:t>企業</w:t>
      </w:r>
      <w:r w:rsidR="00F80A39" w:rsidRPr="00E6226D">
        <w:t>做出環保與成本兼顧的選擇</w:t>
      </w:r>
      <w:r w:rsidR="00B74F4A">
        <w:rPr>
          <w:rFonts w:hint="eastAsia"/>
        </w:rPr>
        <w:t>。</w:t>
      </w:r>
    </w:p>
    <w:p w14:paraId="2A53DD4B" w14:textId="4753C2F3" w:rsidR="00025F75" w:rsidRPr="00025F75" w:rsidRDefault="00B74F4A" w:rsidP="005017D8">
      <w:pPr>
        <w:pStyle w:val="15"/>
        <w:ind w:firstLine="480"/>
      </w:pPr>
      <w:r w:rsidRPr="00025F75">
        <w:t>永續控管</w:t>
      </w:r>
      <w:r>
        <w:rPr>
          <w:rFonts w:hint="eastAsia"/>
        </w:rPr>
        <w:t>雖</w:t>
      </w:r>
      <w:r w:rsidRPr="00025F75">
        <w:t>從供應鏈採購端開始，效益卻能延伸至產品開發、報價與上市等各階段，進一步提升品牌在永續轉型與市場反應上的競爭優勢。</w:t>
      </w:r>
      <w:r w:rsidR="00025F75" w:rsidRPr="00025F75">
        <w:t>最終，減碳行動不再只是道德層面的訴求，而真正內嵌於企業的資源分配與決策體系中，從產品設計、供應商選擇、成本控管到營運治理，形成貫穿全流程的永續行動路徑。</w:t>
      </w:r>
    </w:p>
    <w:p w14:paraId="11CC3325" w14:textId="307401E4" w:rsidR="00895E18" w:rsidRDefault="00895E18">
      <w:pPr>
        <w:widowControl/>
        <w:ind w:firstLineChars="0" w:firstLine="0"/>
      </w:pPr>
    </w:p>
    <w:p w14:paraId="3CC62AA6" w14:textId="77777777" w:rsidR="00041742" w:rsidRDefault="00041742">
      <w:pPr>
        <w:widowControl/>
        <w:ind w:firstLineChars="0" w:firstLine="0"/>
        <w:rPr>
          <w:rFonts w:cstheme="majorBidi"/>
          <w:b/>
        </w:rPr>
      </w:pPr>
      <w:r>
        <w:br w:type="page"/>
      </w:r>
    </w:p>
    <w:p w14:paraId="36C6B876" w14:textId="786A7FD0" w:rsidR="00C45278" w:rsidRPr="00DE36B5" w:rsidRDefault="00034638" w:rsidP="00524AAA">
      <w:pPr>
        <w:pStyle w:val="affc"/>
      </w:pPr>
      <w:bookmarkStart w:id="101" w:name="_Toc200119418"/>
      <w:r>
        <w:rPr>
          <w:rFonts w:hint="eastAsia"/>
        </w:rPr>
        <w:lastRenderedPageBreak/>
        <w:t>表</w:t>
      </w:r>
      <w:r>
        <w:rPr>
          <w:rFonts w:hint="eastAsia"/>
        </w:rPr>
        <w:t xml:space="preserve"> 5.5-</w:t>
      </w:r>
      <w:r>
        <w:fldChar w:fldCharType="begin"/>
      </w:r>
      <w:r>
        <w:instrText xml:space="preserve"> </w:instrText>
      </w:r>
      <w:r>
        <w:rPr>
          <w:rFonts w:hint="eastAsia"/>
        </w:rPr>
        <w:instrText xml:space="preserve">SEQ </w:instrText>
      </w:r>
      <w:r>
        <w:rPr>
          <w:rFonts w:hint="eastAsia"/>
        </w:rPr>
        <w:instrText>表</w:instrText>
      </w:r>
      <w:r>
        <w:rPr>
          <w:rFonts w:hint="eastAsia"/>
        </w:rPr>
        <w:instrText>_5.5- \* ARABIC</w:instrText>
      </w:r>
      <w:r>
        <w:instrText xml:space="preserve"> </w:instrText>
      </w:r>
      <w:r>
        <w:fldChar w:fldCharType="separate"/>
      </w:r>
      <w:r w:rsidR="00EE408B">
        <w:rPr>
          <w:noProof/>
        </w:rPr>
        <w:t>1</w:t>
      </w:r>
      <w:r>
        <w:fldChar w:fldCharType="end"/>
      </w:r>
      <w:r w:rsidR="00C45278">
        <w:rPr>
          <w:rFonts w:hint="eastAsia"/>
        </w:rPr>
        <w:t xml:space="preserve"> </w:t>
      </w:r>
      <w:r w:rsidR="00C45278">
        <w:rPr>
          <w:rFonts w:hint="eastAsia"/>
        </w:rPr>
        <w:t>第</w:t>
      </w:r>
      <w:r w:rsidR="004E4CDD">
        <w:rPr>
          <w:rFonts w:hint="eastAsia"/>
        </w:rPr>
        <w:t>四</w:t>
      </w:r>
      <w:r w:rsidR="00C45278">
        <w:rPr>
          <w:rFonts w:hint="eastAsia"/>
        </w:rPr>
        <w:t>階段個案分析表</w:t>
      </w:r>
      <w:bookmarkEnd w:id="101"/>
    </w:p>
    <w:tbl>
      <w:tblPr>
        <w:tblStyle w:val="aff1"/>
        <w:tblW w:w="0" w:type="auto"/>
        <w:tblLook w:val="04A0" w:firstRow="1" w:lastRow="0" w:firstColumn="1" w:lastColumn="0" w:noHBand="0" w:noVBand="1"/>
      </w:tblPr>
      <w:tblGrid>
        <w:gridCol w:w="582"/>
        <w:gridCol w:w="582"/>
        <w:gridCol w:w="3566"/>
        <w:gridCol w:w="3566"/>
      </w:tblGrid>
      <w:tr w:rsidR="00C45278" w14:paraId="1412F5A0" w14:textId="77777777" w:rsidTr="0008650E">
        <w:tc>
          <w:tcPr>
            <w:tcW w:w="1164" w:type="dxa"/>
            <w:gridSpan w:val="2"/>
            <w:vAlign w:val="center"/>
          </w:tcPr>
          <w:p w14:paraId="009F55FF" w14:textId="77777777" w:rsidR="00C45278" w:rsidRDefault="00C45278" w:rsidP="0008650E">
            <w:pPr>
              <w:ind w:firstLineChars="0" w:firstLine="0"/>
              <w:jc w:val="center"/>
            </w:pPr>
            <w:r w:rsidRPr="002D6F80">
              <w:rPr>
                <w:rFonts w:ascii="標楷體" w:hAnsi="標楷體" w:hint="eastAsia"/>
              </w:rPr>
              <w:t>理論</w:t>
            </w:r>
          </w:p>
        </w:tc>
        <w:tc>
          <w:tcPr>
            <w:tcW w:w="7132" w:type="dxa"/>
            <w:gridSpan w:val="2"/>
            <w:vAlign w:val="center"/>
          </w:tcPr>
          <w:p w14:paraId="7BB2C3EB" w14:textId="77777777" w:rsidR="00C45278" w:rsidRDefault="00C45278" w:rsidP="0008650E">
            <w:pPr>
              <w:ind w:firstLineChars="0" w:firstLine="0"/>
              <w:jc w:val="center"/>
            </w:pPr>
            <w:r w:rsidRPr="002D6F80">
              <w:rPr>
                <w:rFonts w:ascii="標楷體" w:hAnsi="標楷體" w:hint="eastAsia"/>
              </w:rPr>
              <w:t>觀察重點</w:t>
            </w:r>
          </w:p>
        </w:tc>
      </w:tr>
      <w:tr w:rsidR="00C45278" w14:paraId="7C5DCDF1" w14:textId="77777777" w:rsidTr="0008650E">
        <w:tc>
          <w:tcPr>
            <w:tcW w:w="582" w:type="dxa"/>
            <w:vMerge w:val="restart"/>
            <w:textDirection w:val="tbRlV"/>
            <w:vAlign w:val="center"/>
          </w:tcPr>
          <w:p w14:paraId="3665C5AE" w14:textId="77777777" w:rsidR="00C45278" w:rsidRDefault="00C45278" w:rsidP="0008650E">
            <w:pPr>
              <w:ind w:left="113" w:right="113" w:firstLineChars="0" w:firstLine="0"/>
              <w:jc w:val="center"/>
            </w:pPr>
            <w:r>
              <w:rPr>
                <w:rFonts w:hint="eastAsia"/>
              </w:rPr>
              <w:t>制定</w:t>
            </w:r>
          </w:p>
        </w:tc>
        <w:tc>
          <w:tcPr>
            <w:tcW w:w="582" w:type="dxa"/>
            <w:vMerge w:val="restart"/>
            <w:textDirection w:val="tbRlV"/>
            <w:vAlign w:val="center"/>
          </w:tcPr>
          <w:p w14:paraId="795D73C8" w14:textId="77777777" w:rsidR="00C45278" w:rsidRPr="00E53C34" w:rsidRDefault="00C45278" w:rsidP="0008650E">
            <w:pPr>
              <w:ind w:left="113" w:right="113" w:firstLineChars="0" w:firstLine="0"/>
              <w:jc w:val="center"/>
              <w:rPr>
                <w:b/>
                <w:bCs/>
              </w:rPr>
            </w:pPr>
            <w:r w:rsidRPr="002D6F80">
              <w:rPr>
                <w:rFonts w:ascii="標楷體" w:hAnsi="標楷體" w:hint="eastAsia"/>
              </w:rPr>
              <w:t>認知</w:t>
            </w:r>
          </w:p>
        </w:tc>
        <w:tc>
          <w:tcPr>
            <w:tcW w:w="3566" w:type="dxa"/>
            <w:vAlign w:val="center"/>
          </w:tcPr>
          <w:p w14:paraId="112FBC1E" w14:textId="77777777" w:rsidR="00C45278" w:rsidRDefault="00C45278" w:rsidP="0008650E">
            <w:pPr>
              <w:ind w:firstLineChars="0" w:firstLine="0"/>
              <w:jc w:val="center"/>
            </w:pPr>
            <w:r w:rsidRPr="002D6F80">
              <w:rPr>
                <w:rFonts w:ascii="標楷體" w:hAnsi="標楷體" w:hint="eastAsia"/>
              </w:rPr>
              <w:t>產業需求</w:t>
            </w:r>
          </w:p>
        </w:tc>
        <w:tc>
          <w:tcPr>
            <w:tcW w:w="3566" w:type="dxa"/>
            <w:vAlign w:val="center"/>
          </w:tcPr>
          <w:p w14:paraId="6F507322" w14:textId="77777777" w:rsidR="00C45278" w:rsidRDefault="00C45278" w:rsidP="0008650E">
            <w:pPr>
              <w:ind w:firstLineChars="0" w:firstLine="0"/>
              <w:jc w:val="center"/>
            </w:pPr>
            <w:r w:rsidRPr="002D6F80">
              <w:rPr>
                <w:rFonts w:ascii="標楷體" w:hAnsi="標楷體" w:hint="eastAsia"/>
              </w:rPr>
              <w:t>企業能力</w:t>
            </w:r>
          </w:p>
        </w:tc>
      </w:tr>
      <w:tr w:rsidR="00C45278" w14:paraId="59E945EC" w14:textId="77777777" w:rsidTr="0008650E">
        <w:tc>
          <w:tcPr>
            <w:tcW w:w="582" w:type="dxa"/>
            <w:vMerge/>
            <w:textDirection w:val="tbRlV"/>
            <w:vAlign w:val="center"/>
          </w:tcPr>
          <w:p w14:paraId="35B29AA6" w14:textId="77777777" w:rsidR="00C45278" w:rsidRDefault="00C45278" w:rsidP="0008650E">
            <w:pPr>
              <w:ind w:left="113" w:right="113" w:firstLineChars="0" w:firstLine="0"/>
              <w:jc w:val="center"/>
            </w:pPr>
          </w:p>
        </w:tc>
        <w:tc>
          <w:tcPr>
            <w:tcW w:w="582" w:type="dxa"/>
            <w:vMerge/>
            <w:textDirection w:val="tbRlV"/>
            <w:vAlign w:val="center"/>
          </w:tcPr>
          <w:p w14:paraId="1FE3B523" w14:textId="77777777" w:rsidR="00C45278" w:rsidRDefault="00C45278" w:rsidP="0008650E">
            <w:pPr>
              <w:ind w:left="113" w:right="113" w:firstLineChars="0" w:firstLine="0"/>
              <w:jc w:val="center"/>
            </w:pPr>
          </w:p>
        </w:tc>
        <w:tc>
          <w:tcPr>
            <w:tcW w:w="3566" w:type="dxa"/>
          </w:tcPr>
          <w:p w14:paraId="46C59E74" w14:textId="77777777" w:rsidR="00C45278" w:rsidRPr="00C45278" w:rsidRDefault="00C45278" w:rsidP="00C45278">
            <w:pPr>
              <w:pStyle w:val="151"/>
            </w:pPr>
            <w:r w:rsidRPr="00C45278">
              <w:t>國際趨勢與法規推動永續</w:t>
            </w:r>
            <w:r w:rsidRPr="00C45278">
              <w:rPr>
                <w:rFonts w:hint="eastAsia"/>
              </w:rPr>
              <w:t>目標。</w:t>
            </w:r>
          </w:p>
          <w:p w14:paraId="4F4AA9CE" w14:textId="265C90F9" w:rsidR="00C45278" w:rsidRPr="00DE36B5" w:rsidRDefault="00C45278" w:rsidP="00C45278">
            <w:pPr>
              <w:pStyle w:val="151"/>
            </w:pPr>
            <w:r w:rsidRPr="00C45278">
              <w:rPr>
                <w:rFonts w:hint="eastAsia"/>
              </w:rPr>
              <w:t>碳足跡控管與生產前控制成本。</w:t>
            </w:r>
          </w:p>
        </w:tc>
        <w:tc>
          <w:tcPr>
            <w:tcW w:w="3566" w:type="dxa"/>
          </w:tcPr>
          <w:p w14:paraId="6251D067" w14:textId="77777777" w:rsidR="001B0E2A" w:rsidRDefault="001B0E2A" w:rsidP="001B0E2A">
            <w:pPr>
              <w:pStyle w:val="151"/>
            </w:pPr>
            <w:r>
              <w:rPr>
                <w:rFonts w:hint="eastAsia"/>
              </w:rPr>
              <w:t>經營策略</w:t>
            </w:r>
            <w:r>
              <w:rPr>
                <w:rFonts w:hint="eastAsia"/>
              </w:rPr>
              <w:t>1</w:t>
            </w:r>
            <w:r>
              <w:rPr>
                <w:rFonts w:hint="eastAsia"/>
              </w:rPr>
              <w:t>：靈活應對需求變化，推進策略調整與模組擴展。</w:t>
            </w:r>
          </w:p>
          <w:p w14:paraId="77B4E611" w14:textId="77777777" w:rsidR="001B0E2A" w:rsidRDefault="001B0E2A" w:rsidP="001B0E2A">
            <w:pPr>
              <w:pStyle w:val="151"/>
            </w:pPr>
            <w:r>
              <w:rPr>
                <w:rFonts w:hint="eastAsia"/>
              </w:rPr>
              <w:t>經營策略</w:t>
            </w:r>
            <w:r>
              <w:rPr>
                <w:rFonts w:hint="eastAsia"/>
              </w:rPr>
              <w:t>2</w:t>
            </w:r>
            <w:r>
              <w:rPr>
                <w:rFonts w:hint="eastAsia"/>
              </w:rPr>
              <w:t>：網站大改版，調整與客戶溝通的語言。</w:t>
            </w:r>
          </w:p>
          <w:p w14:paraId="6DFE900D" w14:textId="71EB1488" w:rsidR="00C45278" w:rsidRPr="00DE36B5" w:rsidRDefault="001B0E2A" w:rsidP="001B0E2A">
            <w:pPr>
              <w:pStyle w:val="151"/>
            </w:pPr>
            <w:r>
              <w:rPr>
                <w:rFonts w:hint="eastAsia"/>
              </w:rPr>
              <w:t>資源整合與分配：串接外部專業資源，打造擴展型平台生態</w:t>
            </w:r>
          </w:p>
        </w:tc>
      </w:tr>
      <w:tr w:rsidR="00C45278" w14:paraId="7A3F4438" w14:textId="77777777" w:rsidTr="0008650E">
        <w:tc>
          <w:tcPr>
            <w:tcW w:w="582" w:type="dxa"/>
            <w:vMerge/>
            <w:textDirection w:val="tbRlV"/>
            <w:vAlign w:val="center"/>
          </w:tcPr>
          <w:p w14:paraId="652C4AAB" w14:textId="77777777" w:rsidR="00C45278" w:rsidRDefault="00C45278" w:rsidP="0008650E">
            <w:pPr>
              <w:ind w:left="113" w:right="113" w:firstLineChars="0" w:firstLine="0"/>
              <w:jc w:val="center"/>
            </w:pPr>
          </w:p>
        </w:tc>
        <w:tc>
          <w:tcPr>
            <w:tcW w:w="582" w:type="dxa"/>
            <w:vMerge w:val="restart"/>
            <w:textDirection w:val="tbRlV"/>
            <w:vAlign w:val="center"/>
          </w:tcPr>
          <w:p w14:paraId="6F397D73" w14:textId="77777777" w:rsidR="00C45278" w:rsidRDefault="00C45278" w:rsidP="0008650E">
            <w:pPr>
              <w:ind w:left="113" w:right="113" w:firstLineChars="0" w:firstLine="0"/>
              <w:jc w:val="center"/>
            </w:pPr>
            <w:r w:rsidRPr="002D6F80">
              <w:rPr>
                <w:rFonts w:ascii="標楷體" w:hAnsi="標楷體" w:hint="eastAsia"/>
              </w:rPr>
              <w:t>行動</w:t>
            </w:r>
          </w:p>
        </w:tc>
        <w:tc>
          <w:tcPr>
            <w:tcW w:w="7132" w:type="dxa"/>
            <w:gridSpan w:val="2"/>
            <w:vAlign w:val="center"/>
          </w:tcPr>
          <w:p w14:paraId="0B8EA43C" w14:textId="77777777" w:rsidR="00C45278" w:rsidRDefault="00C45278" w:rsidP="0008650E">
            <w:pPr>
              <w:ind w:firstLineChars="0" w:firstLine="0"/>
              <w:jc w:val="center"/>
            </w:pPr>
            <w:r w:rsidRPr="002D6F80">
              <w:rPr>
                <w:rFonts w:ascii="標楷體" w:hAnsi="標楷體" w:hint="eastAsia"/>
              </w:rPr>
              <w:t>探索可供性</w:t>
            </w:r>
          </w:p>
        </w:tc>
      </w:tr>
      <w:tr w:rsidR="00C45278" w14:paraId="66CAD61E" w14:textId="77777777" w:rsidTr="0008650E">
        <w:tc>
          <w:tcPr>
            <w:tcW w:w="582" w:type="dxa"/>
            <w:vMerge/>
            <w:vAlign w:val="center"/>
          </w:tcPr>
          <w:p w14:paraId="682921E9" w14:textId="77777777" w:rsidR="00C45278" w:rsidRDefault="00C45278" w:rsidP="0008650E">
            <w:pPr>
              <w:ind w:firstLineChars="0" w:firstLine="0"/>
              <w:jc w:val="center"/>
            </w:pPr>
          </w:p>
        </w:tc>
        <w:tc>
          <w:tcPr>
            <w:tcW w:w="582" w:type="dxa"/>
            <w:vMerge/>
            <w:vAlign w:val="center"/>
          </w:tcPr>
          <w:p w14:paraId="0D06D45E" w14:textId="77777777" w:rsidR="00C45278" w:rsidRDefault="00C45278" w:rsidP="0008650E">
            <w:pPr>
              <w:ind w:firstLineChars="0" w:firstLine="0"/>
              <w:jc w:val="center"/>
            </w:pPr>
          </w:p>
        </w:tc>
        <w:tc>
          <w:tcPr>
            <w:tcW w:w="3566" w:type="dxa"/>
            <w:vAlign w:val="center"/>
          </w:tcPr>
          <w:p w14:paraId="5A0DE321" w14:textId="77777777" w:rsidR="00C45278" w:rsidRDefault="00C45278" w:rsidP="0008650E">
            <w:pPr>
              <w:ind w:firstLineChars="0" w:firstLine="0"/>
              <w:jc w:val="center"/>
            </w:pPr>
            <w:r w:rsidRPr="002D6F80">
              <w:rPr>
                <w:rFonts w:ascii="標楷體" w:hAnsi="標楷體" w:hint="eastAsia"/>
              </w:rPr>
              <w:t>物質性</w:t>
            </w:r>
          </w:p>
        </w:tc>
        <w:tc>
          <w:tcPr>
            <w:tcW w:w="3566" w:type="dxa"/>
            <w:vAlign w:val="center"/>
          </w:tcPr>
          <w:p w14:paraId="61CF3FAE" w14:textId="77777777" w:rsidR="00C45278" w:rsidRDefault="00C45278" w:rsidP="0008650E">
            <w:pPr>
              <w:ind w:firstLineChars="0" w:firstLine="0"/>
              <w:jc w:val="center"/>
            </w:pPr>
            <w:r w:rsidRPr="002D6F80">
              <w:rPr>
                <w:rFonts w:ascii="標楷體" w:hAnsi="標楷體" w:hint="eastAsia"/>
              </w:rPr>
              <w:t>機會</w:t>
            </w:r>
          </w:p>
        </w:tc>
      </w:tr>
      <w:tr w:rsidR="00C45278" w14:paraId="16194877" w14:textId="77777777" w:rsidTr="0004624E">
        <w:tc>
          <w:tcPr>
            <w:tcW w:w="582" w:type="dxa"/>
            <w:vMerge/>
            <w:vAlign w:val="center"/>
          </w:tcPr>
          <w:p w14:paraId="0E8529EC" w14:textId="77777777" w:rsidR="00C45278" w:rsidRDefault="00C45278" w:rsidP="0008650E">
            <w:pPr>
              <w:ind w:firstLineChars="0" w:firstLine="0"/>
              <w:jc w:val="center"/>
            </w:pPr>
          </w:p>
        </w:tc>
        <w:tc>
          <w:tcPr>
            <w:tcW w:w="582" w:type="dxa"/>
            <w:vMerge/>
            <w:vAlign w:val="center"/>
          </w:tcPr>
          <w:p w14:paraId="25A6013A" w14:textId="77777777" w:rsidR="00C45278" w:rsidRDefault="00C45278" w:rsidP="0008650E">
            <w:pPr>
              <w:ind w:firstLineChars="0" w:firstLine="0"/>
              <w:jc w:val="center"/>
            </w:pPr>
          </w:p>
        </w:tc>
        <w:tc>
          <w:tcPr>
            <w:tcW w:w="7132" w:type="dxa"/>
            <w:gridSpan w:val="2"/>
            <w:vAlign w:val="center"/>
          </w:tcPr>
          <w:p w14:paraId="44FAD1FB" w14:textId="77777777" w:rsidR="0004624E" w:rsidRDefault="0004624E" w:rsidP="0004624E">
            <w:pPr>
              <w:pStyle w:val="151"/>
            </w:pPr>
            <w:r>
              <w:rPr>
                <w:rFonts w:hint="eastAsia"/>
              </w:rPr>
              <w:t>生成式</w:t>
            </w:r>
            <w:r>
              <w:rPr>
                <w:rFonts w:hint="eastAsia"/>
              </w:rPr>
              <w:t>AI</w:t>
            </w:r>
            <w:r>
              <w:rPr>
                <w:rFonts w:hint="eastAsia"/>
              </w:rPr>
              <w:t>技術，驅動虛實整合的織品設計。（</w:t>
            </w:r>
            <w:r>
              <w:rPr>
                <w:rFonts w:hint="eastAsia"/>
              </w:rPr>
              <w:t>2024</w:t>
            </w:r>
            <w:r>
              <w:rPr>
                <w:rFonts w:hint="eastAsia"/>
              </w:rPr>
              <w:t>）</w:t>
            </w:r>
          </w:p>
          <w:p w14:paraId="65567687" w14:textId="77777777" w:rsidR="0004624E" w:rsidRDefault="0004624E" w:rsidP="0004624E">
            <w:pPr>
              <w:pStyle w:val="151"/>
            </w:pPr>
            <w:r>
              <w:rPr>
                <w:rFonts w:hint="eastAsia"/>
              </w:rPr>
              <w:t>數位布片成為永續治理與供應鏈管理工具。</w:t>
            </w:r>
          </w:p>
          <w:p w14:paraId="7EA18932" w14:textId="410E0BE9" w:rsidR="00C45278" w:rsidRPr="00E872CF" w:rsidRDefault="0004624E" w:rsidP="0004624E">
            <w:pPr>
              <w:pStyle w:val="151"/>
              <w:rPr>
                <w:u w:color="FF0000"/>
              </w:rPr>
            </w:pPr>
            <w:r>
              <w:rPr>
                <w:rFonts w:hint="eastAsia"/>
              </w:rPr>
              <w:t>探索潛在可供性：科技賦能個人創作、情感表達實現。</w:t>
            </w:r>
          </w:p>
        </w:tc>
      </w:tr>
      <w:tr w:rsidR="00C45278" w14:paraId="05D4A5BD" w14:textId="77777777" w:rsidTr="0008650E">
        <w:tc>
          <w:tcPr>
            <w:tcW w:w="582" w:type="dxa"/>
            <w:vMerge/>
            <w:vAlign w:val="center"/>
          </w:tcPr>
          <w:p w14:paraId="62FDB619" w14:textId="77777777" w:rsidR="00C45278" w:rsidRDefault="00C45278" w:rsidP="0008650E">
            <w:pPr>
              <w:ind w:firstLineChars="0" w:firstLine="0"/>
              <w:jc w:val="center"/>
            </w:pPr>
          </w:p>
        </w:tc>
        <w:tc>
          <w:tcPr>
            <w:tcW w:w="582" w:type="dxa"/>
            <w:vMerge/>
            <w:vAlign w:val="center"/>
          </w:tcPr>
          <w:p w14:paraId="3A3FD81D" w14:textId="77777777" w:rsidR="00C45278" w:rsidRDefault="00C45278" w:rsidP="0008650E">
            <w:pPr>
              <w:ind w:firstLineChars="0" w:firstLine="0"/>
              <w:jc w:val="center"/>
            </w:pPr>
          </w:p>
        </w:tc>
        <w:tc>
          <w:tcPr>
            <w:tcW w:w="7132" w:type="dxa"/>
            <w:gridSpan w:val="2"/>
            <w:vAlign w:val="center"/>
          </w:tcPr>
          <w:p w14:paraId="3E52B41E" w14:textId="22D6DDBB" w:rsidR="00C45278" w:rsidRDefault="00A03622" w:rsidP="0008650E">
            <w:pPr>
              <w:ind w:firstLineChars="0" w:firstLine="0"/>
              <w:jc w:val="center"/>
            </w:pPr>
            <w:r w:rsidRPr="00031DA8">
              <w:rPr>
                <w:rFonts w:ascii="標楷體" w:hAnsi="標楷體" w:hint="eastAsia"/>
                <w:color w:val="EE0000"/>
              </w:rPr>
              <w:t>雙元可供性實現</w:t>
            </w:r>
          </w:p>
        </w:tc>
      </w:tr>
      <w:tr w:rsidR="00C45278" w14:paraId="70BD3FB3" w14:textId="77777777" w:rsidTr="0008650E">
        <w:tc>
          <w:tcPr>
            <w:tcW w:w="582" w:type="dxa"/>
            <w:vMerge/>
            <w:vAlign w:val="center"/>
          </w:tcPr>
          <w:p w14:paraId="49E6F809" w14:textId="77777777" w:rsidR="00C45278" w:rsidRDefault="00C45278" w:rsidP="0008650E">
            <w:pPr>
              <w:ind w:firstLineChars="0" w:firstLine="0"/>
              <w:jc w:val="center"/>
            </w:pPr>
          </w:p>
        </w:tc>
        <w:tc>
          <w:tcPr>
            <w:tcW w:w="582" w:type="dxa"/>
            <w:vMerge/>
            <w:vAlign w:val="center"/>
          </w:tcPr>
          <w:p w14:paraId="3CC649D6" w14:textId="77777777" w:rsidR="00C45278" w:rsidRDefault="00C45278" w:rsidP="0008650E">
            <w:pPr>
              <w:ind w:firstLineChars="0" w:firstLine="0"/>
              <w:jc w:val="center"/>
            </w:pPr>
          </w:p>
        </w:tc>
        <w:tc>
          <w:tcPr>
            <w:tcW w:w="3566" w:type="dxa"/>
            <w:vAlign w:val="center"/>
          </w:tcPr>
          <w:p w14:paraId="1E0B650B" w14:textId="77777777" w:rsidR="00C45278" w:rsidRDefault="00C45278" w:rsidP="0008650E">
            <w:pPr>
              <w:ind w:firstLineChars="0" w:firstLine="0"/>
              <w:jc w:val="center"/>
            </w:pPr>
            <w:r>
              <w:rPr>
                <w:rFonts w:ascii="標楷體" w:hAnsi="標楷體" w:hint="eastAsia"/>
              </w:rPr>
              <w:t>深耕運用</w:t>
            </w:r>
          </w:p>
        </w:tc>
        <w:tc>
          <w:tcPr>
            <w:tcW w:w="3566" w:type="dxa"/>
            <w:vAlign w:val="center"/>
          </w:tcPr>
          <w:p w14:paraId="363029B8" w14:textId="77777777" w:rsidR="00C45278" w:rsidRDefault="00C45278" w:rsidP="0008650E">
            <w:pPr>
              <w:ind w:firstLineChars="0" w:firstLine="0"/>
              <w:jc w:val="center"/>
            </w:pPr>
            <w:r w:rsidRPr="002D6F80">
              <w:rPr>
                <w:rFonts w:ascii="標楷體" w:hAnsi="標楷體" w:hint="eastAsia"/>
              </w:rPr>
              <w:t>創新探索</w:t>
            </w:r>
          </w:p>
        </w:tc>
      </w:tr>
      <w:tr w:rsidR="00C45278" w14:paraId="16474A08" w14:textId="77777777" w:rsidTr="0008650E">
        <w:tc>
          <w:tcPr>
            <w:tcW w:w="582" w:type="dxa"/>
            <w:vMerge/>
            <w:vAlign w:val="center"/>
          </w:tcPr>
          <w:p w14:paraId="27419749" w14:textId="77777777" w:rsidR="00C45278" w:rsidRDefault="00C45278" w:rsidP="0008650E">
            <w:pPr>
              <w:ind w:firstLineChars="0" w:firstLine="0"/>
              <w:jc w:val="center"/>
            </w:pPr>
          </w:p>
        </w:tc>
        <w:tc>
          <w:tcPr>
            <w:tcW w:w="582" w:type="dxa"/>
            <w:vMerge/>
            <w:vAlign w:val="center"/>
          </w:tcPr>
          <w:p w14:paraId="1A559CAB" w14:textId="77777777" w:rsidR="00C45278" w:rsidRDefault="00C45278" w:rsidP="0008650E">
            <w:pPr>
              <w:ind w:firstLineChars="0" w:firstLine="0"/>
              <w:jc w:val="center"/>
            </w:pPr>
          </w:p>
        </w:tc>
        <w:tc>
          <w:tcPr>
            <w:tcW w:w="3566" w:type="dxa"/>
          </w:tcPr>
          <w:p w14:paraId="3705D890" w14:textId="77777777" w:rsidR="009F652C" w:rsidRDefault="009F652C" w:rsidP="009F652C">
            <w:pPr>
              <w:pStyle w:val="151"/>
            </w:pPr>
            <w:r>
              <w:rPr>
                <w:rFonts w:hint="eastAsia"/>
              </w:rPr>
              <w:t>成立數位紡織服務中心，現有設備與掃描技術用於新業務。（</w:t>
            </w:r>
            <w:r>
              <w:rPr>
                <w:rFonts w:hint="eastAsia"/>
              </w:rPr>
              <w:t>2023</w:t>
            </w:r>
            <w:r>
              <w:rPr>
                <w:rFonts w:hint="eastAsia"/>
              </w:rPr>
              <w:t>）</w:t>
            </w:r>
          </w:p>
          <w:p w14:paraId="71E452CA" w14:textId="7651E0AE" w:rsidR="00C45278" w:rsidRPr="00F21D98" w:rsidRDefault="009F652C" w:rsidP="009F652C">
            <w:pPr>
              <w:pStyle w:val="151"/>
            </w:pPr>
            <w:r>
              <w:rPr>
                <w:rFonts w:hint="eastAsia"/>
              </w:rPr>
              <w:t>迭代深耕永續服務，「顧問輔導</w:t>
            </w:r>
            <w:r>
              <w:rPr>
                <w:rFonts w:hint="eastAsia"/>
              </w:rPr>
              <w:t>+</w:t>
            </w:r>
            <w:r>
              <w:rPr>
                <w:rFonts w:hint="eastAsia"/>
              </w:rPr>
              <w:t>系統串接」回應永續需求。</w:t>
            </w:r>
          </w:p>
        </w:tc>
        <w:tc>
          <w:tcPr>
            <w:tcW w:w="3566" w:type="dxa"/>
          </w:tcPr>
          <w:p w14:paraId="5625AF7C" w14:textId="77777777" w:rsidR="00F44D15" w:rsidRDefault="00F44D15" w:rsidP="00F44D15">
            <w:pPr>
              <w:pStyle w:val="151"/>
            </w:pPr>
            <w:r>
              <w:rPr>
                <w:rFonts w:hint="eastAsia"/>
              </w:rPr>
              <w:t>獲國發基金投資、參與永續論壇，建立國內創新支持基礎。（</w:t>
            </w:r>
            <w:r>
              <w:rPr>
                <w:rFonts w:hint="eastAsia"/>
              </w:rPr>
              <w:t>2023</w:t>
            </w:r>
            <w:r>
              <w:rPr>
                <w:rFonts w:hint="eastAsia"/>
              </w:rPr>
              <w:t>）</w:t>
            </w:r>
          </w:p>
          <w:p w14:paraId="0E66BC02" w14:textId="7EC9FB10" w:rsidR="00C45278" w:rsidRPr="00F44D15" w:rsidRDefault="00F44D15" w:rsidP="00F44D15">
            <w:pPr>
              <w:pStyle w:val="151"/>
            </w:pPr>
            <w:r>
              <w:rPr>
                <w:rFonts w:hint="eastAsia"/>
              </w:rPr>
              <w:t>Web Summit</w:t>
            </w:r>
            <w:r>
              <w:rPr>
                <w:rFonts w:hint="eastAsia"/>
              </w:rPr>
              <w:t>、</w:t>
            </w:r>
            <w:r>
              <w:rPr>
                <w:rFonts w:hint="eastAsia"/>
              </w:rPr>
              <w:t>Bharat Tex</w:t>
            </w:r>
            <w:r>
              <w:rPr>
                <w:rFonts w:hint="eastAsia"/>
              </w:rPr>
              <w:t>印度全球展會，接軌國際市場。（</w:t>
            </w:r>
            <w:r>
              <w:rPr>
                <w:rFonts w:hint="eastAsia"/>
              </w:rPr>
              <w:t>2024/2025</w:t>
            </w:r>
            <w:r>
              <w:rPr>
                <w:rFonts w:hint="eastAsia"/>
              </w:rPr>
              <w:t>）</w:t>
            </w:r>
          </w:p>
        </w:tc>
      </w:tr>
      <w:tr w:rsidR="00C45278" w14:paraId="407A0B73" w14:textId="77777777" w:rsidTr="0008650E">
        <w:tc>
          <w:tcPr>
            <w:tcW w:w="582" w:type="dxa"/>
            <w:vMerge/>
            <w:vAlign w:val="center"/>
          </w:tcPr>
          <w:p w14:paraId="47EFDC50" w14:textId="77777777" w:rsidR="00C45278" w:rsidRDefault="00C45278" w:rsidP="0008650E">
            <w:pPr>
              <w:ind w:firstLineChars="0" w:firstLine="0"/>
              <w:jc w:val="center"/>
            </w:pPr>
          </w:p>
        </w:tc>
        <w:tc>
          <w:tcPr>
            <w:tcW w:w="582" w:type="dxa"/>
            <w:vMerge/>
            <w:vAlign w:val="center"/>
          </w:tcPr>
          <w:p w14:paraId="57E3C6DF" w14:textId="77777777" w:rsidR="00C45278" w:rsidRDefault="00C45278" w:rsidP="0008650E">
            <w:pPr>
              <w:ind w:firstLineChars="0" w:firstLine="0"/>
              <w:jc w:val="center"/>
            </w:pPr>
          </w:p>
        </w:tc>
        <w:tc>
          <w:tcPr>
            <w:tcW w:w="7132" w:type="dxa"/>
            <w:gridSpan w:val="2"/>
            <w:vAlign w:val="center"/>
          </w:tcPr>
          <w:p w14:paraId="585142BC" w14:textId="77777777" w:rsidR="00C45278" w:rsidRDefault="00C45278" w:rsidP="0008650E">
            <w:pPr>
              <w:ind w:firstLineChars="0" w:firstLine="0"/>
              <w:jc w:val="center"/>
            </w:pPr>
            <w:r>
              <w:rPr>
                <w:rFonts w:hint="eastAsia"/>
              </w:rPr>
              <w:t>平衡機制</w:t>
            </w:r>
          </w:p>
        </w:tc>
      </w:tr>
      <w:tr w:rsidR="00C45278" w14:paraId="20BB88FE" w14:textId="77777777" w:rsidTr="0008650E">
        <w:tc>
          <w:tcPr>
            <w:tcW w:w="582" w:type="dxa"/>
            <w:vMerge/>
            <w:vAlign w:val="center"/>
          </w:tcPr>
          <w:p w14:paraId="25161CDC" w14:textId="77777777" w:rsidR="00C45278" w:rsidRDefault="00C45278" w:rsidP="0008650E">
            <w:pPr>
              <w:ind w:firstLineChars="0" w:firstLine="0"/>
              <w:jc w:val="center"/>
            </w:pPr>
          </w:p>
        </w:tc>
        <w:tc>
          <w:tcPr>
            <w:tcW w:w="582" w:type="dxa"/>
            <w:vMerge/>
            <w:vAlign w:val="center"/>
          </w:tcPr>
          <w:p w14:paraId="5C5DF4D8" w14:textId="77777777" w:rsidR="00C45278" w:rsidRDefault="00C45278" w:rsidP="0008650E">
            <w:pPr>
              <w:ind w:firstLineChars="0" w:firstLine="0"/>
              <w:jc w:val="center"/>
            </w:pPr>
          </w:p>
        </w:tc>
        <w:tc>
          <w:tcPr>
            <w:tcW w:w="7132" w:type="dxa"/>
            <w:gridSpan w:val="2"/>
            <w:vAlign w:val="center"/>
          </w:tcPr>
          <w:p w14:paraId="22A5E2A7" w14:textId="77777777" w:rsidR="00FF2419" w:rsidRDefault="00FF2419" w:rsidP="00FF2419">
            <w:pPr>
              <w:pStyle w:val="151"/>
            </w:pPr>
            <w:r>
              <w:rPr>
                <w:rFonts w:hint="eastAsia"/>
              </w:rPr>
              <w:t>合作與策略聯盟：技術整合到創新共創</w:t>
            </w:r>
          </w:p>
          <w:p w14:paraId="50F4EAFF" w14:textId="77777777" w:rsidR="00FF2419" w:rsidRDefault="00FF2419" w:rsidP="00FF2419">
            <w:pPr>
              <w:pStyle w:val="151"/>
            </w:pPr>
            <w:r>
              <w:rPr>
                <w:rFonts w:hint="eastAsia"/>
              </w:rPr>
              <w:t>與紡織數位升級發展協會簽署合約，加速國內外推廣。（</w:t>
            </w:r>
            <w:r>
              <w:rPr>
                <w:rFonts w:hint="eastAsia"/>
              </w:rPr>
              <w:t>2023</w:t>
            </w:r>
            <w:r>
              <w:rPr>
                <w:rFonts w:hint="eastAsia"/>
              </w:rPr>
              <w:t>）</w:t>
            </w:r>
          </w:p>
          <w:p w14:paraId="5EE819AB" w14:textId="77777777" w:rsidR="00FF2419" w:rsidRDefault="00FF2419" w:rsidP="00FF2419">
            <w:pPr>
              <w:pStyle w:val="151"/>
            </w:pPr>
            <w:r>
              <w:rPr>
                <w:rFonts w:hint="eastAsia"/>
              </w:rPr>
              <w:t>深化關係，策略合作</w:t>
            </w:r>
            <w:r>
              <w:rPr>
                <w:rFonts w:hint="eastAsia"/>
              </w:rPr>
              <w:t>CLO Virtual Fashion</w:t>
            </w:r>
            <w:r>
              <w:rPr>
                <w:rFonts w:hint="eastAsia"/>
              </w:rPr>
              <w:t>研發創新技術。（</w:t>
            </w:r>
            <w:r>
              <w:rPr>
                <w:rFonts w:hint="eastAsia"/>
              </w:rPr>
              <w:t>2024</w:t>
            </w:r>
            <w:r>
              <w:rPr>
                <w:rFonts w:hint="eastAsia"/>
              </w:rPr>
              <w:t>）</w:t>
            </w:r>
          </w:p>
          <w:p w14:paraId="1B86E2E7" w14:textId="092D9795" w:rsidR="00C45278" w:rsidRPr="004A33FB" w:rsidRDefault="00FF2419" w:rsidP="00FF2419">
            <w:pPr>
              <w:pStyle w:val="151"/>
              <w:rPr>
                <w:color w:val="FF0000"/>
              </w:rPr>
            </w:pPr>
            <w:r>
              <w:rPr>
                <w:rFonts w:hint="eastAsia"/>
              </w:rPr>
              <w:lastRenderedPageBreak/>
              <w:t>與</w:t>
            </w:r>
            <w:r>
              <w:rPr>
                <w:rFonts w:hint="eastAsia"/>
              </w:rPr>
              <w:t>AADT</w:t>
            </w:r>
            <w:r>
              <w:rPr>
                <w:rFonts w:hint="eastAsia"/>
              </w:rPr>
              <w:t>推動</w:t>
            </w:r>
            <w:r>
              <w:rPr>
                <w:rFonts w:hint="eastAsia"/>
              </w:rPr>
              <w:t>meta-fabric</w:t>
            </w:r>
            <w:r>
              <w:rPr>
                <w:rFonts w:hint="eastAsia"/>
              </w:rPr>
              <w:t>，串連教育與創意產業。（</w:t>
            </w:r>
            <w:r>
              <w:rPr>
                <w:rFonts w:hint="eastAsia"/>
              </w:rPr>
              <w:t>2025</w:t>
            </w:r>
            <w:r>
              <w:rPr>
                <w:rFonts w:hint="eastAsia"/>
              </w:rPr>
              <w:t>）</w:t>
            </w:r>
          </w:p>
        </w:tc>
      </w:tr>
      <w:tr w:rsidR="00C45278" w14:paraId="55E0121E" w14:textId="77777777" w:rsidTr="0008650E">
        <w:tc>
          <w:tcPr>
            <w:tcW w:w="582" w:type="dxa"/>
            <w:vAlign w:val="center"/>
          </w:tcPr>
          <w:p w14:paraId="55834047" w14:textId="77777777" w:rsidR="00C45278" w:rsidRDefault="00C45278" w:rsidP="0008650E">
            <w:pPr>
              <w:ind w:firstLineChars="0" w:firstLine="0"/>
              <w:jc w:val="center"/>
            </w:pPr>
            <w:r w:rsidRPr="002D6F80">
              <w:rPr>
                <w:rFonts w:ascii="標楷體" w:hAnsi="標楷體" w:hint="eastAsia"/>
              </w:rPr>
              <w:t>數位創新</w:t>
            </w:r>
          </w:p>
        </w:tc>
        <w:tc>
          <w:tcPr>
            <w:tcW w:w="582" w:type="dxa"/>
            <w:vAlign w:val="center"/>
          </w:tcPr>
          <w:p w14:paraId="2745D2FD" w14:textId="77777777" w:rsidR="00C45278" w:rsidRDefault="00C45278" w:rsidP="0008650E">
            <w:pPr>
              <w:ind w:firstLineChars="0" w:firstLine="0"/>
              <w:jc w:val="center"/>
            </w:pPr>
            <w:r>
              <w:rPr>
                <w:rFonts w:ascii="標楷體" w:hAnsi="標楷體" w:hint="eastAsia"/>
              </w:rPr>
              <w:t>結果</w:t>
            </w:r>
          </w:p>
        </w:tc>
        <w:tc>
          <w:tcPr>
            <w:tcW w:w="7132" w:type="dxa"/>
            <w:gridSpan w:val="2"/>
            <w:vAlign w:val="center"/>
          </w:tcPr>
          <w:p w14:paraId="6FF45924" w14:textId="77777777" w:rsidR="00D4303B" w:rsidRDefault="00D4303B" w:rsidP="00D4303B">
            <w:pPr>
              <w:pStyle w:val="151"/>
            </w:pPr>
            <w:r>
              <w:rPr>
                <w:rFonts w:hint="eastAsia"/>
              </w:rPr>
              <w:t>從嘗試導入到組織轉型的內部擴展。（</w:t>
            </w:r>
            <w:r>
              <w:rPr>
                <w:rFonts w:hint="eastAsia"/>
              </w:rPr>
              <w:t>2024</w:t>
            </w:r>
            <w:r>
              <w:rPr>
                <w:rFonts w:hint="eastAsia"/>
              </w:rPr>
              <w:t>）</w:t>
            </w:r>
          </w:p>
          <w:p w14:paraId="272BC98E" w14:textId="0C0CA2FB" w:rsidR="00C45278" w:rsidRPr="00282167" w:rsidRDefault="00D4303B" w:rsidP="00D4303B">
            <w:pPr>
              <w:pStyle w:val="151"/>
            </w:pPr>
            <w:r>
              <w:rPr>
                <w:rFonts w:hint="eastAsia"/>
              </w:rPr>
              <w:t>以碳排資訊為核心，串連企業內部治理、供應鏈行動到品牌端的永續決策。</w:t>
            </w:r>
          </w:p>
        </w:tc>
      </w:tr>
    </w:tbl>
    <w:p w14:paraId="0BF22F62" w14:textId="225B7FA9" w:rsidR="006533CD" w:rsidRDefault="006533CD" w:rsidP="004B0F3A">
      <w:pPr>
        <w:pStyle w:val="151"/>
        <w:jc w:val="center"/>
      </w:pPr>
      <w:r>
        <w:rPr>
          <w:rFonts w:hint="eastAsia"/>
        </w:rPr>
        <w:t>資料來源：本研究整理</w:t>
      </w:r>
    </w:p>
    <w:p w14:paraId="712FF550" w14:textId="0ED13BDC" w:rsidR="00C45278" w:rsidRDefault="00C45278">
      <w:pPr>
        <w:widowControl/>
        <w:ind w:firstLineChars="0" w:firstLine="0"/>
        <w:rPr>
          <w:rFonts w:cstheme="majorBidi"/>
          <w:b/>
          <w:sz w:val="36"/>
          <w:szCs w:val="40"/>
        </w:rPr>
      </w:pPr>
      <w:r>
        <w:rPr>
          <w:rFonts w:cstheme="majorBidi"/>
          <w:b/>
          <w:sz w:val="36"/>
          <w:szCs w:val="40"/>
        </w:rPr>
        <w:br w:type="page"/>
      </w:r>
    </w:p>
    <w:p w14:paraId="38B2A4CD" w14:textId="7DF3ECB1" w:rsidR="00573598" w:rsidRDefault="004D04BC" w:rsidP="004D04BC">
      <w:pPr>
        <w:pStyle w:val="2"/>
      </w:pPr>
      <w:bookmarkStart w:id="102" w:name="_Toc200404538"/>
      <w:r>
        <w:rPr>
          <w:rFonts w:hint="eastAsia"/>
        </w:rPr>
        <w:lastRenderedPageBreak/>
        <w:t>5</w:t>
      </w:r>
      <w:r w:rsidR="00C707C5">
        <w:rPr>
          <w:rFonts w:hint="eastAsia"/>
        </w:rPr>
        <w:t>.</w:t>
      </w:r>
      <w:r w:rsidR="00D21EE7">
        <w:rPr>
          <w:rFonts w:hint="eastAsia"/>
        </w:rPr>
        <w:t xml:space="preserve">6 </w:t>
      </w:r>
      <w:r w:rsidR="00573598">
        <w:rPr>
          <w:rFonts w:hint="eastAsia"/>
        </w:rPr>
        <w:t>個案</w:t>
      </w:r>
      <w:r>
        <w:rPr>
          <w:rFonts w:hint="eastAsia"/>
        </w:rPr>
        <w:t>分析</w:t>
      </w:r>
      <w:r w:rsidR="00573598">
        <w:rPr>
          <w:rFonts w:hint="eastAsia"/>
        </w:rPr>
        <w:t>小節</w:t>
      </w:r>
      <w:bookmarkEnd w:id="102"/>
    </w:p>
    <w:p w14:paraId="255058F2" w14:textId="77777777" w:rsidR="00D53549" w:rsidRDefault="00D53549">
      <w:pPr>
        <w:widowControl/>
        <w:ind w:firstLineChars="0" w:firstLine="0"/>
        <w:rPr>
          <w:rFonts w:cstheme="majorBidi"/>
          <w:b/>
          <w:color w:val="000000" w:themeColor="text1"/>
          <w:sz w:val="40"/>
          <w:szCs w:val="48"/>
        </w:rPr>
      </w:pPr>
      <w:r>
        <w:br w:type="page"/>
      </w:r>
    </w:p>
    <w:p w14:paraId="4E25FCEC" w14:textId="60C5F4E1" w:rsidR="00953384" w:rsidRDefault="00797D62" w:rsidP="0006680C">
      <w:pPr>
        <w:pStyle w:val="1"/>
      </w:pPr>
      <w:bookmarkStart w:id="103" w:name="_Toc200404539"/>
      <w:r>
        <w:rPr>
          <w:rFonts w:hint="eastAsia"/>
        </w:rPr>
        <w:lastRenderedPageBreak/>
        <w:t>第六章、研究結論與建議</w:t>
      </w:r>
      <w:bookmarkEnd w:id="103"/>
    </w:p>
    <w:p w14:paraId="4FBACE79" w14:textId="1627399C" w:rsidR="00797D62" w:rsidRDefault="00797D62" w:rsidP="00F71E02">
      <w:pPr>
        <w:pStyle w:val="2"/>
      </w:pPr>
      <w:bookmarkStart w:id="104" w:name="_Toc200404540"/>
      <w:r>
        <w:rPr>
          <w:rFonts w:hint="eastAsia"/>
        </w:rPr>
        <w:t>6.1</w:t>
      </w:r>
      <w:r w:rsidR="00F504D3">
        <w:rPr>
          <w:rFonts w:hint="eastAsia"/>
        </w:rPr>
        <w:t xml:space="preserve"> </w:t>
      </w:r>
      <w:r>
        <w:rPr>
          <w:rFonts w:hint="eastAsia"/>
        </w:rPr>
        <w:t>結論與研究貢獻</w:t>
      </w:r>
      <w:bookmarkEnd w:id="104"/>
    </w:p>
    <w:p w14:paraId="137BDEFA" w14:textId="3200F43F" w:rsidR="00797D62" w:rsidRPr="00953384" w:rsidRDefault="00797D62" w:rsidP="00F71E02">
      <w:pPr>
        <w:pStyle w:val="2"/>
      </w:pPr>
      <w:bookmarkStart w:id="105" w:name="_Toc200404541"/>
      <w:r>
        <w:rPr>
          <w:rFonts w:hint="eastAsia"/>
        </w:rPr>
        <w:t>6.2</w:t>
      </w:r>
      <w:r w:rsidR="00F504D3">
        <w:rPr>
          <w:rFonts w:hint="eastAsia"/>
        </w:rPr>
        <w:t xml:space="preserve"> </w:t>
      </w:r>
      <w:r>
        <w:rPr>
          <w:rFonts w:hint="eastAsia"/>
        </w:rPr>
        <w:t>研究限制與未來研究方向</w:t>
      </w:r>
      <w:bookmarkEnd w:id="105"/>
    </w:p>
    <w:p w14:paraId="089C1E79" w14:textId="77777777" w:rsidR="00D53549" w:rsidRDefault="00D53549">
      <w:pPr>
        <w:widowControl/>
        <w:ind w:firstLineChars="0" w:firstLine="0"/>
        <w:rPr>
          <w:rFonts w:cstheme="majorBidi"/>
          <w:b/>
          <w:color w:val="000000" w:themeColor="text1"/>
          <w:sz w:val="40"/>
          <w:szCs w:val="48"/>
        </w:rPr>
      </w:pPr>
      <w:r>
        <w:br w:type="page"/>
      </w:r>
    </w:p>
    <w:p w14:paraId="0ECC7262" w14:textId="16710366" w:rsidR="00AC386F" w:rsidRDefault="000A2C2C" w:rsidP="0006680C">
      <w:pPr>
        <w:pStyle w:val="1"/>
      </w:pPr>
      <w:bookmarkStart w:id="106" w:name="_Toc200404542"/>
      <w:r>
        <w:rPr>
          <w:rFonts w:hint="eastAsia"/>
        </w:rPr>
        <w:lastRenderedPageBreak/>
        <w:t>第七章、參考文獻</w:t>
      </w:r>
      <w:bookmarkEnd w:id="106"/>
    </w:p>
    <w:p w14:paraId="083A7182" w14:textId="2535B623" w:rsidR="000A2C2C" w:rsidRDefault="000A2C2C" w:rsidP="00542AA6">
      <w:pPr>
        <w:ind w:firstLine="480"/>
        <w:rPr>
          <w:b/>
          <w:bCs/>
        </w:rPr>
      </w:pPr>
      <w:r w:rsidRPr="00AB2493">
        <w:rPr>
          <w:rFonts w:hint="eastAsia"/>
          <w:b/>
          <w:bCs/>
        </w:rPr>
        <w:t>中文部分</w:t>
      </w:r>
    </w:p>
    <w:p w14:paraId="7091FB9F" w14:textId="52157505" w:rsidR="00AB2493" w:rsidRPr="00AB2493" w:rsidRDefault="00AB2493" w:rsidP="008D2F7C">
      <w:pPr>
        <w:ind w:firstLine="480"/>
        <w:rPr>
          <w:b/>
          <w:bCs/>
        </w:rPr>
      </w:pPr>
      <w:r>
        <w:rPr>
          <w:rFonts w:hint="eastAsia"/>
          <w:b/>
          <w:bCs/>
        </w:rPr>
        <w:t>英文</w:t>
      </w:r>
      <w:r w:rsidRPr="00AB2493">
        <w:rPr>
          <w:rFonts w:hint="eastAsia"/>
          <w:b/>
          <w:bCs/>
        </w:rPr>
        <w:t>部分</w:t>
      </w:r>
    </w:p>
    <w:p w14:paraId="1BFA4A39" w14:textId="77777777" w:rsidR="00646344" w:rsidRPr="00646344" w:rsidRDefault="00AC386F" w:rsidP="00646344">
      <w:pPr>
        <w:pStyle w:val="EndNoteBibliography"/>
        <w:spacing w:after="0"/>
        <w:ind w:left="720" w:firstLine="480"/>
      </w:pPr>
      <w:r w:rsidRPr="008D2F7C">
        <w:fldChar w:fldCharType="begin"/>
      </w:r>
      <w:r w:rsidRPr="008D2F7C">
        <w:instrText xml:space="preserve"> ADDIN EN.REFLIST </w:instrText>
      </w:r>
      <w:r w:rsidRPr="008D2F7C">
        <w:fldChar w:fldCharType="separate"/>
      </w:r>
      <w:r w:rsidR="00646344" w:rsidRPr="00646344">
        <w:t xml:space="preserve">Adler, P. S., Goldoftas, B., &amp; Levine, D. I. (1999). Flexibility versus efficiency? A case study of model changeovers in the Toyota production system. </w:t>
      </w:r>
      <w:r w:rsidR="00646344" w:rsidRPr="00646344">
        <w:rPr>
          <w:i/>
        </w:rPr>
        <w:t>Organization Science</w:t>
      </w:r>
      <w:r w:rsidR="00646344" w:rsidRPr="00646344">
        <w:t>,</w:t>
      </w:r>
      <w:r w:rsidR="00646344" w:rsidRPr="00646344">
        <w:rPr>
          <w:i/>
        </w:rPr>
        <w:t xml:space="preserve"> 10</w:t>
      </w:r>
      <w:r w:rsidR="00646344" w:rsidRPr="00646344">
        <w:t xml:space="preserve">(1), 43-68. </w:t>
      </w:r>
    </w:p>
    <w:p w14:paraId="1669EC67" w14:textId="77777777" w:rsidR="00646344" w:rsidRPr="00646344" w:rsidRDefault="00646344" w:rsidP="00646344">
      <w:pPr>
        <w:pStyle w:val="EndNoteBibliography"/>
        <w:spacing w:after="0"/>
        <w:ind w:left="720" w:firstLine="480"/>
      </w:pPr>
      <w:r w:rsidRPr="00646344">
        <w:t xml:space="preserve">Ahmad, S., Wasim, S., Irfan, S., Gogoi, S., Srivastava, A., &amp; Farheen, Z. (2019). Qualitative v/s. quantitative research-a summarized review. </w:t>
      </w:r>
      <w:r w:rsidRPr="00646344">
        <w:rPr>
          <w:i/>
        </w:rPr>
        <w:t>population</w:t>
      </w:r>
      <w:r w:rsidRPr="00646344">
        <w:t>,</w:t>
      </w:r>
      <w:r w:rsidRPr="00646344">
        <w:rPr>
          <w:i/>
        </w:rPr>
        <w:t xml:space="preserve"> 1</w:t>
      </w:r>
      <w:r w:rsidRPr="00646344">
        <w:t xml:space="preserve">(2), 2828-2832. </w:t>
      </w:r>
    </w:p>
    <w:p w14:paraId="79120045" w14:textId="77777777" w:rsidR="00646344" w:rsidRPr="00646344" w:rsidRDefault="00646344" w:rsidP="00646344">
      <w:pPr>
        <w:pStyle w:val="EndNoteBibliography"/>
        <w:spacing w:after="0"/>
        <w:ind w:left="720" w:firstLine="480"/>
      </w:pPr>
      <w:r w:rsidRPr="00646344">
        <w:t xml:space="preserve">Appio, F. P., Frattini, F., Petruzzelli, A. M., &amp; Neirotti, P. (2021). Digital transformation and innovation management: A synthesis of existing research and an agenda for future studies. </w:t>
      </w:r>
      <w:r w:rsidRPr="00646344">
        <w:rPr>
          <w:i/>
        </w:rPr>
        <w:t>Journal of Product Innovation Management</w:t>
      </w:r>
      <w:r w:rsidRPr="00646344">
        <w:t>,</w:t>
      </w:r>
      <w:r w:rsidRPr="00646344">
        <w:rPr>
          <w:i/>
        </w:rPr>
        <w:t xml:space="preserve"> 38</w:t>
      </w:r>
      <w:r w:rsidRPr="00646344">
        <w:t xml:space="preserve">(1), 4-20. </w:t>
      </w:r>
    </w:p>
    <w:p w14:paraId="4380D9AC" w14:textId="77777777" w:rsidR="00646344" w:rsidRPr="00646344" w:rsidRDefault="00646344" w:rsidP="00646344">
      <w:pPr>
        <w:pStyle w:val="EndNoteBibliography"/>
        <w:spacing w:after="0"/>
        <w:ind w:left="720" w:firstLine="480"/>
      </w:pPr>
      <w:r w:rsidRPr="00646344">
        <w:t xml:space="preserve">Arthur, W. B. (2009). </w:t>
      </w:r>
      <w:r w:rsidRPr="00646344">
        <w:rPr>
          <w:i/>
        </w:rPr>
        <w:t>The nature of technology: What it is and how it evolves</w:t>
      </w:r>
      <w:r w:rsidRPr="00646344">
        <w:t xml:space="preserve">. Simon and Schuster. </w:t>
      </w:r>
    </w:p>
    <w:p w14:paraId="05846797" w14:textId="77777777" w:rsidR="00646344" w:rsidRPr="00646344" w:rsidRDefault="00646344" w:rsidP="00646344">
      <w:pPr>
        <w:pStyle w:val="EndNoteBibliography"/>
        <w:spacing w:after="0"/>
        <w:ind w:left="720" w:firstLine="480"/>
      </w:pPr>
      <w:r w:rsidRPr="00646344">
        <w:t xml:space="preserve">Avital, M., &amp; Te'Eni, D. (2009). From generative fit to generative capacity: exploring an emerging dimension of information systems design and task performance. </w:t>
      </w:r>
      <w:r w:rsidRPr="00646344">
        <w:rPr>
          <w:i/>
        </w:rPr>
        <w:t>Information Systems Journal</w:t>
      </w:r>
      <w:r w:rsidRPr="00646344">
        <w:t>,</w:t>
      </w:r>
      <w:r w:rsidRPr="00646344">
        <w:rPr>
          <w:i/>
        </w:rPr>
        <w:t xml:space="preserve"> 19</w:t>
      </w:r>
      <w:r w:rsidRPr="00646344">
        <w:t xml:space="preserve">(4), 345-367. </w:t>
      </w:r>
    </w:p>
    <w:p w14:paraId="6A9A7E4C" w14:textId="0481AF06" w:rsidR="00646344" w:rsidRPr="00646344" w:rsidRDefault="00646344" w:rsidP="00646344">
      <w:pPr>
        <w:pStyle w:val="EndNoteBibliography"/>
        <w:spacing w:after="0"/>
        <w:ind w:left="720" w:firstLine="480"/>
      </w:pPr>
      <w:r w:rsidRPr="00646344">
        <w:t xml:space="preserve">Barley, S. R., &amp; Tolbert, P. S. (1997). Institutionalization and Structuration: Studying the Links between Action and Institution. </w:t>
      </w:r>
      <w:r w:rsidRPr="00646344">
        <w:rPr>
          <w:i/>
        </w:rPr>
        <w:t>Organization Studies</w:t>
      </w:r>
      <w:r w:rsidRPr="00646344">
        <w:t>,</w:t>
      </w:r>
      <w:r w:rsidRPr="00646344">
        <w:rPr>
          <w:i/>
        </w:rPr>
        <w:t xml:space="preserve"> 18</w:t>
      </w:r>
      <w:r w:rsidRPr="00646344">
        <w:t xml:space="preserve">(1), 93-117. </w:t>
      </w:r>
      <w:hyperlink r:id="rId25" w:history="1">
        <w:r w:rsidRPr="00646344">
          <w:rPr>
            <w:rStyle w:val="af2"/>
          </w:rPr>
          <w:t>https://doi.org/10.1177/017084069701800106</w:t>
        </w:r>
      </w:hyperlink>
      <w:r w:rsidRPr="00646344">
        <w:t xml:space="preserve"> </w:t>
      </w:r>
    </w:p>
    <w:p w14:paraId="5B2EA592" w14:textId="77777777" w:rsidR="00646344" w:rsidRPr="00646344" w:rsidRDefault="00646344" w:rsidP="00646344">
      <w:pPr>
        <w:pStyle w:val="EndNoteBibliography"/>
        <w:spacing w:after="0"/>
        <w:ind w:left="720" w:firstLine="480"/>
      </w:pPr>
      <w:r w:rsidRPr="00646344">
        <w:t xml:space="preserve">Baxter, P., &amp; Jack, S. (2008). Qualitative case study methodology: Study design and implementation for novice researchers. </w:t>
      </w:r>
      <w:r w:rsidRPr="00646344">
        <w:rPr>
          <w:i/>
        </w:rPr>
        <w:t>The qualitative report</w:t>
      </w:r>
      <w:r w:rsidRPr="00646344">
        <w:t>,</w:t>
      </w:r>
      <w:r w:rsidRPr="00646344">
        <w:rPr>
          <w:i/>
        </w:rPr>
        <w:t xml:space="preserve"> 13</w:t>
      </w:r>
      <w:r w:rsidRPr="00646344">
        <w:t xml:space="preserve">(4), 544-559. </w:t>
      </w:r>
    </w:p>
    <w:p w14:paraId="45453575" w14:textId="77777777" w:rsidR="00646344" w:rsidRPr="00646344" w:rsidRDefault="00646344" w:rsidP="00646344">
      <w:pPr>
        <w:pStyle w:val="EndNoteBibliography"/>
        <w:spacing w:after="0"/>
        <w:ind w:left="720" w:firstLine="480"/>
      </w:pPr>
      <w:r w:rsidRPr="00646344">
        <w:t xml:space="preserve">Birkinshaw, J., &amp; Gibson, C. (2004). Building ambidexterity into an organization. </w:t>
      </w:r>
      <w:r w:rsidRPr="00646344">
        <w:rPr>
          <w:i/>
        </w:rPr>
        <w:t>MIT Sloan management review</w:t>
      </w:r>
      <w:r w:rsidRPr="00646344">
        <w:t xml:space="preserve">. </w:t>
      </w:r>
    </w:p>
    <w:p w14:paraId="2A659FC6" w14:textId="77777777" w:rsidR="00646344" w:rsidRPr="00646344" w:rsidRDefault="00646344" w:rsidP="00646344">
      <w:pPr>
        <w:pStyle w:val="EndNoteBibliography"/>
        <w:spacing w:after="0"/>
        <w:ind w:left="720" w:firstLine="480"/>
      </w:pPr>
      <w:r w:rsidRPr="00646344">
        <w:t xml:space="preserve">Brown, J. D. (1988). </w:t>
      </w:r>
      <w:r w:rsidRPr="00646344">
        <w:rPr>
          <w:i/>
        </w:rPr>
        <w:t>Understanding research in second language learning: A teacher's guide to statistics and research design</w:t>
      </w:r>
      <w:r w:rsidRPr="00646344">
        <w:t xml:space="preserve">. Cambridge University Press. </w:t>
      </w:r>
    </w:p>
    <w:p w14:paraId="3AA43DF2" w14:textId="77777777" w:rsidR="00646344" w:rsidRPr="00646344" w:rsidRDefault="00646344" w:rsidP="00646344">
      <w:pPr>
        <w:pStyle w:val="EndNoteBibliography"/>
        <w:spacing w:after="0"/>
        <w:ind w:left="720" w:firstLine="480"/>
      </w:pPr>
      <w:r w:rsidRPr="00646344">
        <w:t xml:space="preserve">Cao, Q., Gedajlovic, E., &amp; Zhang, H. (2009). Unpacking organizational ambidexterity: Dimensions, contingencies, and synergistic effects. </w:t>
      </w:r>
      <w:r w:rsidRPr="00646344">
        <w:rPr>
          <w:i/>
        </w:rPr>
        <w:t>Organization Science</w:t>
      </w:r>
      <w:r w:rsidRPr="00646344">
        <w:t>,</w:t>
      </w:r>
      <w:r w:rsidRPr="00646344">
        <w:rPr>
          <w:i/>
        </w:rPr>
        <w:t xml:space="preserve"> 20</w:t>
      </w:r>
      <w:r w:rsidRPr="00646344">
        <w:t xml:space="preserve">(4), 781-796. </w:t>
      </w:r>
    </w:p>
    <w:p w14:paraId="321E6439" w14:textId="77777777" w:rsidR="00646344" w:rsidRPr="00646344" w:rsidRDefault="00646344" w:rsidP="00646344">
      <w:pPr>
        <w:pStyle w:val="EndNoteBibliography"/>
        <w:spacing w:after="0"/>
        <w:ind w:left="720" w:firstLine="480"/>
      </w:pPr>
      <w:r w:rsidRPr="00646344">
        <w:t xml:space="preserve">Chan, C. M., Hackney, R., Pan, S. L., &amp; Chou, T.-C. (2011). Managing e-Government system implementation: a resource enactment perspective. </w:t>
      </w:r>
      <w:r w:rsidRPr="00646344">
        <w:rPr>
          <w:i/>
        </w:rPr>
        <w:t>European Journal of Information Systems</w:t>
      </w:r>
      <w:r w:rsidRPr="00646344">
        <w:t>,</w:t>
      </w:r>
      <w:r w:rsidRPr="00646344">
        <w:rPr>
          <w:i/>
        </w:rPr>
        <w:t xml:space="preserve"> 20</w:t>
      </w:r>
      <w:r w:rsidRPr="00646344">
        <w:t xml:space="preserve">(5), 529-541. </w:t>
      </w:r>
    </w:p>
    <w:p w14:paraId="40E2B1CC" w14:textId="77777777" w:rsidR="00646344" w:rsidRPr="00646344" w:rsidRDefault="00646344" w:rsidP="00646344">
      <w:pPr>
        <w:pStyle w:val="EndNoteBibliography"/>
        <w:spacing w:after="0"/>
        <w:ind w:left="720" w:firstLine="480"/>
      </w:pPr>
      <w:r w:rsidRPr="00646344">
        <w:lastRenderedPageBreak/>
        <w:t xml:space="preserve">Corbin, J. M., &amp; Strauss, A. (1990). Grounded theory research: Procedures, canons, and evaluative criteria. </w:t>
      </w:r>
      <w:r w:rsidRPr="00646344">
        <w:rPr>
          <w:i/>
        </w:rPr>
        <w:t>Qualitative sociology</w:t>
      </w:r>
      <w:r w:rsidRPr="00646344">
        <w:t>,</w:t>
      </w:r>
      <w:r w:rsidRPr="00646344">
        <w:rPr>
          <w:i/>
        </w:rPr>
        <w:t xml:space="preserve"> 13</w:t>
      </w:r>
      <w:r w:rsidRPr="00646344">
        <w:t xml:space="preserve">(1), 3-21. </w:t>
      </w:r>
    </w:p>
    <w:p w14:paraId="49B6E002" w14:textId="77777777" w:rsidR="00646344" w:rsidRPr="00646344" w:rsidRDefault="00646344" w:rsidP="00646344">
      <w:pPr>
        <w:pStyle w:val="EndNoteBibliography"/>
        <w:spacing w:after="0"/>
        <w:ind w:left="720" w:firstLine="480"/>
      </w:pPr>
      <w:r w:rsidRPr="00646344">
        <w:t xml:space="preserve">Denzin, N. K., &amp; Lincoln, Y. S. (2011). </w:t>
      </w:r>
      <w:r w:rsidRPr="00646344">
        <w:rPr>
          <w:i/>
        </w:rPr>
        <w:t>The Sage handbook of qualitative research</w:t>
      </w:r>
      <w:r w:rsidRPr="00646344">
        <w:t xml:space="preserve">. sage. </w:t>
      </w:r>
    </w:p>
    <w:p w14:paraId="661BBF00" w14:textId="77777777" w:rsidR="00646344" w:rsidRPr="00646344" w:rsidRDefault="00646344" w:rsidP="00646344">
      <w:pPr>
        <w:pStyle w:val="EndNoteBibliography"/>
        <w:spacing w:after="0"/>
        <w:ind w:left="720" w:firstLine="480"/>
      </w:pPr>
      <w:r w:rsidRPr="00646344">
        <w:t xml:space="preserve">Eisenhardt, K. M. (1989). Building theories from case study research. </w:t>
      </w:r>
      <w:r w:rsidRPr="00646344">
        <w:rPr>
          <w:i/>
        </w:rPr>
        <w:t>Academy of management review</w:t>
      </w:r>
      <w:r w:rsidRPr="00646344">
        <w:t>,</w:t>
      </w:r>
      <w:r w:rsidRPr="00646344">
        <w:rPr>
          <w:i/>
        </w:rPr>
        <w:t xml:space="preserve"> 14</w:t>
      </w:r>
      <w:r w:rsidRPr="00646344">
        <w:t xml:space="preserve">(4), 532-550. </w:t>
      </w:r>
    </w:p>
    <w:p w14:paraId="0F6438CC" w14:textId="77777777" w:rsidR="00646344" w:rsidRPr="00646344" w:rsidRDefault="00646344" w:rsidP="00646344">
      <w:pPr>
        <w:pStyle w:val="EndNoteBibliography"/>
        <w:spacing w:after="0"/>
        <w:ind w:left="720" w:firstLine="480"/>
      </w:pPr>
      <w:r w:rsidRPr="00646344">
        <w:t xml:space="preserve">Fountain, J. E. (2004). </w:t>
      </w:r>
      <w:r w:rsidRPr="00646344">
        <w:rPr>
          <w:i/>
        </w:rPr>
        <w:t>Building the virtual state: Information technology and institutional change</w:t>
      </w:r>
      <w:r w:rsidRPr="00646344">
        <w:t xml:space="preserve">. Rowman &amp; Littlefield. </w:t>
      </w:r>
    </w:p>
    <w:p w14:paraId="40FBF6D8" w14:textId="77777777" w:rsidR="00646344" w:rsidRPr="00646344" w:rsidRDefault="00646344" w:rsidP="00646344">
      <w:pPr>
        <w:pStyle w:val="EndNoteBibliography"/>
        <w:spacing w:after="0"/>
        <w:ind w:left="720" w:firstLine="480"/>
      </w:pPr>
      <w:r w:rsidRPr="00646344">
        <w:t xml:space="preserve">Gaver, W. W. (1991). Technology affordances. Proceedings of the SIGCHI conference on Human factors in computing systems, </w:t>
      </w:r>
    </w:p>
    <w:p w14:paraId="5824605C" w14:textId="77777777" w:rsidR="00646344" w:rsidRPr="00646344" w:rsidRDefault="00646344" w:rsidP="00646344">
      <w:pPr>
        <w:pStyle w:val="EndNoteBibliography"/>
        <w:spacing w:after="0"/>
        <w:ind w:left="720" w:firstLine="480"/>
      </w:pPr>
      <w:r w:rsidRPr="00646344">
        <w:t xml:space="preserve">Gawer, A., &amp; Phillips, N. (2013). Institutional work as logics shift: The case of Intel’s transformation to platform leader. </w:t>
      </w:r>
      <w:r w:rsidRPr="00646344">
        <w:rPr>
          <w:i/>
        </w:rPr>
        <w:t>Organization Studies</w:t>
      </w:r>
      <w:r w:rsidRPr="00646344">
        <w:t>,</w:t>
      </w:r>
      <w:r w:rsidRPr="00646344">
        <w:rPr>
          <w:i/>
        </w:rPr>
        <w:t xml:space="preserve"> 34</w:t>
      </w:r>
      <w:r w:rsidRPr="00646344">
        <w:t xml:space="preserve">(8), 1035-1071. </w:t>
      </w:r>
    </w:p>
    <w:p w14:paraId="25719CB6" w14:textId="77777777" w:rsidR="00646344" w:rsidRPr="00646344" w:rsidRDefault="00646344" w:rsidP="00646344">
      <w:pPr>
        <w:pStyle w:val="EndNoteBibliography"/>
        <w:spacing w:after="0"/>
        <w:ind w:left="720" w:firstLine="480"/>
      </w:pPr>
      <w:r w:rsidRPr="00646344">
        <w:t xml:space="preserve">Gibson, C. B., &amp; Birkinshaw, J. (2004). The antecedents, consequences, and mediating role of organizational ambidexterity. </w:t>
      </w:r>
      <w:r w:rsidRPr="00646344">
        <w:rPr>
          <w:i/>
        </w:rPr>
        <w:t>Academy of management Journal</w:t>
      </w:r>
      <w:r w:rsidRPr="00646344">
        <w:t>,</w:t>
      </w:r>
      <w:r w:rsidRPr="00646344">
        <w:rPr>
          <w:i/>
        </w:rPr>
        <w:t xml:space="preserve"> 47</w:t>
      </w:r>
      <w:r w:rsidRPr="00646344">
        <w:t xml:space="preserve">(2), 209-226. </w:t>
      </w:r>
    </w:p>
    <w:p w14:paraId="169BF4BE" w14:textId="77777777" w:rsidR="00646344" w:rsidRPr="00646344" w:rsidRDefault="00646344" w:rsidP="00646344">
      <w:pPr>
        <w:pStyle w:val="EndNoteBibliography"/>
        <w:spacing w:after="0"/>
        <w:ind w:left="720" w:firstLine="480"/>
      </w:pPr>
      <w:r w:rsidRPr="00646344">
        <w:t xml:space="preserve">Gibson, J. J. (1979). </w:t>
      </w:r>
      <w:r w:rsidRPr="00646344">
        <w:rPr>
          <w:i/>
        </w:rPr>
        <w:t>The Ecological Approach to Visual Perception: Classic Edition</w:t>
      </w:r>
      <w:r w:rsidRPr="00646344">
        <w:t xml:space="preserve">. Houghton Mifflin. </w:t>
      </w:r>
    </w:p>
    <w:p w14:paraId="655A6C86" w14:textId="77777777" w:rsidR="00646344" w:rsidRPr="00646344" w:rsidRDefault="00646344" w:rsidP="00646344">
      <w:pPr>
        <w:pStyle w:val="EndNoteBibliography"/>
        <w:spacing w:after="0"/>
        <w:ind w:left="720" w:firstLine="480"/>
      </w:pPr>
      <w:r w:rsidRPr="00646344">
        <w:t xml:space="preserve">Gibson, J. J. (2014). The theory of affordances:(1979). In </w:t>
      </w:r>
      <w:r w:rsidRPr="00646344">
        <w:rPr>
          <w:i/>
        </w:rPr>
        <w:t>The people, place, and space reader</w:t>
      </w:r>
      <w:r w:rsidRPr="00646344">
        <w:t xml:space="preserve"> (pp. 56-60). Routledge. </w:t>
      </w:r>
    </w:p>
    <w:p w14:paraId="438A9D76" w14:textId="77777777" w:rsidR="00646344" w:rsidRPr="00646344" w:rsidRDefault="00646344" w:rsidP="00646344">
      <w:pPr>
        <w:pStyle w:val="EndNoteBibliography"/>
        <w:spacing w:after="0"/>
        <w:ind w:left="720" w:firstLine="480"/>
      </w:pPr>
      <w:r w:rsidRPr="00646344">
        <w:t xml:space="preserve">Gioia, D. A., Corley, K. G., &amp; Hamilton, A. L. (2013). Seeking qualitative rigor in inductive research: Notes on the Gioia methodology. </w:t>
      </w:r>
      <w:r w:rsidRPr="00646344">
        <w:rPr>
          <w:i/>
        </w:rPr>
        <w:t>Organizational research methods</w:t>
      </w:r>
      <w:r w:rsidRPr="00646344">
        <w:t>,</w:t>
      </w:r>
      <w:r w:rsidRPr="00646344">
        <w:rPr>
          <w:i/>
        </w:rPr>
        <w:t xml:space="preserve"> 16</w:t>
      </w:r>
      <w:r w:rsidRPr="00646344">
        <w:t xml:space="preserve">(1), 15-31. </w:t>
      </w:r>
    </w:p>
    <w:p w14:paraId="1D51FA32" w14:textId="77777777" w:rsidR="00646344" w:rsidRPr="00646344" w:rsidRDefault="00646344" w:rsidP="00646344">
      <w:pPr>
        <w:pStyle w:val="EndNoteBibliography"/>
        <w:spacing w:after="0"/>
        <w:ind w:left="720" w:firstLine="480"/>
      </w:pPr>
      <w:r w:rsidRPr="00646344">
        <w:t xml:space="preserve">Glaser, B., &amp; Strauss, A. (2017). </w:t>
      </w:r>
      <w:r w:rsidRPr="00646344">
        <w:rPr>
          <w:i/>
        </w:rPr>
        <w:t>Discovery of grounded theory: Strategies for qualitative research</w:t>
      </w:r>
      <w:r w:rsidRPr="00646344">
        <w:t xml:space="preserve">. Routledge. </w:t>
      </w:r>
    </w:p>
    <w:p w14:paraId="068A4463" w14:textId="77777777" w:rsidR="00646344" w:rsidRPr="00646344" w:rsidRDefault="00646344" w:rsidP="00646344">
      <w:pPr>
        <w:pStyle w:val="EndNoteBibliography"/>
        <w:spacing w:after="0"/>
        <w:ind w:left="720" w:firstLine="480"/>
      </w:pPr>
      <w:r w:rsidRPr="00646344">
        <w:t xml:space="preserve">Greeno, J. G. (1994). Gibson's affordances. </w:t>
      </w:r>
    </w:p>
    <w:p w14:paraId="12BE86C8" w14:textId="77777777" w:rsidR="00646344" w:rsidRPr="00646344" w:rsidRDefault="00646344" w:rsidP="00646344">
      <w:pPr>
        <w:pStyle w:val="EndNoteBibliography"/>
        <w:spacing w:after="0"/>
        <w:ind w:left="720" w:firstLine="480"/>
      </w:pPr>
      <w:r w:rsidRPr="00646344">
        <w:t xml:space="preserve">He, Z.-L., &amp; Wong, P.-K. (2004). Exploration vs. exploitation: An empirical test of the ambidexterity hypothesis. </w:t>
      </w:r>
      <w:r w:rsidRPr="00646344">
        <w:rPr>
          <w:i/>
        </w:rPr>
        <w:t>Organization Science</w:t>
      </w:r>
      <w:r w:rsidRPr="00646344">
        <w:t>,</w:t>
      </w:r>
      <w:r w:rsidRPr="00646344">
        <w:rPr>
          <w:i/>
        </w:rPr>
        <w:t xml:space="preserve"> 15</w:t>
      </w:r>
      <w:r w:rsidRPr="00646344">
        <w:t xml:space="preserve">(4), 481-494. </w:t>
      </w:r>
    </w:p>
    <w:p w14:paraId="293820AE" w14:textId="77777777" w:rsidR="00646344" w:rsidRPr="00646344" w:rsidRDefault="00646344" w:rsidP="00646344">
      <w:pPr>
        <w:pStyle w:val="EndNoteBibliography"/>
        <w:spacing w:after="0"/>
        <w:ind w:left="720" w:firstLine="480"/>
      </w:pPr>
      <w:r w:rsidRPr="00646344">
        <w:t xml:space="preserve">Hinings, B., Gegenhuber, T., &amp; Greenwood, R. (2018). Digital innovation and transformation: An institutional perspective. </w:t>
      </w:r>
      <w:r w:rsidRPr="00646344">
        <w:rPr>
          <w:i/>
        </w:rPr>
        <w:t>Information and organization</w:t>
      </w:r>
      <w:r w:rsidRPr="00646344">
        <w:t>,</w:t>
      </w:r>
      <w:r w:rsidRPr="00646344">
        <w:rPr>
          <w:i/>
        </w:rPr>
        <w:t xml:space="preserve"> 28</w:t>
      </w:r>
      <w:r w:rsidRPr="00646344">
        <w:t xml:space="preserve">(1), 52-61. </w:t>
      </w:r>
    </w:p>
    <w:p w14:paraId="28D8492C" w14:textId="77777777" w:rsidR="00646344" w:rsidRPr="00646344" w:rsidRDefault="00646344" w:rsidP="00646344">
      <w:pPr>
        <w:pStyle w:val="EndNoteBibliography"/>
        <w:spacing w:after="0"/>
        <w:ind w:left="720" w:firstLine="480"/>
      </w:pPr>
      <w:r w:rsidRPr="00646344">
        <w:t xml:space="preserve">Hutchby, I. (2001). Technologies, texts and affordances. </w:t>
      </w:r>
      <w:r w:rsidRPr="00646344">
        <w:rPr>
          <w:i/>
        </w:rPr>
        <w:t>Sociology</w:t>
      </w:r>
      <w:r w:rsidRPr="00646344">
        <w:t>,</w:t>
      </w:r>
      <w:r w:rsidRPr="00646344">
        <w:rPr>
          <w:i/>
        </w:rPr>
        <w:t xml:space="preserve"> 35</w:t>
      </w:r>
      <w:r w:rsidRPr="00646344">
        <w:t xml:space="preserve">(2), 441-456. </w:t>
      </w:r>
    </w:p>
    <w:p w14:paraId="0A964FE1" w14:textId="77777777" w:rsidR="00646344" w:rsidRPr="00646344" w:rsidRDefault="00646344" w:rsidP="00646344">
      <w:pPr>
        <w:pStyle w:val="EndNoteBibliography"/>
        <w:spacing w:after="0"/>
        <w:ind w:left="720" w:firstLine="480"/>
      </w:pPr>
      <w:r w:rsidRPr="00646344">
        <w:t xml:space="preserve">Kohli, R., &amp; Melville, N. P. (2019). Digital innovation: A review and synthesis. </w:t>
      </w:r>
      <w:r w:rsidRPr="00646344">
        <w:rPr>
          <w:i/>
        </w:rPr>
        <w:t>Information Systems Journal</w:t>
      </w:r>
      <w:r w:rsidRPr="00646344">
        <w:t>,</w:t>
      </w:r>
      <w:r w:rsidRPr="00646344">
        <w:rPr>
          <w:i/>
        </w:rPr>
        <w:t xml:space="preserve"> 29</w:t>
      </w:r>
      <w:r w:rsidRPr="00646344">
        <w:t xml:space="preserve">(1), 200-223. </w:t>
      </w:r>
    </w:p>
    <w:p w14:paraId="6E2D9D87" w14:textId="4D3E6C7E" w:rsidR="00646344" w:rsidRPr="00646344" w:rsidRDefault="00646344" w:rsidP="00646344">
      <w:pPr>
        <w:pStyle w:val="EndNoteBibliography"/>
        <w:spacing w:after="0"/>
        <w:ind w:left="720" w:firstLine="480"/>
      </w:pPr>
      <w:r w:rsidRPr="00646344">
        <w:t xml:space="preserve">Levinthal, D. A., &amp; March, J. G. (1993). The myopia of learning. </w:t>
      </w:r>
      <w:r w:rsidRPr="00646344">
        <w:rPr>
          <w:i/>
        </w:rPr>
        <w:t>Strategic Management Journal</w:t>
      </w:r>
      <w:r w:rsidRPr="00646344">
        <w:t>,</w:t>
      </w:r>
      <w:r w:rsidRPr="00646344">
        <w:rPr>
          <w:i/>
        </w:rPr>
        <w:t xml:space="preserve"> 14</w:t>
      </w:r>
      <w:r w:rsidRPr="00646344">
        <w:t xml:space="preserve">(S2), 95-112. </w:t>
      </w:r>
      <w:hyperlink r:id="rId26" w:history="1">
        <w:r w:rsidRPr="00646344">
          <w:rPr>
            <w:rStyle w:val="af2"/>
          </w:rPr>
          <w:t>https://doi.org/10.1002/smj.4250141009</w:t>
        </w:r>
      </w:hyperlink>
      <w:r w:rsidRPr="00646344">
        <w:t xml:space="preserve"> </w:t>
      </w:r>
    </w:p>
    <w:p w14:paraId="51102E61" w14:textId="77777777" w:rsidR="00646344" w:rsidRPr="00646344" w:rsidRDefault="00646344" w:rsidP="00646344">
      <w:pPr>
        <w:pStyle w:val="EndNoteBibliography"/>
        <w:spacing w:after="0"/>
        <w:ind w:left="720" w:firstLine="480"/>
      </w:pPr>
      <w:r w:rsidRPr="00646344">
        <w:t xml:space="preserve">Lubatkin, M. H., Simsek, Z., Ling, Y., &amp; Veiga, J. F. (2006). Ambidexterity and performance in small-to medium-sized firms: The pivotal role of top management team behavioral integration. </w:t>
      </w:r>
      <w:r w:rsidRPr="00646344">
        <w:rPr>
          <w:i/>
        </w:rPr>
        <w:t>Journal of management</w:t>
      </w:r>
      <w:r w:rsidRPr="00646344">
        <w:t>,</w:t>
      </w:r>
      <w:r w:rsidRPr="00646344">
        <w:rPr>
          <w:i/>
        </w:rPr>
        <w:t xml:space="preserve"> 32</w:t>
      </w:r>
      <w:r w:rsidRPr="00646344">
        <w:t xml:space="preserve">(5), 646-672. </w:t>
      </w:r>
    </w:p>
    <w:p w14:paraId="6DCF2C67" w14:textId="14C41818" w:rsidR="00646344" w:rsidRPr="00646344" w:rsidRDefault="00646344" w:rsidP="00646344">
      <w:pPr>
        <w:pStyle w:val="EndNoteBibliography"/>
        <w:spacing w:after="0"/>
        <w:ind w:left="720" w:firstLine="480"/>
      </w:pPr>
      <w:r w:rsidRPr="00646344">
        <w:t xml:space="preserve">Luftman, J., &amp; Brier, T. (1999). Achieving and Sustaining Business-IT Alignment. </w:t>
      </w:r>
      <w:r w:rsidRPr="00646344">
        <w:rPr>
          <w:i/>
        </w:rPr>
        <w:t>California Management Review</w:t>
      </w:r>
      <w:r w:rsidRPr="00646344">
        <w:t>,</w:t>
      </w:r>
      <w:r w:rsidRPr="00646344">
        <w:rPr>
          <w:i/>
        </w:rPr>
        <w:t xml:space="preserve"> 42</w:t>
      </w:r>
      <w:r w:rsidRPr="00646344">
        <w:t xml:space="preserve">(1), 109-122. </w:t>
      </w:r>
      <w:hyperlink r:id="rId27" w:history="1">
        <w:r w:rsidRPr="00646344">
          <w:rPr>
            <w:rStyle w:val="af2"/>
          </w:rPr>
          <w:t>https://doi.org/https://doi.org/10.2307/41166021</w:t>
        </w:r>
      </w:hyperlink>
      <w:r w:rsidRPr="00646344">
        <w:t xml:space="preserve"> </w:t>
      </w:r>
    </w:p>
    <w:p w14:paraId="7968A372" w14:textId="77777777" w:rsidR="00646344" w:rsidRPr="00646344" w:rsidRDefault="00646344" w:rsidP="00646344">
      <w:pPr>
        <w:pStyle w:val="EndNoteBibliography"/>
        <w:spacing w:after="0"/>
        <w:ind w:left="720" w:firstLine="480"/>
      </w:pPr>
      <w:r w:rsidRPr="00646344">
        <w:t xml:space="preserve">Lusch, R. F., &amp; Nambisan, S. (2015). Service innovation. </w:t>
      </w:r>
      <w:r w:rsidRPr="00646344">
        <w:rPr>
          <w:i/>
        </w:rPr>
        <w:t>MIS Quarterly</w:t>
      </w:r>
      <w:r w:rsidRPr="00646344">
        <w:t>,</w:t>
      </w:r>
      <w:r w:rsidRPr="00646344">
        <w:rPr>
          <w:i/>
        </w:rPr>
        <w:t xml:space="preserve"> 39</w:t>
      </w:r>
      <w:r w:rsidRPr="00646344">
        <w:t xml:space="preserve">(1), 155-176. </w:t>
      </w:r>
    </w:p>
    <w:p w14:paraId="192883C2" w14:textId="77777777" w:rsidR="00646344" w:rsidRPr="00646344" w:rsidRDefault="00646344" w:rsidP="00646344">
      <w:pPr>
        <w:pStyle w:val="EndNoteBibliography"/>
        <w:spacing w:after="0"/>
        <w:ind w:left="720" w:firstLine="480"/>
      </w:pPr>
      <w:r w:rsidRPr="00646344">
        <w:t xml:space="preserve">March, J. G. (1991). Exploration and exploitation in organizational learning. </w:t>
      </w:r>
      <w:r w:rsidRPr="00646344">
        <w:rPr>
          <w:i/>
        </w:rPr>
        <w:t>Organization Science</w:t>
      </w:r>
      <w:r w:rsidRPr="00646344">
        <w:t>,</w:t>
      </w:r>
      <w:r w:rsidRPr="00646344">
        <w:rPr>
          <w:i/>
        </w:rPr>
        <w:t xml:space="preserve"> 2</w:t>
      </w:r>
      <w:r w:rsidRPr="00646344">
        <w:t xml:space="preserve">(1), 71-87. </w:t>
      </w:r>
    </w:p>
    <w:p w14:paraId="128F34E9" w14:textId="77777777" w:rsidR="00646344" w:rsidRPr="00646344" w:rsidRDefault="00646344" w:rsidP="00646344">
      <w:pPr>
        <w:pStyle w:val="EndNoteBibliography"/>
        <w:spacing w:after="0"/>
        <w:ind w:left="720" w:firstLine="480"/>
      </w:pPr>
      <w:r w:rsidRPr="00646344">
        <w:t xml:space="preserve">Nambisan, S., Lyytinen, K., Majchrzak, A., &amp; Song, M. (2017). Digital innovation management. </w:t>
      </w:r>
      <w:r w:rsidRPr="00646344">
        <w:rPr>
          <w:i/>
        </w:rPr>
        <w:t>MIS Quarterly</w:t>
      </w:r>
      <w:r w:rsidRPr="00646344">
        <w:t>,</w:t>
      </w:r>
      <w:r w:rsidRPr="00646344">
        <w:rPr>
          <w:i/>
        </w:rPr>
        <w:t xml:space="preserve"> 41</w:t>
      </w:r>
      <w:r w:rsidRPr="00646344">
        <w:t xml:space="preserve">(1), 223-238. </w:t>
      </w:r>
    </w:p>
    <w:p w14:paraId="773E7614" w14:textId="77777777" w:rsidR="00646344" w:rsidRPr="00646344" w:rsidRDefault="00646344" w:rsidP="00646344">
      <w:pPr>
        <w:pStyle w:val="EndNoteBibliography"/>
        <w:spacing w:after="0"/>
        <w:ind w:left="720" w:firstLine="480"/>
      </w:pPr>
      <w:r w:rsidRPr="00646344">
        <w:t xml:space="preserve">Norman, D. A. (1999). Affordance, conventions, and design. </w:t>
      </w:r>
      <w:r w:rsidRPr="00646344">
        <w:rPr>
          <w:i/>
        </w:rPr>
        <w:t>interactions</w:t>
      </w:r>
      <w:r w:rsidRPr="00646344">
        <w:t>,</w:t>
      </w:r>
      <w:r w:rsidRPr="00646344">
        <w:rPr>
          <w:i/>
        </w:rPr>
        <w:t xml:space="preserve"> 6</w:t>
      </w:r>
      <w:r w:rsidRPr="00646344">
        <w:t xml:space="preserve">(3), 38-43. </w:t>
      </w:r>
    </w:p>
    <w:p w14:paraId="1E598637" w14:textId="77777777" w:rsidR="00646344" w:rsidRPr="00646344" w:rsidRDefault="00646344" w:rsidP="00646344">
      <w:pPr>
        <w:pStyle w:val="EndNoteBibliography"/>
        <w:spacing w:after="0"/>
        <w:ind w:left="720" w:firstLine="480"/>
      </w:pPr>
      <w:r w:rsidRPr="00646344">
        <w:t xml:space="preserve">Nylén, D., &amp; Holmström, J. (2015). Digital innovation strategy: A framework for diagnosing and improving digital product and service innovation. </w:t>
      </w:r>
      <w:r w:rsidRPr="00646344">
        <w:rPr>
          <w:i/>
        </w:rPr>
        <w:t>Business Horizons</w:t>
      </w:r>
      <w:r w:rsidRPr="00646344">
        <w:t>,</w:t>
      </w:r>
      <w:r w:rsidRPr="00646344">
        <w:rPr>
          <w:i/>
        </w:rPr>
        <w:t xml:space="preserve"> 58</w:t>
      </w:r>
      <w:r w:rsidRPr="00646344">
        <w:t xml:space="preserve">(1), 57-67. </w:t>
      </w:r>
    </w:p>
    <w:p w14:paraId="78022BC5" w14:textId="77777777" w:rsidR="00646344" w:rsidRPr="00646344" w:rsidRDefault="00646344" w:rsidP="00646344">
      <w:pPr>
        <w:pStyle w:val="EndNoteBibliography"/>
        <w:spacing w:after="0"/>
        <w:ind w:left="720" w:firstLine="480"/>
      </w:pPr>
      <w:r w:rsidRPr="00646344">
        <w:t xml:space="preserve">O'Reilly III, C. A., &amp; Tushman, M. L. (2008). Ambidexterity as a dynamic capability: Resolving the innovator's dilemma. </w:t>
      </w:r>
      <w:r w:rsidRPr="00646344">
        <w:rPr>
          <w:i/>
        </w:rPr>
        <w:t>Research in organizational behavior</w:t>
      </w:r>
      <w:r w:rsidRPr="00646344">
        <w:t>,</w:t>
      </w:r>
      <w:r w:rsidRPr="00646344">
        <w:rPr>
          <w:i/>
        </w:rPr>
        <w:t xml:space="preserve"> 28</w:t>
      </w:r>
      <w:r w:rsidRPr="00646344">
        <w:t xml:space="preserve">, 185-206. </w:t>
      </w:r>
    </w:p>
    <w:p w14:paraId="5A00CF0B" w14:textId="77777777" w:rsidR="00646344" w:rsidRPr="00646344" w:rsidRDefault="00646344" w:rsidP="00646344">
      <w:pPr>
        <w:pStyle w:val="EndNoteBibliography"/>
        <w:spacing w:after="0"/>
        <w:ind w:left="720" w:firstLine="480"/>
      </w:pPr>
      <w:r w:rsidRPr="00646344">
        <w:t xml:space="preserve">O'Reilly III, C. A., &amp; Tushman, M. L. (2011). Organizational ambidexterity in action: How managers explore and exploit. </w:t>
      </w:r>
      <w:r w:rsidRPr="00646344">
        <w:rPr>
          <w:i/>
        </w:rPr>
        <w:t>California Management Review</w:t>
      </w:r>
      <w:r w:rsidRPr="00646344">
        <w:t>,</w:t>
      </w:r>
      <w:r w:rsidRPr="00646344">
        <w:rPr>
          <w:i/>
        </w:rPr>
        <w:t xml:space="preserve"> 53</w:t>
      </w:r>
      <w:r w:rsidRPr="00646344">
        <w:t xml:space="preserve">(4), 5-22. </w:t>
      </w:r>
    </w:p>
    <w:p w14:paraId="4CCBB5E0" w14:textId="77777777" w:rsidR="00646344" w:rsidRPr="00646344" w:rsidRDefault="00646344" w:rsidP="00646344">
      <w:pPr>
        <w:pStyle w:val="EndNoteBibliography"/>
        <w:spacing w:after="0"/>
        <w:ind w:left="720" w:firstLine="480"/>
      </w:pPr>
      <w:r w:rsidRPr="00646344">
        <w:t xml:space="preserve">O'Reilly III, C. A., &amp; Tushman, M. L. (2013). Organizational ambidexterity: Past, present, and future. </w:t>
      </w:r>
      <w:r w:rsidRPr="00646344">
        <w:rPr>
          <w:i/>
        </w:rPr>
        <w:t>Academy of management Perspectives</w:t>
      </w:r>
      <w:r w:rsidRPr="00646344">
        <w:t>,</w:t>
      </w:r>
      <w:r w:rsidRPr="00646344">
        <w:rPr>
          <w:i/>
        </w:rPr>
        <w:t xml:space="preserve"> 27</w:t>
      </w:r>
      <w:r w:rsidRPr="00646344">
        <w:t xml:space="preserve">(4), 324-338. </w:t>
      </w:r>
    </w:p>
    <w:p w14:paraId="55768691" w14:textId="33751D34" w:rsidR="00646344" w:rsidRPr="00646344" w:rsidRDefault="00646344" w:rsidP="00646344">
      <w:pPr>
        <w:pStyle w:val="EndNoteBibliography"/>
        <w:spacing w:after="0"/>
        <w:ind w:left="720" w:firstLine="480"/>
      </w:pPr>
      <w:r w:rsidRPr="00646344">
        <w:t xml:space="preserve">Orlikowski, W. J. (1996). Improvising Organizational Transformation Over Time: A Situated Change Perspective. </w:t>
      </w:r>
      <w:r w:rsidRPr="00646344">
        <w:rPr>
          <w:i/>
        </w:rPr>
        <w:t>Information Systems Research</w:t>
      </w:r>
      <w:r w:rsidRPr="00646344">
        <w:t>,</w:t>
      </w:r>
      <w:r w:rsidRPr="00646344">
        <w:rPr>
          <w:i/>
        </w:rPr>
        <w:t xml:space="preserve"> 7</w:t>
      </w:r>
      <w:r w:rsidRPr="00646344">
        <w:t xml:space="preserve">(1), 63-92. </w:t>
      </w:r>
      <w:hyperlink r:id="rId28" w:history="1">
        <w:r w:rsidRPr="00646344">
          <w:rPr>
            <w:rStyle w:val="af2"/>
          </w:rPr>
          <w:t>https://doi.org/10.1287/isre.7.1.63</w:t>
        </w:r>
      </w:hyperlink>
      <w:r w:rsidRPr="00646344">
        <w:t xml:space="preserve"> </w:t>
      </w:r>
    </w:p>
    <w:p w14:paraId="59E2D2F7" w14:textId="78018752" w:rsidR="00646344" w:rsidRPr="00646344" w:rsidRDefault="00646344" w:rsidP="00646344">
      <w:pPr>
        <w:pStyle w:val="EndNoteBibliography"/>
        <w:spacing w:after="0"/>
        <w:ind w:left="720" w:firstLine="480"/>
      </w:pPr>
      <w:r w:rsidRPr="00646344">
        <w:t xml:space="preserve">Orlikowski, W. J. (2000). Using Technology and Constituting Structures: A Practice Lens for Studying Technology in Organizations. </w:t>
      </w:r>
      <w:r w:rsidRPr="00646344">
        <w:rPr>
          <w:i/>
        </w:rPr>
        <w:t>Organization Science</w:t>
      </w:r>
      <w:r w:rsidRPr="00646344">
        <w:t>,</w:t>
      </w:r>
      <w:r w:rsidRPr="00646344">
        <w:rPr>
          <w:i/>
        </w:rPr>
        <w:t xml:space="preserve"> 11</w:t>
      </w:r>
      <w:r w:rsidRPr="00646344">
        <w:t xml:space="preserve">(4), 404-428. </w:t>
      </w:r>
      <w:hyperlink r:id="rId29" w:history="1">
        <w:r w:rsidRPr="00646344">
          <w:rPr>
            <w:rStyle w:val="af2"/>
          </w:rPr>
          <w:t>https://doi.org/10.1287/orsc.11.4.404.14600</w:t>
        </w:r>
      </w:hyperlink>
      <w:r w:rsidRPr="00646344">
        <w:t xml:space="preserve"> </w:t>
      </w:r>
    </w:p>
    <w:p w14:paraId="6B0A0DBA" w14:textId="77777777" w:rsidR="00646344" w:rsidRPr="00646344" w:rsidRDefault="00646344" w:rsidP="00646344">
      <w:pPr>
        <w:pStyle w:val="EndNoteBibliography"/>
        <w:spacing w:after="0"/>
        <w:ind w:left="720" w:firstLine="480"/>
      </w:pPr>
      <w:r w:rsidRPr="00646344">
        <w:t xml:space="preserve">Orlikowski, W. J., &amp; Scott, S. V. (2008). 10 sociomateriality: challenging the separation of technology, work and organization. </w:t>
      </w:r>
      <w:r w:rsidRPr="00646344">
        <w:rPr>
          <w:i/>
        </w:rPr>
        <w:t>Academy of Management annals</w:t>
      </w:r>
      <w:r w:rsidRPr="00646344">
        <w:t>,</w:t>
      </w:r>
      <w:r w:rsidRPr="00646344">
        <w:rPr>
          <w:i/>
        </w:rPr>
        <w:t xml:space="preserve"> 2</w:t>
      </w:r>
      <w:r w:rsidRPr="00646344">
        <w:t xml:space="preserve">(1), 433-474. </w:t>
      </w:r>
    </w:p>
    <w:p w14:paraId="2F9883EC" w14:textId="77777777" w:rsidR="00646344" w:rsidRPr="00646344" w:rsidRDefault="00646344" w:rsidP="00646344">
      <w:pPr>
        <w:pStyle w:val="EndNoteBibliography"/>
        <w:spacing w:after="0"/>
        <w:ind w:left="720" w:firstLine="480"/>
      </w:pPr>
      <w:r w:rsidRPr="00646344">
        <w:t xml:space="preserve">Pentland, B. T., &amp; Feldman, M. S. (2008). Designing routines: On the </w:t>
      </w:r>
      <w:r w:rsidRPr="00646344">
        <w:lastRenderedPageBreak/>
        <w:t xml:space="preserve">folly of designing artifacts, while hoping for patterns of action. </w:t>
      </w:r>
      <w:r w:rsidRPr="00646344">
        <w:rPr>
          <w:i/>
        </w:rPr>
        <w:t>Information and organization</w:t>
      </w:r>
      <w:r w:rsidRPr="00646344">
        <w:t>,</w:t>
      </w:r>
      <w:r w:rsidRPr="00646344">
        <w:rPr>
          <w:i/>
        </w:rPr>
        <w:t xml:space="preserve"> 18</w:t>
      </w:r>
      <w:r w:rsidRPr="00646344">
        <w:t xml:space="preserve">(4), 235-250. </w:t>
      </w:r>
    </w:p>
    <w:p w14:paraId="30E865EA" w14:textId="77777777" w:rsidR="00646344" w:rsidRPr="00646344" w:rsidRDefault="00646344" w:rsidP="00646344">
      <w:pPr>
        <w:pStyle w:val="EndNoteBibliography"/>
        <w:spacing w:after="0"/>
        <w:ind w:left="720" w:firstLine="480"/>
      </w:pPr>
      <w:r w:rsidRPr="00646344">
        <w:t xml:space="preserve">Reed, M. I. (1997). In praise of duality and dualism: Rethinking agency and structure in organizational analysis. </w:t>
      </w:r>
      <w:r w:rsidRPr="00646344">
        <w:rPr>
          <w:i/>
        </w:rPr>
        <w:t>Organization Studies</w:t>
      </w:r>
      <w:r w:rsidRPr="00646344">
        <w:t>,</w:t>
      </w:r>
      <w:r w:rsidRPr="00646344">
        <w:rPr>
          <w:i/>
        </w:rPr>
        <w:t xml:space="preserve"> 18</w:t>
      </w:r>
      <w:r w:rsidRPr="00646344">
        <w:t xml:space="preserve">(1), 21-42. </w:t>
      </w:r>
    </w:p>
    <w:p w14:paraId="2D566D51" w14:textId="77777777" w:rsidR="00646344" w:rsidRPr="00646344" w:rsidRDefault="00646344" w:rsidP="00646344">
      <w:pPr>
        <w:pStyle w:val="EndNoteBibliography"/>
        <w:spacing w:after="0"/>
        <w:ind w:left="720" w:firstLine="480"/>
      </w:pPr>
      <w:r w:rsidRPr="00646344">
        <w:t xml:space="preserve">Rogers, E. M., Singhal, A., &amp; Quinlan, M. M. (2014). Diffusion of innovations. In </w:t>
      </w:r>
      <w:r w:rsidRPr="00646344">
        <w:rPr>
          <w:i/>
        </w:rPr>
        <w:t>An integrated approach to communication theory and research</w:t>
      </w:r>
      <w:r w:rsidRPr="00646344">
        <w:t xml:space="preserve"> (pp. 432-448). Routledge. </w:t>
      </w:r>
    </w:p>
    <w:p w14:paraId="0A74459B" w14:textId="529E756D" w:rsidR="00646344" w:rsidRPr="00646344" w:rsidRDefault="00646344" w:rsidP="00646344">
      <w:pPr>
        <w:pStyle w:val="EndNoteBibliography"/>
        <w:spacing w:after="0"/>
        <w:ind w:left="720" w:firstLine="480"/>
      </w:pPr>
      <w:r w:rsidRPr="00646344">
        <w:t xml:space="preserve">Shen, L., Zhang, X., &amp; Liu, H. (2022). Digital technology adoption, digital dynamic capability, and digital transformation performance of textile industry: Moderating role of digital innovation orientation. </w:t>
      </w:r>
      <w:r w:rsidRPr="00646344">
        <w:rPr>
          <w:i/>
        </w:rPr>
        <w:t>Managerial and Decision Economics</w:t>
      </w:r>
      <w:r w:rsidRPr="00646344">
        <w:t>,</w:t>
      </w:r>
      <w:r w:rsidRPr="00646344">
        <w:rPr>
          <w:i/>
        </w:rPr>
        <w:t xml:space="preserve"> 43</w:t>
      </w:r>
      <w:r w:rsidRPr="00646344">
        <w:t xml:space="preserve">(6), 2038-2054. </w:t>
      </w:r>
      <w:hyperlink r:id="rId30" w:history="1">
        <w:r w:rsidRPr="00646344">
          <w:rPr>
            <w:rStyle w:val="af2"/>
          </w:rPr>
          <w:t>https://doi.org/10.1002/mde.3507</w:t>
        </w:r>
      </w:hyperlink>
      <w:r w:rsidRPr="00646344">
        <w:t xml:space="preserve"> </w:t>
      </w:r>
    </w:p>
    <w:p w14:paraId="7BF91F5E" w14:textId="128A1BB8" w:rsidR="00646344" w:rsidRPr="00646344" w:rsidRDefault="00646344" w:rsidP="00646344">
      <w:pPr>
        <w:pStyle w:val="EndNoteBibliography"/>
        <w:spacing w:after="0"/>
        <w:ind w:left="720" w:firstLine="480"/>
      </w:pPr>
      <w:r w:rsidRPr="00646344">
        <w:t xml:space="preserve">Siggelkow, N., &amp; Rivkin, J. W. (2005). Speed and Search: Designing Organizations for Turbulence and Complexity. </w:t>
      </w:r>
      <w:r w:rsidRPr="00646344">
        <w:rPr>
          <w:i/>
        </w:rPr>
        <w:t>Organization Science</w:t>
      </w:r>
      <w:r w:rsidRPr="00646344">
        <w:t>,</w:t>
      </w:r>
      <w:r w:rsidRPr="00646344">
        <w:rPr>
          <w:i/>
        </w:rPr>
        <w:t xml:space="preserve"> 16</w:t>
      </w:r>
      <w:r w:rsidRPr="00646344">
        <w:t xml:space="preserve">(2), 101-122. </w:t>
      </w:r>
      <w:hyperlink r:id="rId31" w:history="1">
        <w:r w:rsidRPr="00646344">
          <w:rPr>
            <w:rStyle w:val="af2"/>
          </w:rPr>
          <w:t>https://doi.org/10.1287/orsc.1050.0116</w:t>
        </w:r>
      </w:hyperlink>
      <w:r w:rsidRPr="00646344">
        <w:t xml:space="preserve"> </w:t>
      </w:r>
    </w:p>
    <w:p w14:paraId="5DFF1470" w14:textId="77777777" w:rsidR="00646344" w:rsidRPr="00646344" w:rsidRDefault="00646344" w:rsidP="00646344">
      <w:pPr>
        <w:pStyle w:val="EndNoteBibliography"/>
        <w:spacing w:after="0"/>
        <w:ind w:left="720" w:firstLine="480"/>
      </w:pPr>
      <w:r w:rsidRPr="00646344">
        <w:t xml:space="preserve">Smith, W. K., &amp; Tushman, M. L. (2005). Managing strategic contradictions: A top management model for managing innovation streams. </w:t>
      </w:r>
      <w:r w:rsidRPr="00646344">
        <w:rPr>
          <w:i/>
        </w:rPr>
        <w:t>Organization Science</w:t>
      </w:r>
      <w:r w:rsidRPr="00646344">
        <w:t>,</w:t>
      </w:r>
      <w:r w:rsidRPr="00646344">
        <w:rPr>
          <w:i/>
        </w:rPr>
        <w:t xml:space="preserve"> 16</w:t>
      </w:r>
      <w:r w:rsidRPr="00646344">
        <w:t xml:space="preserve">(5), 522-536. </w:t>
      </w:r>
    </w:p>
    <w:p w14:paraId="6A0F0BC4" w14:textId="77777777" w:rsidR="00646344" w:rsidRPr="00646344" w:rsidRDefault="00646344" w:rsidP="00646344">
      <w:pPr>
        <w:pStyle w:val="EndNoteBibliography"/>
        <w:spacing w:after="0"/>
        <w:ind w:left="720" w:firstLine="480"/>
      </w:pPr>
      <w:r w:rsidRPr="00646344">
        <w:t xml:space="preserve">Stake, R. (1995). </w:t>
      </w:r>
      <w:r w:rsidRPr="00646344">
        <w:rPr>
          <w:i/>
        </w:rPr>
        <w:t>Case study research</w:t>
      </w:r>
      <w:r w:rsidRPr="00646344">
        <w:t xml:space="preserve">. Springer. </w:t>
      </w:r>
    </w:p>
    <w:p w14:paraId="423136DC" w14:textId="77777777" w:rsidR="00646344" w:rsidRPr="00646344" w:rsidRDefault="00646344" w:rsidP="00646344">
      <w:pPr>
        <w:pStyle w:val="EndNoteBibliography"/>
        <w:spacing w:after="0"/>
        <w:ind w:left="720" w:firstLine="480"/>
      </w:pPr>
      <w:r w:rsidRPr="00646344">
        <w:t xml:space="preserve">Strauss, A., &amp; Corbin, J. (1990). </w:t>
      </w:r>
      <w:r w:rsidRPr="00646344">
        <w:rPr>
          <w:i/>
        </w:rPr>
        <w:t>Basics of qualitative research</w:t>
      </w:r>
      <w:r w:rsidRPr="00646344">
        <w:t xml:space="preserve"> (Vol. 15). sage Newbury Park, CA. </w:t>
      </w:r>
    </w:p>
    <w:p w14:paraId="548BF291" w14:textId="77777777" w:rsidR="00646344" w:rsidRPr="00646344" w:rsidRDefault="00646344" w:rsidP="00646344">
      <w:pPr>
        <w:pStyle w:val="EndNoteBibliography"/>
        <w:spacing w:after="0"/>
        <w:ind w:left="720" w:firstLine="480"/>
      </w:pPr>
      <w:r w:rsidRPr="00646344">
        <w:t xml:space="preserve">Strong, D. M., Volkoff, O., Johnson, S. A., Pelletier, L. R., Tulu, B., Bar-On, I., Trudel, J., &amp; Garber, L. (2014). A theory of organization-EHR affordance actualization. </w:t>
      </w:r>
      <w:r w:rsidRPr="00646344">
        <w:rPr>
          <w:i/>
        </w:rPr>
        <w:t>Journal of the association for information systems</w:t>
      </w:r>
      <w:r w:rsidRPr="00646344">
        <w:t>,</w:t>
      </w:r>
      <w:r w:rsidRPr="00646344">
        <w:rPr>
          <w:i/>
        </w:rPr>
        <w:t xml:space="preserve"> 15</w:t>
      </w:r>
      <w:r w:rsidRPr="00646344">
        <w:t xml:space="preserve">(2), 2. </w:t>
      </w:r>
    </w:p>
    <w:p w14:paraId="5A69FD2B" w14:textId="77777777" w:rsidR="00646344" w:rsidRPr="00646344" w:rsidRDefault="00646344" w:rsidP="00646344">
      <w:pPr>
        <w:pStyle w:val="EndNoteBibliography"/>
        <w:ind w:left="720" w:firstLine="480"/>
      </w:pPr>
      <w:r w:rsidRPr="00646344">
        <w:t>Svahn, F., Mathiassen, L., &amp; Lindgren, R. (2017). Embracing Digital Innovation in Incumbent Firms</w:t>
      </w:r>
    </w:p>
    <w:p w14:paraId="6907B079" w14:textId="0B439CCC" w:rsidR="00646344" w:rsidRPr="00646344" w:rsidRDefault="00646344" w:rsidP="00646344">
      <w:pPr>
        <w:pStyle w:val="EndNoteBibliography"/>
        <w:spacing w:after="0"/>
        <w:ind w:left="720" w:firstLine="480"/>
      </w:pPr>
      <w:r w:rsidRPr="00646344">
        <w:t xml:space="preserve">How Volvo Cars Managed Competing Concerns. </w:t>
      </w:r>
      <w:r w:rsidRPr="00646344">
        <w:rPr>
          <w:i/>
        </w:rPr>
        <w:t>MIS Quarterly</w:t>
      </w:r>
      <w:r w:rsidRPr="00646344">
        <w:t>,</w:t>
      </w:r>
      <w:r w:rsidRPr="00646344">
        <w:rPr>
          <w:i/>
        </w:rPr>
        <w:t xml:space="preserve"> 41</w:t>
      </w:r>
      <w:r w:rsidRPr="00646344">
        <w:t xml:space="preserve">(1), 239-254. </w:t>
      </w:r>
      <w:hyperlink r:id="rId32" w:history="1">
        <w:r w:rsidRPr="00646344">
          <w:rPr>
            <w:rStyle w:val="af2"/>
          </w:rPr>
          <w:t>https://www.jstor.org/stable/26629645</w:t>
        </w:r>
      </w:hyperlink>
      <w:r w:rsidRPr="00646344">
        <w:t xml:space="preserve"> </w:t>
      </w:r>
    </w:p>
    <w:p w14:paraId="0525E613" w14:textId="281D9C35" w:rsidR="00646344" w:rsidRPr="00646344" w:rsidRDefault="00646344" w:rsidP="00646344">
      <w:pPr>
        <w:pStyle w:val="EndNoteBibliography"/>
        <w:spacing w:after="0"/>
        <w:ind w:left="720" w:firstLine="480"/>
      </w:pPr>
      <w:r w:rsidRPr="00646344">
        <w:t xml:space="preserve">Teece, D. J. (2018). Profiting from innovation in the digital economy: Enabling technologies, standards, and licensing models in the wireless world. </w:t>
      </w:r>
      <w:r w:rsidRPr="00646344">
        <w:rPr>
          <w:i/>
        </w:rPr>
        <w:t>Research policy</w:t>
      </w:r>
      <w:r w:rsidRPr="00646344">
        <w:t>,</w:t>
      </w:r>
      <w:r w:rsidRPr="00646344">
        <w:rPr>
          <w:i/>
        </w:rPr>
        <w:t xml:space="preserve"> 47</w:t>
      </w:r>
      <w:r w:rsidRPr="00646344">
        <w:t xml:space="preserve">(8), 1367-1387. </w:t>
      </w:r>
      <w:hyperlink r:id="rId33" w:history="1">
        <w:r w:rsidRPr="00646344">
          <w:rPr>
            <w:rStyle w:val="af2"/>
          </w:rPr>
          <w:t>https://doi.org/10.1016/j.respol.2017.01.015</w:t>
        </w:r>
      </w:hyperlink>
      <w:r w:rsidRPr="00646344">
        <w:t xml:space="preserve"> </w:t>
      </w:r>
    </w:p>
    <w:p w14:paraId="5EE7C399" w14:textId="77777777" w:rsidR="00646344" w:rsidRPr="00646344" w:rsidRDefault="00646344" w:rsidP="00646344">
      <w:pPr>
        <w:pStyle w:val="EndNoteBibliography"/>
        <w:spacing w:after="0"/>
        <w:ind w:left="720" w:firstLine="480"/>
      </w:pPr>
      <w:r w:rsidRPr="00646344">
        <w:t xml:space="preserve">Tushman, M. L., &amp; O'Reilly III, C. A. (1996). Ambidextrous organizations: Managing evolutionary and revolutionary change. </w:t>
      </w:r>
      <w:r w:rsidRPr="00646344">
        <w:rPr>
          <w:i/>
        </w:rPr>
        <w:t>California Management Review</w:t>
      </w:r>
      <w:r w:rsidRPr="00646344">
        <w:t>,</w:t>
      </w:r>
      <w:r w:rsidRPr="00646344">
        <w:rPr>
          <w:i/>
        </w:rPr>
        <w:t xml:space="preserve"> 38</w:t>
      </w:r>
      <w:r w:rsidRPr="00646344">
        <w:t xml:space="preserve">(4), 8-29. </w:t>
      </w:r>
    </w:p>
    <w:p w14:paraId="185B7176" w14:textId="77777777" w:rsidR="00646344" w:rsidRPr="00646344" w:rsidRDefault="00646344" w:rsidP="00646344">
      <w:pPr>
        <w:pStyle w:val="EndNoteBibliography"/>
        <w:spacing w:after="0"/>
        <w:ind w:left="720" w:firstLine="480"/>
      </w:pPr>
      <w:r w:rsidRPr="00646344">
        <w:t xml:space="preserve">Volkoff, O., &amp; Strong, D. M. (2017). Affordance theory and how to use it in IS research. In </w:t>
      </w:r>
      <w:r w:rsidRPr="00646344">
        <w:rPr>
          <w:i/>
        </w:rPr>
        <w:t>The Routledge companion to management information systems</w:t>
      </w:r>
      <w:r w:rsidRPr="00646344">
        <w:t xml:space="preserve"> (pp. 232-245). Routledge. </w:t>
      </w:r>
    </w:p>
    <w:p w14:paraId="68B776D6" w14:textId="56444318" w:rsidR="00646344" w:rsidRPr="00646344" w:rsidRDefault="00646344" w:rsidP="00646344">
      <w:pPr>
        <w:pStyle w:val="EndNoteBibliography"/>
        <w:spacing w:after="0"/>
        <w:ind w:left="720" w:firstLine="480"/>
      </w:pPr>
      <w:r w:rsidRPr="00646344">
        <w:lastRenderedPageBreak/>
        <w:t xml:space="preserve">Wareham, J., Fox, P. B., &amp; Cano Giner, J. L. (2014). Technology Ecosystem Governance. </w:t>
      </w:r>
      <w:r w:rsidRPr="00646344">
        <w:rPr>
          <w:i/>
        </w:rPr>
        <w:t>Organization Science</w:t>
      </w:r>
      <w:r w:rsidRPr="00646344">
        <w:t>,</w:t>
      </w:r>
      <w:r w:rsidRPr="00646344">
        <w:rPr>
          <w:i/>
        </w:rPr>
        <w:t xml:space="preserve"> 25</w:t>
      </w:r>
      <w:r w:rsidRPr="00646344">
        <w:t xml:space="preserve">(4), 1195-1215. </w:t>
      </w:r>
      <w:hyperlink r:id="rId34" w:history="1">
        <w:r w:rsidRPr="00646344">
          <w:rPr>
            <w:rStyle w:val="af2"/>
          </w:rPr>
          <w:t>https://doi.org/10.1287/orsc.2014.0895</w:t>
        </w:r>
      </w:hyperlink>
      <w:r w:rsidRPr="00646344">
        <w:t xml:space="preserve"> </w:t>
      </w:r>
    </w:p>
    <w:p w14:paraId="45A95045" w14:textId="77777777" w:rsidR="00646344" w:rsidRPr="00646344" w:rsidRDefault="00646344" w:rsidP="00646344">
      <w:pPr>
        <w:pStyle w:val="EndNoteBibliography"/>
        <w:spacing w:after="0"/>
        <w:ind w:left="720" w:firstLine="480"/>
      </w:pPr>
      <w:r w:rsidRPr="00646344">
        <w:t xml:space="preserve">Weick, K. E. (1979). The Social Psychology of Organizing. </w:t>
      </w:r>
      <w:r w:rsidRPr="00646344">
        <w:rPr>
          <w:i/>
        </w:rPr>
        <w:t>McGraw-Hill</w:t>
      </w:r>
      <w:r w:rsidRPr="00646344">
        <w:t xml:space="preserve">. </w:t>
      </w:r>
    </w:p>
    <w:p w14:paraId="4468A537" w14:textId="37312D91" w:rsidR="00646344" w:rsidRPr="00646344" w:rsidRDefault="00646344" w:rsidP="00646344">
      <w:pPr>
        <w:pStyle w:val="EndNoteBibliography"/>
        <w:spacing w:after="0"/>
        <w:ind w:left="720" w:firstLine="480"/>
      </w:pPr>
      <w:r w:rsidRPr="00646344">
        <w:t xml:space="preserve">Weick, K. E. (1988). ENACTED SENSEMAKING IN CRISIS SITUATIONS. </w:t>
      </w:r>
      <w:r w:rsidRPr="00646344">
        <w:rPr>
          <w:i/>
        </w:rPr>
        <w:t>Journal of Management Studies</w:t>
      </w:r>
      <w:r w:rsidRPr="00646344">
        <w:t>,</w:t>
      </w:r>
      <w:r w:rsidRPr="00646344">
        <w:rPr>
          <w:i/>
        </w:rPr>
        <w:t xml:space="preserve"> 25</w:t>
      </w:r>
      <w:r w:rsidRPr="00646344">
        <w:t xml:space="preserve">(4), 305-317. </w:t>
      </w:r>
      <w:hyperlink r:id="rId35" w:history="1">
        <w:r w:rsidRPr="00646344">
          <w:rPr>
            <w:rStyle w:val="af2"/>
          </w:rPr>
          <w:t>https://doi.org/10.1111/j.1467-6486.1988.tb00039.x</w:t>
        </w:r>
      </w:hyperlink>
      <w:r w:rsidRPr="00646344">
        <w:t xml:space="preserve"> </w:t>
      </w:r>
    </w:p>
    <w:p w14:paraId="0A4C5EB7" w14:textId="77777777" w:rsidR="00646344" w:rsidRPr="00646344" w:rsidRDefault="00646344" w:rsidP="00646344">
      <w:pPr>
        <w:pStyle w:val="EndNoteBibliography"/>
        <w:spacing w:after="0"/>
        <w:ind w:left="720" w:firstLine="480"/>
      </w:pPr>
      <w:r w:rsidRPr="00646344">
        <w:t xml:space="preserve">Weick, K. E. (2001). </w:t>
      </w:r>
      <w:r w:rsidRPr="00646344">
        <w:rPr>
          <w:i/>
        </w:rPr>
        <w:t>Make Sense of the Organization.</w:t>
      </w:r>
      <w:r w:rsidRPr="00646344">
        <w:t xml:space="preserve"> Blackwell Publishing. </w:t>
      </w:r>
    </w:p>
    <w:p w14:paraId="08EB2076" w14:textId="77777777" w:rsidR="00646344" w:rsidRPr="00646344" w:rsidRDefault="00646344" w:rsidP="00646344">
      <w:pPr>
        <w:pStyle w:val="EndNoteBibliography"/>
        <w:spacing w:after="0"/>
        <w:ind w:left="720" w:firstLine="480"/>
      </w:pPr>
      <w:r w:rsidRPr="00646344">
        <w:t xml:space="preserve">Weick, K. E. (2015). The Social Psychology of Organizing, Second Edition. </w:t>
      </w:r>
      <w:r w:rsidRPr="00646344">
        <w:rPr>
          <w:i/>
        </w:rPr>
        <w:t>M@n@gement</w:t>
      </w:r>
      <w:r w:rsidRPr="00646344">
        <w:t>,</w:t>
      </w:r>
      <w:r w:rsidRPr="00646344">
        <w:rPr>
          <w:i/>
        </w:rPr>
        <w:t xml:space="preserve"> 18</w:t>
      </w:r>
      <w:r w:rsidRPr="00646344">
        <w:t xml:space="preserve">(2), 189-193. </w:t>
      </w:r>
    </w:p>
    <w:p w14:paraId="6F2818EC" w14:textId="77777777" w:rsidR="00646344" w:rsidRPr="00646344" w:rsidRDefault="00646344" w:rsidP="00646344">
      <w:pPr>
        <w:pStyle w:val="EndNoteBibliography"/>
        <w:spacing w:after="0"/>
        <w:ind w:left="720" w:firstLine="480"/>
      </w:pPr>
      <w:r w:rsidRPr="00646344">
        <w:t xml:space="preserve">Yin, R. K. (2009). </w:t>
      </w:r>
      <w:r w:rsidRPr="00646344">
        <w:rPr>
          <w:i/>
        </w:rPr>
        <w:t>Case study research: Design and methods</w:t>
      </w:r>
      <w:r w:rsidRPr="00646344">
        <w:t xml:space="preserve"> (Vol. 5). sage. </w:t>
      </w:r>
    </w:p>
    <w:p w14:paraId="6D180B1B" w14:textId="77777777" w:rsidR="00646344" w:rsidRPr="00646344" w:rsidRDefault="00646344" w:rsidP="00646344">
      <w:pPr>
        <w:pStyle w:val="EndNoteBibliography"/>
        <w:spacing w:after="0"/>
        <w:ind w:left="720" w:firstLine="480"/>
      </w:pPr>
      <w:r w:rsidRPr="00646344">
        <w:t xml:space="preserve">Yoo, Y., Boland Jr, R. J., Lyytinen, K., &amp; Majchrzak, A. (2012). Organizing for innovation in the digitized world. </w:t>
      </w:r>
      <w:r w:rsidRPr="00646344">
        <w:rPr>
          <w:i/>
        </w:rPr>
        <w:t>Organization Science</w:t>
      </w:r>
      <w:r w:rsidRPr="00646344">
        <w:t>,</w:t>
      </w:r>
      <w:r w:rsidRPr="00646344">
        <w:rPr>
          <w:i/>
        </w:rPr>
        <w:t xml:space="preserve"> 23</w:t>
      </w:r>
      <w:r w:rsidRPr="00646344">
        <w:t xml:space="preserve">(5), 1398-1408. </w:t>
      </w:r>
    </w:p>
    <w:p w14:paraId="7DC6FEB5" w14:textId="77777777" w:rsidR="00646344" w:rsidRPr="00646344" w:rsidRDefault="00646344" w:rsidP="00646344">
      <w:pPr>
        <w:pStyle w:val="EndNoteBibliography"/>
        <w:spacing w:after="0"/>
        <w:ind w:left="720" w:firstLine="480"/>
      </w:pPr>
      <w:r w:rsidRPr="00646344">
        <w:t xml:space="preserve">Yoo, Y., Lyytinen, K. J., Boland, R. J., &amp; Berente, N. (2010). The next wave of digital innovation: Opportunities and challenges: A report on the research workshop'Digital Challenges in Innovation Research'. </w:t>
      </w:r>
    </w:p>
    <w:p w14:paraId="02832A36" w14:textId="26F006C1" w:rsidR="00646344" w:rsidRPr="00646344" w:rsidRDefault="00646344" w:rsidP="00646344">
      <w:pPr>
        <w:pStyle w:val="EndNoteBibliography"/>
        <w:spacing w:after="0"/>
        <w:ind w:left="720" w:firstLine="480"/>
      </w:pPr>
      <w:r w:rsidRPr="00646344">
        <w:rPr>
          <w:rFonts w:hint="eastAsia"/>
        </w:rPr>
        <w:t>何瑞萍</w:t>
      </w:r>
      <w:r w:rsidRPr="00646344">
        <w:rPr>
          <w:rFonts w:hint="eastAsia"/>
        </w:rPr>
        <w:t>. (2014). Dervin</w:t>
      </w:r>
      <w:r w:rsidRPr="00646344">
        <w:rPr>
          <w:rFonts w:hint="eastAsia"/>
        </w:rPr>
        <w:t>與</w:t>
      </w:r>
      <w:r w:rsidRPr="00646344">
        <w:rPr>
          <w:rFonts w:hint="eastAsia"/>
        </w:rPr>
        <w:t>Weick</w:t>
      </w:r>
      <w:r w:rsidRPr="00646344">
        <w:rPr>
          <w:rFonts w:hint="eastAsia"/>
        </w:rPr>
        <w:t>意義建構理論之分析與比較</w:t>
      </w:r>
      <w:r w:rsidRPr="00646344">
        <w:rPr>
          <w:rFonts w:hint="eastAsia"/>
        </w:rPr>
        <w:t xml:space="preserve"> [Analysis and Comparison of Two Theories: Dervin's Sense-Making and Weick's Sensemaking]. </w:t>
      </w:r>
      <w:r w:rsidRPr="00646344">
        <w:rPr>
          <w:rFonts w:hint="eastAsia"/>
          <w:i/>
        </w:rPr>
        <w:t>大學圖書館</w:t>
      </w:r>
      <w:r w:rsidRPr="00646344">
        <w:rPr>
          <w:rFonts w:hint="eastAsia"/>
        </w:rPr>
        <w:t>,</w:t>
      </w:r>
      <w:r w:rsidRPr="00646344">
        <w:rPr>
          <w:rFonts w:hint="eastAsia"/>
          <w:i/>
        </w:rPr>
        <w:t xml:space="preserve"> 18</w:t>
      </w:r>
      <w:r w:rsidRPr="00646344">
        <w:rPr>
          <w:rFonts w:hint="eastAsia"/>
        </w:rPr>
        <w:t xml:space="preserve">(1), 83-105. </w:t>
      </w:r>
      <w:hyperlink r:id="rId36" w:history="1">
        <w:r w:rsidRPr="00646344">
          <w:rPr>
            <w:rStyle w:val="af2"/>
            <w:rFonts w:hint="eastAsia"/>
          </w:rPr>
          <w:t>https://doi.org/1</w:t>
        </w:r>
        <w:r w:rsidRPr="00646344">
          <w:rPr>
            <w:rStyle w:val="af2"/>
          </w:rPr>
          <w:t>0.6146/univj.18-1.05</w:t>
        </w:r>
      </w:hyperlink>
      <w:r w:rsidRPr="00646344">
        <w:t xml:space="preserve"> </w:t>
      </w:r>
    </w:p>
    <w:p w14:paraId="2B42B477" w14:textId="77777777" w:rsidR="00646344" w:rsidRPr="00646344" w:rsidRDefault="00646344" w:rsidP="00646344">
      <w:pPr>
        <w:pStyle w:val="EndNoteBibliography"/>
        <w:ind w:left="720" w:firstLine="480"/>
      </w:pPr>
      <w:r w:rsidRPr="00646344">
        <w:rPr>
          <w:rFonts w:hint="eastAsia"/>
        </w:rPr>
        <w:t>林家五</w:t>
      </w:r>
      <w:r w:rsidRPr="00646344">
        <w:rPr>
          <w:rFonts w:hint="eastAsia"/>
        </w:rPr>
        <w:t xml:space="preserve">, </w:t>
      </w:r>
      <w:r w:rsidRPr="00646344">
        <w:rPr>
          <w:rFonts w:hint="eastAsia"/>
        </w:rPr>
        <w:t>黃國隆</w:t>
      </w:r>
      <w:r w:rsidRPr="00646344">
        <w:rPr>
          <w:rFonts w:hint="eastAsia"/>
        </w:rPr>
        <w:t xml:space="preserve">, &amp; </w:t>
      </w:r>
      <w:r w:rsidRPr="00646344">
        <w:rPr>
          <w:rFonts w:hint="eastAsia"/>
        </w:rPr>
        <w:t>鄭伯壎</w:t>
      </w:r>
      <w:r w:rsidRPr="00646344">
        <w:rPr>
          <w:rFonts w:hint="eastAsia"/>
        </w:rPr>
        <w:t xml:space="preserve">. (2004). </w:t>
      </w:r>
      <w:r w:rsidRPr="00646344">
        <w:rPr>
          <w:rFonts w:hint="eastAsia"/>
        </w:rPr>
        <w:t>從認同到開創</w:t>
      </w:r>
      <w:r w:rsidRPr="00646344">
        <w:rPr>
          <w:rFonts w:hint="eastAsia"/>
        </w:rPr>
        <w:t xml:space="preserve">: </w:t>
      </w:r>
      <w:r w:rsidRPr="00646344">
        <w:rPr>
          <w:rFonts w:hint="eastAsia"/>
        </w:rPr>
        <w:t>創業家的動態釋意歷程</w:t>
      </w:r>
      <w:r w:rsidRPr="00646344">
        <w:rPr>
          <w:rFonts w:hint="eastAsia"/>
        </w:rPr>
        <w:t xml:space="preserve">. </w:t>
      </w:r>
      <w:r w:rsidRPr="00646344">
        <w:rPr>
          <w:rFonts w:hint="eastAsia"/>
          <w:i/>
        </w:rPr>
        <w:t>中山管理評論</w:t>
      </w:r>
      <w:r w:rsidRPr="00646344">
        <w:rPr>
          <w:rFonts w:hint="eastAsia"/>
        </w:rPr>
        <w:t>,</w:t>
      </w:r>
      <w:r w:rsidRPr="00646344">
        <w:rPr>
          <w:rFonts w:hint="eastAsia"/>
          <w:i/>
        </w:rPr>
        <w:t xml:space="preserve"> 12</w:t>
      </w:r>
      <w:r w:rsidRPr="00646344">
        <w:rPr>
          <w:rFonts w:hint="eastAsia"/>
        </w:rPr>
        <w:t xml:space="preserve">(2), 337-397. </w:t>
      </w:r>
    </w:p>
    <w:p w14:paraId="5AA85E4D" w14:textId="7CF70333" w:rsidR="009F48E2" w:rsidRDefault="00AC386F" w:rsidP="008D2F7C">
      <w:pPr>
        <w:ind w:left="480" w:firstLineChars="0" w:firstLine="0"/>
        <w:rPr>
          <w:color w:val="222222"/>
        </w:rPr>
      </w:pPr>
      <w:r w:rsidRPr="008D2F7C">
        <w:fldChar w:fldCharType="end"/>
      </w:r>
      <w:r w:rsidR="00143FB1" w:rsidRPr="00143FB1">
        <w:rPr>
          <w:color w:val="222222"/>
          <w:highlight w:val="white"/>
        </w:rPr>
        <w:t xml:space="preserve"> </w:t>
      </w:r>
      <w:r w:rsidR="00143FB1">
        <w:rPr>
          <w:color w:val="222222"/>
          <w:highlight w:val="white"/>
        </w:rPr>
        <w:t xml:space="preserve">Knafl, K. A., Breitmayer, B. J., &amp; Morse, J. </w:t>
      </w:r>
      <w:r w:rsidR="00B37E7B">
        <w:rPr>
          <w:color w:val="222222"/>
          <w:highlight w:val="white"/>
        </w:rPr>
        <w:t>（</w:t>
      </w:r>
      <w:r w:rsidR="00143FB1">
        <w:rPr>
          <w:color w:val="222222"/>
          <w:highlight w:val="white"/>
        </w:rPr>
        <w:t>1989</w:t>
      </w:r>
      <w:r w:rsidR="00B37E7B">
        <w:rPr>
          <w:color w:val="222222"/>
          <w:highlight w:val="white"/>
        </w:rPr>
        <w:t>）</w:t>
      </w:r>
      <w:r w:rsidR="00143FB1">
        <w:rPr>
          <w:color w:val="222222"/>
          <w:highlight w:val="white"/>
        </w:rPr>
        <w:t>. Qualitative nursing research</w:t>
      </w:r>
      <w:r w:rsidR="00290168">
        <w:rPr>
          <w:color w:val="222222"/>
          <w:highlight w:val="white"/>
        </w:rPr>
        <w:t>：</w:t>
      </w:r>
      <w:r w:rsidR="00143FB1">
        <w:rPr>
          <w:color w:val="222222"/>
          <w:highlight w:val="white"/>
        </w:rPr>
        <w:t xml:space="preserve"> a contemporary dialogue. </w:t>
      </w:r>
      <w:r w:rsidR="00143FB1">
        <w:rPr>
          <w:i/>
          <w:iCs/>
          <w:color w:val="222222"/>
          <w:highlight w:val="white"/>
        </w:rPr>
        <w:t>Qualitative Research</w:t>
      </w:r>
      <w:r w:rsidR="00143FB1">
        <w:rPr>
          <w:color w:val="222222"/>
          <w:highlight w:val="white"/>
        </w:rPr>
        <w:t>.</w:t>
      </w:r>
    </w:p>
    <w:sectPr w:rsidR="009F48E2">
      <w:headerReference w:type="even" r:id="rId37"/>
      <w:headerReference w:type="default" r:id="rId38"/>
      <w:footerReference w:type="even" r:id="rId39"/>
      <w:footerReference w:type="default" r:id="rId40"/>
      <w:headerReference w:type="first" r:id="rId41"/>
      <w:footerReference w:type="first" r:id="rId42"/>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E4BA1DB" w14:textId="77777777" w:rsidR="00822312" w:rsidRDefault="00822312" w:rsidP="00FB06EE">
      <w:pPr>
        <w:spacing w:after="0" w:line="240" w:lineRule="auto"/>
        <w:ind w:firstLine="480"/>
      </w:pPr>
      <w:r>
        <w:separator/>
      </w:r>
    </w:p>
  </w:endnote>
  <w:endnote w:type="continuationSeparator" w:id="0">
    <w:p w14:paraId="0CB04CA2" w14:textId="77777777" w:rsidR="00822312" w:rsidRDefault="00822312"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Aptos Display">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微軟正黑體">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4FF71D" w14:textId="77777777" w:rsidR="009D0224" w:rsidRDefault="009D0224">
    <w:pPr>
      <w:pStyle w:val="af5"/>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F9B1F5" w14:textId="77777777" w:rsidR="009D0224" w:rsidRDefault="009D0224">
    <w:pPr>
      <w:pStyle w:val="af5"/>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B4F55F" w14:textId="77777777" w:rsidR="009D0224" w:rsidRDefault="009D0224">
    <w:pPr>
      <w:pStyle w:val="af5"/>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5"/>
      <w:ind w:firstLine="40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5"/>
      <w:ind w:firstLine="40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5"/>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0C6BC9D" w14:textId="77777777" w:rsidR="00822312" w:rsidRDefault="00822312" w:rsidP="00FB06EE">
      <w:pPr>
        <w:spacing w:after="0" w:line="240" w:lineRule="auto"/>
        <w:ind w:firstLine="480"/>
      </w:pPr>
      <w:r>
        <w:separator/>
      </w:r>
    </w:p>
  </w:footnote>
  <w:footnote w:type="continuationSeparator" w:id="0">
    <w:p w14:paraId="1119FCFF" w14:textId="77777777" w:rsidR="00822312" w:rsidRDefault="00822312" w:rsidP="00FB06EE">
      <w:pPr>
        <w:spacing w:after="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48BBE" w14:textId="77777777" w:rsidR="009D0224" w:rsidRDefault="009D0224">
    <w:pPr>
      <w:pStyle w:val="af3"/>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06C818" w14:textId="77777777" w:rsidR="009D0224" w:rsidRDefault="009D0224">
    <w:pPr>
      <w:pStyle w:val="af3"/>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62336" w14:textId="77777777" w:rsidR="009D0224" w:rsidRDefault="009D0224">
    <w:pPr>
      <w:pStyle w:val="af3"/>
      <w:ind w:firstLine="4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3"/>
      <w:ind w:firstLine="40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3"/>
      <w:ind w:firstLine="40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3"/>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E03AF3"/>
    <w:multiLevelType w:val="hybridMultilevel"/>
    <w:tmpl w:val="240078F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1B960321"/>
    <w:multiLevelType w:val="hybridMultilevel"/>
    <w:tmpl w:val="78A4C96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 w15:restartNumberingAfterBreak="0">
    <w:nsid w:val="1BDB5CB7"/>
    <w:multiLevelType w:val="hybridMultilevel"/>
    <w:tmpl w:val="5296CB3E"/>
    <w:lvl w:ilvl="0" w:tplc="FFFFFFFF">
      <w:start w:val="1"/>
      <w:numFmt w:val="decimal"/>
      <w:lvlText w:val="%1."/>
      <w:lvlJc w:val="left"/>
      <w:pPr>
        <w:ind w:left="480" w:hanging="480"/>
      </w:pPr>
    </w:lvl>
    <w:lvl w:ilvl="1" w:tplc="FFFFFFFF">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 w15:restartNumberingAfterBreak="0">
    <w:nsid w:val="212F3DE7"/>
    <w:multiLevelType w:val="hybridMultilevel"/>
    <w:tmpl w:val="C1E28ED2"/>
    <w:lvl w:ilvl="0" w:tplc="92E863DE">
      <w:start w:val="1"/>
      <w:numFmt w:val="bullet"/>
      <w:pStyle w:val="a"/>
      <w:lvlText w:val=""/>
      <w:lvlJc w:val="left"/>
      <w:pPr>
        <w:ind w:left="480" w:hanging="480"/>
      </w:pPr>
      <w:rPr>
        <w:rFonts w:ascii="Wingdings" w:hAnsi="Wingding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28FC7C85"/>
    <w:multiLevelType w:val="hybridMultilevel"/>
    <w:tmpl w:val="A69C3256"/>
    <w:lvl w:ilvl="0" w:tplc="7624DC08">
      <w:start w:val="1"/>
      <w:numFmt w:val="bullet"/>
      <w:pStyle w:val="a0"/>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5" w15:restartNumberingAfterBreak="0">
    <w:nsid w:val="29B412A5"/>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349F703C"/>
    <w:multiLevelType w:val="multilevel"/>
    <w:tmpl w:val="2AD22FF4"/>
    <w:lvl w:ilvl="0">
      <w:start w:val="1"/>
      <w:numFmt w:val="decimal"/>
      <w:lvlText w:val="%1."/>
      <w:lvlJc w:val="left"/>
      <w:pPr>
        <w:ind w:left="480" w:hanging="480"/>
      </w:pPr>
    </w:lvl>
    <w:lvl w:ilvl="1">
      <w:start w:val="1"/>
      <w:numFmt w:val="decimal"/>
      <w:isLgl/>
      <w:lvlText w:val="%1.%2"/>
      <w:lvlJc w:val="left"/>
      <w:pPr>
        <w:ind w:left="800" w:hanging="800"/>
      </w:pPr>
      <w:rPr>
        <w:rFonts w:hint="default"/>
      </w:rPr>
    </w:lvl>
    <w:lvl w:ilvl="2">
      <w:start w:val="2"/>
      <w:numFmt w:val="decimal"/>
      <w:isLgl/>
      <w:lvlText w:val="%1.%2.%3"/>
      <w:lvlJc w:val="left"/>
      <w:pPr>
        <w:ind w:left="800" w:hanging="800"/>
      </w:pPr>
      <w:rPr>
        <w:rFonts w:hint="default"/>
      </w:rPr>
    </w:lvl>
    <w:lvl w:ilvl="3">
      <w:start w:val="1"/>
      <w:numFmt w:val="decimal"/>
      <w:isLgl/>
      <w:lvlText w:val="%1.%2.%3.%4"/>
      <w:lvlJc w:val="left"/>
      <w:pPr>
        <w:ind w:left="800" w:hanging="80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51004677"/>
    <w:multiLevelType w:val="hybridMultilevel"/>
    <w:tmpl w:val="F4A4F8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 w15:restartNumberingAfterBreak="0">
    <w:nsid w:val="598E7173"/>
    <w:multiLevelType w:val="hybridMultilevel"/>
    <w:tmpl w:val="5296CB3E"/>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5CAD18F3"/>
    <w:multiLevelType w:val="hybridMultilevel"/>
    <w:tmpl w:val="A6CEC6F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1" w15:restartNumberingAfterBreak="0">
    <w:nsid w:val="639B6B74"/>
    <w:multiLevelType w:val="hybridMultilevel"/>
    <w:tmpl w:val="19E84C2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2" w15:restartNumberingAfterBreak="0">
    <w:nsid w:val="665B6DAA"/>
    <w:multiLevelType w:val="hybridMultilevel"/>
    <w:tmpl w:val="88E2B29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3" w15:restartNumberingAfterBreak="0">
    <w:nsid w:val="68066D4A"/>
    <w:multiLevelType w:val="hybridMultilevel"/>
    <w:tmpl w:val="0BBC9EA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4" w15:restartNumberingAfterBreak="0">
    <w:nsid w:val="74412BCF"/>
    <w:multiLevelType w:val="hybridMultilevel"/>
    <w:tmpl w:val="E072393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5" w15:restartNumberingAfterBreak="0">
    <w:nsid w:val="7A80511F"/>
    <w:multiLevelType w:val="hybridMultilevel"/>
    <w:tmpl w:val="9D6A7C9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16cid:durableId="1048332727">
    <w:abstractNumId w:val="4"/>
  </w:num>
  <w:num w:numId="2" w16cid:durableId="1763843102">
    <w:abstractNumId w:val="9"/>
  </w:num>
  <w:num w:numId="3" w16cid:durableId="1099375052">
    <w:abstractNumId w:val="6"/>
  </w:num>
  <w:num w:numId="4" w16cid:durableId="2005274735">
    <w:abstractNumId w:val="5"/>
  </w:num>
  <w:num w:numId="5" w16cid:durableId="1290358229">
    <w:abstractNumId w:val="3"/>
  </w:num>
  <w:num w:numId="6" w16cid:durableId="942109389">
    <w:abstractNumId w:val="13"/>
  </w:num>
  <w:num w:numId="7" w16cid:durableId="26762952">
    <w:abstractNumId w:val="12"/>
  </w:num>
  <w:num w:numId="8" w16cid:durableId="814299037">
    <w:abstractNumId w:val="7"/>
  </w:num>
  <w:num w:numId="9" w16cid:durableId="1188836471">
    <w:abstractNumId w:val="14"/>
  </w:num>
  <w:num w:numId="10" w16cid:durableId="483860597">
    <w:abstractNumId w:val="11"/>
  </w:num>
  <w:num w:numId="11" w16cid:durableId="616106620">
    <w:abstractNumId w:val="10"/>
  </w:num>
  <w:num w:numId="12" w16cid:durableId="213928851">
    <w:abstractNumId w:val="15"/>
  </w:num>
  <w:num w:numId="13" w16cid:durableId="284435084">
    <w:abstractNumId w:val="1"/>
  </w:num>
  <w:num w:numId="14" w16cid:durableId="86468701">
    <w:abstractNumId w:val="0"/>
  </w:num>
  <w:num w:numId="15" w16cid:durableId="1897082054">
    <w:abstractNumId w:val="8"/>
  </w:num>
  <w:num w:numId="16" w16cid:durableId="760877167">
    <w:abstractNumId w:val="2"/>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6"/>
  <w:bordersDoNotSurroundHeader/>
  <w:bordersDoNotSurroundFooter/>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item&gt;96&lt;/item&gt;&lt;item&gt;97&lt;/item&gt;&lt;item&gt;98&lt;/item&gt;&lt;item&gt;101&lt;/item&gt;&lt;item&gt;104&lt;/item&gt;&lt;item&gt;110&lt;/item&gt;&lt;item&gt;111&lt;/item&gt;&lt;item&gt;114&lt;/item&gt;&lt;item&gt;115&lt;/item&gt;&lt;item&gt;116&lt;/item&gt;&lt;item&gt;117&lt;/item&gt;&lt;item&gt;118&lt;/item&gt;&lt;item&gt;120&lt;/item&gt;&lt;item&gt;121&lt;/item&gt;&lt;item&gt;123&lt;/item&gt;&lt;item&gt;125&lt;/item&gt;&lt;item&gt;126&lt;/item&gt;&lt;item&gt;127&lt;/item&gt;&lt;item&gt;130&lt;/item&gt;&lt;item&gt;131&lt;/item&gt;&lt;item&gt;132&lt;/item&gt;&lt;item&gt;135&lt;/item&gt;&lt;item&gt;139&lt;/item&gt;&lt;item&gt;140&lt;/item&gt;&lt;item&gt;141&lt;/item&gt;&lt;item&gt;147&lt;/item&gt;&lt;item&gt;148&lt;/item&gt;&lt;item&gt;149&lt;/item&gt;&lt;item&gt;150&lt;/item&gt;&lt;item&gt;154&lt;/item&gt;&lt;item&gt;156&lt;/item&gt;&lt;item&gt;158&lt;/item&gt;&lt;item&gt;160&lt;/item&gt;&lt;item&gt;161&lt;/item&gt;&lt;item&gt;162&lt;/item&gt;&lt;item&gt;178&lt;/item&gt;&lt;item&gt;184&lt;/item&gt;&lt;item&gt;186&lt;/item&gt;&lt;item&gt;187&lt;/item&gt;&lt;item&gt;189&lt;/item&gt;&lt;item&gt;190&lt;/item&gt;&lt;item&gt;191&lt;/item&gt;&lt;item&gt;192&lt;/item&gt;&lt;item&gt;194&lt;/item&gt;&lt;item&gt;195&lt;/item&gt;&lt;item&gt;196&lt;/item&gt;&lt;item&gt;197&lt;/item&gt;&lt;item&gt;198&lt;/item&gt;&lt;item&gt;199&lt;/item&gt;&lt;item&gt;200&lt;/item&gt;&lt;item&gt;201&lt;/item&gt;&lt;item&gt;202&lt;/item&gt;&lt;item&gt;205&lt;/item&gt;&lt;item&gt;206&lt;/item&gt;&lt;item&gt;207&lt;/item&gt;&lt;item&gt;209&lt;/item&gt;&lt;item&gt;210&lt;/item&gt;&lt;item&gt;211&lt;/item&gt;&lt;/record-ids&gt;&lt;/item&gt;&lt;/Libraries&gt;"/>
  </w:docVars>
  <w:rsids>
    <w:rsidRoot w:val="009F48E2"/>
    <w:rsid w:val="00000024"/>
    <w:rsid w:val="000001D1"/>
    <w:rsid w:val="00000630"/>
    <w:rsid w:val="00000652"/>
    <w:rsid w:val="000012BA"/>
    <w:rsid w:val="0000152F"/>
    <w:rsid w:val="00001810"/>
    <w:rsid w:val="000020DE"/>
    <w:rsid w:val="0000230A"/>
    <w:rsid w:val="00002B57"/>
    <w:rsid w:val="000032FE"/>
    <w:rsid w:val="000037A5"/>
    <w:rsid w:val="00003FA3"/>
    <w:rsid w:val="000040F7"/>
    <w:rsid w:val="000041D6"/>
    <w:rsid w:val="00004295"/>
    <w:rsid w:val="0000450C"/>
    <w:rsid w:val="00004540"/>
    <w:rsid w:val="00004677"/>
    <w:rsid w:val="00004D56"/>
    <w:rsid w:val="00004F20"/>
    <w:rsid w:val="00004FF4"/>
    <w:rsid w:val="000053CD"/>
    <w:rsid w:val="00005576"/>
    <w:rsid w:val="00005A40"/>
    <w:rsid w:val="00005DD0"/>
    <w:rsid w:val="0000646A"/>
    <w:rsid w:val="00006509"/>
    <w:rsid w:val="000066A5"/>
    <w:rsid w:val="00006B3C"/>
    <w:rsid w:val="000072C5"/>
    <w:rsid w:val="00007377"/>
    <w:rsid w:val="0000770E"/>
    <w:rsid w:val="00007753"/>
    <w:rsid w:val="00007C41"/>
    <w:rsid w:val="000100FD"/>
    <w:rsid w:val="00010193"/>
    <w:rsid w:val="0001044D"/>
    <w:rsid w:val="0001106D"/>
    <w:rsid w:val="000116D8"/>
    <w:rsid w:val="00011781"/>
    <w:rsid w:val="000118E5"/>
    <w:rsid w:val="00011D82"/>
    <w:rsid w:val="0001207D"/>
    <w:rsid w:val="000121CB"/>
    <w:rsid w:val="000122B3"/>
    <w:rsid w:val="00012A8F"/>
    <w:rsid w:val="00012CD5"/>
    <w:rsid w:val="00012EC9"/>
    <w:rsid w:val="000136BE"/>
    <w:rsid w:val="0001370B"/>
    <w:rsid w:val="00013926"/>
    <w:rsid w:val="0001450F"/>
    <w:rsid w:val="000146F5"/>
    <w:rsid w:val="00014B65"/>
    <w:rsid w:val="00014D20"/>
    <w:rsid w:val="000154B0"/>
    <w:rsid w:val="00015F62"/>
    <w:rsid w:val="0001646B"/>
    <w:rsid w:val="0001673F"/>
    <w:rsid w:val="000167D6"/>
    <w:rsid w:val="000167DE"/>
    <w:rsid w:val="00016A2D"/>
    <w:rsid w:val="00016A4C"/>
    <w:rsid w:val="00016E91"/>
    <w:rsid w:val="00016EE3"/>
    <w:rsid w:val="00016FD3"/>
    <w:rsid w:val="0001721C"/>
    <w:rsid w:val="0001730D"/>
    <w:rsid w:val="000177C5"/>
    <w:rsid w:val="000177E0"/>
    <w:rsid w:val="0001794B"/>
    <w:rsid w:val="00017BBC"/>
    <w:rsid w:val="0002038C"/>
    <w:rsid w:val="00020474"/>
    <w:rsid w:val="0002070C"/>
    <w:rsid w:val="00020754"/>
    <w:rsid w:val="00020E1B"/>
    <w:rsid w:val="000214E3"/>
    <w:rsid w:val="00021812"/>
    <w:rsid w:val="0002182E"/>
    <w:rsid w:val="00021BF2"/>
    <w:rsid w:val="00021C79"/>
    <w:rsid w:val="000220D9"/>
    <w:rsid w:val="000220EC"/>
    <w:rsid w:val="000221C2"/>
    <w:rsid w:val="000222E2"/>
    <w:rsid w:val="00022305"/>
    <w:rsid w:val="0002246C"/>
    <w:rsid w:val="00022764"/>
    <w:rsid w:val="00022DA3"/>
    <w:rsid w:val="000230A7"/>
    <w:rsid w:val="00023302"/>
    <w:rsid w:val="000239EB"/>
    <w:rsid w:val="00023C07"/>
    <w:rsid w:val="00023D03"/>
    <w:rsid w:val="000246C9"/>
    <w:rsid w:val="00024D11"/>
    <w:rsid w:val="000257BE"/>
    <w:rsid w:val="00025B1C"/>
    <w:rsid w:val="00025BA1"/>
    <w:rsid w:val="00025D44"/>
    <w:rsid w:val="00025F75"/>
    <w:rsid w:val="000261C0"/>
    <w:rsid w:val="00026A77"/>
    <w:rsid w:val="00027456"/>
    <w:rsid w:val="000279AF"/>
    <w:rsid w:val="00027B76"/>
    <w:rsid w:val="00027F76"/>
    <w:rsid w:val="000302A1"/>
    <w:rsid w:val="000302FC"/>
    <w:rsid w:val="00030532"/>
    <w:rsid w:val="00030B08"/>
    <w:rsid w:val="00030BCF"/>
    <w:rsid w:val="00030C4A"/>
    <w:rsid w:val="000312BB"/>
    <w:rsid w:val="00031440"/>
    <w:rsid w:val="00031DA8"/>
    <w:rsid w:val="00032A8F"/>
    <w:rsid w:val="00032A95"/>
    <w:rsid w:val="00032EE1"/>
    <w:rsid w:val="00033065"/>
    <w:rsid w:val="00033298"/>
    <w:rsid w:val="00033462"/>
    <w:rsid w:val="00033553"/>
    <w:rsid w:val="000335BF"/>
    <w:rsid w:val="00033E9F"/>
    <w:rsid w:val="00033FF6"/>
    <w:rsid w:val="00034638"/>
    <w:rsid w:val="0003506F"/>
    <w:rsid w:val="00035183"/>
    <w:rsid w:val="00035371"/>
    <w:rsid w:val="00035767"/>
    <w:rsid w:val="000357BA"/>
    <w:rsid w:val="000365A6"/>
    <w:rsid w:val="000372D2"/>
    <w:rsid w:val="00037FEB"/>
    <w:rsid w:val="000400B2"/>
    <w:rsid w:val="00040A2F"/>
    <w:rsid w:val="00040B67"/>
    <w:rsid w:val="00041214"/>
    <w:rsid w:val="0004153B"/>
    <w:rsid w:val="00041742"/>
    <w:rsid w:val="0004175F"/>
    <w:rsid w:val="00041E5D"/>
    <w:rsid w:val="00042731"/>
    <w:rsid w:val="0004276D"/>
    <w:rsid w:val="0004280C"/>
    <w:rsid w:val="00043404"/>
    <w:rsid w:val="00043647"/>
    <w:rsid w:val="00043796"/>
    <w:rsid w:val="000437F0"/>
    <w:rsid w:val="00043EB4"/>
    <w:rsid w:val="000442F1"/>
    <w:rsid w:val="000444FF"/>
    <w:rsid w:val="0004450C"/>
    <w:rsid w:val="0004496A"/>
    <w:rsid w:val="0004512C"/>
    <w:rsid w:val="00045B52"/>
    <w:rsid w:val="00045BC5"/>
    <w:rsid w:val="0004624E"/>
    <w:rsid w:val="0004687E"/>
    <w:rsid w:val="000470BF"/>
    <w:rsid w:val="000474C5"/>
    <w:rsid w:val="000475DB"/>
    <w:rsid w:val="00047FDB"/>
    <w:rsid w:val="00050718"/>
    <w:rsid w:val="00050B83"/>
    <w:rsid w:val="00050C0C"/>
    <w:rsid w:val="00050DEB"/>
    <w:rsid w:val="00050E50"/>
    <w:rsid w:val="000510ED"/>
    <w:rsid w:val="000515F6"/>
    <w:rsid w:val="00051875"/>
    <w:rsid w:val="00051C78"/>
    <w:rsid w:val="00051CC8"/>
    <w:rsid w:val="000523A0"/>
    <w:rsid w:val="00052C50"/>
    <w:rsid w:val="00052D8F"/>
    <w:rsid w:val="00053315"/>
    <w:rsid w:val="00053BD3"/>
    <w:rsid w:val="0005412E"/>
    <w:rsid w:val="000541C8"/>
    <w:rsid w:val="00054711"/>
    <w:rsid w:val="000551F6"/>
    <w:rsid w:val="0005562B"/>
    <w:rsid w:val="0005571B"/>
    <w:rsid w:val="000558CC"/>
    <w:rsid w:val="0005595F"/>
    <w:rsid w:val="00055DEA"/>
    <w:rsid w:val="00056136"/>
    <w:rsid w:val="000562D5"/>
    <w:rsid w:val="00056331"/>
    <w:rsid w:val="000564F2"/>
    <w:rsid w:val="00056955"/>
    <w:rsid w:val="00056979"/>
    <w:rsid w:val="00057614"/>
    <w:rsid w:val="0005772F"/>
    <w:rsid w:val="00057731"/>
    <w:rsid w:val="00057788"/>
    <w:rsid w:val="000577F3"/>
    <w:rsid w:val="00057831"/>
    <w:rsid w:val="00057FE6"/>
    <w:rsid w:val="0006065E"/>
    <w:rsid w:val="00060984"/>
    <w:rsid w:val="00060ACC"/>
    <w:rsid w:val="00060DCD"/>
    <w:rsid w:val="00060F12"/>
    <w:rsid w:val="000610F9"/>
    <w:rsid w:val="0006143D"/>
    <w:rsid w:val="000615B9"/>
    <w:rsid w:val="00061B2E"/>
    <w:rsid w:val="00061CAC"/>
    <w:rsid w:val="00061CB0"/>
    <w:rsid w:val="00062000"/>
    <w:rsid w:val="00062296"/>
    <w:rsid w:val="0006245E"/>
    <w:rsid w:val="000625BA"/>
    <w:rsid w:val="00062A49"/>
    <w:rsid w:val="000634D7"/>
    <w:rsid w:val="0006385F"/>
    <w:rsid w:val="00063A27"/>
    <w:rsid w:val="0006440C"/>
    <w:rsid w:val="00065026"/>
    <w:rsid w:val="00065518"/>
    <w:rsid w:val="0006558A"/>
    <w:rsid w:val="000656D1"/>
    <w:rsid w:val="000657A7"/>
    <w:rsid w:val="00065AE2"/>
    <w:rsid w:val="00065BA4"/>
    <w:rsid w:val="00065ED8"/>
    <w:rsid w:val="00066331"/>
    <w:rsid w:val="0006680C"/>
    <w:rsid w:val="0006690E"/>
    <w:rsid w:val="00066F97"/>
    <w:rsid w:val="00067175"/>
    <w:rsid w:val="00067379"/>
    <w:rsid w:val="0006771A"/>
    <w:rsid w:val="00067A80"/>
    <w:rsid w:val="00067B5B"/>
    <w:rsid w:val="00067C85"/>
    <w:rsid w:val="00067D2A"/>
    <w:rsid w:val="00067E93"/>
    <w:rsid w:val="000706CB"/>
    <w:rsid w:val="00070731"/>
    <w:rsid w:val="000708CB"/>
    <w:rsid w:val="00070976"/>
    <w:rsid w:val="00070A9E"/>
    <w:rsid w:val="00070AC0"/>
    <w:rsid w:val="0007129E"/>
    <w:rsid w:val="000714D0"/>
    <w:rsid w:val="00071629"/>
    <w:rsid w:val="000717EF"/>
    <w:rsid w:val="00071D30"/>
    <w:rsid w:val="00071D55"/>
    <w:rsid w:val="000720BC"/>
    <w:rsid w:val="000725CE"/>
    <w:rsid w:val="00072755"/>
    <w:rsid w:val="000728E4"/>
    <w:rsid w:val="00072966"/>
    <w:rsid w:val="00072B87"/>
    <w:rsid w:val="00073049"/>
    <w:rsid w:val="00073CEF"/>
    <w:rsid w:val="00073E88"/>
    <w:rsid w:val="000741D7"/>
    <w:rsid w:val="00074292"/>
    <w:rsid w:val="000742AA"/>
    <w:rsid w:val="000744D9"/>
    <w:rsid w:val="000748A1"/>
    <w:rsid w:val="00074DAF"/>
    <w:rsid w:val="00074EB5"/>
    <w:rsid w:val="00075474"/>
    <w:rsid w:val="000755B2"/>
    <w:rsid w:val="00075765"/>
    <w:rsid w:val="00075A5F"/>
    <w:rsid w:val="00075AD9"/>
    <w:rsid w:val="00075CD7"/>
    <w:rsid w:val="00075DB9"/>
    <w:rsid w:val="00075DCA"/>
    <w:rsid w:val="00075FC0"/>
    <w:rsid w:val="00076723"/>
    <w:rsid w:val="00076843"/>
    <w:rsid w:val="0007685F"/>
    <w:rsid w:val="00076CEF"/>
    <w:rsid w:val="00077262"/>
    <w:rsid w:val="000772B5"/>
    <w:rsid w:val="00077881"/>
    <w:rsid w:val="00080427"/>
    <w:rsid w:val="000808E1"/>
    <w:rsid w:val="00080D5E"/>
    <w:rsid w:val="000813D3"/>
    <w:rsid w:val="000814D3"/>
    <w:rsid w:val="000815B5"/>
    <w:rsid w:val="00081710"/>
    <w:rsid w:val="0008175C"/>
    <w:rsid w:val="00081761"/>
    <w:rsid w:val="00081972"/>
    <w:rsid w:val="00081B74"/>
    <w:rsid w:val="00081E15"/>
    <w:rsid w:val="000826B0"/>
    <w:rsid w:val="00082D91"/>
    <w:rsid w:val="00083400"/>
    <w:rsid w:val="0008413F"/>
    <w:rsid w:val="000842A6"/>
    <w:rsid w:val="00084DE4"/>
    <w:rsid w:val="00084E44"/>
    <w:rsid w:val="0008551B"/>
    <w:rsid w:val="00085665"/>
    <w:rsid w:val="000858F2"/>
    <w:rsid w:val="00085AA3"/>
    <w:rsid w:val="00085AC6"/>
    <w:rsid w:val="00085CF1"/>
    <w:rsid w:val="00085D24"/>
    <w:rsid w:val="00085E3F"/>
    <w:rsid w:val="00085F37"/>
    <w:rsid w:val="0008650B"/>
    <w:rsid w:val="000867CD"/>
    <w:rsid w:val="00086953"/>
    <w:rsid w:val="00086D02"/>
    <w:rsid w:val="00087102"/>
    <w:rsid w:val="00087511"/>
    <w:rsid w:val="00087846"/>
    <w:rsid w:val="0008789C"/>
    <w:rsid w:val="00087D1B"/>
    <w:rsid w:val="00087EC5"/>
    <w:rsid w:val="000903D3"/>
    <w:rsid w:val="000906C7"/>
    <w:rsid w:val="000907F2"/>
    <w:rsid w:val="00090862"/>
    <w:rsid w:val="00090885"/>
    <w:rsid w:val="00090907"/>
    <w:rsid w:val="00090BAE"/>
    <w:rsid w:val="00090D76"/>
    <w:rsid w:val="00091031"/>
    <w:rsid w:val="000913F8"/>
    <w:rsid w:val="00091C5B"/>
    <w:rsid w:val="00091EF9"/>
    <w:rsid w:val="00093463"/>
    <w:rsid w:val="000934BF"/>
    <w:rsid w:val="0009375C"/>
    <w:rsid w:val="000940FA"/>
    <w:rsid w:val="000946CB"/>
    <w:rsid w:val="00094715"/>
    <w:rsid w:val="00094A8A"/>
    <w:rsid w:val="0009509B"/>
    <w:rsid w:val="00095284"/>
    <w:rsid w:val="000953CB"/>
    <w:rsid w:val="00095704"/>
    <w:rsid w:val="00096065"/>
    <w:rsid w:val="000963B7"/>
    <w:rsid w:val="00096472"/>
    <w:rsid w:val="000964DB"/>
    <w:rsid w:val="0009664D"/>
    <w:rsid w:val="00096B17"/>
    <w:rsid w:val="00096D2F"/>
    <w:rsid w:val="000970A0"/>
    <w:rsid w:val="000972C5"/>
    <w:rsid w:val="000976E4"/>
    <w:rsid w:val="000976FD"/>
    <w:rsid w:val="00097C0F"/>
    <w:rsid w:val="00097C15"/>
    <w:rsid w:val="000A004E"/>
    <w:rsid w:val="000A056A"/>
    <w:rsid w:val="000A0AC7"/>
    <w:rsid w:val="000A0F19"/>
    <w:rsid w:val="000A0F99"/>
    <w:rsid w:val="000A11B8"/>
    <w:rsid w:val="000A1CF3"/>
    <w:rsid w:val="000A2AB4"/>
    <w:rsid w:val="000A2C2C"/>
    <w:rsid w:val="000A3732"/>
    <w:rsid w:val="000A39E9"/>
    <w:rsid w:val="000A3A24"/>
    <w:rsid w:val="000A3E30"/>
    <w:rsid w:val="000A3E66"/>
    <w:rsid w:val="000A3EF2"/>
    <w:rsid w:val="000A41C4"/>
    <w:rsid w:val="000A420D"/>
    <w:rsid w:val="000A498D"/>
    <w:rsid w:val="000A5442"/>
    <w:rsid w:val="000A551D"/>
    <w:rsid w:val="000A59BB"/>
    <w:rsid w:val="000A5C8F"/>
    <w:rsid w:val="000A5FC3"/>
    <w:rsid w:val="000A63B3"/>
    <w:rsid w:val="000A64E3"/>
    <w:rsid w:val="000A6795"/>
    <w:rsid w:val="000A6AE2"/>
    <w:rsid w:val="000A6C9E"/>
    <w:rsid w:val="000A7B43"/>
    <w:rsid w:val="000B0347"/>
    <w:rsid w:val="000B06C0"/>
    <w:rsid w:val="000B1038"/>
    <w:rsid w:val="000B138E"/>
    <w:rsid w:val="000B1D71"/>
    <w:rsid w:val="000B1DE7"/>
    <w:rsid w:val="000B1E00"/>
    <w:rsid w:val="000B1F1E"/>
    <w:rsid w:val="000B20FB"/>
    <w:rsid w:val="000B2196"/>
    <w:rsid w:val="000B2517"/>
    <w:rsid w:val="000B27E5"/>
    <w:rsid w:val="000B2BFA"/>
    <w:rsid w:val="000B2DC2"/>
    <w:rsid w:val="000B2ED4"/>
    <w:rsid w:val="000B2F10"/>
    <w:rsid w:val="000B32D7"/>
    <w:rsid w:val="000B332C"/>
    <w:rsid w:val="000B386C"/>
    <w:rsid w:val="000B3A6C"/>
    <w:rsid w:val="000B3CBE"/>
    <w:rsid w:val="000B422A"/>
    <w:rsid w:val="000B471E"/>
    <w:rsid w:val="000B49BC"/>
    <w:rsid w:val="000B4AB5"/>
    <w:rsid w:val="000B4B94"/>
    <w:rsid w:val="000B4C4B"/>
    <w:rsid w:val="000B4D7D"/>
    <w:rsid w:val="000B50EE"/>
    <w:rsid w:val="000B5E85"/>
    <w:rsid w:val="000B6080"/>
    <w:rsid w:val="000B6289"/>
    <w:rsid w:val="000B6404"/>
    <w:rsid w:val="000B65EC"/>
    <w:rsid w:val="000B68FF"/>
    <w:rsid w:val="000B6B9C"/>
    <w:rsid w:val="000B6D30"/>
    <w:rsid w:val="000B6E2F"/>
    <w:rsid w:val="000B734E"/>
    <w:rsid w:val="000B7579"/>
    <w:rsid w:val="000B773B"/>
    <w:rsid w:val="000C066D"/>
    <w:rsid w:val="000C0709"/>
    <w:rsid w:val="000C07BE"/>
    <w:rsid w:val="000C0921"/>
    <w:rsid w:val="000C0932"/>
    <w:rsid w:val="000C0AA8"/>
    <w:rsid w:val="000C0FEF"/>
    <w:rsid w:val="000C1015"/>
    <w:rsid w:val="000C1056"/>
    <w:rsid w:val="000C1095"/>
    <w:rsid w:val="000C1283"/>
    <w:rsid w:val="000C2179"/>
    <w:rsid w:val="000C226B"/>
    <w:rsid w:val="000C22DD"/>
    <w:rsid w:val="000C2B4F"/>
    <w:rsid w:val="000C2D03"/>
    <w:rsid w:val="000C317D"/>
    <w:rsid w:val="000C32D3"/>
    <w:rsid w:val="000C32EC"/>
    <w:rsid w:val="000C3680"/>
    <w:rsid w:val="000C37DF"/>
    <w:rsid w:val="000C3A08"/>
    <w:rsid w:val="000C3E26"/>
    <w:rsid w:val="000C44F6"/>
    <w:rsid w:val="000C455B"/>
    <w:rsid w:val="000C48A4"/>
    <w:rsid w:val="000C4967"/>
    <w:rsid w:val="000C49A7"/>
    <w:rsid w:val="000C4D22"/>
    <w:rsid w:val="000C4DBE"/>
    <w:rsid w:val="000C4E7B"/>
    <w:rsid w:val="000C501A"/>
    <w:rsid w:val="000C57CF"/>
    <w:rsid w:val="000C5853"/>
    <w:rsid w:val="000C5965"/>
    <w:rsid w:val="000C5B7B"/>
    <w:rsid w:val="000C5FB4"/>
    <w:rsid w:val="000C63D7"/>
    <w:rsid w:val="000C6411"/>
    <w:rsid w:val="000C654A"/>
    <w:rsid w:val="000C6600"/>
    <w:rsid w:val="000C6A56"/>
    <w:rsid w:val="000C6BF7"/>
    <w:rsid w:val="000C6DF7"/>
    <w:rsid w:val="000C6EA7"/>
    <w:rsid w:val="000C6EB1"/>
    <w:rsid w:val="000C6F18"/>
    <w:rsid w:val="000C729C"/>
    <w:rsid w:val="000C748D"/>
    <w:rsid w:val="000C74CA"/>
    <w:rsid w:val="000C75CD"/>
    <w:rsid w:val="000C7850"/>
    <w:rsid w:val="000C7B32"/>
    <w:rsid w:val="000C7B34"/>
    <w:rsid w:val="000C7CAE"/>
    <w:rsid w:val="000C7CED"/>
    <w:rsid w:val="000C7D79"/>
    <w:rsid w:val="000D017F"/>
    <w:rsid w:val="000D03FE"/>
    <w:rsid w:val="000D0997"/>
    <w:rsid w:val="000D19B2"/>
    <w:rsid w:val="000D212F"/>
    <w:rsid w:val="000D2281"/>
    <w:rsid w:val="000D2362"/>
    <w:rsid w:val="000D24F4"/>
    <w:rsid w:val="000D2C1B"/>
    <w:rsid w:val="000D306F"/>
    <w:rsid w:val="000D3135"/>
    <w:rsid w:val="000D342E"/>
    <w:rsid w:val="000D3B03"/>
    <w:rsid w:val="000D3FC5"/>
    <w:rsid w:val="000D40ED"/>
    <w:rsid w:val="000D4148"/>
    <w:rsid w:val="000D43CB"/>
    <w:rsid w:val="000D4891"/>
    <w:rsid w:val="000D48E9"/>
    <w:rsid w:val="000D49D9"/>
    <w:rsid w:val="000D5209"/>
    <w:rsid w:val="000D52CB"/>
    <w:rsid w:val="000D563F"/>
    <w:rsid w:val="000D578F"/>
    <w:rsid w:val="000D585C"/>
    <w:rsid w:val="000D5A2C"/>
    <w:rsid w:val="000D5B97"/>
    <w:rsid w:val="000D607E"/>
    <w:rsid w:val="000D61E3"/>
    <w:rsid w:val="000D622A"/>
    <w:rsid w:val="000D6393"/>
    <w:rsid w:val="000D6641"/>
    <w:rsid w:val="000D670B"/>
    <w:rsid w:val="000D6DAD"/>
    <w:rsid w:val="000D6FE9"/>
    <w:rsid w:val="000D7029"/>
    <w:rsid w:val="000D71B5"/>
    <w:rsid w:val="000D7975"/>
    <w:rsid w:val="000D7F4D"/>
    <w:rsid w:val="000E0175"/>
    <w:rsid w:val="000E0177"/>
    <w:rsid w:val="000E0185"/>
    <w:rsid w:val="000E04CD"/>
    <w:rsid w:val="000E050C"/>
    <w:rsid w:val="000E0925"/>
    <w:rsid w:val="000E098F"/>
    <w:rsid w:val="000E0AFF"/>
    <w:rsid w:val="000E0BC0"/>
    <w:rsid w:val="000E1171"/>
    <w:rsid w:val="000E1228"/>
    <w:rsid w:val="000E160F"/>
    <w:rsid w:val="000E1952"/>
    <w:rsid w:val="000E1D6C"/>
    <w:rsid w:val="000E20C1"/>
    <w:rsid w:val="000E2345"/>
    <w:rsid w:val="000E27F8"/>
    <w:rsid w:val="000E2BAD"/>
    <w:rsid w:val="000E2E19"/>
    <w:rsid w:val="000E2F66"/>
    <w:rsid w:val="000E2FD3"/>
    <w:rsid w:val="000E3315"/>
    <w:rsid w:val="000E3355"/>
    <w:rsid w:val="000E339D"/>
    <w:rsid w:val="000E3AEF"/>
    <w:rsid w:val="000E3FCE"/>
    <w:rsid w:val="000E45BC"/>
    <w:rsid w:val="000E45CE"/>
    <w:rsid w:val="000E4862"/>
    <w:rsid w:val="000E4D29"/>
    <w:rsid w:val="000E4F80"/>
    <w:rsid w:val="000E5312"/>
    <w:rsid w:val="000E5667"/>
    <w:rsid w:val="000E5E80"/>
    <w:rsid w:val="000E604B"/>
    <w:rsid w:val="000E6972"/>
    <w:rsid w:val="000E698B"/>
    <w:rsid w:val="000E6ACF"/>
    <w:rsid w:val="000E6C52"/>
    <w:rsid w:val="000E6FFF"/>
    <w:rsid w:val="000E730D"/>
    <w:rsid w:val="000E769A"/>
    <w:rsid w:val="000E7743"/>
    <w:rsid w:val="000E7EAF"/>
    <w:rsid w:val="000F04CD"/>
    <w:rsid w:val="000F0633"/>
    <w:rsid w:val="000F0A16"/>
    <w:rsid w:val="000F0B28"/>
    <w:rsid w:val="000F0B71"/>
    <w:rsid w:val="000F1120"/>
    <w:rsid w:val="000F1257"/>
    <w:rsid w:val="000F12DB"/>
    <w:rsid w:val="000F170E"/>
    <w:rsid w:val="000F1CBB"/>
    <w:rsid w:val="000F2032"/>
    <w:rsid w:val="000F2585"/>
    <w:rsid w:val="000F2E98"/>
    <w:rsid w:val="000F2EFE"/>
    <w:rsid w:val="000F319D"/>
    <w:rsid w:val="000F348C"/>
    <w:rsid w:val="000F360B"/>
    <w:rsid w:val="000F3863"/>
    <w:rsid w:val="000F39FF"/>
    <w:rsid w:val="000F49B0"/>
    <w:rsid w:val="000F4CFD"/>
    <w:rsid w:val="000F4F5E"/>
    <w:rsid w:val="000F5122"/>
    <w:rsid w:val="000F555A"/>
    <w:rsid w:val="000F5741"/>
    <w:rsid w:val="000F58A2"/>
    <w:rsid w:val="000F5ACE"/>
    <w:rsid w:val="000F5D26"/>
    <w:rsid w:val="000F6930"/>
    <w:rsid w:val="000F6B0B"/>
    <w:rsid w:val="000F6CD8"/>
    <w:rsid w:val="000F6DA5"/>
    <w:rsid w:val="000F6DA8"/>
    <w:rsid w:val="000F6E15"/>
    <w:rsid w:val="000F7191"/>
    <w:rsid w:val="000F77E3"/>
    <w:rsid w:val="000F7EA2"/>
    <w:rsid w:val="00100363"/>
    <w:rsid w:val="0010043C"/>
    <w:rsid w:val="00100483"/>
    <w:rsid w:val="001005A6"/>
    <w:rsid w:val="00100AC9"/>
    <w:rsid w:val="00100E78"/>
    <w:rsid w:val="00100F0E"/>
    <w:rsid w:val="001014BE"/>
    <w:rsid w:val="00101A96"/>
    <w:rsid w:val="00101C52"/>
    <w:rsid w:val="00101D52"/>
    <w:rsid w:val="00101E86"/>
    <w:rsid w:val="00102336"/>
    <w:rsid w:val="00102812"/>
    <w:rsid w:val="00102817"/>
    <w:rsid w:val="001028AF"/>
    <w:rsid w:val="00102967"/>
    <w:rsid w:val="00102BE6"/>
    <w:rsid w:val="0010379A"/>
    <w:rsid w:val="00103A10"/>
    <w:rsid w:val="00103C35"/>
    <w:rsid w:val="00103D2A"/>
    <w:rsid w:val="00103F3B"/>
    <w:rsid w:val="00104394"/>
    <w:rsid w:val="001049BD"/>
    <w:rsid w:val="00104AD7"/>
    <w:rsid w:val="00104DF8"/>
    <w:rsid w:val="00104F8F"/>
    <w:rsid w:val="00105966"/>
    <w:rsid w:val="00105A1E"/>
    <w:rsid w:val="00105A6F"/>
    <w:rsid w:val="00105C26"/>
    <w:rsid w:val="00105F82"/>
    <w:rsid w:val="00106094"/>
    <w:rsid w:val="001071D3"/>
    <w:rsid w:val="00107750"/>
    <w:rsid w:val="0010778D"/>
    <w:rsid w:val="001102F5"/>
    <w:rsid w:val="00110A23"/>
    <w:rsid w:val="00110B44"/>
    <w:rsid w:val="00111622"/>
    <w:rsid w:val="00112A5A"/>
    <w:rsid w:val="00112AEB"/>
    <w:rsid w:val="00112BF5"/>
    <w:rsid w:val="00112CBF"/>
    <w:rsid w:val="0011355A"/>
    <w:rsid w:val="001141C6"/>
    <w:rsid w:val="0011479F"/>
    <w:rsid w:val="001148B5"/>
    <w:rsid w:val="00114C1C"/>
    <w:rsid w:val="00114F69"/>
    <w:rsid w:val="0011558A"/>
    <w:rsid w:val="001155BA"/>
    <w:rsid w:val="0011573B"/>
    <w:rsid w:val="00115B25"/>
    <w:rsid w:val="00115BEC"/>
    <w:rsid w:val="00115C24"/>
    <w:rsid w:val="00115E46"/>
    <w:rsid w:val="0011628D"/>
    <w:rsid w:val="00116433"/>
    <w:rsid w:val="00117E4D"/>
    <w:rsid w:val="00117E57"/>
    <w:rsid w:val="00120063"/>
    <w:rsid w:val="00120237"/>
    <w:rsid w:val="0012059B"/>
    <w:rsid w:val="00120816"/>
    <w:rsid w:val="00120947"/>
    <w:rsid w:val="00120A05"/>
    <w:rsid w:val="00120EC1"/>
    <w:rsid w:val="00121553"/>
    <w:rsid w:val="001221A0"/>
    <w:rsid w:val="0012255D"/>
    <w:rsid w:val="00122AA0"/>
    <w:rsid w:val="00123042"/>
    <w:rsid w:val="0012314E"/>
    <w:rsid w:val="00123CDD"/>
    <w:rsid w:val="00123D5F"/>
    <w:rsid w:val="00123D71"/>
    <w:rsid w:val="00123F56"/>
    <w:rsid w:val="001242E4"/>
    <w:rsid w:val="00124312"/>
    <w:rsid w:val="0012433F"/>
    <w:rsid w:val="00124A53"/>
    <w:rsid w:val="00124F13"/>
    <w:rsid w:val="0012507C"/>
    <w:rsid w:val="001251C6"/>
    <w:rsid w:val="00126212"/>
    <w:rsid w:val="00126311"/>
    <w:rsid w:val="0012647B"/>
    <w:rsid w:val="00126603"/>
    <w:rsid w:val="0012662D"/>
    <w:rsid w:val="00126691"/>
    <w:rsid w:val="00126742"/>
    <w:rsid w:val="00126A04"/>
    <w:rsid w:val="00126CE6"/>
    <w:rsid w:val="001272A9"/>
    <w:rsid w:val="0012743C"/>
    <w:rsid w:val="00127977"/>
    <w:rsid w:val="00127A09"/>
    <w:rsid w:val="00130110"/>
    <w:rsid w:val="0013026B"/>
    <w:rsid w:val="001303C3"/>
    <w:rsid w:val="0013052F"/>
    <w:rsid w:val="00130588"/>
    <w:rsid w:val="001306CD"/>
    <w:rsid w:val="00130E18"/>
    <w:rsid w:val="00131019"/>
    <w:rsid w:val="001312C1"/>
    <w:rsid w:val="00131490"/>
    <w:rsid w:val="001317B3"/>
    <w:rsid w:val="001319C2"/>
    <w:rsid w:val="001319FF"/>
    <w:rsid w:val="00131C86"/>
    <w:rsid w:val="00131D32"/>
    <w:rsid w:val="00131E13"/>
    <w:rsid w:val="0013242C"/>
    <w:rsid w:val="0013270B"/>
    <w:rsid w:val="00132AA3"/>
    <w:rsid w:val="00132C36"/>
    <w:rsid w:val="00132E9D"/>
    <w:rsid w:val="00132F65"/>
    <w:rsid w:val="00133083"/>
    <w:rsid w:val="001334B0"/>
    <w:rsid w:val="00133BC4"/>
    <w:rsid w:val="00133C74"/>
    <w:rsid w:val="0013415D"/>
    <w:rsid w:val="0013443D"/>
    <w:rsid w:val="00134544"/>
    <w:rsid w:val="001346D1"/>
    <w:rsid w:val="00134CC3"/>
    <w:rsid w:val="00134F2F"/>
    <w:rsid w:val="00135319"/>
    <w:rsid w:val="00135A33"/>
    <w:rsid w:val="00135B5E"/>
    <w:rsid w:val="00135B9A"/>
    <w:rsid w:val="0013667E"/>
    <w:rsid w:val="00136CA2"/>
    <w:rsid w:val="00137123"/>
    <w:rsid w:val="001373F7"/>
    <w:rsid w:val="0013763C"/>
    <w:rsid w:val="001376E9"/>
    <w:rsid w:val="00137F07"/>
    <w:rsid w:val="001400DB"/>
    <w:rsid w:val="00140B80"/>
    <w:rsid w:val="00140C60"/>
    <w:rsid w:val="00141842"/>
    <w:rsid w:val="00141ADF"/>
    <w:rsid w:val="00141E85"/>
    <w:rsid w:val="00141E87"/>
    <w:rsid w:val="00142448"/>
    <w:rsid w:val="0014284D"/>
    <w:rsid w:val="001428A4"/>
    <w:rsid w:val="001429B2"/>
    <w:rsid w:val="00142BD0"/>
    <w:rsid w:val="00142D31"/>
    <w:rsid w:val="00143037"/>
    <w:rsid w:val="001430E8"/>
    <w:rsid w:val="00143458"/>
    <w:rsid w:val="00143FB1"/>
    <w:rsid w:val="0014403A"/>
    <w:rsid w:val="0014420A"/>
    <w:rsid w:val="00144332"/>
    <w:rsid w:val="00144840"/>
    <w:rsid w:val="00144A7F"/>
    <w:rsid w:val="00144A97"/>
    <w:rsid w:val="001450A5"/>
    <w:rsid w:val="00145232"/>
    <w:rsid w:val="001455EC"/>
    <w:rsid w:val="00146124"/>
    <w:rsid w:val="001464FE"/>
    <w:rsid w:val="0014659F"/>
    <w:rsid w:val="00146948"/>
    <w:rsid w:val="00146D0B"/>
    <w:rsid w:val="0014783A"/>
    <w:rsid w:val="00147888"/>
    <w:rsid w:val="00150275"/>
    <w:rsid w:val="0015030A"/>
    <w:rsid w:val="00150920"/>
    <w:rsid w:val="0015095F"/>
    <w:rsid w:val="00150BDF"/>
    <w:rsid w:val="00150C8A"/>
    <w:rsid w:val="00150DBA"/>
    <w:rsid w:val="00150F96"/>
    <w:rsid w:val="001512C2"/>
    <w:rsid w:val="00151C51"/>
    <w:rsid w:val="00151DD1"/>
    <w:rsid w:val="00152413"/>
    <w:rsid w:val="0015273E"/>
    <w:rsid w:val="00152C2B"/>
    <w:rsid w:val="00152F48"/>
    <w:rsid w:val="00153071"/>
    <w:rsid w:val="00153A82"/>
    <w:rsid w:val="00153AF6"/>
    <w:rsid w:val="00153DA0"/>
    <w:rsid w:val="0015412D"/>
    <w:rsid w:val="001546FE"/>
    <w:rsid w:val="00154AC1"/>
    <w:rsid w:val="00154DBD"/>
    <w:rsid w:val="00155326"/>
    <w:rsid w:val="001554EB"/>
    <w:rsid w:val="001555E4"/>
    <w:rsid w:val="001557AA"/>
    <w:rsid w:val="00155C88"/>
    <w:rsid w:val="00155E3F"/>
    <w:rsid w:val="001560B7"/>
    <w:rsid w:val="0015615E"/>
    <w:rsid w:val="00156219"/>
    <w:rsid w:val="00156345"/>
    <w:rsid w:val="00156CDC"/>
    <w:rsid w:val="00156DC1"/>
    <w:rsid w:val="001571EE"/>
    <w:rsid w:val="0015782B"/>
    <w:rsid w:val="0015787C"/>
    <w:rsid w:val="00157956"/>
    <w:rsid w:val="00157B87"/>
    <w:rsid w:val="00157E6C"/>
    <w:rsid w:val="00160EE2"/>
    <w:rsid w:val="0016118F"/>
    <w:rsid w:val="001614F4"/>
    <w:rsid w:val="001618A8"/>
    <w:rsid w:val="001619DA"/>
    <w:rsid w:val="00161B53"/>
    <w:rsid w:val="00161BD3"/>
    <w:rsid w:val="00162060"/>
    <w:rsid w:val="0016233C"/>
    <w:rsid w:val="001623AC"/>
    <w:rsid w:val="0016298B"/>
    <w:rsid w:val="00162B0D"/>
    <w:rsid w:val="0016307F"/>
    <w:rsid w:val="001639F9"/>
    <w:rsid w:val="0016417C"/>
    <w:rsid w:val="00164539"/>
    <w:rsid w:val="00164D93"/>
    <w:rsid w:val="00165A93"/>
    <w:rsid w:val="00165B50"/>
    <w:rsid w:val="00165B81"/>
    <w:rsid w:val="00165D10"/>
    <w:rsid w:val="00165E38"/>
    <w:rsid w:val="00166026"/>
    <w:rsid w:val="00166363"/>
    <w:rsid w:val="00166570"/>
    <w:rsid w:val="001665D1"/>
    <w:rsid w:val="00166DCA"/>
    <w:rsid w:val="00166E40"/>
    <w:rsid w:val="00166E98"/>
    <w:rsid w:val="00167016"/>
    <w:rsid w:val="001674B6"/>
    <w:rsid w:val="00167847"/>
    <w:rsid w:val="00167972"/>
    <w:rsid w:val="0017032E"/>
    <w:rsid w:val="00170504"/>
    <w:rsid w:val="00171869"/>
    <w:rsid w:val="00171A8E"/>
    <w:rsid w:val="00171AB9"/>
    <w:rsid w:val="00171C02"/>
    <w:rsid w:val="00171C0A"/>
    <w:rsid w:val="00171F28"/>
    <w:rsid w:val="00171F2B"/>
    <w:rsid w:val="00171FA9"/>
    <w:rsid w:val="0017201B"/>
    <w:rsid w:val="00172521"/>
    <w:rsid w:val="00172C42"/>
    <w:rsid w:val="00172DC6"/>
    <w:rsid w:val="001734F8"/>
    <w:rsid w:val="001738CD"/>
    <w:rsid w:val="001738D0"/>
    <w:rsid w:val="00173DAF"/>
    <w:rsid w:val="00174B13"/>
    <w:rsid w:val="00174D26"/>
    <w:rsid w:val="00175688"/>
    <w:rsid w:val="00175764"/>
    <w:rsid w:val="00175B5B"/>
    <w:rsid w:val="0017632B"/>
    <w:rsid w:val="00176994"/>
    <w:rsid w:val="00176C7C"/>
    <w:rsid w:val="0017703E"/>
    <w:rsid w:val="00177291"/>
    <w:rsid w:val="0017738E"/>
    <w:rsid w:val="001773A4"/>
    <w:rsid w:val="00177B56"/>
    <w:rsid w:val="00177E35"/>
    <w:rsid w:val="001803F5"/>
    <w:rsid w:val="001808B5"/>
    <w:rsid w:val="00180AF2"/>
    <w:rsid w:val="00180B07"/>
    <w:rsid w:val="0018110F"/>
    <w:rsid w:val="001813FF"/>
    <w:rsid w:val="00181720"/>
    <w:rsid w:val="001819BB"/>
    <w:rsid w:val="00181F47"/>
    <w:rsid w:val="001820C9"/>
    <w:rsid w:val="001821F3"/>
    <w:rsid w:val="0018224E"/>
    <w:rsid w:val="0018292C"/>
    <w:rsid w:val="00182C84"/>
    <w:rsid w:val="00182E9C"/>
    <w:rsid w:val="00182EE0"/>
    <w:rsid w:val="00182F58"/>
    <w:rsid w:val="0018349B"/>
    <w:rsid w:val="001834D7"/>
    <w:rsid w:val="001836A6"/>
    <w:rsid w:val="00183FE1"/>
    <w:rsid w:val="00184411"/>
    <w:rsid w:val="0018444C"/>
    <w:rsid w:val="001844B5"/>
    <w:rsid w:val="00184AD5"/>
    <w:rsid w:val="00184EA0"/>
    <w:rsid w:val="0018517B"/>
    <w:rsid w:val="00185FA9"/>
    <w:rsid w:val="001863D3"/>
    <w:rsid w:val="00186A9E"/>
    <w:rsid w:val="00186ACE"/>
    <w:rsid w:val="00186CB3"/>
    <w:rsid w:val="0018727A"/>
    <w:rsid w:val="001874B7"/>
    <w:rsid w:val="001879FD"/>
    <w:rsid w:val="00187CC3"/>
    <w:rsid w:val="0019000D"/>
    <w:rsid w:val="00190161"/>
    <w:rsid w:val="0019037D"/>
    <w:rsid w:val="00190639"/>
    <w:rsid w:val="00190B3F"/>
    <w:rsid w:val="00190C51"/>
    <w:rsid w:val="00190D15"/>
    <w:rsid w:val="00191398"/>
    <w:rsid w:val="00191651"/>
    <w:rsid w:val="00191814"/>
    <w:rsid w:val="00191923"/>
    <w:rsid w:val="0019240C"/>
    <w:rsid w:val="00192502"/>
    <w:rsid w:val="00192FCB"/>
    <w:rsid w:val="001932B8"/>
    <w:rsid w:val="00193D4D"/>
    <w:rsid w:val="00194007"/>
    <w:rsid w:val="00194970"/>
    <w:rsid w:val="00194C4C"/>
    <w:rsid w:val="00194F61"/>
    <w:rsid w:val="00195042"/>
    <w:rsid w:val="001950C9"/>
    <w:rsid w:val="0019515C"/>
    <w:rsid w:val="001951EC"/>
    <w:rsid w:val="00195DBF"/>
    <w:rsid w:val="001961D0"/>
    <w:rsid w:val="0019645A"/>
    <w:rsid w:val="00196E48"/>
    <w:rsid w:val="00196EDA"/>
    <w:rsid w:val="00197205"/>
    <w:rsid w:val="00197598"/>
    <w:rsid w:val="00197DFB"/>
    <w:rsid w:val="00197F36"/>
    <w:rsid w:val="001A00A9"/>
    <w:rsid w:val="001A0184"/>
    <w:rsid w:val="001A02AD"/>
    <w:rsid w:val="001A055E"/>
    <w:rsid w:val="001A0787"/>
    <w:rsid w:val="001A1179"/>
    <w:rsid w:val="001A12EC"/>
    <w:rsid w:val="001A1426"/>
    <w:rsid w:val="001A173B"/>
    <w:rsid w:val="001A1E84"/>
    <w:rsid w:val="001A2483"/>
    <w:rsid w:val="001A28E3"/>
    <w:rsid w:val="001A2A3B"/>
    <w:rsid w:val="001A2A91"/>
    <w:rsid w:val="001A2ACA"/>
    <w:rsid w:val="001A2BDC"/>
    <w:rsid w:val="001A2FA5"/>
    <w:rsid w:val="001A3267"/>
    <w:rsid w:val="001A345A"/>
    <w:rsid w:val="001A3B12"/>
    <w:rsid w:val="001A3C26"/>
    <w:rsid w:val="001A44CF"/>
    <w:rsid w:val="001A453A"/>
    <w:rsid w:val="001A4581"/>
    <w:rsid w:val="001A48A1"/>
    <w:rsid w:val="001A5C57"/>
    <w:rsid w:val="001A5EF0"/>
    <w:rsid w:val="001A5FE3"/>
    <w:rsid w:val="001A60CF"/>
    <w:rsid w:val="001A62A2"/>
    <w:rsid w:val="001A6508"/>
    <w:rsid w:val="001A686B"/>
    <w:rsid w:val="001A79CD"/>
    <w:rsid w:val="001A7C22"/>
    <w:rsid w:val="001A7E09"/>
    <w:rsid w:val="001B0037"/>
    <w:rsid w:val="001B05EF"/>
    <w:rsid w:val="001B0A7D"/>
    <w:rsid w:val="001B0B75"/>
    <w:rsid w:val="001B0E2A"/>
    <w:rsid w:val="001B10C6"/>
    <w:rsid w:val="001B14B8"/>
    <w:rsid w:val="001B14BA"/>
    <w:rsid w:val="001B1588"/>
    <w:rsid w:val="001B1B4E"/>
    <w:rsid w:val="001B1E1D"/>
    <w:rsid w:val="001B21E9"/>
    <w:rsid w:val="001B27A8"/>
    <w:rsid w:val="001B2838"/>
    <w:rsid w:val="001B28F1"/>
    <w:rsid w:val="001B2E38"/>
    <w:rsid w:val="001B2F8D"/>
    <w:rsid w:val="001B3261"/>
    <w:rsid w:val="001B3384"/>
    <w:rsid w:val="001B338E"/>
    <w:rsid w:val="001B3F2E"/>
    <w:rsid w:val="001B417D"/>
    <w:rsid w:val="001B4229"/>
    <w:rsid w:val="001B45BA"/>
    <w:rsid w:val="001B48AB"/>
    <w:rsid w:val="001B4A50"/>
    <w:rsid w:val="001B5073"/>
    <w:rsid w:val="001B5507"/>
    <w:rsid w:val="001B56FE"/>
    <w:rsid w:val="001B595C"/>
    <w:rsid w:val="001B73C0"/>
    <w:rsid w:val="001B73D0"/>
    <w:rsid w:val="001B77C8"/>
    <w:rsid w:val="001B7811"/>
    <w:rsid w:val="001B7930"/>
    <w:rsid w:val="001B7DDE"/>
    <w:rsid w:val="001B7F99"/>
    <w:rsid w:val="001C00EB"/>
    <w:rsid w:val="001C022F"/>
    <w:rsid w:val="001C0F23"/>
    <w:rsid w:val="001C1C01"/>
    <w:rsid w:val="001C23E8"/>
    <w:rsid w:val="001C242A"/>
    <w:rsid w:val="001C24E0"/>
    <w:rsid w:val="001C2589"/>
    <w:rsid w:val="001C28D5"/>
    <w:rsid w:val="001C2908"/>
    <w:rsid w:val="001C2FCD"/>
    <w:rsid w:val="001C31AD"/>
    <w:rsid w:val="001C3BBD"/>
    <w:rsid w:val="001C3DD0"/>
    <w:rsid w:val="001C40F1"/>
    <w:rsid w:val="001C415C"/>
    <w:rsid w:val="001C4329"/>
    <w:rsid w:val="001C43B7"/>
    <w:rsid w:val="001C484A"/>
    <w:rsid w:val="001C487B"/>
    <w:rsid w:val="001C505A"/>
    <w:rsid w:val="001C5772"/>
    <w:rsid w:val="001C5C3C"/>
    <w:rsid w:val="001C5CCA"/>
    <w:rsid w:val="001C5CDC"/>
    <w:rsid w:val="001C5CF1"/>
    <w:rsid w:val="001C5EA8"/>
    <w:rsid w:val="001C5F59"/>
    <w:rsid w:val="001C5FC6"/>
    <w:rsid w:val="001C60AF"/>
    <w:rsid w:val="001C6345"/>
    <w:rsid w:val="001C664C"/>
    <w:rsid w:val="001C67F0"/>
    <w:rsid w:val="001C6911"/>
    <w:rsid w:val="001C7106"/>
    <w:rsid w:val="001C74FE"/>
    <w:rsid w:val="001C7517"/>
    <w:rsid w:val="001C78A6"/>
    <w:rsid w:val="001D0424"/>
    <w:rsid w:val="001D0940"/>
    <w:rsid w:val="001D09EF"/>
    <w:rsid w:val="001D0D5B"/>
    <w:rsid w:val="001D0DB3"/>
    <w:rsid w:val="001D0DDE"/>
    <w:rsid w:val="001D0E40"/>
    <w:rsid w:val="001D15C3"/>
    <w:rsid w:val="001D180A"/>
    <w:rsid w:val="001D2429"/>
    <w:rsid w:val="001D2579"/>
    <w:rsid w:val="001D2758"/>
    <w:rsid w:val="001D3018"/>
    <w:rsid w:val="001D33DB"/>
    <w:rsid w:val="001D358E"/>
    <w:rsid w:val="001D3601"/>
    <w:rsid w:val="001D37AB"/>
    <w:rsid w:val="001D3CD5"/>
    <w:rsid w:val="001D3D23"/>
    <w:rsid w:val="001D40F7"/>
    <w:rsid w:val="001D41D3"/>
    <w:rsid w:val="001D43FE"/>
    <w:rsid w:val="001D4490"/>
    <w:rsid w:val="001D4619"/>
    <w:rsid w:val="001D4A1B"/>
    <w:rsid w:val="001D4AA1"/>
    <w:rsid w:val="001D52DE"/>
    <w:rsid w:val="001D5356"/>
    <w:rsid w:val="001D597B"/>
    <w:rsid w:val="001D5B0A"/>
    <w:rsid w:val="001D5F34"/>
    <w:rsid w:val="001D61F6"/>
    <w:rsid w:val="001D6227"/>
    <w:rsid w:val="001D72F0"/>
    <w:rsid w:val="001D7A32"/>
    <w:rsid w:val="001D7A89"/>
    <w:rsid w:val="001D7E1D"/>
    <w:rsid w:val="001E0CE0"/>
    <w:rsid w:val="001E0E9D"/>
    <w:rsid w:val="001E1033"/>
    <w:rsid w:val="001E1297"/>
    <w:rsid w:val="001E1351"/>
    <w:rsid w:val="001E1434"/>
    <w:rsid w:val="001E14C8"/>
    <w:rsid w:val="001E1714"/>
    <w:rsid w:val="001E1739"/>
    <w:rsid w:val="001E1787"/>
    <w:rsid w:val="001E1915"/>
    <w:rsid w:val="001E2329"/>
    <w:rsid w:val="001E240E"/>
    <w:rsid w:val="001E25D0"/>
    <w:rsid w:val="001E27A8"/>
    <w:rsid w:val="001E2902"/>
    <w:rsid w:val="001E2EC9"/>
    <w:rsid w:val="001E312D"/>
    <w:rsid w:val="001E3853"/>
    <w:rsid w:val="001E3BAD"/>
    <w:rsid w:val="001E3CE3"/>
    <w:rsid w:val="001E3CEE"/>
    <w:rsid w:val="001E45E3"/>
    <w:rsid w:val="001E46A9"/>
    <w:rsid w:val="001E4705"/>
    <w:rsid w:val="001E4BCC"/>
    <w:rsid w:val="001E4D96"/>
    <w:rsid w:val="001E4EB0"/>
    <w:rsid w:val="001E5467"/>
    <w:rsid w:val="001E60ED"/>
    <w:rsid w:val="001E6108"/>
    <w:rsid w:val="001E67B3"/>
    <w:rsid w:val="001E68CE"/>
    <w:rsid w:val="001E6E32"/>
    <w:rsid w:val="001E7274"/>
    <w:rsid w:val="001E7BFB"/>
    <w:rsid w:val="001E7C10"/>
    <w:rsid w:val="001E7E60"/>
    <w:rsid w:val="001F0074"/>
    <w:rsid w:val="001F012C"/>
    <w:rsid w:val="001F01AA"/>
    <w:rsid w:val="001F071C"/>
    <w:rsid w:val="001F0E62"/>
    <w:rsid w:val="001F1360"/>
    <w:rsid w:val="001F1484"/>
    <w:rsid w:val="001F154C"/>
    <w:rsid w:val="001F1AAF"/>
    <w:rsid w:val="001F1B23"/>
    <w:rsid w:val="001F1BA4"/>
    <w:rsid w:val="001F1D23"/>
    <w:rsid w:val="001F2635"/>
    <w:rsid w:val="001F2646"/>
    <w:rsid w:val="001F2878"/>
    <w:rsid w:val="001F2DAF"/>
    <w:rsid w:val="001F2FBF"/>
    <w:rsid w:val="001F30DB"/>
    <w:rsid w:val="001F3653"/>
    <w:rsid w:val="001F3B9C"/>
    <w:rsid w:val="001F427F"/>
    <w:rsid w:val="001F458B"/>
    <w:rsid w:val="001F4813"/>
    <w:rsid w:val="001F4B42"/>
    <w:rsid w:val="001F4E4C"/>
    <w:rsid w:val="001F501C"/>
    <w:rsid w:val="001F542B"/>
    <w:rsid w:val="001F549C"/>
    <w:rsid w:val="001F5CA4"/>
    <w:rsid w:val="001F5D99"/>
    <w:rsid w:val="001F6070"/>
    <w:rsid w:val="001F650F"/>
    <w:rsid w:val="001F668F"/>
    <w:rsid w:val="001F6794"/>
    <w:rsid w:val="001F6926"/>
    <w:rsid w:val="001F6ACF"/>
    <w:rsid w:val="001F6C2E"/>
    <w:rsid w:val="001F6EE9"/>
    <w:rsid w:val="001F6F31"/>
    <w:rsid w:val="001F6F8D"/>
    <w:rsid w:val="001F7494"/>
    <w:rsid w:val="001F7748"/>
    <w:rsid w:val="001F785E"/>
    <w:rsid w:val="001F7CCF"/>
    <w:rsid w:val="002001EA"/>
    <w:rsid w:val="00200305"/>
    <w:rsid w:val="002003D0"/>
    <w:rsid w:val="00200553"/>
    <w:rsid w:val="002005F0"/>
    <w:rsid w:val="0020096E"/>
    <w:rsid w:val="0020107B"/>
    <w:rsid w:val="00201209"/>
    <w:rsid w:val="0020188F"/>
    <w:rsid w:val="002019C0"/>
    <w:rsid w:val="00201AB4"/>
    <w:rsid w:val="0020205C"/>
    <w:rsid w:val="00202081"/>
    <w:rsid w:val="00202A39"/>
    <w:rsid w:val="00202D8D"/>
    <w:rsid w:val="00202E6C"/>
    <w:rsid w:val="00203786"/>
    <w:rsid w:val="002038F8"/>
    <w:rsid w:val="00203A02"/>
    <w:rsid w:val="0020448C"/>
    <w:rsid w:val="00204ADF"/>
    <w:rsid w:val="00204B05"/>
    <w:rsid w:val="00204B39"/>
    <w:rsid w:val="00204E64"/>
    <w:rsid w:val="00204E9C"/>
    <w:rsid w:val="00204F03"/>
    <w:rsid w:val="002051B7"/>
    <w:rsid w:val="002055E0"/>
    <w:rsid w:val="00205B31"/>
    <w:rsid w:val="00205CA5"/>
    <w:rsid w:val="00205D6C"/>
    <w:rsid w:val="00205E2F"/>
    <w:rsid w:val="00205F11"/>
    <w:rsid w:val="00206A74"/>
    <w:rsid w:val="00206DEC"/>
    <w:rsid w:val="002071AB"/>
    <w:rsid w:val="002078EF"/>
    <w:rsid w:val="00207A13"/>
    <w:rsid w:val="00207B52"/>
    <w:rsid w:val="00207C2C"/>
    <w:rsid w:val="00207D0E"/>
    <w:rsid w:val="00207D69"/>
    <w:rsid w:val="00207F82"/>
    <w:rsid w:val="002101AE"/>
    <w:rsid w:val="0021047B"/>
    <w:rsid w:val="00210484"/>
    <w:rsid w:val="00210511"/>
    <w:rsid w:val="002108AF"/>
    <w:rsid w:val="0021095F"/>
    <w:rsid w:val="0021111D"/>
    <w:rsid w:val="00211BF5"/>
    <w:rsid w:val="00211DE7"/>
    <w:rsid w:val="0021218B"/>
    <w:rsid w:val="00212568"/>
    <w:rsid w:val="00212578"/>
    <w:rsid w:val="00212C34"/>
    <w:rsid w:val="00212DCD"/>
    <w:rsid w:val="00213601"/>
    <w:rsid w:val="00213700"/>
    <w:rsid w:val="00213826"/>
    <w:rsid w:val="00213A96"/>
    <w:rsid w:val="00213B42"/>
    <w:rsid w:val="00213B51"/>
    <w:rsid w:val="00213DC9"/>
    <w:rsid w:val="00213F81"/>
    <w:rsid w:val="00213FEA"/>
    <w:rsid w:val="002146BA"/>
    <w:rsid w:val="00214857"/>
    <w:rsid w:val="00214A1C"/>
    <w:rsid w:val="0021530F"/>
    <w:rsid w:val="00215390"/>
    <w:rsid w:val="002153EC"/>
    <w:rsid w:val="00215836"/>
    <w:rsid w:val="00215CF5"/>
    <w:rsid w:val="00216279"/>
    <w:rsid w:val="00216282"/>
    <w:rsid w:val="00216454"/>
    <w:rsid w:val="0021711B"/>
    <w:rsid w:val="00217227"/>
    <w:rsid w:val="00217285"/>
    <w:rsid w:val="00217288"/>
    <w:rsid w:val="00217575"/>
    <w:rsid w:val="00217A22"/>
    <w:rsid w:val="00217B67"/>
    <w:rsid w:val="00217BDF"/>
    <w:rsid w:val="00217C1E"/>
    <w:rsid w:val="00217DF7"/>
    <w:rsid w:val="00220765"/>
    <w:rsid w:val="002207B0"/>
    <w:rsid w:val="00220B55"/>
    <w:rsid w:val="00220E57"/>
    <w:rsid w:val="00220FEC"/>
    <w:rsid w:val="00221333"/>
    <w:rsid w:val="00221499"/>
    <w:rsid w:val="00221C67"/>
    <w:rsid w:val="00221E63"/>
    <w:rsid w:val="00221F63"/>
    <w:rsid w:val="00221F87"/>
    <w:rsid w:val="002221E5"/>
    <w:rsid w:val="0022228B"/>
    <w:rsid w:val="00222826"/>
    <w:rsid w:val="00222852"/>
    <w:rsid w:val="00222A5C"/>
    <w:rsid w:val="00222EF7"/>
    <w:rsid w:val="00223452"/>
    <w:rsid w:val="00223C51"/>
    <w:rsid w:val="00223D93"/>
    <w:rsid w:val="00223DD6"/>
    <w:rsid w:val="00223E19"/>
    <w:rsid w:val="00224455"/>
    <w:rsid w:val="002244CC"/>
    <w:rsid w:val="002246B9"/>
    <w:rsid w:val="002246D2"/>
    <w:rsid w:val="00224722"/>
    <w:rsid w:val="00224CB3"/>
    <w:rsid w:val="00224EEB"/>
    <w:rsid w:val="00224EF0"/>
    <w:rsid w:val="00224F2C"/>
    <w:rsid w:val="00225016"/>
    <w:rsid w:val="002250DC"/>
    <w:rsid w:val="0022538F"/>
    <w:rsid w:val="00225618"/>
    <w:rsid w:val="0022562E"/>
    <w:rsid w:val="00225812"/>
    <w:rsid w:val="0022584B"/>
    <w:rsid w:val="00225B46"/>
    <w:rsid w:val="00225BFC"/>
    <w:rsid w:val="0022675E"/>
    <w:rsid w:val="00227015"/>
    <w:rsid w:val="002271EF"/>
    <w:rsid w:val="00227B80"/>
    <w:rsid w:val="00227D30"/>
    <w:rsid w:val="00227FEC"/>
    <w:rsid w:val="00230433"/>
    <w:rsid w:val="002308B0"/>
    <w:rsid w:val="002311F0"/>
    <w:rsid w:val="00231F00"/>
    <w:rsid w:val="00232134"/>
    <w:rsid w:val="0023244D"/>
    <w:rsid w:val="0023246E"/>
    <w:rsid w:val="00232890"/>
    <w:rsid w:val="00232C70"/>
    <w:rsid w:val="00232DE3"/>
    <w:rsid w:val="002331FB"/>
    <w:rsid w:val="002332C6"/>
    <w:rsid w:val="002332F0"/>
    <w:rsid w:val="00233A0E"/>
    <w:rsid w:val="00233B1B"/>
    <w:rsid w:val="00233CD7"/>
    <w:rsid w:val="00234127"/>
    <w:rsid w:val="002343EA"/>
    <w:rsid w:val="0023461B"/>
    <w:rsid w:val="0023485A"/>
    <w:rsid w:val="00234A05"/>
    <w:rsid w:val="00234A46"/>
    <w:rsid w:val="00234A5E"/>
    <w:rsid w:val="0023507F"/>
    <w:rsid w:val="002359CC"/>
    <w:rsid w:val="00236436"/>
    <w:rsid w:val="00236815"/>
    <w:rsid w:val="002368BF"/>
    <w:rsid w:val="00236BD5"/>
    <w:rsid w:val="00236E0B"/>
    <w:rsid w:val="00236E19"/>
    <w:rsid w:val="00236F84"/>
    <w:rsid w:val="002375A5"/>
    <w:rsid w:val="00237A87"/>
    <w:rsid w:val="00237D94"/>
    <w:rsid w:val="00237EB1"/>
    <w:rsid w:val="002404BB"/>
    <w:rsid w:val="0024053F"/>
    <w:rsid w:val="0024055D"/>
    <w:rsid w:val="002406A8"/>
    <w:rsid w:val="00240733"/>
    <w:rsid w:val="002407B6"/>
    <w:rsid w:val="002407B7"/>
    <w:rsid w:val="00240B9E"/>
    <w:rsid w:val="00240DF2"/>
    <w:rsid w:val="00241087"/>
    <w:rsid w:val="0024174E"/>
    <w:rsid w:val="002417A4"/>
    <w:rsid w:val="00241B9D"/>
    <w:rsid w:val="00242143"/>
    <w:rsid w:val="00243D69"/>
    <w:rsid w:val="00243EDE"/>
    <w:rsid w:val="0024425A"/>
    <w:rsid w:val="00244563"/>
    <w:rsid w:val="002447B6"/>
    <w:rsid w:val="00244D92"/>
    <w:rsid w:val="00244FF2"/>
    <w:rsid w:val="002451A2"/>
    <w:rsid w:val="0024527C"/>
    <w:rsid w:val="00245758"/>
    <w:rsid w:val="00245948"/>
    <w:rsid w:val="00245B3A"/>
    <w:rsid w:val="00245CFB"/>
    <w:rsid w:val="002464D6"/>
    <w:rsid w:val="00246A59"/>
    <w:rsid w:val="00246D48"/>
    <w:rsid w:val="00247C34"/>
    <w:rsid w:val="0025032D"/>
    <w:rsid w:val="0025095E"/>
    <w:rsid w:val="002509C8"/>
    <w:rsid w:val="00250B7A"/>
    <w:rsid w:val="00250C53"/>
    <w:rsid w:val="00250DAC"/>
    <w:rsid w:val="00251181"/>
    <w:rsid w:val="002512AB"/>
    <w:rsid w:val="0025158C"/>
    <w:rsid w:val="00251963"/>
    <w:rsid w:val="00251A0C"/>
    <w:rsid w:val="00251A40"/>
    <w:rsid w:val="00251D20"/>
    <w:rsid w:val="00252329"/>
    <w:rsid w:val="00252B34"/>
    <w:rsid w:val="00252BE4"/>
    <w:rsid w:val="00252D59"/>
    <w:rsid w:val="00252D67"/>
    <w:rsid w:val="00252EC4"/>
    <w:rsid w:val="00253958"/>
    <w:rsid w:val="00253D07"/>
    <w:rsid w:val="00253E1E"/>
    <w:rsid w:val="0025405A"/>
    <w:rsid w:val="0025437D"/>
    <w:rsid w:val="00254944"/>
    <w:rsid w:val="00254A30"/>
    <w:rsid w:val="00254D3F"/>
    <w:rsid w:val="0025526E"/>
    <w:rsid w:val="00255342"/>
    <w:rsid w:val="00255DA3"/>
    <w:rsid w:val="002564E7"/>
    <w:rsid w:val="00256890"/>
    <w:rsid w:val="00256ACF"/>
    <w:rsid w:val="0025710D"/>
    <w:rsid w:val="002574FB"/>
    <w:rsid w:val="00257565"/>
    <w:rsid w:val="002579B7"/>
    <w:rsid w:val="00257B26"/>
    <w:rsid w:val="00257C3F"/>
    <w:rsid w:val="00257C82"/>
    <w:rsid w:val="002603AC"/>
    <w:rsid w:val="002605D8"/>
    <w:rsid w:val="00260613"/>
    <w:rsid w:val="002606F9"/>
    <w:rsid w:val="0026081C"/>
    <w:rsid w:val="00260B4E"/>
    <w:rsid w:val="00260DD3"/>
    <w:rsid w:val="00261265"/>
    <w:rsid w:val="002612F2"/>
    <w:rsid w:val="002619A4"/>
    <w:rsid w:val="00261BD1"/>
    <w:rsid w:val="00262111"/>
    <w:rsid w:val="00262638"/>
    <w:rsid w:val="002626B6"/>
    <w:rsid w:val="00262931"/>
    <w:rsid w:val="002629A5"/>
    <w:rsid w:val="00262A61"/>
    <w:rsid w:val="00262DD0"/>
    <w:rsid w:val="002630E3"/>
    <w:rsid w:val="002631BC"/>
    <w:rsid w:val="00263231"/>
    <w:rsid w:val="002633DD"/>
    <w:rsid w:val="002634D2"/>
    <w:rsid w:val="002635EB"/>
    <w:rsid w:val="00263EEC"/>
    <w:rsid w:val="002647DC"/>
    <w:rsid w:val="002648EE"/>
    <w:rsid w:val="00264E14"/>
    <w:rsid w:val="002651AD"/>
    <w:rsid w:val="00265335"/>
    <w:rsid w:val="0026558A"/>
    <w:rsid w:val="002656F6"/>
    <w:rsid w:val="00265BAF"/>
    <w:rsid w:val="00265C08"/>
    <w:rsid w:val="00265FC0"/>
    <w:rsid w:val="002660A3"/>
    <w:rsid w:val="0026628E"/>
    <w:rsid w:val="002664E8"/>
    <w:rsid w:val="00266570"/>
    <w:rsid w:val="0026665F"/>
    <w:rsid w:val="00266668"/>
    <w:rsid w:val="00266804"/>
    <w:rsid w:val="00266E19"/>
    <w:rsid w:val="00266EA9"/>
    <w:rsid w:val="00266FE6"/>
    <w:rsid w:val="00267087"/>
    <w:rsid w:val="002672C4"/>
    <w:rsid w:val="002677BA"/>
    <w:rsid w:val="00267B13"/>
    <w:rsid w:val="00267CE1"/>
    <w:rsid w:val="00267D08"/>
    <w:rsid w:val="00267E28"/>
    <w:rsid w:val="00270037"/>
    <w:rsid w:val="00270288"/>
    <w:rsid w:val="00270656"/>
    <w:rsid w:val="00271C46"/>
    <w:rsid w:val="002725C8"/>
    <w:rsid w:val="00272623"/>
    <w:rsid w:val="0027275C"/>
    <w:rsid w:val="002738A0"/>
    <w:rsid w:val="00273B3C"/>
    <w:rsid w:val="002742A3"/>
    <w:rsid w:val="002745EB"/>
    <w:rsid w:val="00274D45"/>
    <w:rsid w:val="002755A4"/>
    <w:rsid w:val="002759AB"/>
    <w:rsid w:val="00275B83"/>
    <w:rsid w:val="00275EAD"/>
    <w:rsid w:val="00275EFF"/>
    <w:rsid w:val="00276287"/>
    <w:rsid w:val="002766EC"/>
    <w:rsid w:val="00276AF5"/>
    <w:rsid w:val="00276B1E"/>
    <w:rsid w:val="002770ED"/>
    <w:rsid w:val="00277119"/>
    <w:rsid w:val="0027739C"/>
    <w:rsid w:val="002776DF"/>
    <w:rsid w:val="00277977"/>
    <w:rsid w:val="00277C5B"/>
    <w:rsid w:val="0028037A"/>
    <w:rsid w:val="0028056B"/>
    <w:rsid w:val="00280908"/>
    <w:rsid w:val="002811ED"/>
    <w:rsid w:val="00281406"/>
    <w:rsid w:val="00281508"/>
    <w:rsid w:val="00281850"/>
    <w:rsid w:val="00281BC7"/>
    <w:rsid w:val="00282167"/>
    <w:rsid w:val="0028229F"/>
    <w:rsid w:val="002825E3"/>
    <w:rsid w:val="0028262A"/>
    <w:rsid w:val="00282E50"/>
    <w:rsid w:val="00282F8C"/>
    <w:rsid w:val="00283203"/>
    <w:rsid w:val="00283226"/>
    <w:rsid w:val="002838CA"/>
    <w:rsid w:val="0028396A"/>
    <w:rsid w:val="00283E88"/>
    <w:rsid w:val="00284279"/>
    <w:rsid w:val="0028431D"/>
    <w:rsid w:val="0028433F"/>
    <w:rsid w:val="002849FA"/>
    <w:rsid w:val="00284AB5"/>
    <w:rsid w:val="00284E3D"/>
    <w:rsid w:val="00285C46"/>
    <w:rsid w:val="00285E36"/>
    <w:rsid w:val="002860CF"/>
    <w:rsid w:val="00287114"/>
    <w:rsid w:val="00287275"/>
    <w:rsid w:val="002872AC"/>
    <w:rsid w:val="002873AC"/>
    <w:rsid w:val="002874BD"/>
    <w:rsid w:val="00287688"/>
    <w:rsid w:val="00287C6E"/>
    <w:rsid w:val="00287D02"/>
    <w:rsid w:val="00287F1B"/>
    <w:rsid w:val="00290168"/>
    <w:rsid w:val="00290361"/>
    <w:rsid w:val="0029049A"/>
    <w:rsid w:val="002908F8"/>
    <w:rsid w:val="0029090E"/>
    <w:rsid w:val="00290B74"/>
    <w:rsid w:val="00290E8A"/>
    <w:rsid w:val="00291BCD"/>
    <w:rsid w:val="00292119"/>
    <w:rsid w:val="002923FC"/>
    <w:rsid w:val="0029283B"/>
    <w:rsid w:val="00292D6D"/>
    <w:rsid w:val="00292E9E"/>
    <w:rsid w:val="002936C9"/>
    <w:rsid w:val="00293C14"/>
    <w:rsid w:val="00293C7E"/>
    <w:rsid w:val="0029415A"/>
    <w:rsid w:val="00294596"/>
    <w:rsid w:val="00295854"/>
    <w:rsid w:val="00295BE6"/>
    <w:rsid w:val="00295FE2"/>
    <w:rsid w:val="00296379"/>
    <w:rsid w:val="002965BA"/>
    <w:rsid w:val="00297099"/>
    <w:rsid w:val="00297153"/>
    <w:rsid w:val="00297758"/>
    <w:rsid w:val="002978B3"/>
    <w:rsid w:val="00297A52"/>
    <w:rsid w:val="00297D8C"/>
    <w:rsid w:val="002A04EA"/>
    <w:rsid w:val="002A0A07"/>
    <w:rsid w:val="002A0CFF"/>
    <w:rsid w:val="002A0F52"/>
    <w:rsid w:val="002A12C7"/>
    <w:rsid w:val="002A15B3"/>
    <w:rsid w:val="002A1DC8"/>
    <w:rsid w:val="002A1EC6"/>
    <w:rsid w:val="002A205D"/>
    <w:rsid w:val="002A2A26"/>
    <w:rsid w:val="002A2FCE"/>
    <w:rsid w:val="002A36C3"/>
    <w:rsid w:val="002A36C7"/>
    <w:rsid w:val="002A3D88"/>
    <w:rsid w:val="002A3EDA"/>
    <w:rsid w:val="002A4343"/>
    <w:rsid w:val="002A475C"/>
    <w:rsid w:val="002A4C0B"/>
    <w:rsid w:val="002A521C"/>
    <w:rsid w:val="002A5FE9"/>
    <w:rsid w:val="002A634D"/>
    <w:rsid w:val="002A674E"/>
    <w:rsid w:val="002A6B30"/>
    <w:rsid w:val="002A6E33"/>
    <w:rsid w:val="002A735B"/>
    <w:rsid w:val="002A736E"/>
    <w:rsid w:val="002A7878"/>
    <w:rsid w:val="002A7916"/>
    <w:rsid w:val="002A7B13"/>
    <w:rsid w:val="002A7E56"/>
    <w:rsid w:val="002B0C71"/>
    <w:rsid w:val="002B1226"/>
    <w:rsid w:val="002B1A45"/>
    <w:rsid w:val="002B1D93"/>
    <w:rsid w:val="002B1FAE"/>
    <w:rsid w:val="002B2708"/>
    <w:rsid w:val="002B27A4"/>
    <w:rsid w:val="002B28F1"/>
    <w:rsid w:val="002B2B99"/>
    <w:rsid w:val="002B3442"/>
    <w:rsid w:val="002B34D5"/>
    <w:rsid w:val="002B3718"/>
    <w:rsid w:val="002B43E6"/>
    <w:rsid w:val="002B471A"/>
    <w:rsid w:val="002B4AD8"/>
    <w:rsid w:val="002B4BEA"/>
    <w:rsid w:val="002B5175"/>
    <w:rsid w:val="002B51F5"/>
    <w:rsid w:val="002B5280"/>
    <w:rsid w:val="002B538B"/>
    <w:rsid w:val="002B5755"/>
    <w:rsid w:val="002B58BE"/>
    <w:rsid w:val="002B5A00"/>
    <w:rsid w:val="002B5A40"/>
    <w:rsid w:val="002B5CC1"/>
    <w:rsid w:val="002B5DFE"/>
    <w:rsid w:val="002B5FAB"/>
    <w:rsid w:val="002B6016"/>
    <w:rsid w:val="002B6529"/>
    <w:rsid w:val="002B6878"/>
    <w:rsid w:val="002B6E3D"/>
    <w:rsid w:val="002B7109"/>
    <w:rsid w:val="002B7143"/>
    <w:rsid w:val="002B747F"/>
    <w:rsid w:val="002B7AAB"/>
    <w:rsid w:val="002B7B40"/>
    <w:rsid w:val="002B7CA3"/>
    <w:rsid w:val="002B7E72"/>
    <w:rsid w:val="002C0058"/>
    <w:rsid w:val="002C06D3"/>
    <w:rsid w:val="002C076C"/>
    <w:rsid w:val="002C0A28"/>
    <w:rsid w:val="002C1001"/>
    <w:rsid w:val="002C1174"/>
    <w:rsid w:val="002C1275"/>
    <w:rsid w:val="002C1C58"/>
    <w:rsid w:val="002C1D4C"/>
    <w:rsid w:val="002C1E19"/>
    <w:rsid w:val="002C2291"/>
    <w:rsid w:val="002C2945"/>
    <w:rsid w:val="002C2B38"/>
    <w:rsid w:val="002C2BF1"/>
    <w:rsid w:val="002C2D63"/>
    <w:rsid w:val="002C327C"/>
    <w:rsid w:val="002C340C"/>
    <w:rsid w:val="002C3850"/>
    <w:rsid w:val="002C39C8"/>
    <w:rsid w:val="002C3C10"/>
    <w:rsid w:val="002C3DA5"/>
    <w:rsid w:val="002C411A"/>
    <w:rsid w:val="002C44A5"/>
    <w:rsid w:val="002C4962"/>
    <w:rsid w:val="002C4ACF"/>
    <w:rsid w:val="002C4B55"/>
    <w:rsid w:val="002C4C91"/>
    <w:rsid w:val="002C50B1"/>
    <w:rsid w:val="002C5155"/>
    <w:rsid w:val="002C51AB"/>
    <w:rsid w:val="002C5503"/>
    <w:rsid w:val="002C5F28"/>
    <w:rsid w:val="002C6012"/>
    <w:rsid w:val="002C60CE"/>
    <w:rsid w:val="002C60D0"/>
    <w:rsid w:val="002C6130"/>
    <w:rsid w:val="002C6485"/>
    <w:rsid w:val="002C6630"/>
    <w:rsid w:val="002C67AB"/>
    <w:rsid w:val="002C68AB"/>
    <w:rsid w:val="002C6941"/>
    <w:rsid w:val="002C6A08"/>
    <w:rsid w:val="002C6BD5"/>
    <w:rsid w:val="002C6CFF"/>
    <w:rsid w:val="002C73A2"/>
    <w:rsid w:val="002C759E"/>
    <w:rsid w:val="002C7C3A"/>
    <w:rsid w:val="002C7C9B"/>
    <w:rsid w:val="002D00ED"/>
    <w:rsid w:val="002D0218"/>
    <w:rsid w:val="002D079E"/>
    <w:rsid w:val="002D0B5A"/>
    <w:rsid w:val="002D0BCF"/>
    <w:rsid w:val="002D0DEB"/>
    <w:rsid w:val="002D16BD"/>
    <w:rsid w:val="002D199A"/>
    <w:rsid w:val="002D2C47"/>
    <w:rsid w:val="002D317C"/>
    <w:rsid w:val="002D31AF"/>
    <w:rsid w:val="002D326B"/>
    <w:rsid w:val="002D350F"/>
    <w:rsid w:val="002D37E5"/>
    <w:rsid w:val="002D3C71"/>
    <w:rsid w:val="002D3EBE"/>
    <w:rsid w:val="002D3F83"/>
    <w:rsid w:val="002D4169"/>
    <w:rsid w:val="002D4391"/>
    <w:rsid w:val="002D43C2"/>
    <w:rsid w:val="002D4482"/>
    <w:rsid w:val="002D4A19"/>
    <w:rsid w:val="002D4BA6"/>
    <w:rsid w:val="002D5500"/>
    <w:rsid w:val="002D5A3F"/>
    <w:rsid w:val="002D5AAA"/>
    <w:rsid w:val="002D5D28"/>
    <w:rsid w:val="002D67C6"/>
    <w:rsid w:val="002D6F80"/>
    <w:rsid w:val="002D6F9C"/>
    <w:rsid w:val="002D72E5"/>
    <w:rsid w:val="002D768E"/>
    <w:rsid w:val="002D7985"/>
    <w:rsid w:val="002D7A4F"/>
    <w:rsid w:val="002D7AEF"/>
    <w:rsid w:val="002D7C96"/>
    <w:rsid w:val="002D7EA7"/>
    <w:rsid w:val="002E01FC"/>
    <w:rsid w:val="002E0206"/>
    <w:rsid w:val="002E020D"/>
    <w:rsid w:val="002E0235"/>
    <w:rsid w:val="002E024A"/>
    <w:rsid w:val="002E0681"/>
    <w:rsid w:val="002E0BDD"/>
    <w:rsid w:val="002E0C25"/>
    <w:rsid w:val="002E0F0F"/>
    <w:rsid w:val="002E109C"/>
    <w:rsid w:val="002E120B"/>
    <w:rsid w:val="002E13C1"/>
    <w:rsid w:val="002E13EF"/>
    <w:rsid w:val="002E14CD"/>
    <w:rsid w:val="002E1580"/>
    <w:rsid w:val="002E18AE"/>
    <w:rsid w:val="002E199F"/>
    <w:rsid w:val="002E1B36"/>
    <w:rsid w:val="002E1BAF"/>
    <w:rsid w:val="002E1F66"/>
    <w:rsid w:val="002E2076"/>
    <w:rsid w:val="002E23AD"/>
    <w:rsid w:val="002E27FB"/>
    <w:rsid w:val="002E2BBC"/>
    <w:rsid w:val="002E30E4"/>
    <w:rsid w:val="002E366E"/>
    <w:rsid w:val="002E3A0A"/>
    <w:rsid w:val="002E3C35"/>
    <w:rsid w:val="002E3FD6"/>
    <w:rsid w:val="002E448A"/>
    <w:rsid w:val="002E46DD"/>
    <w:rsid w:val="002E474E"/>
    <w:rsid w:val="002E4C34"/>
    <w:rsid w:val="002E5108"/>
    <w:rsid w:val="002E5140"/>
    <w:rsid w:val="002E5348"/>
    <w:rsid w:val="002E5FF2"/>
    <w:rsid w:val="002E632D"/>
    <w:rsid w:val="002E6460"/>
    <w:rsid w:val="002E6F48"/>
    <w:rsid w:val="002E78F8"/>
    <w:rsid w:val="002F0766"/>
    <w:rsid w:val="002F083C"/>
    <w:rsid w:val="002F0CA3"/>
    <w:rsid w:val="002F0CCF"/>
    <w:rsid w:val="002F10D7"/>
    <w:rsid w:val="002F1116"/>
    <w:rsid w:val="002F18A4"/>
    <w:rsid w:val="002F1A01"/>
    <w:rsid w:val="002F1D9F"/>
    <w:rsid w:val="002F21FD"/>
    <w:rsid w:val="002F2211"/>
    <w:rsid w:val="002F239E"/>
    <w:rsid w:val="002F2451"/>
    <w:rsid w:val="002F247F"/>
    <w:rsid w:val="002F25D0"/>
    <w:rsid w:val="002F26A5"/>
    <w:rsid w:val="002F2BE5"/>
    <w:rsid w:val="002F2D22"/>
    <w:rsid w:val="002F2DFE"/>
    <w:rsid w:val="002F30E2"/>
    <w:rsid w:val="002F319B"/>
    <w:rsid w:val="002F32A7"/>
    <w:rsid w:val="002F3473"/>
    <w:rsid w:val="002F353F"/>
    <w:rsid w:val="002F3561"/>
    <w:rsid w:val="002F3E7C"/>
    <w:rsid w:val="002F3EB6"/>
    <w:rsid w:val="002F4628"/>
    <w:rsid w:val="002F4C7A"/>
    <w:rsid w:val="002F4C8A"/>
    <w:rsid w:val="002F4D62"/>
    <w:rsid w:val="002F5021"/>
    <w:rsid w:val="002F5023"/>
    <w:rsid w:val="002F58D7"/>
    <w:rsid w:val="002F6024"/>
    <w:rsid w:val="002F6466"/>
    <w:rsid w:val="002F6890"/>
    <w:rsid w:val="002F76D7"/>
    <w:rsid w:val="002F78F7"/>
    <w:rsid w:val="002F7B6E"/>
    <w:rsid w:val="002F7C22"/>
    <w:rsid w:val="002F7DE4"/>
    <w:rsid w:val="002F7E3C"/>
    <w:rsid w:val="002F7F11"/>
    <w:rsid w:val="003001FC"/>
    <w:rsid w:val="003004E0"/>
    <w:rsid w:val="00300C55"/>
    <w:rsid w:val="00301028"/>
    <w:rsid w:val="0030154C"/>
    <w:rsid w:val="003015B4"/>
    <w:rsid w:val="003016F8"/>
    <w:rsid w:val="00301F77"/>
    <w:rsid w:val="00301F92"/>
    <w:rsid w:val="00302FC3"/>
    <w:rsid w:val="003030A0"/>
    <w:rsid w:val="0030357B"/>
    <w:rsid w:val="00303727"/>
    <w:rsid w:val="00303E93"/>
    <w:rsid w:val="0030457B"/>
    <w:rsid w:val="003045B8"/>
    <w:rsid w:val="00304BD9"/>
    <w:rsid w:val="00305113"/>
    <w:rsid w:val="003051D3"/>
    <w:rsid w:val="003051EF"/>
    <w:rsid w:val="003052C4"/>
    <w:rsid w:val="0030544C"/>
    <w:rsid w:val="003056B5"/>
    <w:rsid w:val="003057C1"/>
    <w:rsid w:val="00305996"/>
    <w:rsid w:val="00305A4F"/>
    <w:rsid w:val="003068BA"/>
    <w:rsid w:val="00306B97"/>
    <w:rsid w:val="00306D08"/>
    <w:rsid w:val="00306FA7"/>
    <w:rsid w:val="00307A61"/>
    <w:rsid w:val="00307DAA"/>
    <w:rsid w:val="003100D1"/>
    <w:rsid w:val="003101C4"/>
    <w:rsid w:val="003104E6"/>
    <w:rsid w:val="00310944"/>
    <w:rsid w:val="00310999"/>
    <w:rsid w:val="00310A35"/>
    <w:rsid w:val="00310C51"/>
    <w:rsid w:val="0031107C"/>
    <w:rsid w:val="00311231"/>
    <w:rsid w:val="00311C74"/>
    <w:rsid w:val="003122EE"/>
    <w:rsid w:val="003137B2"/>
    <w:rsid w:val="00313854"/>
    <w:rsid w:val="00313BFC"/>
    <w:rsid w:val="00313D06"/>
    <w:rsid w:val="0031443A"/>
    <w:rsid w:val="0031490A"/>
    <w:rsid w:val="00315424"/>
    <w:rsid w:val="003154B4"/>
    <w:rsid w:val="003158C6"/>
    <w:rsid w:val="00315DDE"/>
    <w:rsid w:val="003167A0"/>
    <w:rsid w:val="003169A9"/>
    <w:rsid w:val="00316F7D"/>
    <w:rsid w:val="00316FB6"/>
    <w:rsid w:val="00317176"/>
    <w:rsid w:val="003174C7"/>
    <w:rsid w:val="00317696"/>
    <w:rsid w:val="003178DB"/>
    <w:rsid w:val="00320A30"/>
    <w:rsid w:val="003210A3"/>
    <w:rsid w:val="003215A8"/>
    <w:rsid w:val="0032181C"/>
    <w:rsid w:val="0032206D"/>
    <w:rsid w:val="00322686"/>
    <w:rsid w:val="0032288B"/>
    <w:rsid w:val="0032318F"/>
    <w:rsid w:val="00323302"/>
    <w:rsid w:val="003233FD"/>
    <w:rsid w:val="00323569"/>
    <w:rsid w:val="003236BF"/>
    <w:rsid w:val="003238AA"/>
    <w:rsid w:val="00323A9C"/>
    <w:rsid w:val="003241BD"/>
    <w:rsid w:val="00324281"/>
    <w:rsid w:val="0032442C"/>
    <w:rsid w:val="00324630"/>
    <w:rsid w:val="0032487D"/>
    <w:rsid w:val="00324A77"/>
    <w:rsid w:val="00324BF3"/>
    <w:rsid w:val="003252AF"/>
    <w:rsid w:val="00325549"/>
    <w:rsid w:val="003256E8"/>
    <w:rsid w:val="0032581A"/>
    <w:rsid w:val="00325922"/>
    <w:rsid w:val="00325A88"/>
    <w:rsid w:val="0032629D"/>
    <w:rsid w:val="003264A0"/>
    <w:rsid w:val="003265D6"/>
    <w:rsid w:val="00326CCE"/>
    <w:rsid w:val="00326E9E"/>
    <w:rsid w:val="00327771"/>
    <w:rsid w:val="00327945"/>
    <w:rsid w:val="00327A41"/>
    <w:rsid w:val="00327D1E"/>
    <w:rsid w:val="003305DB"/>
    <w:rsid w:val="00330F46"/>
    <w:rsid w:val="00331060"/>
    <w:rsid w:val="0033159D"/>
    <w:rsid w:val="003316F0"/>
    <w:rsid w:val="003318F1"/>
    <w:rsid w:val="00331EB9"/>
    <w:rsid w:val="00331EF1"/>
    <w:rsid w:val="003321E7"/>
    <w:rsid w:val="003323A0"/>
    <w:rsid w:val="003323B4"/>
    <w:rsid w:val="00332521"/>
    <w:rsid w:val="00332A58"/>
    <w:rsid w:val="00332FF7"/>
    <w:rsid w:val="0033310D"/>
    <w:rsid w:val="003331C0"/>
    <w:rsid w:val="00333633"/>
    <w:rsid w:val="00333AA2"/>
    <w:rsid w:val="00333B6F"/>
    <w:rsid w:val="00333FD7"/>
    <w:rsid w:val="0033415A"/>
    <w:rsid w:val="00334374"/>
    <w:rsid w:val="00334426"/>
    <w:rsid w:val="003344B4"/>
    <w:rsid w:val="003344E6"/>
    <w:rsid w:val="00334AB5"/>
    <w:rsid w:val="00334D48"/>
    <w:rsid w:val="00334F59"/>
    <w:rsid w:val="00334F99"/>
    <w:rsid w:val="0033574B"/>
    <w:rsid w:val="00335882"/>
    <w:rsid w:val="00335EA2"/>
    <w:rsid w:val="00336230"/>
    <w:rsid w:val="00336414"/>
    <w:rsid w:val="00337735"/>
    <w:rsid w:val="00337A6E"/>
    <w:rsid w:val="00337C7A"/>
    <w:rsid w:val="00337FA4"/>
    <w:rsid w:val="003400C6"/>
    <w:rsid w:val="003402F5"/>
    <w:rsid w:val="00341189"/>
    <w:rsid w:val="0034141E"/>
    <w:rsid w:val="003416E5"/>
    <w:rsid w:val="0034251C"/>
    <w:rsid w:val="00342914"/>
    <w:rsid w:val="00342F6B"/>
    <w:rsid w:val="00342F8E"/>
    <w:rsid w:val="003430D4"/>
    <w:rsid w:val="00343238"/>
    <w:rsid w:val="00343602"/>
    <w:rsid w:val="003441F9"/>
    <w:rsid w:val="003442FD"/>
    <w:rsid w:val="003447C4"/>
    <w:rsid w:val="00344D25"/>
    <w:rsid w:val="0034505C"/>
    <w:rsid w:val="0034534F"/>
    <w:rsid w:val="00345654"/>
    <w:rsid w:val="00345B28"/>
    <w:rsid w:val="00346C87"/>
    <w:rsid w:val="00346CF8"/>
    <w:rsid w:val="00346D44"/>
    <w:rsid w:val="0034729C"/>
    <w:rsid w:val="003474D0"/>
    <w:rsid w:val="00347757"/>
    <w:rsid w:val="00347957"/>
    <w:rsid w:val="00347E1C"/>
    <w:rsid w:val="0035089A"/>
    <w:rsid w:val="00350936"/>
    <w:rsid w:val="0035093D"/>
    <w:rsid w:val="00350A27"/>
    <w:rsid w:val="00350E9A"/>
    <w:rsid w:val="003512D4"/>
    <w:rsid w:val="00351793"/>
    <w:rsid w:val="00351895"/>
    <w:rsid w:val="00351A10"/>
    <w:rsid w:val="00351BD3"/>
    <w:rsid w:val="00351CFF"/>
    <w:rsid w:val="00351F60"/>
    <w:rsid w:val="0035237D"/>
    <w:rsid w:val="00352AA8"/>
    <w:rsid w:val="00352D09"/>
    <w:rsid w:val="00353017"/>
    <w:rsid w:val="00353165"/>
    <w:rsid w:val="003531C0"/>
    <w:rsid w:val="00353807"/>
    <w:rsid w:val="00353971"/>
    <w:rsid w:val="003539C1"/>
    <w:rsid w:val="003539D8"/>
    <w:rsid w:val="00353F2F"/>
    <w:rsid w:val="00354054"/>
    <w:rsid w:val="00354074"/>
    <w:rsid w:val="00354462"/>
    <w:rsid w:val="00354C1D"/>
    <w:rsid w:val="00354CCC"/>
    <w:rsid w:val="00355132"/>
    <w:rsid w:val="003551FC"/>
    <w:rsid w:val="0035567A"/>
    <w:rsid w:val="00355B9C"/>
    <w:rsid w:val="00355E77"/>
    <w:rsid w:val="00355EAA"/>
    <w:rsid w:val="00356070"/>
    <w:rsid w:val="00356336"/>
    <w:rsid w:val="0035674B"/>
    <w:rsid w:val="00356F09"/>
    <w:rsid w:val="003579CA"/>
    <w:rsid w:val="003579E7"/>
    <w:rsid w:val="00357AB1"/>
    <w:rsid w:val="00357F6D"/>
    <w:rsid w:val="00357FF2"/>
    <w:rsid w:val="003600C6"/>
    <w:rsid w:val="003601CF"/>
    <w:rsid w:val="00360459"/>
    <w:rsid w:val="003605AE"/>
    <w:rsid w:val="00360757"/>
    <w:rsid w:val="00360844"/>
    <w:rsid w:val="00360A62"/>
    <w:rsid w:val="0036165C"/>
    <w:rsid w:val="00361838"/>
    <w:rsid w:val="003619C3"/>
    <w:rsid w:val="00361B2F"/>
    <w:rsid w:val="00361BC9"/>
    <w:rsid w:val="00361F3E"/>
    <w:rsid w:val="0036202F"/>
    <w:rsid w:val="00362559"/>
    <w:rsid w:val="00362984"/>
    <w:rsid w:val="00362A89"/>
    <w:rsid w:val="003630D2"/>
    <w:rsid w:val="003632C4"/>
    <w:rsid w:val="003633EB"/>
    <w:rsid w:val="00363723"/>
    <w:rsid w:val="003639DE"/>
    <w:rsid w:val="00363A45"/>
    <w:rsid w:val="00363A68"/>
    <w:rsid w:val="00363D7C"/>
    <w:rsid w:val="00363F89"/>
    <w:rsid w:val="003648BD"/>
    <w:rsid w:val="0036508F"/>
    <w:rsid w:val="0036586F"/>
    <w:rsid w:val="00365AB6"/>
    <w:rsid w:val="00365B78"/>
    <w:rsid w:val="00365F66"/>
    <w:rsid w:val="00366066"/>
    <w:rsid w:val="0036608F"/>
    <w:rsid w:val="00366410"/>
    <w:rsid w:val="003665EA"/>
    <w:rsid w:val="0036671E"/>
    <w:rsid w:val="00366768"/>
    <w:rsid w:val="0036694D"/>
    <w:rsid w:val="00366B1D"/>
    <w:rsid w:val="00366F60"/>
    <w:rsid w:val="003672C4"/>
    <w:rsid w:val="00367FCF"/>
    <w:rsid w:val="0037006C"/>
    <w:rsid w:val="00370267"/>
    <w:rsid w:val="003707EE"/>
    <w:rsid w:val="00370CA1"/>
    <w:rsid w:val="00371055"/>
    <w:rsid w:val="003713E5"/>
    <w:rsid w:val="0037148D"/>
    <w:rsid w:val="00371E48"/>
    <w:rsid w:val="003723D4"/>
    <w:rsid w:val="00372769"/>
    <w:rsid w:val="003728CE"/>
    <w:rsid w:val="003729B0"/>
    <w:rsid w:val="00372A6C"/>
    <w:rsid w:val="00372D59"/>
    <w:rsid w:val="00372F2F"/>
    <w:rsid w:val="0037353C"/>
    <w:rsid w:val="00373759"/>
    <w:rsid w:val="0037382D"/>
    <w:rsid w:val="003742F2"/>
    <w:rsid w:val="00374808"/>
    <w:rsid w:val="00374DFA"/>
    <w:rsid w:val="0037526F"/>
    <w:rsid w:val="0037570E"/>
    <w:rsid w:val="00375F46"/>
    <w:rsid w:val="0037623C"/>
    <w:rsid w:val="003765E0"/>
    <w:rsid w:val="00376AB9"/>
    <w:rsid w:val="00377E82"/>
    <w:rsid w:val="00377E98"/>
    <w:rsid w:val="0038032B"/>
    <w:rsid w:val="0038064B"/>
    <w:rsid w:val="00380E52"/>
    <w:rsid w:val="00380EBE"/>
    <w:rsid w:val="00380F52"/>
    <w:rsid w:val="003810F4"/>
    <w:rsid w:val="0038125F"/>
    <w:rsid w:val="003815D9"/>
    <w:rsid w:val="003816D2"/>
    <w:rsid w:val="0038170E"/>
    <w:rsid w:val="00382136"/>
    <w:rsid w:val="0038218F"/>
    <w:rsid w:val="00382ADE"/>
    <w:rsid w:val="00382D8A"/>
    <w:rsid w:val="00382FE5"/>
    <w:rsid w:val="00383213"/>
    <w:rsid w:val="003832DF"/>
    <w:rsid w:val="00383591"/>
    <w:rsid w:val="003835BF"/>
    <w:rsid w:val="00383CB7"/>
    <w:rsid w:val="00383D21"/>
    <w:rsid w:val="00383D99"/>
    <w:rsid w:val="00383F0D"/>
    <w:rsid w:val="00383F29"/>
    <w:rsid w:val="003849FA"/>
    <w:rsid w:val="00384C42"/>
    <w:rsid w:val="00384C83"/>
    <w:rsid w:val="00384F6A"/>
    <w:rsid w:val="003854B0"/>
    <w:rsid w:val="0038579E"/>
    <w:rsid w:val="00385A8F"/>
    <w:rsid w:val="00385EED"/>
    <w:rsid w:val="00386137"/>
    <w:rsid w:val="003863B8"/>
    <w:rsid w:val="00386A85"/>
    <w:rsid w:val="00386C5C"/>
    <w:rsid w:val="00387694"/>
    <w:rsid w:val="003877FD"/>
    <w:rsid w:val="0038780A"/>
    <w:rsid w:val="00387952"/>
    <w:rsid w:val="00387B6C"/>
    <w:rsid w:val="00387BB8"/>
    <w:rsid w:val="00387E9D"/>
    <w:rsid w:val="00387EB5"/>
    <w:rsid w:val="0039006C"/>
    <w:rsid w:val="003900AD"/>
    <w:rsid w:val="003900F7"/>
    <w:rsid w:val="003903F8"/>
    <w:rsid w:val="0039044C"/>
    <w:rsid w:val="00390543"/>
    <w:rsid w:val="0039058C"/>
    <w:rsid w:val="0039062C"/>
    <w:rsid w:val="00390896"/>
    <w:rsid w:val="00390925"/>
    <w:rsid w:val="00391439"/>
    <w:rsid w:val="003917EC"/>
    <w:rsid w:val="003918CC"/>
    <w:rsid w:val="003919F6"/>
    <w:rsid w:val="00391F3E"/>
    <w:rsid w:val="003927A4"/>
    <w:rsid w:val="00392BF9"/>
    <w:rsid w:val="0039317B"/>
    <w:rsid w:val="003935FC"/>
    <w:rsid w:val="00393610"/>
    <w:rsid w:val="00393ABB"/>
    <w:rsid w:val="00393C7B"/>
    <w:rsid w:val="0039406B"/>
    <w:rsid w:val="003955D3"/>
    <w:rsid w:val="00395866"/>
    <w:rsid w:val="00395E35"/>
    <w:rsid w:val="0039624C"/>
    <w:rsid w:val="0039641E"/>
    <w:rsid w:val="00396606"/>
    <w:rsid w:val="00396706"/>
    <w:rsid w:val="00396DD5"/>
    <w:rsid w:val="0039704D"/>
    <w:rsid w:val="0039717B"/>
    <w:rsid w:val="00397184"/>
    <w:rsid w:val="003971DF"/>
    <w:rsid w:val="00397338"/>
    <w:rsid w:val="00397736"/>
    <w:rsid w:val="00397F4A"/>
    <w:rsid w:val="003A0002"/>
    <w:rsid w:val="003A0B3E"/>
    <w:rsid w:val="003A0CF0"/>
    <w:rsid w:val="003A1D02"/>
    <w:rsid w:val="003A20B0"/>
    <w:rsid w:val="003A237A"/>
    <w:rsid w:val="003A23D5"/>
    <w:rsid w:val="003A26F3"/>
    <w:rsid w:val="003A2A58"/>
    <w:rsid w:val="003A355B"/>
    <w:rsid w:val="003A3578"/>
    <w:rsid w:val="003A3B45"/>
    <w:rsid w:val="003A3DB4"/>
    <w:rsid w:val="003A41DC"/>
    <w:rsid w:val="003A4CB3"/>
    <w:rsid w:val="003A4CD4"/>
    <w:rsid w:val="003A5157"/>
    <w:rsid w:val="003A5BB5"/>
    <w:rsid w:val="003A5DC1"/>
    <w:rsid w:val="003A5DCE"/>
    <w:rsid w:val="003A5E28"/>
    <w:rsid w:val="003A61FD"/>
    <w:rsid w:val="003A664D"/>
    <w:rsid w:val="003A72CB"/>
    <w:rsid w:val="003A75DE"/>
    <w:rsid w:val="003A7895"/>
    <w:rsid w:val="003A7C5E"/>
    <w:rsid w:val="003B006F"/>
    <w:rsid w:val="003B0617"/>
    <w:rsid w:val="003B0720"/>
    <w:rsid w:val="003B1005"/>
    <w:rsid w:val="003B12F5"/>
    <w:rsid w:val="003B1305"/>
    <w:rsid w:val="003B15D1"/>
    <w:rsid w:val="003B165E"/>
    <w:rsid w:val="003B1831"/>
    <w:rsid w:val="003B1BD0"/>
    <w:rsid w:val="003B1C82"/>
    <w:rsid w:val="003B1F3B"/>
    <w:rsid w:val="003B25F5"/>
    <w:rsid w:val="003B2A12"/>
    <w:rsid w:val="003B2A78"/>
    <w:rsid w:val="003B2B2E"/>
    <w:rsid w:val="003B3011"/>
    <w:rsid w:val="003B323E"/>
    <w:rsid w:val="003B3643"/>
    <w:rsid w:val="003B382B"/>
    <w:rsid w:val="003B3A05"/>
    <w:rsid w:val="003B3DE6"/>
    <w:rsid w:val="003B43BD"/>
    <w:rsid w:val="003B4446"/>
    <w:rsid w:val="003B4972"/>
    <w:rsid w:val="003B4BDE"/>
    <w:rsid w:val="003B545E"/>
    <w:rsid w:val="003B5896"/>
    <w:rsid w:val="003B59A4"/>
    <w:rsid w:val="003B5A1A"/>
    <w:rsid w:val="003B6131"/>
    <w:rsid w:val="003B6476"/>
    <w:rsid w:val="003B65E7"/>
    <w:rsid w:val="003B688A"/>
    <w:rsid w:val="003B6F99"/>
    <w:rsid w:val="003B7472"/>
    <w:rsid w:val="003B799A"/>
    <w:rsid w:val="003B7F12"/>
    <w:rsid w:val="003C003E"/>
    <w:rsid w:val="003C0257"/>
    <w:rsid w:val="003C12A4"/>
    <w:rsid w:val="003C15A5"/>
    <w:rsid w:val="003C18F5"/>
    <w:rsid w:val="003C1963"/>
    <w:rsid w:val="003C1F65"/>
    <w:rsid w:val="003C23AE"/>
    <w:rsid w:val="003C2683"/>
    <w:rsid w:val="003C27C3"/>
    <w:rsid w:val="003C294D"/>
    <w:rsid w:val="003C2FCD"/>
    <w:rsid w:val="003C3132"/>
    <w:rsid w:val="003C3150"/>
    <w:rsid w:val="003C3490"/>
    <w:rsid w:val="003C34DC"/>
    <w:rsid w:val="003C39FB"/>
    <w:rsid w:val="003C3ACB"/>
    <w:rsid w:val="003C3CD3"/>
    <w:rsid w:val="003C3D11"/>
    <w:rsid w:val="003C3E07"/>
    <w:rsid w:val="003C4688"/>
    <w:rsid w:val="003C4ACB"/>
    <w:rsid w:val="003C4BD8"/>
    <w:rsid w:val="003C4C87"/>
    <w:rsid w:val="003C4EEF"/>
    <w:rsid w:val="003C4EFC"/>
    <w:rsid w:val="003C5520"/>
    <w:rsid w:val="003C57BF"/>
    <w:rsid w:val="003C583D"/>
    <w:rsid w:val="003C5BEC"/>
    <w:rsid w:val="003C5FD4"/>
    <w:rsid w:val="003C60A2"/>
    <w:rsid w:val="003C69A6"/>
    <w:rsid w:val="003C6E2B"/>
    <w:rsid w:val="003C730A"/>
    <w:rsid w:val="003C735D"/>
    <w:rsid w:val="003C741C"/>
    <w:rsid w:val="003C7898"/>
    <w:rsid w:val="003C7954"/>
    <w:rsid w:val="003C7ADB"/>
    <w:rsid w:val="003D0199"/>
    <w:rsid w:val="003D0582"/>
    <w:rsid w:val="003D08D6"/>
    <w:rsid w:val="003D0B11"/>
    <w:rsid w:val="003D1123"/>
    <w:rsid w:val="003D1180"/>
    <w:rsid w:val="003D11A4"/>
    <w:rsid w:val="003D153C"/>
    <w:rsid w:val="003D1BA4"/>
    <w:rsid w:val="003D1BEF"/>
    <w:rsid w:val="003D1E0B"/>
    <w:rsid w:val="003D1F76"/>
    <w:rsid w:val="003D210F"/>
    <w:rsid w:val="003D22DB"/>
    <w:rsid w:val="003D2311"/>
    <w:rsid w:val="003D2754"/>
    <w:rsid w:val="003D2A9D"/>
    <w:rsid w:val="003D2BCF"/>
    <w:rsid w:val="003D2CBA"/>
    <w:rsid w:val="003D2EAC"/>
    <w:rsid w:val="003D320E"/>
    <w:rsid w:val="003D3286"/>
    <w:rsid w:val="003D342B"/>
    <w:rsid w:val="003D3BFD"/>
    <w:rsid w:val="003D4025"/>
    <w:rsid w:val="003D4396"/>
    <w:rsid w:val="003D450E"/>
    <w:rsid w:val="003D474F"/>
    <w:rsid w:val="003D5179"/>
    <w:rsid w:val="003D58FE"/>
    <w:rsid w:val="003D60FB"/>
    <w:rsid w:val="003D62D5"/>
    <w:rsid w:val="003D633E"/>
    <w:rsid w:val="003D692D"/>
    <w:rsid w:val="003D6A68"/>
    <w:rsid w:val="003D6ED1"/>
    <w:rsid w:val="003D6FA1"/>
    <w:rsid w:val="003D7063"/>
    <w:rsid w:val="003D72F5"/>
    <w:rsid w:val="003D735F"/>
    <w:rsid w:val="003D739B"/>
    <w:rsid w:val="003D7528"/>
    <w:rsid w:val="003D7730"/>
    <w:rsid w:val="003D7907"/>
    <w:rsid w:val="003D7A9B"/>
    <w:rsid w:val="003D7F0B"/>
    <w:rsid w:val="003E0476"/>
    <w:rsid w:val="003E0C99"/>
    <w:rsid w:val="003E0DB7"/>
    <w:rsid w:val="003E0DD7"/>
    <w:rsid w:val="003E1086"/>
    <w:rsid w:val="003E1744"/>
    <w:rsid w:val="003E1AD8"/>
    <w:rsid w:val="003E1AFB"/>
    <w:rsid w:val="003E1C2D"/>
    <w:rsid w:val="003E2191"/>
    <w:rsid w:val="003E235B"/>
    <w:rsid w:val="003E2391"/>
    <w:rsid w:val="003E271C"/>
    <w:rsid w:val="003E2768"/>
    <w:rsid w:val="003E2EA3"/>
    <w:rsid w:val="003E2EC1"/>
    <w:rsid w:val="003E30A9"/>
    <w:rsid w:val="003E31D4"/>
    <w:rsid w:val="003E336C"/>
    <w:rsid w:val="003E33E6"/>
    <w:rsid w:val="003E3A57"/>
    <w:rsid w:val="003E3AC7"/>
    <w:rsid w:val="003E3F85"/>
    <w:rsid w:val="003E3FA5"/>
    <w:rsid w:val="003E4105"/>
    <w:rsid w:val="003E516D"/>
    <w:rsid w:val="003E54E9"/>
    <w:rsid w:val="003E569B"/>
    <w:rsid w:val="003E577B"/>
    <w:rsid w:val="003E57BC"/>
    <w:rsid w:val="003E5BC8"/>
    <w:rsid w:val="003E5D15"/>
    <w:rsid w:val="003E5D5F"/>
    <w:rsid w:val="003E5E23"/>
    <w:rsid w:val="003E5F6D"/>
    <w:rsid w:val="003E62FC"/>
    <w:rsid w:val="003E64B1"/>
    <w:rsid w:val="003E6657"/>
    <w:rsid w:val="003E6B62"/>
    <w:rsid w:val="003E6F8F"/>
    <w:rsid w:val="003E7031"/>
    <w:rsid w:val="003E7108"/>
    <w:rsid w:val="003E72E1"/>
    <w:rsid w:val="003E7C6A"/>
    <w:rsid w:val="003E7D55"/>
    <w:rsid w:val="003F01E8"/>
    <w:rsid w:val="003F0392"/>
    <w:rsid w:val="003F0618"/>
    <w:rsid w:val="003F10D4"/>
    <w:rsid w:val="003F1286"/>
    <w:rsid w:val="003F13C0"/>
    <w:rsid w:val="003F16F5"/>
    <w:rsid w:val="003F2037"/>
    <w:rsid w:val="003F20E9"/>
    <w:rsid w:val="003F223F"/>
    <w:rsid w:val="003F2F5A"/>
    <w:rsid w:val="003F39B4"/>
    <w:rsid w:val="003F404D"/>
    <w:rsid w:val="003F428A"/>
    <w:rsid w:val="003F4975"/>
    <w:rsid w:val="003F4CF4"/>
    <w:rsid w:val="003F4D65"/>
    <w:rsid w:val="003F4E32"/>
    <w:rsid w:val="003F5349"/>
    <w:rsid w:val="003F583A"/>
    <w:rsid w:val="003F59F7"/>
    <w:rsid w:val="003F5ACF"/>
    <w:rsid w:val="003F67AE"/>
    <w:rsid w:val="003F68C5"/>
    <w:rsid w:val="003F70DF"/>
    <w:rsid w:val="003F71BE"/>
    <w:rsid w:val="003F7284"/>
    <w:rsid w:val="003F75A8"/>
    <w:rsid w:val="003F7704"/>
    <w:rsid w:val="003F7DFB"/>
    <w:rsid w:val="0040021D"/>
    <w:rsid w:val="004004BD"/>
    <w:rsid w:val="004006DC"/>
    <w:rsid w:val="00400ABA"/>
    <w:rsid w:val="004018AD"/>
    <w:rsid w:val="00401D4F"/>
    <w:rsid w:val="00402196"/>
    <w:rsid w:val="0040232D"/>
    <w:rsid w:val="004023E0"/>
    <w:rsid w:val="00402419"/>
    <w:rsid w:val="00402848"/>
    <w:rsid w:val="00402A15"/>
    <w:rsid w:val="00402C7E"/>
    <w:rsid w:val="00403276"/>
    <w:rsid w:val="0040327D"/>
    <w:rsid w:val="004034CA"/>
    <w:rsid w:val="004038A8"/>
    <w:rsid w:val="0040407F"/>
    <w:rsid w:val="00404192"/>
    <w:rsid w:val="004044E7"/>
    <w:rsid w:val="00404665"/>
    <w:rsid w:val="004047AD"/>
    <w:rsid w:val="00404ACD"/>
    <w:rsid w:val="00404CD8"/>
    <w:rsid w:val="004051C5"/>
    <w:rsid w:val="0040534A"/>
    <w:rsid w:val="00405AF5"/>
    <w:rsid w:val="00406433"/>
    <w:rsid w:val="00406521"/>
    <w:rsid w:val="00406A19"/>
    <w:rsid w:val="00406F8D"/>
    <w:rsid w:val="0040739F"/>
    <w:rsid w:val="004075CF"/>
    <w:rsid w:val="004076EE"/>
    <w:rsid w:val="0040772B"/>
    <w:rsid w:val="004077EC"/>
    <w:rsid w:val="00407A45"/>
    <w:rsid w:val="00407D45"/>
    <w:rsid w:val="00407D9D"/>
    <w:rsid w:val="00410219"/>
    <w:rsid w:val="004104D4"/>
    <w:rsid w:val="00410D6D"/>
    <w:rsid w:val="00410FEA"/>
    <w:rsid w:val="0041184E"/>
    <w:rsid w:val="00411DF2"/>
    <w:rsid w:val="004122E0"/>
    <w:rsid w:val="004124ED"/>
    <w:rsid w:val="00412820"/>
    <w:rsid w:val="00412A5D"/>
    <w:rsid w:val="00413323"/>
    <w:rsid w:val="00413A87"/>
    <w:rsid w:val="00413B7C"/>
    <w:rsid w:val="00413CB6"/>
    <w:rsid w:val="00413E05"/>
    <w:rsid w:val="0041426C"/>
    <w:rsid w:val="00414723"/>
    <w:rsid w:val="00414742"/>
    <w:rsid w:val="00414A0F"/>
    <w:rsid w:val="00414C63"/>
    <w:rsid w:val="0041515B"/>
    <w:rsid w:val="00415174"/>
    <w:rsid w:val="004152FF"/>
    <w:rsid w:val="00415472"/>
    <w:rsid w:val="0041591D"/>
    <w:rsid w:val="00415A2D"/>
    <w:rsid w:val="00416137"/>
    <w:rsid w:val="004164D9"/>
    <w:rsid w:val="0041660C"/>
    <w:rsid w:val="00416A0F"/>
    <w:rsid w:val="00416BB7"/>
    <w:rsid w:val="00416EFF"/>
    <w:rsid w:val="004171C2"/>
    <w:rsid w:val="004174C6"/>
    <w:rsid w:val="004178A5"/>
    <w:rsid w:val="00417BC0"/>
    <w:rsid w:val="00417D73"/>
    <w:rsid w:val="00417F4C"/>
    <w:rsid w:val="0042035A"/>
    <w:rsid w:val="004204B5"/>
    <w:rsid w:val="00420616"/>
    <w:rsid w:val="0042097A"/>
    <w:rsid w:val="00420BC0"/>
    <w:rsid w:val="00420CA3"/>
    <w:rsid w:val="0042128F"/>
    <w:rsid w:val="00421455"/>
    <w:rsid w:val="0042165D"/>
    <w:rsid w:val="004218F7"/>
    <w:rsid w:val="00421C9B"/>
    <w:rsid w:val="00421DAC"/>
    <w:rsid w:val="004220AE"/>
    <w:rsid w:val="00422C2D"/>
    <w:rsid w:val="00422EE7"/>
    <w:rsid w:val="00423089"/>
    <w:rsid w:val="0042511D"/>
    <w:rsid w:val="004256FF"/>
    <w:rsid w:val="004257EB"/>
    <w:rsid w:val="004259F2"/>
    <w:rsid w:val="00425ECD"/>
    <w:rsid w:val="00426084"/>
    <w:rsid w:val="00426169"/>
    <w:rsid w:val="004267A5"/>
    <w:rsid w:val="00426A1E"/>
    <w:rsid w:val="00426C3B"/>
    <w:rsid w:val="00426E1E"/>
    <w:rsid w:val="00427101"/>
    <w:rsid w:val="004276F9"/>
    <w:rsid w:val="0042776D"/>
    <w:rsid w:val="00427C73"/>
    <w:rsid w:val="00430A0C"/>
    <w:rsid w:val="00430B97"/>
    <w:rsid w:val="00430E39"/>
    <w:rsid w:val="00431949"/>
    <w:rsid w:val="00431E1E"/>
    <w:rsid w:val="00431E71"/>
    <w:rsid w:val="0043262F"/>
    <w:rsid w:val="004327EC"/>
    <w:rsid w:val="00432B8A"/>
    <w:rsid w:val="00432BC6"/>
    <w:rsid w:val="00432C3B"/>
    <w:rsid w:val="00432C84"/>
    <w:rsid w:val="0043324D"/>
    <w:rsid w:val="004337F7"/>
    <w:rsid w:val="00433D23"/>
    <w:rsid w:val="00433DC5"/>
    <w:rsid w:val="00433FE1"/>
    <w:rsid w:val="00434371"/>
    <w:rsid w:val="00434784"/>
    <w:rsid w:val="00434A32"/>
    <w:rsid w:val="00434C71"/>
    <w:rsid w:val="00434ECE"/>
    <w:rsid w:val="0043516B"/>
    <w:rsid w:val="004355B0"/>
    <w:rsid w:val="004355E6"/>
    <w:rsid w:val="00435638"/>
    <w:rsid w:val="00435D7B"/>
    <w:rsid w:val="00436655"/>
    <w:rsid w:val="004368AD"/>
    <w:rsid w:val="00436F80"/>
    <w:rsid w:val="0043702D"/>
    <w:rsid w:val="004370B9"/>
    <w:rsid w:val="004378FC"/>
    <w:rsid w:val="00437AAB"/>
    <w:rsid w:val="00437B61"/>
    <w:rsid w:val="00437C01"/>
    <w:rsid w:val="0044000E"/>
    <w:rsid w:val="00440059"/>
    <w:rsid w:val="004405A2"/>
    <w:rsid w:val="0044077C"/>
    <w:rsid w:val="00440961"/>
    <w:rsid w:val="00440B25"/>
    <w:rsid w:val="00440CD3"/>
    <w:rsid w:val="00440D5C"/>
    <w:rsid w:val="00440EAD"/>
    <w:rsid w:val="00441CB7"/>
    <w:rsid w:val="00441E42"/>
    <w:rsid w:val="004421CA"/>
    <w:rsid w:val="004427B4"/>
    <w:rsid w:val="00442C29"/>
    <w:rsid w:val="00442DB7"/>
    <w:rsid w:val="00442F05"/>
    <w:rsid w:val="00443373"/>
    <w:rsid w:val="00443789"/>
    <w:rsid w:val="00443A1D"/>
    <w:rsid w:val="00443CCD"/>
    <w:rsid w:val="00443CF6"/>
    <w:rsid w:val="00444238"/>
    <w:rsid w:val="00444888"/>
    <w:rsid w:val="004456F6"/>
    <w:rsid w:val="0044579B"/>
    <w:rsid w:val="004458C1"/>
    <w:rsid w:val="00445994"/>
    <w:rsid w:val="00445DBC"/>
    <w:rsid w:val="00446757"/>
    <w:rsid w:val="00446880"/>
    <w:rsid w:val="0044692C"/>
    <w:rsid w:val="00446F98"/>
    <w:rsid w:val="00447A6D"/>
    <w:rsid w:val="00447D9A"/>
    <w:rsid w:val="00447E03"/>
    <w:rsid w:val="00450018"/>
    <w:rsid w:val="004500A8"/>
    <w:rsid w:val="004502E3"/>
    <w:rsid w:val="00450554"/>
    <w:rsid w:val="004507DF"/>
    <w:rsid w:val="0045116E"/>
    <w:rsid w:val="004516D1"/>
    <w:rsid w:val="00452070"/>
    <w:rsid w:val="004522DB"/>
    <w:rsid w:val="0045238B"/>
    <w:rsid w:val="004524C9"/>
    <w:rsid w:val="00452B64"/>
    <w:rsid w:val="00452CF8"/>
    <w:rsid w:val="00453316"/>
    <w:rsid w:val="00453647"/>
    <w:rsid w:val="00453B19"/>
    <w:rsid w:val="00454574"/>
    <w:rsid w:val="00454AA7"/>
    <w:rsid w:val="00454B56"/>
    <w:rsid w:val="00454BB6"/>
    <w:rsid w:val="00454C7F"/>
    <w:rsid w:val="00454CAD"/>
    <w:rsid w:val="00454F76"/>
    <w:rsid w:val="00455634"/>
    <w:rsid w:val="0045568D"/>
    <w:rsid w:val="00455B02"/>
    <w:rsid w:val="00455B0D"/>
    <w:rsid w:val="00455CAC"/>
    <w:rsid w:val="00455F65"/>
    <w:rsid w:val="0045616A"/>
    <w:rsid w:val="0045622B"/>
    <w:rsid w:val="00456306"/>
    <w:rsid w:val="00456891"/>
    <w:rsid w:val="00456947"/>
    <w:rsid w:val="00456AF4"/>
    <w:rsid w:val="00456B2B"/>
    <w:rsid w:val="00456BE7"/>
    <w:rsid w:val="00456D1E"/>
    <w:rsid w:val="0045706A"/>
    <w:rsid w:val="004574A7"/>
    <w:rsid w:val="00457812"/>
    <w:rsid w:val="00460144"/>
    <w:rsid w:val="0046017C"/>
    <w:rsid w:val="0046064D"/>
    <w:rsid w:val="00460D95"/>
    <w:rsid w:val="00460EC9"/>
    <w:rsid w:val="0046116C"/>
    <w:rsid w:val="004611AA"/>
    <w:rsid w:val="00461339"/>
    <w:rsid w:val="00461C3A"/>
    <w:rsid w:val="00461C69"/>
    <w:rsid w:val="00461EC2"/>
    <w:rsid w:val="00461F51"/>
    <w:rsid w:val="00462413"/>
    <w:rsid w:val="00462497"/>
    <w:rsid w:val="00462C07"/>
    <w:rsid w:val="00462D90"/>
    <w:rsid w:val="00462EE3"/>
    <w:rsid w:val="00463989"/>
    <w:rsid w:val="00463C19"/>
    <w:rsid w:val="004640DB"/>
    <w:rsid w:val="004642DA"/>
    <w:rsid w:val="00464D47"/>
    <w:rsid w:val="00465113"/>
    <w:rsid w:val="004652D7"/>
    <w:rsid w:val="00465648"/>
    <w:rsid w:val="00465685"/>
    <w:rsid w:val="0046593C"/>
    <w:rsid w:val="00465A33"/>
    <w:rsid w:val="00465BF7"/>
    <w:rsid w:val="00465F3F"/>
    <w:rsid w:val="0046651E"/>
    <w:rsid w:val="00466AD3"/>
    <w:rsid w:val="00467587"/>
    <w:rsid w:val="0046794C"/>
    <w:rsid w:val="00470243"/>
    <w:rsid w:val="00470CCE"/>
    <w:rsid w:val="00470DF6"/>
    <w:rsid w:val="00470EBB"/>
    <w:rsid w:val="0047120E"/>
    <w:rsid w:val="004717E4"/>
    <w:rsid w:val="00471933"/>
    <w:rsid w:val="00471A76"/>
    <w:rsid w:val="00471AA0"/>
    <w:rsid w:val="00471BCE"/>
    <w:rsid w:val="00472B53"/>
    <w:rsid w:val="00473179"/>
    <w:rsid w:val="004735B6"/>
    <w:rsid w:val="004736EB"/>
    <w:rsid w:val="00473800"/>
    <w:rsid w:val="00473808"/>
    <w:rsid w:val="004741E8"/>
    <w:rsid w:val="00474819"/>
    <w:rsid w:val="00474870"/>
    <w:rsid w:val="00475031"/>
    <w:rsid w:val="004753E0"/>
    <w:rsid w:val="0047541A"/>
    <w:rsid w:val="00475978"/>
    <w:rsid w:val="00475EB8"/>
    <w:rsid w:val="004766C5"/>
    <w:rsid w:val="00476AC8"/>
    <w:rsid w:val="0047702A"/>
    <w:rsid w:val="0047731E"/>
    <w:rsid w:val="004776BB"/>
    <w:rsid w:val="004803B9"/>
    <w:rsid w:val="004805F0"/>
    <w:rsid w:val="004806CB"/>
    <w:rsid w:val="004807EE"/>
    <w:rsid w:val="004809F4"/>
    <w:rsid w:val="00480B41"/>
    <w:rsid w:val="004813C9"/>
    <w:rsid w:val="0048175B"/>
    <w:rsid w:val="0048181F"/>
    <w:rsid w:val="0048196C"/>
    <w:rsid w:val="004819D7"/>
    <w:rsid w:val="00481D11"/>
    <w:rsid w:val="004822C5"/>
    <w:rsid w:val="004826AD"/>
    <w:rsid w:val="00482995"/>
    <w:rsid w:val="004829A1"/>
    <w:rsid w:val="00482A63"/>
    <w:rsid w:val="00482CC5"/>
    <w:rsid w:val="004830B6"/>
    <w:rsid w:val="004834DC"/>
    <w:rsid w:val="00483587"/>
    <w:rsid w:val="004839C8"/>
    <w:rsid w:val="00483CB4"/>
    <w:rsid w:val="00483FF3"/>
    <w:rsid w:val="00484120"/>
    <w:rsid w:val="00484223"/>
    <w:rsid w:val="00484290"/>
    <w:rsid w:val="00484529"/>
    <w:rsid w:val="00484D4D"/>
    <w:rsid w:val="00485192"/>
    <w:rsid w:val="004851B6"/>
    <w:rsid w:val="00485751"/>
    <w:rsid w:val="00485C6C"/>
    <w:rsid w:val="004864CC"/>
    <w:rsid w:val="00486915"/>
    <w:rsid w:val="004869CF"/>
    <w:rsid w:val="00486A61"/>
    <w:rsid w:val="0048764A"/>
    <w:rsid w:val="00487CB8"/>
    <w:rsid w:val="00487E77"/>
    <w:rsid w:val="00490200"/>
    <w:rsid w:val="00490253"/>
    <w:rsid w:val="00490512"/>
    <w:rsid w:val="00490827"/>
    <w:rsid w:val="004909E9"/>
    <w:rsid w:val="00490D64"/>
    <w:rsid w:val="004912DF"/>
    <w:rsid w:val="00491AD0"/>
    <w:rsid w:val="00491BF0"/>
    <w:rsid w:val="00492167"/>
    <w:rsid w:val="0049274B"/>
    <w:rsid w:val="00492B8D"/>
    <w:rsid w:val="00492B96"/>
    <w:rsid w:val="00493057"/>
    <w:rsid w:val="00493274"/>
    <w:rsid w:val="0049343E"/>
    <w:rsid w:val="0049371F"/>
    <w:rsid w:val="00493942"/>
    <w:rsid w:val="00493A10"/>
    <w:rsid w:val="00493A74"/>
    <w:rsid w:val="00493C24"/>
    <w:rsid w:val="00494040"/>
    <w:rsid w:val="00494425"/>
    <w:rsid w:val="00494637"/>
    <w:rsid w:val="004946B0"/>
    <w:rsid w:val="00494B15"/>
    <w:rsid w:val="00494DFC"/>
    <w:rsid w:val="00494ED2"/>
    <w:rsid w:val="004955F7"/>
    <w:rsid w:val="004956C4"/>
    <w:rsid w:val="0049587A"/>
    <w:rsid w:val="00495D92"/>
    <w:rsid w:val="00495DAE"/>
    <w:rsid w:val="00495FB9"/>
    <w:rsid w:val="00496226"/>
    <w:rsid w:val="00496742"/>
    <w:rsid w:val="004969D1"/>
    <w:rsid w:val="00496A49"/>
    <w:rsid w:val="00497003"/>
    <w:rsid w:val="004972D1"/>
    <w:rsid w:val="00497975"/>
    <w:rsid w:val="00497DCA"/>
    <w:rsid w:val="00497E72"/>
    <w:rsid w:val="00497E85"/>
    <w:rsid w:val="004A061C"/>
    <w:rsid w:val="004A0AB5"/>
    <w:rsid w:val="004A10CA"/>
    <w:rsid w:val="004A10DE"/>
    <w:rsid w:val="004A244F"/>
    <w:rsid w:val="004A2489"/>
    <w:rsid w:val="004A275A"/>
    <w:rsid w:val="004A2890"/>
    <w:rsid w:val="004A289D"/>
    <w:rsid w:val="004A306E"/>
    <w:rsid w:val="004A3146"/>
    <w:rsid w:val="004A33EF"/>
    <w:rsid w:val="004A33FB"/>
    <w:rsid w:val="004A35B3"/>
    <w:rsid w:val="004A38AF"/>
    <w:rsid w:val="004A3A55"/>
    <w:rsid w:val="004A3F69"/>
    <w:rsid w:val="004A4400"/>
    <w:rsid w:val="004A44D8"/>
    <w:rsid w:val="004A4547"/>
    <w:rsid w:val="004A45CD"/>
    <w:rsid w:val="004A4679"/>
    <w:rsid w:val="004A47A4"/>
    <w:rsid w:val="004A50F0"/>
    <w:rsid w:val="004A5889"/>
    <w:rsid w:val="004A58AC"/>
    <w:rsid w:val="004A5C23"/>
    <w:rsid w:val="004A5E3E"/>
    <w:rsid w:val="004A60FB"/>
    <w:rsid w:val="004A610B"/>
    <w:rsid w:val="004A61A5"/>
    <w:rsid w:val="004A61CD"/>
    <w:rsid w:val="004A6605"/>
    <w:rsid w:val="004A676F"/>
    <w:rsid w:val="004A67A0"/>
    <w:rsid w:val="004A68A3"/>
    <w:rsid w:val="004A6D90"/>
    <w:rsid w:val="004A6EE9"/>
    <w:rsid w:val="004A7111"/>
    <w:rsid w:val="004A73FA"/>
    <w:rsid w:val="004A751F"/>
    <w:rsid w:val="004A7776"/>
    <w:rsid w:val="004A7950"/>
    <w:rsid w:val="004A7C7C"/>
    <w:rsid w:val="004B0116"/>
    <w:rsid w:val="004B01DF"/>
    <w:rsid w:val="004B021B"/>
    <w:rsid w:val="004B06AB"/>
    <w:rsid w:val="004B071A"/>
    <w:rsid w:val="004B0853"/>
    <w:rsid w:val="004B0B90"/>
    <w:rsid w:val="004B0B9E"/>
    <w:rsid w:val="004B0F3A"/>
    <w:rsid w:val="004B1116"/>
    <w:rsid w:val="004B13CA"/>
    <w:rsid w:val="004B14BB"/>
    <w:rsid w:val="004B1827"/>
    <w:rsid w:val="004B1895"/>
    <w:rsid w:val="004B1925"/>
    <w:rsid w:val="004B1EF7"/>
    <w:rsid w:val="004B24A6"/>
    <w:rsid w:val="004B258F"/>
    <w:rsid w:val="004B28CD"/>
    <w:rsid w:val="004B2C74"/>
    <w:rsid w:val="004B3089"/>
    <w:rsid w:val="004B3195"/>
    <w:rsid w:val="004B3814"/>
    <w:rsid w:val="004B3A9D"/>
    <w:rsid w:val="004B3C47"/>
    <w:rsid w:val="004B3D57"/>
    <w:rsid w:val="004B3F78"/>
    <w:rsid w:val="004B4092"/>
    <w:rsid w:val="004B4991"/>
    <w:rsid w:val="004B517A"/>
    <w:rsid w:val="004B51CB"/>
    <w:rsid w:val="004B51DF"/>
    <w:rsid w:val="004B559C"/>
    <w:rsid w:val="004B5847"/>
    <w:rsid w:val="004B5A3B"/>
    <w:rsid w:val="004B5A83"/>
    <w:rsid w:val="004B5D1A"/>
    <w:rsid w:val="004B5ED2"/>
    <w:rsid w:val="004B620D"/>
    <w:rsid w:val="004B623D"/>
    <w:rsid w:val="004B65F9"/>
    <w:rsid w:val="004B6747"/>
    <w:rsid w:val="004B67DE"/>
    <w:rsid w:val="004B70EC"/>
    <w:rsid w:val="004B72EC"/>
    <w:rsid w:val="004B771E"/>
    <w:rsid w:val="004B79E3"/>
    <w:rsid w:val="004B7AE1"/>
    <w:rsid w:val="004C0552"/>
    <w:rsid w:val="004C0685"/>
    <w:rsid w:val="004C080B"/>
    <w:rsid w:val="004C0A96"/>
    <w:rsid w:val="004C0C36"/>
    <w:rsid w:val="004C12F5"/>
    <w:rsid w:val="004C140A"/>
    <w:rsid w:val="004C1426"/>
    <w:rsid w:val="004C1449"/>
    <w:rsid w:val="004C1AAA"/>
    <w:rsid w:val="004C1B72"/>
    <w:rsid w:val="004C1C7B"/>
    <w:rsid w:val="004C1F29"/>
    <w:rsid w:val="004C22C8"/>
    <w:rsid w:val="004C2369"/>
    <w:rsid w:val="004C238B"/>
    <w:rsid w:val="004C3726"/>
    <w:rsid w:val="004C373E"/>
    <w:rsid w:val="004C39BA"/>
    <w:rsid w:val="004C40DC"/>
    <w:rsid w:val="004C46E9"/>
    <w:rsid w:val="004C49BE"/>
    <w:rsid w:val="004C5931"/>
    <w:rsid w:val="004C5A8A"/>
    <w:rsid w:val="004C5E0B"/>
    <w:rsid w:val="004C60D6"/>
    <w:rsid w:val="004C613D"/>
    <w:rsid w:val="004C6554"/>
    <w:rsid w:val="004C66C8"/>
    <w:rsid w:val="004C7047"/>
    <w:rsid w:val="004C72D3"/>
    <w:rsid w:val="004C7BF9"/>
    <w:rsid w:val="004D0088"/>
    <w:rsid w:val="004D00C9"/>
    <w:rsid w:val="004D04BC"/>
    <w:rsid w:val="004D059C"/>
    <w:rsid w:val="004D0943"/>
    <w:rsid w:val="004D0951"/>
    <w:rsid w:val="004D0AE0"/>
    <w:rsid w:val="004D119A"/>
    <w:rsid w:val="004D1505"/>
    <w:rsid w:val="004D18FC"/>
    <w:rsid w:val="004D1DB3"/>
    <w:rsid w:val="004D2069"/>
    <w:rsid w:val="004D213D"/>
    <w:rsid w:val="004D2200"/>
    <w:rsid w:val="004D29A0"/>
    <w:rsid w:val="004D2F7C"/>
    <w:rsid w:val="004D2FD3"/>
    <w:rsid w:val="004D3163"/>
    <w:rsid w:val="004D31CC"/>
    <w:rsid w:val="004D3359"/>
    <w:rsid w:val="004D3416"/>
    <w:rsid w:val="004D3C72"/>
    <w:rsid w:val="004D3CD9"/>
    <w:rsid w:val="004D437F"/>
    <w:rsid w:val="004D45B2"/>
    <w:rsid w:val="004D4807"/>
    <w:rsid w:val="004D4954"/>
    <w:rsid w:val="004D52B6"/>
    <w:rsid w:val="004D566B"/>
    <w:rsid w:val="004D57A8"/>
    <w:rsid w:val="004D5CD3"/>
    <w:rsid w:val="004D5FD6"/>
    <w:rsid w:val="004D6246"/>
    <w:rsid w:val="004D66D2"/>
    <w:rsid w:val="004D6DD1"/>
    <w:rsid w:val="004D6FD1"/>
    <w:rsid w:val="004D7A39"/>
    <w:rsid w:val="004E0184"/>
    <w:rsid w:val="004E03FF"/>
    <w:rsid w:val="004E07BF"/>
    <w:rsid w:val="004E0852"/>
    <w:rsid w:val="004E0D73"/>
    <w:rsid w:val="004E1219"/>
    <w:rsid w:val="004E127E"/>
    <w:rsid w:val="004E1B76"/>
    <w:rsid w:val="004E1C9C"/>
    <w:rsid w:val="004E1FBC"/>
    <w:rsid w:val="004E20B9"/>
    <w:rsid w:val="004E23BA"/>
    <w:rsid w:val="004E29E9"/>
    <w:rsid w:val="004E2AF5"/>
    <w:rsid w:val="004E33E3"/>
    <w:rsid w:val="004E342D"/>
    <w:rsid w:val="004E36EE"/>
    <w:rsid w:val="004E3813"/>
    <w:rsid w:val="004E39F2"/>
    <w:rsid w:val="004E4CDD"/>
    <w:rsid w:val="004E4E24"/>
    <w:rsid w:val="004E4E61"/>
    <w:rsid w:val="004E4FFF"/>
    <w:rsid w:val="004E53F5"/>
    <w:rsid w:val="004E5505"/>
    <w:rsid w:val="004E5513"/>
    <w:rsid w:val="004E6161"/>
    <w:rsid w:val="004E65F5"/>
    <w:rsid w:val="004E691E"/>
    <w:rsid w:val="004E6B46"/>
    <w:rsid w:val="004E6F99"/>
    <w:rsid w:val="004E7057"/>
    <w:rsid w:val="004E7212"/>
    <w:rsid w:val="004E7275"/>
    <w:rsid w:val="004E7F11"/>
    <w:rsid w:val="004F0230"/>
    <w:rsid w:val="004F07FF"/>
    <w:rsid w:val="004F0856"/>
    <w:rsid w:val="004F0AC1"/>
    <w:rsid w:val="004F0B18"/>
    <w:rsid w:val="004F0D54"/>
    <w:rsid w:val="004F134A"/>
    <w:rsid w:val="004F15A0"/>
    <w:rsid w:val="004F190D"/>
    <w:rsid w:val="004F1A72"/>
    <w:rsid w:val="004F219C"/>
    <w:rsid w:val="004F26E3"/>
    <w:rsid w:val="004F293D"/>
    <w:rsid w:val="004F303F"/>
    <w:rsid w:val="004F33EE"/>
    <w:rsid w:val="004F390C"/>
    <w:rsid w:val="004F3ACA"/>
    <w:rsid w:val="004F3B08"/>
    <w:rsid w:val="004F3C65"/>
    <w:rsid w:val="004F3CA4"/>
    <w:rsid w:val="004F414E"/>
    <w:rsid w:val="004F432E"/>
    <w:rsid w:val="004F43D7"/>
    <w:rsid w:val="004F4481"/>
    <w:rsid w:val="004F47D9"/>
    <w:rsid w:val="004F4C1D"/>
    <w:rsid w:val="004F5466"/>
    <w:rsid w:val="004F5772"/>
    <w:rsid w:val="004F60D4"/>
    <w:rsid w:val="004F610C"/>
    <w:rsid w:val="004F6545"/>
    <w:rsid w:val="004F6693"/>
    <w:rsid w:val="004F6767"/>
    <w:rsid w:val="004F6829"/>
    <w:rsid w:val="004F6958"/>
    <w:rsid w:val="004F6C89"/>
    <w:rsid w:val="004F723C"/>
    <w:rsid w:val="004F72C7"/>
    <w:rsid w:val="004F75FB"/>
    <w:rsid w:val="004F782F"/>
    <w:rsid w:val="004F78BD"/>
    <w:rsid w:val="004F7E1B"/>
    <w:rsid w:val="004F7FD3"/>
    <w:rsid w:val="005001A4"/>
    <w:rsid w:val="005005A6"/>
    <w:rsid w:val="005006E8"/>
    <w:rsid w:val="005008B9"/>
    <w:rsid w:val="00500AE8"/>
    <w:rsid w:val="00500DEF"/>
    <w:rsid w:val="00500E16"/>
    <w:rsid w:val="0050103F"/>
    <w:rsid w:val="005010A5"/>
    <w:rsid w:val="005017D8"/>
    <w:rsid w:val="0050198E"/>
    <w:rsid w:val="00501F86"/>
    <w:rsid w:val="0050254C"/>
    <w:rsid w:val="00502663"/>
    <w:rsid w:val="005026BA"/>
    <w:rsid w:val="00502B7B"/>
    <w:rsid w:val="00503196"/>
    <w:rsid w:val="0050388D"/>
    <w:rsid w:val="00503AAE"/>
    <w:rsid w:val="00503B14"/>
    <w:rsid w:val="00504708"/>
    <w:rsid w:val="0050525A"/>
    <w:rsid w:val="00505BDD"/>
    <w:rsid w:val="00505DE3"/>
    <w:rsid w:val="0050613E"/>
    <w:rsid w:val="005067A7"/>
    <w:rsid w:val="00507ADF"/>
    <w:rsid w:val="00507AF8"/>
    <w:rsid w:val="00507DCA"/>
    <w:rsid w:val="00510099"/>
    <w:rsid w:val="00510456"/>
    <w:rsid w:val="00510697"/>
    <w:rsid w:val="00511303"/>
    <w:rsid w:val="00511604"/>
    <w:rsid w:val="005116AF"/>
    <w:rsid w:val="005118BF"/>
    <w:rsid w:val="00511E06"/>
    <w:rsid w:val="00512878"/>
    <w:rsid w:val="00512E23"/>
    <w:rsid w:val="00512F59"/>
    <w:rsid w:val="00512FB1"/>
    <w:rsid w:val="005132BE"/>
    <w:rsid w:val="005133E9"/>
    <w:rsid w:val="005133FB"/>
    <w:rsid w:val="005136A4"/>
    <w:rsid w:val="0051388F"/>
    <w:rsid w:val="00513C64"/>
    <w:rsid w:val="00513EDA"/>
    <w:rsid w:val="00514CE9"/>
    <w:rsid w:val="00514D5C"/>
    <w:rsid w:val="00514EB0"/>
    <w:rsid w:val="00515734"/>
    <w:rsid w:val="0051580B"/>
    <w:rsid w:val="00515DA7"/>
    <w:rsid w:val="00516811"/>
    <w:rsid w:val="00516B0F"/>
    <w:rsid w:val="00516D24"/>
    <w:rsid w:val="00516F7A"/>
    <w:rsid w:val="00517576"/>
    <w:rsid w:val="0052006A"/>
    <w:rsid w:val="0052043A"/>
    <w:rsid w:val="00520775"/>
    <w:rsid w:val="00520F9E"/>
    <w:rsid w:val="00521B35"/>
    <w:rsid w:val="00522910"/>
    <w:rsid w:val="00522915"/>
    <w:rsid w:val="005229BA"/>
    <w:rsid w:val="00522D25"/>
    <w:rsid w:val="005235FF"/>
    <w:rsid w:val="00523FF7"/>
    <w:rsid w:val="0052485C"/>
    <w:rsid w:val="005249B1"/>
    <w:rsid w:val="00524AAA"/>
    <w:rsid w:val="00524BE8"/>
    <w:rsid w:val="00525578"/>
    <w:rsid w:val="005256A5"/>
    <w:rsid w:val="00525D4A"/>
    <w:rsid w:val="00525DA0"/>
    <w:rsid w:val="00526351"/>
    <w:rsid w:val="00526D62"/>
    <w:rsid w:val="005273C1"/>
    <w:rsid w:val="005273FF"/>
    <w:rsid w:val="00527C00"/>
    <w:rsid w:val="00530189"/>
    <w:rsid w:val="00530ED0"/>
    <w:rsid w:val="00530FE2"/>
    <w:rsid w:val="005311B6"/>
    <w:rsid w:val="00531211"/>
    <w:rsid w:val="005312B8"/>
    <w:rsid w:val="005312ED"/>
    <w:rsid w:val="00531403"/>
    <w:rsid w:val="005314FA"/>
    <w:rsid w:val="005316B2"/>
    <w:rsid w:val="005318AC"/>
    <w:rsid w:val="005318BF"/>
    <w:rsid w:val="005321CF"/>
    <w:rsid w:val="00532578"/>
    <w:rsid w:val="00532A40"/>
    <w:rsid w:val="00532C6E"/>
    <w:rsid w:val="00532CBE"/>
    <w:rsid w:val="005330A3"/>
    <w:rsid w:val="005335CB"/>
    <w:rsid w:val="00533E3E"/>
    <w:rsid w:val="00534397"/>
    <w:rsid w:val="005343CE"/>
    <w:rsid w:val="00534799"/>
    <w:rsid w:val="00534C51"/>
    <w:rsid w:val="005355B3"/>
    <w:rsid w:val="005359A6"/>
    <w:rsid w:val="00535BA0"/>
    <w:rsid w:val="00535FB5"/>
    <w:rsid w:val="00536128"/>
    <w:rsid w:val="00536285"/>
    <w:rsid w:val="0053635C"/>
    <w:rsid w:val="005364B8"/>
    <w:rsid w:val="005369BA"/>
    <w:rsid w:val="00536AC7"/>
    <w:rsid w:val="00536E7A"/>
    <w:rsid w:val="005370BC"/>
    <w:rsid w:val="00537236"/>
    <w:rsid w:val="00537C55"/>
    <w:rsid w:val="00537CE1"/>
    <w:rsid w:val="00540316"/>
    <w:rsid w:val="00540747"/>
    <w:rsid w:val="00540748"/>
    <w:rsid w:val="00540D08"/>
    <w:rsid w:val="00541A27"/>
    <w:rsid w:val="00541B69"/>
    <w:rsid w:val="00541BA6"/>
    <w:rsid w:val="00541BC3"/>
    <w:rsid w:val="00541E7F"/>
    <w:rsid w:val="00541F23"/>
    <w:rsid w:val="00542381"/>
    <w:rsid w:val="00542497"/>
    <w:rsid w:val="005425B3"/>
    <w:rsid w:val="00542AA6"/>
    <w:rsid w:val="005435A9"/>
    <w:rsid w:val="005436AC"/>
    <w:rsid w:val="00543B19"/>
    <w:rsid w:val="0054421E"/>
    <w:rsid w:val="00544419"/>
    <w:rsid w:val="00544CAD"/>
    <w:rsid w:val="00545380"/>
    <w:rsid w:val="00545585"/>
    <w:rsid w:val="00545C91"/>
    <w:rsid w:val="005467AC"/>
    <w:rsid w:val="00546A73"/>
    <w:rsid w:val="00546CA7"/>
    <w:rsid w:val="00546DBF"/>
    <w:rsid w:val="005471A8"/>
    <w:rsid w:val="005474CA"/>
    <w:rsid w:val="005475E0"/>
    <w:rsid w:val="005475E8"/>
    <w:rsid w:val="00547894"/>
    <w:rsid w:val="00547B11"/>
    <w:rsid w:val="00547E60"/>
    <w:rsid w:val="005502CF"/>
    <w:rsid w:val="00550604"/>
    <w:rsid w:val="00550840"/>
    <w:rsid w:val="00550932"/>
    <w:rsid w:val="00550CF8"/>
    <w:rsid w:val="00550ED9"/>
    <w:rsid w:val="005510DC"/>
    <w:rsid w:val="00551112"/>
    <w:rsid w:val="0055146B"/>
    <w:rsid w:val="00551D88"/>
    <w:rsid w:val="00552C2C"/>
    <w:rsid w:val="0055300C"/>
    <w:rsid w:val="0055329F"/>
    <w:rsid w:val="005533BF"/>
    <w:rsid w:val="00553A46"/>
    <w:rsid w:val="00553B6C"/>
    <w:rsid w:val="00553DBA"/>
    <w:rsid w:val="00553F5E"/>
    <w:rsid w:val="0055423B"/>
    <w:rsid w:val="005543EC"/>
    <w:rsid w:val="005543F7"/>
    <w:rsid w:val="005548C9"/>
    <w:rsid w:val="005549EE"/>
    <w:rsid w:val="00554CBD"/>
    <w:rsid w:val="00554D69"/>
    <w:rsid w:val="00554DA0"/>
    <w:rsid w:val="0055537C"/>
    <w:rsid w:val="0055589F"/>
    <w:rsid w:val="00555B81"/>
    <w:rsid w:val="00555C74"/>
    <w:rsid w:val="005567C5"/>
    <w:rsid w:val="005569C6"/>
    <w:rsid w:val="00556E74"/>
    <w:rsid w:val="005571CA"/>
    <w:rsid w:val="00557375"/>
    <w:rsid w:val="00560073"/>
    <w:rsid w:val="0056010C"/>
    <w:rsid w:val="00560626"/>
    <w:rsid w:val="00560636"/>
    <w:rsid w:val="00560666"/>
    <w:rsid w:val="0056067C"/>
    <w:rsid w:val="00561204"/>
    <w:rsid w:val="00561447"/>
    <w:rsid w:val="00561574"/>
    <w:rsid w:val="005617AB"/>
    <w:rsid w:val="00561883"/>
    <w:rsid w:val="00561A8E"/>
    <w:rsid w:val="00561B52"/>
    <w:rsid w:val="00561EB1"/>
    <w:rsid w:val="005626B8"/>
    <w:rsid w:val="00562711"/>
    <w:rsid w:val="00562C42"/>
    <w:rsid w:val="00562D6D"/>
    <w:rsid w:val="0056338E"/>
    <w:rsid w:val="005635D1"/>
    <w:rsid w:val="005635F2"/>
    <w:rsid w:val="005638A4"/>
    <w:rsid w:val="00563EE2"/>
    <w:rsid w:val="00563F32"/>
    <w:rsid w:val="0056463A"/>
    <w:rsid w:val="00564818"/>
    <w:rsid w:val="00564E05"/>
    <w:rsid w:val="00564E92"/>
    <w:rsid w:val="00564F01"/>
    <w:rsid w:val="00565304"/>
    <w:rsid w:val="005655A3"/>
    <w:rsid w:val="00565983"/>
    <w:rsid w:val="00565A57"/>
    <w:rsid w:val="00565BE8"/>
    <w:rsid w:val="00565F2E"/>
    <w:rsid w:val="005660E5"/>
    <w:rsid w:val="005667C1"/>
    <w:rsid w:val="00566861"/>
    <w:rsid w:val="005668E1"/>
    <w:rsid w:val="005668FC"/>
    <w:rsid w:val="00566DC8"/>
    <w:rsid w:val="00566F6A"/>
    <w:rsid w:val="00567010"/>
    <w:rsid w:val="005673CD"/>
    <w:rsid w:val="005674F3"/>
    <w:rsid w:val="005676A1"/>
    <w:rsid w:val="005676F0"/>
    <w:rsid w:val="00567763"/>
    <w:rsid w:val="0056777A"/>
    <w:rsid w:val="00567F68"/>
    <w:rsid w:val="00570125"/>
    <w:rsid w:val="00570240"/>
    <w:rsid w:val="005709B5"/>
    <w:rsid w:val="00570E0E"/>
    <w:rsid w:val="00571193"/>
    <w:rsid w:val="00571CF7"/>
    <w:rsid w:val="00571F7D"/>
    <w:rsid w:val="005725E6"/>
    <w:rsid w:val="0057265B"/>
    <w:rsid w:val="00572A0C"/>
    <w:rsid w:val="00572B6F"/>
    <w:rsid w:val="00572B93"/>
    <w:rsid w:val="00572D49"/>
    <w:rsid w:val="00572F77"/>
    <w:rsid w:val="00573598"/>
    <w:rsid w:val="00573E68"/>
    <w:rsid w:val="00573F3A"/>
    <w:rsid w:val="00575173"/>
    <w:rsid w:val="00576561"/>
    <w:rsid w:val="005765A2"/>
    <w:rsid w:val="0057686A"/>
    <w:rsid w:val="005771E3"/>
    <w:rsid w:val="005773D7"/>
    <w:rsid w:val="00577513"/>
    <w:rsid w:val="005779F8"/>
    <w:rsid w:val="00580043"/>
    <w:rsid w:val="005800AE"/>
    <w:rsid w:val="00580290"/>
    <w:rsid w:val="005802D5"/>
    <w:rsid w:val="00580C92"/>
    <w:rsid w:val="0058123C"/>
    <w:rsid w:val="0058165D"/>
    <w:rsid w:val="00581964"/>
    <w:rsid w:val="00581C73"/>
    <w:rsid w:val="00582681"/>
    <w:rsid w:val="0058276E"/>
    <w:rsid w:val="00582884"/>
    <w:rsid w:val="0058289F"/>
    <w:rsid w:val="00582A53"/>
    <w:rsid w:val="00582BCE"/>
    <w:rsid w:val="00582DFE"/>
    <w:rsid w:val="0058315A"/>
    <w:rsid w:val="00583467"/>
    <w:rsid w:val="00583B75"/>
    <w:rsid w:val="00583D68"/>
    <w:rsid w:val="00583EE8"/>
    <w:rsid w:val="00583FF1"/>
    <w:rsid w:val="005841DD"/>
    <w:rsid w:val="00584AB8"/>
    <w:rsid w:val="005853BB"/>
    <w:rsid w:val="005859FA"/>
    <w:rsid w:val="00585EA8"/>
    <w:rsid w:val="005860C0"/>
    <w:rsid w:val="0058695C"/>
    <w:rsid w:val="00586E22"/>
    <w:rsid w:val="005876B8"/>
    <w:rsid w:val="005878FE"/>
    <w:rsid w:val="00587E30"/>
    <w:rsid w:val="0059015D"/>
    <w:rsid w:val="005901BE"/>
    <w:rsid w:val="005908F7"/>
    <w:rsid w:val="00590B04"/>
    <w:rsid w:val="005913B8"/>
    <w:rsid w:val="005914EF"/>
    <w:rsid w:val="00591519"/>
    <w:rsid w:val="00591AAF"/>
    <w:rsid w:val="00591D15"/>
    <w:rsid w:val="00591E81"/>
    <w:rsid w:val="00592407"/>
    <w:rsid w:val="00592722"/>
    <w:rsid w:val="00592B73"/>
    <w:rsid w:val="00592CC0"/>
    <w:rsid w:val="00592E4C"/>
    <w:rsid w:val="00592EF2"/>
    <w:rsid w:val="00593268"/>
    <w:rsid w:val="00593391"/>
    <w:rsid w:val="00593B94"/>
    <w:rsid w:val="00594353"/>
    <w:rsid w:val="00594B78"/>
    <w:rsid w:val="00594D59"/>
    <w:rsid w:val="00594DC9"/>
    <w:rsid w:val="00594FFF"/>
    <w:rsid w:val="00595434"/>
    <w:rsid w:val="0059546A"/>
    <w:rsid w:val="005954FA"/>
    <w:rsid w:val="00595D15"/>
    <w:rsid w:val="00596587"/>
    <w:rsid w:val="0059684A"/>
    <w:rsid w:val="00596A39"/>
    <w:rsid w:val="00596C17"/>
    <w:rsid w:val="00596E3A"/>
    <w:rsid w:val="00596E93"/>
    <w:rsid w:val="00596F3C"/>
    <w:rsid w:val="005970FB"/>
    <w:rsid w:val="00597154"/>
    <w:rsid w:val="00597490"/>
    <w:rsid w:val="005A0105"/>
    <w:rsid w:val="005A0317"/>
    <w:rsid w:val="005A03CB"/>
    <w:rsid w:val="005A0409"/>
    <w:rsid w:val="005A07C6"/>
    <w:rsid w:val="005A08D8"/>
    <w:rsid w:val="005A0C52"/>
    <w:rsid w:val="005A0E16"/>
    <w:rsid w:val="005A1073"/>
    <w:rsid w:val="005A207F"/>
    <w:rsid w:val="005A30E8"/>
    <w:rsid w:val="005A3248"/>
    <w:rsid w:val="005A385A"/>
    <w:rsid w:val="005A39DA"/>
    <w:rsid w:val="005A3B7E"/>
    <w:rsid w:val="005A3E7F"/>
    <w:rsid w:val="005A3FE7"/>
    <w:rsid w:val="005A405D"/>
    <w:rsid w:val="005A4AF7"/>
    <w:rsid w:val="005A5775"/>
    <w:rsid w:val="005A5C59"/>
    <w:rsid w:val="005A617F"/>
    <w:rsid w:val="005A6228"/>
    <w:rsid w:val="005A62D6"/>
    <w:rsid w:val="005A638E"/>
    <w:rsid w:val="005A7CCD"/>
    <w:rsid w:val="005A7D01"/>
    <w:rsid w:val="005B0346"/>
    <w:rsid w:val="005B03A6"/>
    <w:rsid w:val="005B03FD"/>
    <w:rsid w:val="005B080A"/>
    <w:rsid w:val="005B0A97"/>
    <w:rsid w:val="005B0B51"/>
    <w:rsid w:val="005B0CF5"/>
    <w:rsid w:val="005B1052"/>
    <w:rsid w:val="005B12A2"/>
    <w:rsid w:val="005B1483"/>
    <w:rsid w:val="005B150D"/>
    <w:rsid w:val="005B150F"/>
    <w:rsid w:val="005B1CB6"/>
    <w:rsid w:val="005B27FF"/>
    <w:rsid w:val="005B2E2A"/>
    <w:rsid w:val="005B2E8B"/>
    <w:rsid w:val="005B3189"/>
    <w:rsid w:val="005B3A95"/>
    <w:rsid w:val="005B3D03"/>
    <w:rsid w:val="005B3E30"/>
    <w:rsid w:val="005B4014"/>
    <w:rsid w:val="005B4178"/>
    <w:rsid w:val="005B41E7"/>
    <w:rsid w:val="005B446E"/>
    <w:rsid w:val="005B506F"/>
    <w:rsid w:val="005B5488"/>
    <w:rsid w:val="005B5526"/>
    <w:rsid w:val="005B5A73"/>
    <w:rsid w:val="005B64F7"/>
    <w:rsid w:val="005B666F"/>
    <w:rsid w:val="005B6A58"/>
    <w:rsid w:val="005B6D1A"/>
    <w:rsid w:val="005B70E8"/>
    <w:rsid w:val="005B7533"/>
    <w:rsid w:val="005C025F"/>
    <w:rsid w:val="005C0BCF"/>
    <w:rsid w:val="005C0E3D"/>
    <w:rsid w:val="005C130E"/>
    <w:rsid w:val="005C1527"/>
    <w:rsid w:val="005C16CC"/>
    <w:rsid w:val="005C1CA5"/>
    <w:rsid w:val="005C1CA6"/>
    <w:rsid w:val="005C1DE9"/>
    <w:rsid w:val="005C204F"/>
    <w:rsid w:val="005C212A"/>
    <w:rsid w:val="005C25F1"/>
    <w:rsid w:val="005C27BD"/>
    <w:rsid w:val="005C2E66"/>
    <w:rsid w:val="005C2F0B"/>
    <w:rsid w:val="005C326C"/>
    <w:rsid w:val="005C34E5"/>
    <w:rsid w:val="005C3611"/>
    <w:rsid w:val="005C39FD"/>
    <w:rsid w:val="005C3D0D"/>
    <w:rsid w:val="005C4878"/>
    <w:rsid w:val="005C494F"/>
    <w:rsid w:val="005C4CE8"/>
    <w:rsid w:val="005C4D7B"/>
    <w:rsid w:val="005C4DAB"/>
    <w:rsid w:val="005C4E57"/>
    <w:rsid w:val="005C4FD7"/>
    <w:rsid w:val="005C5215"/>
    <w:rsid w:val="005C5634"/>
    <w:rsid w:val="005C5B5B"/>
    <w:rsid w:val="005C6291"/>
    <w:rsid w:val="005C72BD"/>
    <w:rsid w:val="005C7495"/>
    <w:rsid w:val="005C7693"/>
    <w:rsid w:val="005C7784"/>
    <w:rsid w:val="005C7B5D"/>
    <w:rsid w:val="005C7E95"/>
    <w:rsid w:val="005D033C"/>
    <w:rsid w:val="005D036B"/>
    <w:rsid w:val="005D03A1"/>
    <w:rsid w:val="005D0604"/>
    <w:rsid w:val="005D073E"/>
    <w:rsid w:val="005D1248"/>
    <w:rsid w:val="005D15D2"/>
    <w:rsid w:val="005D15F8"/>
    <w:rsid w:val="005D1A7D"/>
    <w:rsid w:val="005D1B19"/>
    <w:rsid w:val="005D1D62"/>
    <w:rsid w:val="005D1D6B"/>
    <w:rsid w:val="005D2088"/>
    <w:rsid w:val="005D26F1"/>
    <w:rsid w:val="005D2BC2"/>
    <w:rsid w:val="005D2D9A"/>
    <w:rsid w:val="005D2F23"/>
    <w:rsid w:val="005D31D6"/>
    <w:rsid w:val="005D32D2"/>
    <w:rsid w:val="005D34C9"/>
    <w:rsid w:val="005D35CD"/>
    <w:rsid w:val="005D4275"/>
    <w:rsid w:val="005D458B"/>
    <w:rsid w:val="005D4662"/>
    <w:rsid w:val="005D486D"/>
    <w:rsid w:val="005D49E1"/>
    <w:rsid w:val="005D4A86"/>
    <w:rsid w:val="005D4C76"/>
    <w:rsid w:val="005D4E47"/>
    <w:rsid w:val="005D4F08"/>
    <w:rsid w:val="005D5047"/>
    <w:rsid w:val="005D5215"/>
    <w:rsid w:val="005D5700"/>
    <w:rsid w:val="005D5773"/>
    <w:rsid w:val="005D580E"/>
    <w:rsid w:val="005D59AE"/>
    <w:rsid w:val="005D60F5"/>
    <w:rsid w:val="005D6794"/>
    <w:rsid w:val="005D6916"/>
    <w:rsid w:val="005D6A5C"/>
    <w:rsid w:val="005D6A86"/>
    <w:rsid w:val="005D6B4C"/>
    <w:rsid w:val="005D6BA3"/>
    <w:rsid w:val="005D6F01"/>
    <w:rsid w:val="005D7178"/>
    <w:rsid w:val="005D755A"/>
    <w:rsid w:val="005D79FF"/>
    <w:rsid w:val="005D7A9D"/>
    <w:rsid w:val="005D7F63"/>
    <w:rsid w:val="005E0558"/>
    <w:rsid w:val="005E0800"/>
    <w:rsid w:val="005E090C"/>
    <w:rsid w:val="005E0EF6"/>
    <w:rsid w:val="005E1457"/>
    <w:rsid w:val="005E1631"/>
    <w:rsid w:val="005E1B3D"/>
    <w:rsid w:val="005E1D82"/>
    <w:rsid w:val="005E2100"/>
    <w:rsid w:val="005E21C2"/>
    <w:rsid w:val="005E297B"/>
    <w:rsid w:val="005E33F1"/>
    <w:rsid w:val="005E34F9"/>
    <w:rsid w:val="005E379B"/>
    <w:rsid w:val="005E39C5"/>
    <w:rsid w:val="005E3A99"/>
    <w:rsid w:val="005E3DB2"/>
    <w:rsid w:val="005E3F5D"/>
    <w:rsid w:val="005E41AD"/>
    <w:rsid w:val="005E42E8"/>
    <w:rsid w:val="005E4517"/>
    <w:rsid w:val="005E461E"/>
    <w:rsid w:val="005E480C"/>
    <w:rsid w:val="005E4A1B"/>
    <w:rsid w:val="005E4B4A"/>
    <w:rsid w:val="005E5C6B"/>
    <w:rsid w:val="005E6A44"/>
    <w:rsid w:val="005E6C38"/>
    <w:rsid w:val="005E6FF0"/>
    <w:rsid w:val="005E7145"/>
    <w:rsid w:val="005E72F5"/>
    <w:rsid w:val="005E7460"/>
    <w:rsid w:val="005F026E"/>
    <w:rsid w:val="005F05BB"/>
    <w:rsid w:val="005F11DB"/>
    <w:rsid w:val="005F1BBE"/>
    <w:rsid w:val="005F1E79"/>
    <w:rsid w:val="005F1FE4"/>
    <w:rsid w:val="005F1FED"/>
    <w:rsid w:val="005F2AE8"/>
    <w:rsid w:val="005F2B4A"/>
    <w:rsid w:val="005F2CB6"/>
    <w:rsid w:val="005F30E4"/>
    <w:rsid w:val="005F4640"/>
    <w:rsid w:val="005F4665"/>
    <w:rsid w:val="005F49A4"/>
    <w:rsid w:val="005F4CA7"/>
    <w:rsid w:val="005F4CAA"/>
    <w:rsid w:val="005F4F92"/>
    <w:rsid w:val="005F549D"/>
    <w:rsid w:val="005F54AD"/>
    <w:rsid w:val="005F5911"/>
    <w:rsid w:val="005F5A65"/>
    <w:rsid w:val="005F61C8"/>
    <w:rsid w:val="005F63E7"/>
    <w:rsid w:val="005F6620"/>
    <w:rsid w:val="005F669B"/>
    <w:rsid w:val="005F6999"/>
    <w:rsid w:val="005F6B9C"/>
    <w:rsid w:val="005F6E2B"/>
    <w:rsid w:val="005F6E34"/>
    <w:rsid w:val="005F7BF6"/>
    <w:rsid w:val="005F7E22"/>
    <w:rsid w:val="0060030B"/>
    <w:rsid w:val="00600313"/>
    <w:rsid w:val="006004F5"/>
    <w:rsid w:val="006006EF"/>
    <w:rsid w:val="00600E04"/>
    <w:rsid w:val="006012D9"/>
    <w:rsid w:val="00601A77"/>
    <w:rsid w:val="00601DA5"/>
    <w:rsid w:val="00601FAC"/>
    <w:rsid w:val="006021BF"/>
    <w:rsid w:val="006026B3"/>
    <w:rsid w:val="006026E2"/>
    <w:rsid w:val="00602B0E"/>
    <w:rsid w:val="00603768"/>
    <w:rsid w:val="00603D5D"/>
    <w:rsid w:val="00604261"/>
    <w:rsid w:val="00604451"/>
    <w:rsid w:val="006045C1"/>
    <w:rsid w:val="006047EA"/>
    <w:rsid w:val="00604A75"/>
    <w:rsid w:val="00604C3D"/>
    <w:rsid w:val="00604F88"/>
    <w:rsid w:val="00605217"/>
    <w:rsid w:val="006056DF"/>
    <w:rsid w:val="006058E9"/>
    <w:rsid w:val="00605BCE"/>
    <w:rsid w:val="00605F9D"/>
    <w:rsid w:val="006060EA"/>
    <w:rsid w:val="00606514"/>
    <w:rsid w:val="006068D4"/>
    <w:rsid w:val="00606A78"/>
    <w:rsid w:val="00606A7A"/>
    <w:rsid w:val="00606C95"/>
    <w:rsid w:val="00607027"/>
    <w:rsid w:val="0060755A"/>
    <w:rsid w:val="0060770C"/>
    <w:rsid w:val="00607A66"/>
    <w:rsid w:val="00607D11"/>
    <w:rsid w:val="00607EEC"/>
    <w:rsid w:val="0061012A"/>
    <w:rsid w:val="00610856"/>
    <w:rsid w:val="00610B9C"/>
    <w:rsid w:val="00610D0D"/>
    <w:rsid w:val="00611044"/>
    <w:rsid w:val="0061146A"/>
    <w:rsid w:val="00611567"/>
    <w:rsid w:val="00611597"/>
    <w:rsid w:val="00612398"/>
    <w:rsid w:val="006123C0"/>
    <w:rsid w:val="00612637"/>
    <w:rsid w:val="0061263C"/>
    <w:rsid w:val="0061271B"/>
    <w:rsid w:val="00612854"/>
    <w:rsid w:val="006130AD"/>
    <w:rsid w:val="00613174"/>
    <w:rsid w:val="00613288"/>
    <w:rsid w:val="0061337A"/>
    <w:rsid w:val="006133C8"/>
    <w:rsid w:val="006134FF"/>
    <w:rsid w:val="006138F8"/>
    <w:rsid w:val="006139CA"/>
    <w:rsid w:val="00614598"/>
    <w:rsid w:val="006145F8"/>
    <w:rsid w:val="006149CC"/>
    <w:rsid w:val="00614B61"/>
    <w:rsid w:val="0061549C"/>
    <w:rsid w:val="00615ADD"/>
    <w:rsid w:val="00615AF8"/>
    <w:rsid w:val="00615B14"/>
    <w:rsid w:val="00615B87"/>
    <w:rsid w:val="00615DDE"/>
    <w:rsid w:val="0061622E"/>
    <w:rsid w:val="0061624E"/>
    <w:rsid w:val="0061699F"/>
    <w:rsid w:val="00616F35"/>
    <w:rsid w:val="00617283"/>
    <w:rsid w:val="00617390"/>
    <w:rsid w:val="00617A0F"/>
    <w:rsid w:val="00617AC3"/>
    <w:rsid w:val="006202C8"/>
    <w:rsid w:val="0062061B"/>
    <w:rsid w:val="0062116A"/>
    <w:rsid w:val="00621611"/>
    <w:rsid w:val="00621649"/>
    <w:rsid w:val="0062172A"/>
    <w:rsid w:val="00621B31"/>
    <w:rsid w:val="00621C56"/>
    <w:rsid w:val="00622013"/>
    <w:rsid w:val="0062229D"/>
    <w:rsid w:val="00622674"/>
    <w:rsid w:val="00622686"/>
    <w:rsid w:val="00622DA7"/>
    <w:rsid w:val="006233BF"/>
    <w:rsid w:val="00623662"/>
    <w:rsid w:val="00623C00"/>
    <w:rsid w:val="00623E9E"/>
    <w:rsid w:val="00623F62"/>
    <w:rsid w:val="00623F6F"/>
    <w:rsid w:val="00623F7D"/>
    <w:rsid w:val="0062499D"/>
    <w:rsid w:val="006249D9"/>
    <w:rsid w:val="00624DD2"/>
    <w:rsid w:val="0062531A"/>
    <w:rsid w:val="00625783"/>
    <w:rsid w:val="00625973"/>
    <w:rsid w:val="00625A01"/>
    <w:rsid w:val="00625B0C"/>
    <w:rsid w:val="00625B35"/>
    <w:rsid w:val="00625F25"/>
    <w:rsid w:val="006264E0"/>
    <w:rsid w:val="00626603"/>
    <w:rsid w:val="00626633"/>
    <w:rsid w:val="00626635"/>
    <w:rsid w:val="00626680"/>
    <w:rsid w:val="00626A86"/>
    <w:rsid w:val="00626AF7"/>
    <w:rsid w:val="00626C07"/>
    <w:rsid w:val="006270D1"/>
    <w:rsid w:val="00627204"/>
    <w:rsid w:val="00627508"/>
    <w:rsid w:val="00627971"/>
    <w:rsid w:val="00627A5E"/>
    <w:rsid w:val="00627C9C"/>
    <w:rsid w:val="00630074"/>
    <w:rsid w:val="00630171"/>
    <w:rsid w:val="00630375"/>
    <w:rsid w:val="0063055E"/>
    <w:rsid w:val="0063058C"/>
    <w:rsid w:val="00630B80"/>
    <w:rsid w:val="00630F96"/>
    <w:rsid w:val="006313C0"/>
    <w:rsid w:val="00631D05"/>
    <w:rsid w:val="006320B0"/>
    <w:rsid w:val="006326E6"/>
    <w:rsid w:val="00632C95"/>
    <w:rsid w:val="00632D63"/>
    <w:rsid w:val="0063303D"/>
    <w:rsid w:val="00633ADE"/>
    <w:rsid w:val="00634243"/>
    <w:rsid w:val="00634590"/>
    <w:rsid w:val="006347B4"/>
    <w:rsid w:val="006348F2"/>
    <w:rsid w:val="00634BE5"/>
    <w:rsid w:val="00634E69"/>
    <w:rsid w:val="00635049"/>
    <w:rsid w:val="00635188"/>
    <w:rsid w:val="006353B1"/>
    <w:rsid w:val="006355AF"/>
    <w:rsid w:val="006359E9"/>
    <w:rsid w:val="00635B95"/>
    <w:rsid w:val="00635D06"/>
    <w:rsid w:val="0063681E"/>
    <w:rsid w:val="00636A6D"/>
    <w:rsid w:val="00636ACF"/>
    <w:rsid w:val="00637DC2"/>
    <w:rsid w:val="00637DE1"/>
    <w:rsid w:val="00637E14"/>
    <w:rsid w:val="00637E35"/>
    <w:rsid w:val="00640106"/>
    <w:rsid w:val="00640186"/>
    <w:rsid w:val="006404D6"/>
    <w:rsid w:val="00640C3A"/>
    <w:rsid w:val="006412A4"/>
    <w:rsid w:val="006418F3"/>
    <w:rsid w:val="00641A57"/>
    <w:rsid w:val="00641AD4"/>
    <w:rsid w:val="00641C25"/>
    <w:rsid w:val="00641E18"/>
    <w:rsid w:val="0064200D"/>
    <w:rsid w:val="00642138"/>
    <w:rsid w:val="0064221C"/>
    <w:rsid w:val="0064242B"/>
    <w:rsid w:val="00642485"/>
    <w:rsid w:val="00642540"/>
    <w:rsid w:val="006426D6"/>
    <w:rsid w:val="0064284E"/>
    <w:rsid w:val="00642F1E"/>
    <w:rsid w:val="00643187"/>
    <w:rsid w:val="00643403"/>
    <w:rsid w:val="006434FD"/>
    <w:rsid w:val="00643836"/>
    <w:rsid w:val="00643A18"/>
    <w:rsid w:val="00643E7A"/>
    <w:rsid w:val="006442E1"/>
    <w:rsid w:val="0064438E"/>
    <w:rsid w:val="006446D8"/>
    <w:rsid w:val="006447CB"/>
    <w:rsid w:val="00645881"/>
    <w:rsid w:val="00645A3E"/>
    <w:rsid w:val="00645AEE"/>
    <w:rsid w:val="00645B7A"/>
    <w:rsid w:val="00645B90"/>
    <w:rsid w:val="00645F0D"/>
    <w:rsid w:val="00646027"/>
    <w:rsid w:val="00646044"/>
    <w:rsid w:val="00646132"/>
    <w:rsid w:val="0064615E"/>
    <w:rsid w:val="00646344"/>
    <w:rsid w:val="0064651A"/>
    <w:rsid w:val="006465B0"/>
    <w:rsid w:val="00647554"/>
    <w:rsid w:val="006475FE"/>
    <w:rsid w:val="00647B97"/>
    <w:rsid w:val="00647CE2"/>
    <w:rsid w:val="00647FB8"/>
    <w:rsid w:val="006502B3"/>
    <w:rsid w:val="006506EC"/>
    <w:rsid w:val="006508E1"/>
    <w:rsid w:val="00650AF4"/>
    <w:rsid w:val="00650C10"/>
    <w:rsid w:val="006516C0"/>
    <w:rsid w:val="00651B08"/>
    <w:rsid w:val="00651ED2"/>
    <w:rsid w:val="0065263A"/>
    <w:rsid w:val="0065278F"/>
    <w:rsid w:val="006527AD"/>
    <w:rsid w:val="00653212"/>
    <w:rsid w:val="006532FE"/>
    <w:rsid w:val="006533CD"/>
    <w:rsid w:val="006534E3"/>
    <w:rsid w:val="00653B72"/>
    <w:rsid w:val="0065447B"/>
    <w:rsid w:val="00654BCA"/>
    <w:rsid w:val="00654BF5"/>
    <w:rsid w:val="006558D7"/>
    <w:rsid w:val="006559A0"/>
    <w:rsid w:val="00655AF8"/>
    <w:rsid w:val="00655C7E"/>
    <w:rsid w:val="00655CFE"/>
    <w:rsid w:val="00655DC1"/>
    <w:rsid w:val="00655F91"/>
    <w:rsid w:val="0065632F"/>
    <w:rsid w:val="0065637D"/>
    <w:rsid w:val="006563E6"/>
    <w:rsid w:val="00656AFE"/>
    <w:rsid w:val="00656CA9"/>
    <w:rsid w:val="00656E0A"/>
    <w:rsid w:val="00656FD4"/>
    <w:rsid w:val="006574A7"/>
    <w:rsid w:val="006579AF"/>
    <w:rsid w:val="00657E36"/>
    <w:rsid w:val="00660029"/>
    <w:rsid w:val="006601A3"/>
    <w:rsid w:val="0066027D"/>
    <w:rsid w:val="0066163F"/>
    <w:rsid w:val="00661D11"/>
    <w:rsid w:val="00661EB0"/>
    <w:rsid w:val="00662598"/>
    <w:rsid w:val="006625F6"/>
    <w:rsid w:val="0066264F"/>
    <w:rsid w:val="00662768"/>
    <w:rsid w:val="00662BB3"/>
    <w:rsid w:val="00662E4F"/>
    <w:rsid w:val="00662F5F"/>
    <w:rsid w:val="00663318"/>
    <w:rsid w:val="00663369"/>
    <w:rsid w:val="006637C3"/>
    <w:rsid w:val="0066397F"/>
    <w:rsid w:val="00663DAF"/>
    <w:rsid w:val="006643E9"/>
    <w:rsid w:val="00664730"/>
    <w:rsid w:val="006649C9"/>
    <w:rsid w:val="00665152"/>
    <w:rsid w:val="006651BA"/>
    <w:rsid w:val="0066546F"/>
    <w:rsid w:val="00665CBA"/>
    <w:rsid w:val="00665CF1"/>
    <w:rsid w:val="0066623C"/>
    <w:rsid w:val="00666793"/>
    <w:rsid w:val="00666F18"/>
    <w:rsid w:val="006670F8"/>
    <w:rsid w:val="00667586"/>
    <w:rsid w:val="0066797C"/>
    <w:rsid w:val="006679F9"/>
    <w:rsid w:val="00670930"/>
    <w:rsid w:val="00670CA8"/>
    <w:rsid w:val="00670CD1"/>
    <w:rsid w:val="00670DDD"/>
    <w:rsid w:val="00670E4D"/>
    <w:rsid w:val="00671812"/>
    <w:rsid w:val="00671910"/>
    <w:rsid w:val="00671B9B"/>
    <w:rsid w:val="00671C8B"/>
    <w:rsid w:val="0067203B"/>
    <w:rsid w:val="00672166"/>
    <w:rsid w:val="006723B1"/>
    <w:rsid w:val="00672696"/>
    <w:rsid w:val="006726B2"/>
    <w:rsid w:val="0067309F"/>
    <w:rsid w:val="0067325B"/>
    <w:rsid w:val="00673468"/>
    <w:rsid w:val="00673760"/>
    <w:rsid w:val="00673967"/>
    <w:rsid w:val="00673E0A"/>
    <w:rsid w:val="00673F51"/>
    <w:rsid w:val="0067428D"/>
    <w:rsid w:val="00674430"/>
    <w:rsid w:val="00674859"/>
    <w:rsid w:val="00675252"/>
    <w:rsid w:val="0067527A"/>
    <w:rsid w:val="00675446"/>
    <w:rsid w:val="0067550D"/>
    <w:rsid w:val="0067556D"/>
    <w:rsid w:val="0067569A"/>
    <w:rsid w:val="00675C39"/>
    <w:rsid w:val="00675C44"/>
    <w:rsid w:val="00675D7E"/>
    <w:rsid w:val="00675E4F"/>
    <w:rsid w:val="00675F9B"/>
    <w:rsid w:val="006761D6"/>
    <w:rsid w:val="00676399"/>
    <w:rsid w:val="00676BA8"/>
    <w:rsid w:val="00676D35"/>
    <w:rsid w:val="006772F6"/>
    <w:rsid w:val="0067738B"/>
    <w:rsid w:val="0067743F"/>
    <w:rsid w:val="006777CA"/>
    <w:rsid w:val="00677DE6"/>
    <w:rsid w:val="0068036E"/>
    <w:rsid w:val="0068049E"/>
    <w:rsid w:val="006804B2"/>
    <w:rsid w:val="006804DB"/>
    <w:rsid w:val="00680598"/>
    <w:rsid w:val="00680822"/>
    <w:rsid w:val="00680B0E"/>
    <w:rsid w:val="00681096"/>
    <w:rsid w:val="006810E0"/>
    <w:rsid w:val="006812F5"/>
    <w:rsid w:val="00681324"/>
    <w:rsid w:val="006817E2"/>
    <w:rsid w:val="006817F3"/>
    <w:rsid w:val="00681918"/>
    <w:rsid w:val="00681BD6"/>
    <w:rsid w:val="00681C6B"/>
    <w:rsid w:val="0068219C"/>
    <w:rsid w:val="0068367F"/>
    <w:rsid w:val="0068373B"/>
    <w:rsid w:val="0068373D"/>
    <w:rsid w:val="006849D1"/>
    <w:rsid w:val="00684CA1"/>
    <w:rsid w:val="00684CD9"/>
    <w:rsid w:val="00685139"/>
    <w:rsid w:val="006854C0"/>
    <w:rsid w:val="00686029"/>
    <w:rsid w:val="006866E5"/>
    <w:rsid w:val="00686C8A"/>
    <w:rsid w:val="00686DC7"/>
    <w:rsid w:val="00687916"/>
    <w:rsid w:val="00687B68"/>
    <w:rsid w:val="00690494"/>
    <w:rsid w:val="006904ED"/>
    <w:rsid w:val="006904F3"/>
    <w:rsid w:val="006909C4"/>
    <w:rsid w:val="00690E20"/>
    <w:rsid w:val="006917D8"/>
    <w:rsid w:val="00691F58"/>
    <w:rsid w:val="00692248"/>
    <w:rsid w:val="0069244C"/>
    <w:rsid w:val="006925CC"/>
    <w:rsid w:val="00692942"/>
    <w:rsid w:val="00692D16"/>
    <w:rsid w:val="00692D3E"/>
    <w:rsid w:val="006930EF"/>
    <w:rsid w:val="006937BE"/>
    <w:rsid w:val="00693893"/>
    <w:rsid w:val="00693B7A"/>
    <w:rsid w:val="00693BCB"/>
    <w:rsid w:val="00693F07"/>
    <w:rsid w:val="00694073"/>
    <w:rsid w:val="006944BD"/>
    <w:rsid w:val="00694664"/>
    <w:rsid w:val="00694A8A"/>
    <w:rsid w:val="00694BC7"/>
    <w:rsid w:val="00694F39"/>
    <w:rsid w:val="0069547C"/>
    <w:rsid w:val="00695717"/>
    <w:rsid w:val="006957A5"/>
    <w:rsid w:val="0069589E"/>
    <w:rsid w:val="00696116"/>
    <w:rsid w:val="00696C83"/>
    <w:rsid w:val="00696CA6"/>
    <w:rsid w:val="00697291"/>
    <w:rsid w:val="006977B7"/>
    <w:rsid w:val="006A035C"/>
    <w:rsid w:val="006A0F10"/>
    <w:rsid w:val="006A11E6"/>
    <w:rsid w:val="006A149E"/>
    <w:rsid w:val="006A1557"/>
    <w:rsid w:val="006A1586"/>
    <w:rsid w:val="006A16C0"/>
    <w:rsid w:val="006A1712"/>
    <w:rsid w:val="006A1B21"/>
    <w:rsid w:val="006A23B1"/>
    <w:rsid w:val="006A2982"/>
    <w:rsid w:val="006A2CF3"/>
    <w:rsid w:val="006A2D61"/>
    <w:rsid w:val="006A30DD"/>
    <w:rsid w:val="006A3D8A"/>
    <w:rsid w:val="006A3EA8"/>
    <w:rsid w:val="006A3EF6"/>
    <w:rsid w:val="006A40C0"/>
    <w:rsid w:val="006A434D"/>
    <w:rsid w:val="006A468E"/>
    <w:rsid w:val="006A471B"/>
    <w:rsid w:val="006A4E67"/>
    <w:rsid w:val="006A50A9"/>
    <w:rsid w:val="006A5372"/>
    <w:rsid w:val="006A58BE"/>
    <w:rsid w:val="006A6133"/>
    <w:rsid w:val="006A7020"/>
    <w:rsid w:val="006A721F"/>
    <w:rsid w:val="006A726C"/>
    <w:rsid w:val="006A774B"/>
    <w:rsid w:val="006A79F3"/>
    <w:rsid w:val="006A7A2D"/>
    <w:rsid w:val="006B03FA"/>
    <w:rsid w:val="006B046B"/>
    <w:rsid w:val="006B0474"/>
    <w:rsid w:val="006B0819"/>
    <w:rsid w:val="006B0B35"/>
    <w:rsid w:val="006B1889"/>
    <w:rsid w:val="006B1ACB"/>
    <w:rsid w:val="006B1D12"/>
    <w:rsid w:val="006B1D28"/>
    <w:rsid w:val="006B1D59"/>
    <w:rsid w:val="006B1D89"/>
    <w:rsid w:val="006B274A"/>
    <w:rsid w:val="006B28C6"/>
    <w:rsid w:val="006B373D"/>
    <w:rsid w:val="006B3CBB"/>
    <w:rsid w:val="006B3D95"/>
    <w:rsid w:val="006B47B2"/>
    <w:rsid w:val="006B495D"/>
    <w:rsid w:val="006B4AFC"/>
    <w:rsid w:val="006B4F5B"/>
    <w:rsid w:val="006B50C0"/>
    <w:rsid w:val="006B52D1"/>
    <w:rsid w:val="006B55A6"/>
    <w:rsid w:val="006B5A5F"/>
    <w:rsid w:val="006B5B71"/>
    <w:rsid w:val="006B5BEF"/>
    <w:rsid w:val="006B5D04"/>
    <w:rsid w:val="006B5D5D"/>
    <w:rsid w:val="006B5EF8"/>
    <w:rsid w:val="006B6338"/>
    <w:rsid w:val="006B654A"/>
    <w:rsid w:val="006B6741"/>
    <w:rsid w:val="006B6DF6"/>
    <w:rsid w:val="006B7FDA"/>
    <w:rsid w:val="006C0579"/>
    <w:rsid w:val="006C0877"/>
    <w:rsid w:val="006C08D2"/>
    <w:rsid w:val="006C0A0C"/>
    <w:rsid w:val="006C0E4D"/>
    <w:rsid w:val="006C0F40"/>
    <w:rsid w:val="006C16D1"/>
    <w:rsid w:val="006C1787"/>
    <w:rsid w:val="006C180C"/>
    <w:rsid w:val="006C1CB6"/>
    <w:rsid w:val="006C1EC6"/>
    <w:rsid w:val="006C2271"/>
    <w:rsid w:val="006C29FC"/>
    <w:rsid w:val="006C2A4B"/>
    <w:rsid w:val="006C2BB4"/>
    <w:rsid w:val="006C34B9"/>
    <w:rsid w:val="006C3558"/>
    <w:rsid w:val="006C39C5"/>
    <w:rsid w:val="006C4000"/>
    <w:rsid w:val="006C4590"/>
    <w:rsid w:val="006C4A40"/>
    <w:rsid w:val="006C4A5F"/>
    <w:rsid w:val="006C4ABD"/>
    <w:rsid w:val="006C4B55"/>
    <w:rsid w:val="006C4EE9"/>
    <w:rsid w:val="006C5135"/>
    <w:rsid w:val="006C547D"/>
    <w:rsid w:val="006C592B"/>
    <w:rsid w:val="006C5AAC"/>
    <w:rsid w:val="006C5ED9"/>
    <w:rsid w:val="006C6567"/>
    <w:rsid w:val="006C6A93"/>
    <w:rsid w:val="006C6DC9"/>
    <w:rsid w:val="006C7CEB"/>
    <w:rsid w:val="006C7F4C"/>
    <w:rsid w:val="006D0036"/>
    <w:rsid w:val="006D008D"/>
    <w:rsid w:val="006D0264"/>
    <w:rsid w:val="006D057C"/>
    <w:rsid w:val="006D0671"/>
    <w:rsid w:val="006D11F5"/>
    <w:rsid w:val="006D1AD5"/>
    <w:rsid w:val="006D221A"/>
    <w:rsid w:val="006D25BF"/>
    <w:rsid w:val="006D291B"/>
    <w:rsid w:val="006D296E"/>
    <w:rsid w:val="006D2D25"/>
    <w:rsid w:val="006D2F17"/>
    <w:rsid w:val="006D38F0"/>
    <w:rsid w:val="006D3E4B"/>
    <w:rsid w:val="006D3FA4"/>
    <w:rsid w:val="006D3FDF"/>
    <w:rsid w:val="006D462A"/>
    <w:rsid w:val="006D4648"/>
    <w:rsid w:val="006D47B8"/>
    <w:rsid w:val="006D4C3A"/>
    <w:rsid w:val="006D4E8D"/>
    <w:rsid w:val="006D53DA"/>
    <w:rsid w:val="006D54B2"/>
    <w:rsid w:val="006D5BE3"/>
    <w:rsid w:val="006D5DCC"/>
    <w:rsid w:val="006D5F7A"/>
    <w:rsid w:val="006D6320"/>
    <w:rsid w:val="006D6714"/>
    <w:rsid w:val="006D6841"/>
    <w:rsid w:val="006D69F1"/>
    <w:rsid w:val="006D6B0E"/>
    <w:rsid w:val="006D6ECA"/>
    <w:rsid w:val="006D705F"/>
    <w:rsid w:val="006D7077"/>
    <w:rsid w:val="006D70C8"/>
    <w:rsid w:val="006D7159"/>
    <w:rsid w:val="006D7592"/>
    <w:rsid w:val="006D770C"/>
    <w:rsid w:val="006D7851"/>
    <w:rsid w:val="006D7B9A"/>
    <w:rsid w:val="006D7DF1"/>
    <w:rsid w:val="006D7E2A"/>
    <w:rsid w:val="006E0279"/>
    <w:rsid w:val="006E06FA"/>
    <w:rsid w:val="006E073A"/>
    <w:rsid w:val="006E0995"/>
    <w:rsid w:val="006E0A5C"/>
    <w:rsid w:val="006E0ED3"/>
    <w:rsid w:val="006E141F"/>
    <w:rsid w:val="006E1D36"/>
    <w:rsid w:val="006E1FC9"/>
    <w:rsid w:val="006E1FD7"/>
    <w:rsid w:val="006E2087"/>
    <w:rsid w:val="006E210C"/>
    <w:rsid w:val="006E2429"/>
    <w:rsid w:val="006E2EFC"/>
    <w:rsid w:val="006E36DD"/>
    <w:rsid w:val="006E38E4"/>
    <w:rsid w:val="006E394F"/>
    <w:rsid w:val="006E3AD0"/>
    <w:rsid w:val="006E3B6E"/>
    <w:rsid w:val="006E4544"/>
    <w:rsid w:val="006E47AA"/>
    <w:rsid w:val="006E4984"/>
    <w:rsid w:val="006E4D2E"/>
    <w:rsid w:val="006E51CA"/>
    <w:rsid w:val="006E5720"/>
    <w:rsid w:val="006E5D4F"/>
    <w:rsid w:val="006E5DBA"/>
    <w:rsid w:val="006E65FD"/>
    <w:rsid w:val="006E68EA"/>
    <w:rsid w:val="006E6DF9"/>
    <w:rsid w:val="006E6FFB"/>
    <w:rsid w:val="006E730D"/>
    <w:rsid w:val="006E73AC"/>
    <w:rsid w:val="006E762A"/>
    <w:rsid w:val="006E79B3"/>
    <w:rsid w:val="006E7AC6"/>
    <w:rsid w:val="006E7B18"/>
    <w:rsid w:val="006F000C"/>
    <w:rsid w:val="006F0271"/>
    <w:rsid w:val="006F0BE3"/>
    <w:rsid w:val="006F11DE"/>
    <w:rsid w:val="006F194C"/>
    <w:rsid w:val="006F21C0"/>
    <w:rsid w:val="006F22A8"/>
    <w:rsid w:val="006F23A2"/>
    <w:rsid w:val="006F28B2"/>
    <w:rsid w:val="006F29B2"/>
    <w:rsid w:val="006F2C20"/>
    <w:rsid w:val="006F2E77"/>
    <w:rsid w:val="006F31E4"/>
    <w:rsid w:val="006F38DB"/>
    <w:rsid w:val="006F3BD0"/>
    <w:rsid w:val="006F3D35"/>
    <w:rsid w:val="006F405F"/>
    <w:rsid w:val="006F421D"/>
    <w:rsid w:val="006F45CA"/>
    <w:rsid w:val="006F46A1"/>
    <w:rsid w:val="006F46FF"/>
    <w:rsid w:val="006F4B2D"/>
    <w:rsid w:val="006F4B68"/>
    <w:rsid w:val="006F5188"/>
    <w:rsid w:val="006F51C4"/>
    <w:rsid w:val="006F520C"/>
    <w:rsid w:val="006F533C"/>
    <w:rsid w:val="006F5413"/>
    <w:rsid w:val="006F5438"/>
    <w:rsid w:val="006F58F2"/>
    <w:rsid w:val="006F5B8D"/>
    <w:rsid w:val="006F5D00"/>
    <w:rsid w:val="006F6112"/>
    <w:rsid w:val="006F6422"/>
    <w:rsid w:val="006F6750"/>
    <w:rsid w:val="006F7D89"/>
    <w:rsid w:val="006F7EC6"/>
    <w:rsid w:val="0070054D"/>
    <w:rsid w:val="00700693"/>
    <w:rsid w:val="00700B52"/>
    <w:rsid w:val="00700C46"/>
    <w:rsid w:val="00700D11"/>
    <w:rsid w:val="00700F72"/>
    <w:rsid w:val="00700FA7"/>
    <w:rsid w:val="00700FB2"/>
    <w:rsid w:val="007010BE"/>
    <w:rsid w:val="007019FB"/>
    <w:rsid w:val="00701BE1"/>
    <w:rsid w:val="00701F5D"/>
    <w:rsid w:val="007020DE"/>
    <w:rsid w:val="00702191"/>
    <w:rsid w:val="0070254F"/>
    <w:rsid w:val="0070258A"/>
    <w:rsid w:val="0070264C"/>
    <w:rsid w:val="00702C99"/>
    <w:rsid w:val="00702D78"/>
    <w:rsid w:val="00703CB7"/>
    <w:rsid w:val="00703E26"/>
    <w:rsid w:val="00703EC2"/>
    <w:rsid w:val="00704096"/>
    <w:rsid w:val="00704157"/>
    <w:rsid w:val="007041FB"/>
    <w:rsid w:val="0070465A"/>
    <w:rsid w:val="00704948"/>
    <w:rsid w:val="00704F6D"/>
    <w:rsid w:val="007052B3"/>
    <w:rsid w:val="007056E3"/>
    <w:rsid w:val="00705AAA"/>
    <w:rsid w:val="0070618B"/>
    <w:rsid w:val="007064BB"/>
    <w:rsid w:val="00706C19"/>
    <w:rsid w:val="00706D70"/>
    <w:rsid w:val="007070FA"/>
    <w:rsid w:val="00707AD9"/>
    <w:rsid w:val="00710241"/>
    <w:rsid w:val="00710B31"/>
    <w:rsid w:val="00710E49"/>
    <w:rsid w:val="0071161B"/>
    <w:rsid w:val="00711CFA"/>
    <w:rsid w:val="00711D34"/>
    <w:rsid w:val="00711DBC"/>
    <w:rsid w:val="00712455"/>
    <w:rsid w:val="007125C3"/>
    <w:rsid w:val="0071294D"/>
    <w:rsid w:val="00712C02"/>
    <w:rsid w:val="00712ECF"/>
    <w:rsid w:val="007133AE"/>
    <w:rsid w:val="00713A5B"/>
    <w:rsid w:val="00713E40"/>
    <w:rsid w:val="00714295"/>
    <w:rsid w:val="00714494"/>
    <w:rsid w:val="00714536"/>
    <w:rsid w:val="00714868"/>
    <w:rsid w:val="00714911"/>
    <w:rsid w:val="00715095"/>
    <w:rsid w:val="00715407"/>
    <w:rsid w:val="007155D4"/>
    <w:rsid w:val="00715E5B"/>
    <w:rsid w:val="00715F14"/>
    <w:rsid w:val="00715F68"/>
    <w:rsid w:val="00716553"/>
    <w:rsid w:val="007170B2"/>
    <w:rsid w:val="00717939"/>
    <w:rsid w:val="007203A4"/>
    <w:rsid w:val="00720695"/>
    <w:rsid w:val="007209E6"/>
    <w:rsid w:val="00720A64"/>
    <w:rsid w:val="00720E73"/>
    <w:rsid w:val="00720E92"/>
    <w:rsid w:val="00721249"/>
    <w:rsid w:val="00721570"/>
    <w:rsid w:val="00721836"/>
    <w:rsid w:val="00721BCC"/>
    <w:rsid w:val="007224CC"/>
    <w:rsid w:val="00722C21"/>
    <w:rsid w:val="00722CA2"/>
    <w:rsid w:val="00723190"/>
    <w:rsid w:val="007234CF"/>
    <w:rsid w:val="007234ED"/>
    <w:rsid w:val="007235C3"/>
    <w:rsid w:val="00723782"/>
    <w:rsid w:val="007237D1"/>
    <w:rsid w:val="007237E4"/>
    <w:rsid w:val="00723847"/>
    <w:rsid w:val="00723956"/>
    <w:rsid w:val="007240BF"/>
    <w:rsid w:val="007242A7"/>
    <w:rsid w:val="007245CC"/>
    <w:rsid w:val="00724BD5"/>
    <w:rsid w:val="00724D2C"/>
    <w:rsid w:val="00724E9E"/>
    <w:rsid w:val="00725091"/>
    <w:rsid w:val="007251ED"/>
    <w:rsid w:val="007253B6"/>
    <w:rsid w:val="00725806"/>
    <w:rsid w:val="007258E2"/>
    <w:rsid w:val="00725A2C"/>
    <w:rsid w:val="00725B59"/>
    <w:rsid w:val="00725F5D"/>
    <w:rsid w:val="007262C7"/>
    <w:rsid w:val="007268EC"/>
    <w:rsid w:val="00726E24"/>
    <w:rsid w:val="00726E7C"/>
    <w:rsid w:val="00727300"/>
    <w:rsid w:val="0072748A"/>
    <w:rsid w:val="00727A71"/>
    <w:rsid w:val="00727E96"/>
    <w:rsid w:val="00730337"/>
    <w:rsid w:val="00730642"/>
    <w:rsid w:val="007308D6"/>
    <w:rsid w:val="00730C31"/>
    <w:rsid w:val="007319B1"/>
    <w:rsid w:val="00731DD8"/>
    <w:rsid w:val="0073247B"/>
    <w:rsid w:val="007330BE"/>
    <w:rsid w:val="007334FA"/>
    <w:rsid w:val="007335CA"/>
    <w:rsid w:val="0073360C"/>
    <w:rsid w:val="00733884"/>
    <w:rsid w:val="00733AC4"/>
    <w:rsid w:val="00733BF2"/>
    <w:rsid w:val="00733CD7"/>
    <w:rsid w:val="007342D5"/>
    <w:rsid w:val="00734471"/>
    <w:rsid w:val="00734CBB"/>
    <w:rsid w:val="00734CD9"/>
    <w:rsid w:val="0073554A"/>
    <w:rsid w:val="007358BA"/>
    <w:rsid w:val="00735D6A"/>
    <w:rsid w:val="00735E5A"/>
    <w:rsid w:val="00735E6E"/>
    <w:rsid w:val="007360A2"/>
    <w:rsid w:val="007364E4"/>
    <w:rsid w:val="007364F3"/>
    <w:rsid w:val="007365A7"/>
    <w:rsid w:val="007365C2"/>
    <w:rsid w:val="0073690F"/>
    <w:rsid w:val="007369C9"/>
    <w:rsid w:val="007377D0"/>
    <w:rsid w:val="00740780"/>
    <w:rsid w:val="00740B31"/>
    <w:rsid w:val="00740C60"/>
    <w:rsid w:val="00740CA7"/>
    <w:rsid w:val="00741263"/>
    <w:rsid w:val="00741487"/>
    <w:rsid w:val="007415D9"/>
    <w:rsid w:val="007417F3"/>
    <w:rsid w:val="00741BB1"/>
    <w:rsid w:val="00741F8C"/>
    <w:rsid w:val="007421A3"/>
    <w:rsid w:val="0074234F"/>
    <w:rsid w:val="007428F2"/>
    <w:rsid w:val="00742BC7"/>
    <w:rsid w:val="00742D5D"/>
    <w:rsid w:val="00742E01"/>
    <w:rsid w:val="007431FA"/>
    <w:rsid w:val="00743564"/>
    <w:rsid w:val="00744071"/>
    <w:rsid w:val="0074467A"/>
    <w:rsid w:val="00744B80"/>
    <w:rsid w:val="00744C5E"/>
    <w:rsid w:val="0074508A"/>
    <w:rsid w:val="00745140"/>
    <w:rsid w:val="00745793"/>
    <w:rsid w:val="007457B4"/>
    <w:rsid w:val="00745926"/>
    <w:rsid w:val="007460AB"/>
    <w:rsid w:val="0074621C"/>
    <w:rsid w:val="00746266"/>
    <w:rsid w:val="007462C0"/>
    <w:rsid w:val="007463CB"/>
    <w:rsid w:val="00746527"/>
    <w:rsid w:val="00746A4F"/>
    <w:rsid w:val="00746BA7"/>
    <w:rsid w:val="00746C27"/>
    <w:rsid w:val="007470CE"/>
    <w:rsid w:val="007471A5"/>
    <w:rsid w:val="0074729A"/>
    <w:rsid w:val="00747490"/>
    <w:rsid w:val="0074759B"/>
    <w:rsid w:val="007477FA"/>
    <w:rsid w:val="0074795F"/>
    <w:rsid w:val="00747B57"/>
    <w:rsid w:val="00747FA0"/>
    <w:rsid w:val="007500BA"/>
    <w:rsid w:val="007502EE"/>
    <w:rsid w:val="00750328"/>
    <w:rsid w:val="0075057E"/>
    <w:rsid w:val="00750734"/>
    <w:rsid w:val="007512D2"/>
    <w:rsid w:val="00751323"/>
    <w:rsid w:val="007513E8"/>
    <w:rsid w:val="00751A37"/>
    <w:rsid w:val="00751A53"/>
    <w:rsid w:val="00752377"/>
    <w:rsid w:val="007525F5"/>
    <w:rsid w:val="00752D31"/>
    <w:rsid w:val="00752E17"/>
    <w:rsid w:val="00753127"/>
    <w:rsid w:val="00753166"/>
    <w:rsid w:val="007531ED"/>
    <w:rsid w:val="0075364B"/>
    <w:rsid w:val="0075387A"/>
    <w:rsid w:val="00753B41"/>
    <w:rsid w:val="007540DA"/>
    <w:rsid w:val="00754826"/>
    <w:rsid w:val="00754977"/>
    <w:rsid w:val="00755199"/>
    <w:rsid w:val="00755514"/>
    <w:rsid w:val="0075602B"/>
    <w:rsid w:val="007562F1"/>
    <w:rsid w:val="00756406"/>
    <w:rsid w:val="00756499"/>
    <w:rsid w:val="0075652A"/>
    <w:rsid w:val="00756AFA"/>
    <w:rsid w:val="00756E7D"/>
    <w:rsid w:val="00756FA8"/>
    <w:rsid w:val="007572AD"/>
    <w:rsid w:val="0075749B"/>
    <w:rsid w:val="00757B27"/>
    <w:rsid w:val="007605AA"/>
    <w:rsid w:val="00760610"/>
    <w:rsid w:val="00760B0F"/>
    <w:rsid w:val="00760E44"/>
    <w:rsid w:val="00761156"/>
    <w:rsid w:val="00761B38"/>
    <w:rsid w:val="00761BA6"/>
    <w:rsid w:val="00761E77"/>
    <w:rsid w:val="00761F94"/>
    <w:rsid w:val="0076229F"/>
    <w:rsid w:val="007625E9"/>
    <w:rsid w:val="00762B15"/>
    <w:rsid w:val="00762EBE"/>
    <w:rsid w:val="007635CE"/>
    <w:rsid w:val="007637F7"/>
    <w:rsid w:val="007639E6"/>
    <w:rsid w:val="00763C05"/>
    <w:rsid w:val="00764239"/>
    <w:rsid w:val="007642CE"/>
    <w:rsid w:val="007642E3"/>
    <w:rsid w:val="00764B6E"/>
    <w:rsid w:val="00764D0B"/>
    <w:rsid w:val="00764D9F"/>
    <w:rsid w:val="00764FC6"/>
    <w:rsid w:val="00765208"/>
    <w:rsid w:val="007655CC"/>
    <w:rsid w:val="00765BB3"/>
    <w:rsid w:val="007663C0"/>
    <w:rsid w:val="00766521"/>
    <w:rsid w:val="007667C3"/>
    <w:rsid w:val="00766A8F"/>
    <w:rsid w:val="00766B36"/>
    <w:rsid w:val="00766D53"/>
    <w:rsid w:val="007673CE"/>
    <w:rsid w:val="0076782F"/>
    <w:rsid w:val="00767A77"/>
    <w:rsid w:val="00767DBC"/>
    <w:rsid w:val="00770117"/>
    <w:rsid w:val="007702F8"/>
    <w:rsid w:val="00770420"/>
    <w:rsid w:val="0077085C"/>
    <w:rsid w:val="00771259"/>
    <w:rsid w:val="0077181B"/>
    <w:rsid w:val="00771CDC"/>
    <w:rsid w:val="00772E94"/>
    <w:rsid w:val="00773521"/>
    <w:rsid w:val="007738C3"/>
    <w:rsid w:val="00773C7B"/>
    <w:rsid w:val="00773EBC"/>
    <w:rsid w:val="007746F2"/>
    <w:rsid w:val="00774BCC"/>
    <w:rsid w:val="00774DB4"/>
    <w:rsid w:val="00774DF2"/>
    <w:rsid w:val="00774E11"/>
    <w:rsid w:val="007750CA"/>
    <w:rsid w:val="0077517A"/>
    <w:rsid w:val="00775427"/>
    <w:rsid w:val="00775972"/>
    <w:rsid w:val="00775AF0"/>
    <w:rsid w:val="00775EC6"/>
    <w:rsid w:val="0077632B"/>
    <w:rsid w:val="007765CE"/>
    <w:rsid w:val="007769C0"/>
    <w:rsid w:val="007769CB"/>
    <w:rsid w:val="0077702B"/>
    <w:rsid w:val="0077729C"/>
    <w:rsid w:val="007776DE"/>
    <w:rsid w:val="00777C23"/>
    <w:rsid w:val="007800E0"/>
    <w:rsid w:val="00780209"/>
    <w:rsid w:val="00780372"/>
    <w:rsid w:val="00780679"/>
    <w:rsid w:val="007806D9"/>
    <w:rsid w:val="00780839"/>
    <w:rsid w:val="007808E8"/>
    <w:rsid w:val="00780DAA"/>
    <w:rsid w:val="00780DB2"/>
    <w:rsid w:val="00780F4C"/>
    <w:rsid w:val="00781657"/>
    <w:rsid w:val="00781DC8"/>
    <w:rsid w:val="00781E31"/>
    <w:rsid w:val="00781E7E"/>
    <w:rsid w:val="00782987"/>
    <w:rsid w:val="007829DA"/>
    <w:rsid w:val="00782A4F"/>
    <w:rsid w:val="00782B60"/>
    <w:rsid w:val="0078348D"/>
    <w:rsid w:val="0078394E"/>
    <w:rsid w:val="00783A87"/>
    <w:rsid w:val="00783D1F"/>
    <w:rsid w:val="00784F3F"/>
    <w:rsid w:val="007852B8"/>
    <w:rsid w:val="0078562F"/>
    <w:rsid w:val="00786564"/>
    <w:rsid w:val="00786949"/>
    <w:rsid w:val="00786D0F"/>
    <w:rsid w:val="007873B0"/>
    <w:rsid w:val="0078765D"/>
    <w:rsid w:val="00790210"/>
    <w:rsid w:val="00790618"/>
    <w:rsid w:val="00790716"/>
    <w:rsid w:val="00790A2E"/>
    <w:rsid w:val="00790BBA"/>
    <w:rsid w:val="007910BD"/>
    <w:rsid w:val="00791E89"/>
    <w:rsid w:val="00792619"/>
    <w:rsid w:val="007926BF"/>
    <w:rsid w:val="00792D6B"/>
    <w:rsid w:val="00792E4F"/>
    <w:rsid w:val="007933AF"/>
    <w:rsid w:val="007934B7"/>
    <w:rsid w:val="007934C7"/>
    <w:rsid w:val="007939F8"/>
    <w:rsid w:val="00793D00"/>
    <w:rsid w:val="00793F1C"/>
    <w:rsid w:val="007945F9"/>
    <w:rsid w:val="00794B69"/>
    <w:rsid w:val="00794D3B"/>
    <w:rsid w:val="007950DC"/>
    <w:rsid w:val="007950EF"/>
    <w:rsid w:val="00795435"/>
    <w:rsid w:val="0079570E"/>
    <w:rsid w:val="00795881"/>
    <w:rsid w:val="00795AA4"/>
    <w:rsid w:val="00795EF0"/>
    <w:rsid w:val="0079629C"/>
    <w:rsid w:val="0079646C"/>
    <w:rsid w:val="0079650D"/>
    <w:rsid w:val="007969F5"/>
    <w:rsid w:val="00796BD7"/>
    <w:rsid w:val="00796DE1"/>
    <w:rsid w:val="00796EB2"/>
    <w:rsid w:val="007973B7"/>
    <w:rsid w:val="00797700"/>
    <w:rsid w:val="00797A08"/>
    <w:rsid w:val="00797D62"/>
    <w:rsid w:val="007A01E5"/>
    <w:rsid w:val="007A0760"/>
    <w:rsid w:val="007A07A9"/>
    <w:rsid w:val="007A0CA8"/>
    <w:rsid w:val="007A0E0C"/>
    <w:rsid w:val="007A0E6F"/>
    <w:rsid w:val="007A1526"/>
    <w:rsid w:val="007A1EBA"/>
    <w:rsid w:val="007A28B3"/>
    <w:rsid w:val="007A2A0E"/>
    <w:rsid w:val="007A2A1C"/>
    <w:rsid w:val="007A2BB2"/>
    <w:rsid w:val="007A2C3F"/>
    <w:rsid w:val="007A2C82"/>
    <w:rsid w:val="007A314F"/>
    <w:rsid w:val="007A34B3"/>
    <w:rsid w:val="007A3D5B"/>
    <w:rsid w:val="007A3DF7"/>
    <w:rsid w:val="007A46CC"/>
    <w:rsid w:val="007A4CE2"/>
    <w:rsid w:val="007A54F6"/>
    <w:rsid w:val="007A5865"/>
    <w:rsid w:val="007A5910"/>
    <w:rsid w:val="007A5D2C"/>
    <w:rsid w:val="007A6371"/>
    <w:rsid w:val="007A68DA"/>
    <w:rsid w:val="007A732E"/>
    <w:rsid w:val="007A798E"/>
    <w:rsid w:val="007A7997"/>
    <w:rsid w:val="007A7B96"/>
    <w:rsid w:val="007B01E0"/>
    <w:rsid w:val="007B0256"/>
    <w:rsid w:val="007B0564"/>
    <w:rsid w:val="007B069C"/>
    <w:rsid w:val="007B09F6"/>
    <w:rsid w:val="007B0BF4"/>
    <w:rsid w:val="007B0D3B"/>
    <w:rsid w:val="007B0EAE"/>
    <w:rsid w:val="007B10E7"/>
    <w:rsid w:val="007B12AF"/>
    <w:rsid w:val="007B1451"/>
    <w:rsid w:val="007B1506"/>
    <w:rsid w:val="007B16A4"/>
    <w:rsid w:val="007B17F8"/>
    <w:rsid w:val="007B1C26"/>
    <w:rsid w:val="007B21C5"/>
    <w:rsid w:val="007B232D"/>
    <w:rsid w:val="007B28C2"/>
    <w:rsid w:val="007B28F0"/>
    <w:rsid w:val="007B2C45"/>
    <w:rsid w:val="007B2F00"/>
    <w:rsid w:val="007B32F7"/>
    <w:rsid w:val="007B3538"/>
    <w:rsid w:val="007B3E88"/>
    <w:rsid w:val="007B4BFA"/>
    <w:rsid w:val="007B5298"/>
    <w:rsid w:val="007B55A2"/>
    <w:rsid w:val="007B5948"/>
    <w:rsid w:val="007B5A87"/>
    <w:rsid w:val="007B62B2"/>
    <w:rsid w:val="007B6665"/>
    <w:rsid w:val="007B6826"/>
    <w:rsid w:val="007B7036"/>
    <w:rsid w:val="007B7438"/>
    <w:rsid w:val="007B7AC3"/>
    <w:rsid w:val="007C036E"/>
    <w:rsid w:val="007C0486"/>
    <w:rsid w:val="007C07C7"/>
    <w:rsid w:val="007C087F"/>
    <w:rsid w:val="007C0922"/>
    <w:rsid w:val="007C0CF8"/>
    <w:rsid w:val="007C0FF0"/>
    <w:rsid w:val="007C10EE"/>
    <w:rsid w:val="007C13E4"/>
    <w:rsid w:val="007C1982"/>
    <w:rsid w:val="007C1987"/>
    <w:rsid w:val="007C1C86"/>
    <w:rsid w:val="007C292D"/>
    <w:rsid w:val="007C2EC2"/>
    <w:rsid w:val="007C309F"/>
    <w:rsid w:val="007C3220"/>
    <w:rsid w:val="007C3244"/>
    <w:rsid w:val="007C39DD"/>
    <w:rsid w:val="007C3A8A"/>
    <w:rsid w:val="007C3C0C"/>
    <w:rsid w:val="007C3C7D"/>
    <w:rsid w:val="007C3C93"/>
    <w:rsid w:val="007C3CBF"/>
    <w:rsid w:val="007C4294"/>
    <w:rsid w:val="007C4309"/>
    <w:rsid w:val="007C4870"/>
    <w:rsid w:val="007C4B76"/>
    <w:rsid w:val="007C5232"/>
    <w:rsid w:val="007C5304"/>
    <w:rsid w:val="007C56E8"/>
    <w:rsid w:val="007C58B5"/>
    <w:rsid w:val="007C5F7E"/>
    <w:rsid w:val="007C6387"/>
    <w:rsid w:val="007C6448"/>
    <w:rsid w:val="007C659A"/>
    <w:rsid w:val="007C65A0"/>
    <w:rsid w:val="007C6860"/>
    <w:rsid w:val="007C6AF2"/>
    <w:rsid w:val="007C75F0"/>
    <w:rsid w:val="007C7997"/>
    <w:rsid w:val="007C7B22"/>
    <w:rsid w:val="007D031F"/>
    <w:rsid w:val="007D08DB"/>
    <w:rsid w:val="007D0E0D"/>
    <w:rsid w:val="007D1403"/>
    <w:rsid w:val="007D1590"/>
    <w:rsid w:val="007D1E80"/>
    <w:rsid w:val="007D2222"/>
    <w:rsid w:val="007D2502"/>
    <w:rsid w:val="007D26F2"/>
    <w:rsid w:val="007D26F3"/>
    <w:rsid w:val="007D2D79"/>
    <w:rsid w:val="007D304D"/>
    <w:rsid w:val="007D35C7"/>
    <w:rsid w:val="007D35EE"/>
    <w:rsid w:val="007D3A6C"/>
    <w:rsid w:val="007D3ADD"/>
    <w:rsid w:val="007D3BED"/>
    <w:rsid w:val="007D3C44"/>
    <w:rsid w:val="007D3D16"/>
    <w:rsid w:val="007D429D"/>
    <w:rsid w:val="007D430E"/>
    <w:rsid w:val="007D489A"/>
    <w:rsid w:val="007D4AD1"/>
    <w:rsid w:val="007D4FD7"/>
    <w:rsid w:val="007D52D5"/>
    <w:rsid w:val="007D587A"/>
    <w:rsid w:val="007D5AA3"/>
    <w:rsid w:val="007D5CEC"/>
    <w:rsid w:val="007D60D6"/>
    <w:rsid w:val="007D61B3"/>
    <w:rsid w:val="007D62E2"/>
    <w:rsid w:val="007D664C"/>
    <w:rsid w:val="007D6709"/>
    <w:rsid w:val="007D68C2"/>
    <w:rsid w:val="007D701A"/>
    <w:rsid w:val="007D73F4"/>
    <w:rsid w:val="007D79D4"/>
    <w:rsid w:val="007D7A67"/>
    <w:rsid w:val="007D7D31"/>
    <w:rsid w:val="007E0C47"/>
    <w:rsid w:val="007E106D"/>
    <w:rsid w:val="007E1127"/>
    <w:rsid w:val="007E1826"/>
    <w:rsid w:val="007E2506"/>
    <w:rsid w:val="007E2746"/>
    <w:rsid w:val="007E2F6E"/>
    <w:rsid w:val="007E315B"/>
    <w:rsid w:val="007E32A1"/>
    <w:rsid w:val="007E373E"/>
    <w:rsid w:val="007E383B"/>
    <w:rsid w:val="007E3BEF"/>
    <w:rsid w:val="007E3BF3"/>
    <w:rsid w:val="007E3F1F"/>
    <w:rsid w:val="007E407E"/>
    <w:rsid w:val="007E419F"/>
    <w:rsid w:val="007E44BC"/>
    <w:rsid w:val="007E4A8E"/>
    <w:rsid w:val="007E4CE4"/>
    <w:rsid w:val="007E525A"/>
    <w:rsid w:val="007E57F8"/>
    <w:rsid w:val="007E5939"/>
    <w:rsid w:val="007E5BE3"/>
    <w:rsid w:val="007E5E53"/>
    <w:rsid w:val="007E6B0D"/>
    <w:rsid w:val="007E7262"/>
    <w:rsid w:val="007E746A"/>
    <w:rsid w:val="007E74BF"/>
    <w:rsid w:val="007F0004"/>
    <w:rsid w:val="007F0205"/>
    <w:rsid w:val="007F05D1"/>
    <w:rsid w:val="007F0686"/>
    <w:rsid w:val="007F0C13"/>
    <w:rsid w:val="007F0C71"/>
    <w:rsid w:val="007F0F91"/>
    <w:rsid w:val="007F0FE4"/>
    <w:rsid w:val="007F1295"/>
    <w:rsid w:val="007F12BE"/>
    <w:rsid w:val="007F13C7"/>
    <w:rsid w:val="007F15BC"/>
    <w:rsid w:val="007F17EF"/>
    <w:rsid w:val="007F181E"/>
    <w:rsid w:val="007F18D0"/>
    <w:rsid w:val="007F1AC9"/>
    <w:rsid w:val="007F1C84"/>
    <w:rsid w:val="007F1F04"/>
    <w:rsid w:val="007F26A7"/>
    <w:rsid w:val="007F2EF8"/>
    <w:rsid w:val="007F3087"/>
    <w:rsid w:val="007F3172"/>
    <w:rsid w:val="007F3175"/>
    <w:rsid w:val="007F334B"/>
    <w:rsid w:val="007F42CE"/>
    <w:rsid w:val="007F4386"/>
    <w:rsid w:val="007F4708"/>
    <w:rsid w:val="007F474B"/>
    <w:rsid w:val="007F4AB4"/>
    <w:rsid w:val="007F4B64"/>
    <w:rsid w:val="007F4C0A"/>
    <w:rsid w:val="007F4ECE"/>
    <w:rsid w:val="007F5143"/>
    <w:rsid w:val="007F5387"/>
    <w:rsid w:val="007F53E2"/>
    <w:rsid w:val="007F5C62"/>
    <w:rsid w:val="007F5F76"/>
    <w:rsid w:val="007F5FBA"/>
    <w:rsid w:val="007F635B"/>
    <w:rsid w:val="007F66C7"/>
    <w:rsid w:val="007F6B57"/>
    <w:rsid w:val="007F6C00"/>
    <w:rsid w:val="007F7455"/>
    <w:rsid w:val="007F7860"/>
    <w:rsid w:val="007F78D4"/>
    <w:rsid w:val="007F7ADC"/>
    <w:rsid w:val="00800A82"/>
    <w:rsid w:val="008011B5"/>
    <w:rsid w:val="00801DF9"/>
    <w:rsid w:val="008022E1"/>
    <w:rsid w:val="00803100"/>
    <w:rsid w:val="008032C0"/>
    <w:rsid w:val="008032FC"/>
    <w:rsid w:val="0080364A"/>
    <w:rsid w:val="00804CB3"/>
    <w:rsid w:val="00805578"/>
    <w:rsid w:val="008057E3"/>
    <w:rsid w:val="00805859"/>
    <w:rsid w:val="00805C60"/>
    <w:rsid w:val="00805CBA"/>
    <w:rsid w:val="00805CE4"/>
    <w:rsid w:val="00805E16"/>
    <w:rsid w:val="008063F6"/>
    <w:rsid w:val="00806B5B"/>
    <w:rsid w:val="00806C2B"/>
    <w:rsid w:val="00807022"/>
    <w:rsid w:val="0080714F"/>
    <w:rsid w:val="008077A9"/>
    <w:rsid w:val="008078BD"/>
    <w:rsid w:val="00807A3E"/>
    <w:rsid w:val="00807EA3"/>
    <w:rsid w:val="00807ECB"/>
    <w:rsid w:val="008101D4"/>
    <w:rsid w:val="00810527"/>
    <w:rsid w:val="00810538"/>
    <w:rsid w:val="00811022"/>
    <w:rsid w:val="0081109F"/>
    <w:rsid w:val="008110C4"/>
    <w:rsid w:val="008112BD"/>
    <w:rsid w:val="00811C5F"/>
    <w:rsid w:val="0081216A"/>
    <w:rsid w:val="00812257"/>
    <w:rsid w:val="00812647"/>
    <w:rsid w:val="0081298B"/>
    <w:rsid w:val="00812E2A"/>
    <w:rsid w:val="00812FA5"/>
    <w:rsid w:val="00813108"/>
    <w:rsid w:val="00813438"/>
    <w:rsid w:val="008140BA"/>
    <w:rsid w:val="00814480"/>
    <w:rsid w:val="00814690"/>
    <w:rsid w:val="00814AD2"/>
    <w:rsid w:val="0081515D"/>
    <w:rsid w:val="0081574B"/>
    <w:rsid w:val="00815AB5"/>
    <w:rsid w:val="00815C54"/>
    <w:rsid w:val="00815D27"/>
    <w:rsid w:val="0081611A"/>
    <w:rsid w:val="00816160"/>
    <w:rsid w:val="008164D1"/>
    <w:rsid w:val="0081659D"/>
    <w:rsid w:val="008166B0"/>
    <w:rsid w:val="008169E0"/>
    <w:rsid w:val="00816C0F"/>
    <w:rsid w:val="00816CA6"/>
    <w:rsid w:val="00817C13"/>
    <w:rsid w:val="00817C7F"/>
    <w:rsid w:val="008203E2"/>
    <w:rsid w:val="00820464"/>
    <w:rsid w:val="008204D7"/>
    <w:rsid w:val="0082052F"/>
    <w:rsid w:val="008205FC"/>
    <w:rsid w:val="00820A20"/>
    <w:rsid w:val="00820BE3"/>
    <w:rsid w:val="00820FAB"/>
    <w:rsid w:val="008211A3"/>
    <w:rsid w:val="008211FF"/>
    <w:rsid w:val="008212E5"/>
    <w:rsid w:val="0082148A"/>
    <w:rsid w:val="008217FA"/>
    <w:rsid w:val="00821C8D"/>
    <w:rsid w:val="00821DA4"/>
    <w:rsid w:val="00821E0D"/>
    <w:rsid w:val="00821EE4"/>
    <w:rsid w:val="00822312"/>
    <w:rsid w:val="00822AE9"/>
    <w:rsid w:val="00822E46"/>
    <w:rsid w:val="00823734"/>
    <w:rsid w:val="0082398D"/>
    <w:rsid w:val="00823EF4"/>
    <w:rsid w:val="00824533"/>
    <w:rsid w:val="00824E5E"/>
    <w:rsid w:val="00824FAC"/>
    <w:rsid w:val="00825078"/>
    <w:rsid w:val="008250B4"/>
    <w:rsid w:val="00825102"/>
    <w:rsid w:val="0082512B"/>
    <w:rsid w:val="00825ACA"/>
    <w:rsid w:val="0082600C"/>
    <w:rsid w:val="00826963"/>
    <w:rsid w:val="00827212"/>
    <w:rsid w:val="008303DE"/>
    <w:rsid w:val="008304DD"/>
    <w:rsid w:val="00830E9A"/>
    <w:rsid w:val="00830F7A"/>
    <w:rsid w:val="00831061"/>
    <w:rsid w:val="00831117"/>
    <w:rsid w:val="00831574"/>
    <w:rsid w:val="0083175C"/>
    <w:rsid w:val="0083182E"/>
    <w:rsid w:val="0083191C"/>
    <w:rsid w:val="00831C8B"/>
    <w:rsid w:val="00831F15"/>
    <w:rsid w:val="00831FD2"/>
    <w:rsid w:val="00832728"/>
    <w:rsid w:val="00832E43"/>
    <w:rsid w:val="00833431"/>
    <w:rsid w:val="00833755"/>
    <w:rsid w:val="00833D2C"/>
    <w:rsid w:val="008340AC"/>
    <w:rsid w:val="00834280"/>
    <w:rsid w:val="00834457"/>
    <w:rsid w:val="0083449C"/>
    <w:rsid w:val="0083478A"/>
    <w:rsid w:val="0083481F"/>
    <w:rsid w:val="00834B43"/>
    <w:rsid w:val="00834B76"/>
    <w:rsid w:val="0083535B"/>
    <w:rsid w:val="00835827"/>
    <w:rsid w:val="00835957"/>
    <w:rsid w:val="00835DE9"/>
    <w:rsid w:val="008361B7"/>
    <w:rsid w:val="00836203"/>
    <w:rsid w:val="008365A6"/>
    <w:rsid w:val="00836882"/>
    <w:rsid w:val="00836A12"/>
    <w:rsid w:val="00836B32"/>
    <w:rsid w:val="00836F33"/>
    <w:rsid w:val="00837D6E"/>
    <w:rsid w:val="00837E32"/>
    <w:rsid w:val="008405AC"/>
    <w:rsid w:val="00840634"/>
    <w:rsid w:val="008414F9"/>
    <w:rsid w:val="008415D0"/>
    <w:rsid w:val="00841CFA"/>
    <w:rsid w:val="00841EAD"/>
    <w:rsid w:val="0084223D"/>
    <w:rsid w:val="008423D8"/>
    <w:rsid w:val="0084249C"/>
    <w:rsid w:val="00842566"/>
    <w:rsid w:val="00842631"/>
    <w:rsid w:val="00842DB1"/>
    <w:rsid w:val="00843318"/>
    <w:rsid w:val="0084332A"/>
    <w:rsid w:val="00843BA0"/>
    <w:rsid w:val="0084430B"/>
    <w:rsid w:val="00844518"/>
    <w:rsid w:val="00844D5B"/>
    <w:rsid w:val="00845029"/>
    <w:rsid w:val="00845244"/>
    <w:rsid w:val="00845316"/>
    <w:rsid w:val="00845A1C"/>
    <w:rsid w:val="00845C8C"/>
    <w:rsid w:val="00845ECF"/>
    <w:rsid w:val="00845F73"/>
    <w:rsid w:val="00846141"/>
    <w:rsid w:val="00846286"/>
    <w:rsid w:val="0084700E"/>
    <w:rsid w:val="008472DD"/>
    <w:rsid w:val="0084747C"/>
    <w:rsid w:val="00847A75"/>
    <w:rsid w:val="00850354"/>
    <w:rsid w:val="0085037E"/>
    <w:rsid w:val="008503AE"/>
    <w:rsid w:val="008504C4"/>
    <w:rsid w:val="00850A20"/>
    <w:rsid w:val="00851AC3"/>
    <w:rsid w:val="00851D76"/>
    <w:rsid w:val="00852194"/>
    <w:rsid w:val="008524C1"/>
    <w:rsid w:val="00852732"/>
    <w:rsid w:val="008529D4"/>
    <w:rsid w:val="00852F76"/>
    <w:rsid w:val="0085308A"/>
    <w:rsid w:val="008530C0"/>
    <w:rsid w:val="00853D7A"/>
    <w:rsid w:val="00853F59"/>
    <w:rsid w:val="0085441D"/>
    <w:rsid w:val="008554A7"/>
    <w:rsid w:val="008555B5"/>
    <w:rsid w:val="0085585E"/>
    <w:rsid w:val="00855E40"/>
    <w:rsid w:val="008561FB"/>
    <w:rsid w:val="008568FA"/>
    <w:rsid w:val="0085693D"/>
    <w:rsid w:val="00856B1E"/>
    <w:rsid w:val="00856B47"/>
    <w:rsid w:val="00856BCE"/>
    <w:rsid w:val="00857474"/>
    <w:rsid w:val="0085752C"/>
    <w:rsid w:val="00857546"/>
    <w:rsid w:val="0085778D"/>
    <w:rsid w:val="00857FBF"/>
    <w:rsid w:val="00860485"/>
    <w:rsid w:val="00860548"/>
    <w:rsid w:val="00860581"/>
    <w:rsid w:val="00860F9E"/>
    <w:rsid w:val="00860FD0"/>
    <w:rsid w:val="008616EF"/>
    <w:rsid w:val="00861874"/>
    <w:rsid w:val="00861AC6"/>
    <w:rsid w:val="00861C18"/>
    <w:rsid w:val="00861E52"/>
    <w:rsid w:val="00861EA6"/>
    <w:rsid w:val="0086283D"/>
    <w:rsid w:val="00863152"/>
    <w:rsid w:val="00863233"/>
    <w:rsid w:val="0086337E"/>
    <w:rsid w:val="00863C1D"/>
    <w:rsid w:val="00864174"/>
    <w:rsid w:val="00864362"/>
    <w:rsid w:val="008645E4"/>
    <w:rsid w:val="00864B9C"/>
    <w:rsid w:val="00864E3A"/>
    <w:rsid w:val="00864FAA"/>
    <w:rsid w:val="00865214"/>
    <w:rsid w:val="00865671"/>
    <w:rsid w:val="00865DFA"/>
    <w:rsid w:val="00866036"/>
    <w:rsid w:val="008663E9"/>
    <w:rsid w:val="008665E7"/>
    <w:rsid w:val="00866975"/>
    <w:rsid w:val="008669AA"/>
    <w:rsid w:val="00866CD7"/>
    <w:rsid w:val="00866D8A"/>
    <w:rsid w:val="00866F29"/>
    <w:rsid w:val="008675D9"/>
    <w:rsid w:val="008703E2"/>
    <w:rsid w:val="00870C35"/>
    <w:rsid w:val="00870E1E"/>
    <w:rsid w:val="00870E40"/>
    <w:rsid w:val="00870F6B"/>
    <w:rsid w:val="00871057"/>
    <w:rsid w:val="008714F4"/>
    <w:rsid w:val="008716C3"/>
    <w:rsid w:val="00871750"/>
    <w:rsid w:val="00871906"/>
    <w:rsid w:val="00871C66"/>
    <w:rsid w:val="00871C9E"/>
    <w:rsid w:val="00871FE6"/>
    <w:rsid w:val="008720DA"/>
    <w:rsid w:val="008722FD"/>
    <w:rsid w:val="008723FC"/>
    <w:rsid w:val="0087246B"/>
    <w:rsid w:val="00872528"/>
    <w:rsid w:val="00872607"/>
    <w:rsid w:val="008726DE"/>
    <w:rsid w:val="00872877"/>
    <w:rsid w:val="00873210"/>
    <w:rsid w:val="008734C9"/>
    <w:rsid w:val="0087362E"/>
    <w:rsid w:val="00873869"/>
    <w:rsid w:val="00873C3A"/>
    <w:rsid w:val="00873CC2"/>
    <w:rsid w:val="00874059"/>
    <w:rsid w:val="0087446C"/>
    <w:rsid w:val="00874595"/>
    <w:rsid w:val="008748C1"/>
    <w:rsid w:val="00874FFA"/>
    <w:rsid w:val="008751BB"/>
    <w:rsid w:val="008751E0"/>
    <w:rsid w:val="00875AAD"/>
    <w:rsid w:val="008763EF"/>
    <w:rsid w:val="008770B4"/>
    <w:rsid w:val="00877321"/>
    <w:rsid w:val="0088095B"/>
    <w:rsid w:val="008809CF"/>
    <w:rsid w:val="00880AFB"/>
    <w:rsid w:val="008818C6"/>
    <w:rsid w:val="008824A9"/>
    <w:rsid w:val="008826F1"/>
    <w:rsid w:val="008829BC"/>
    <w:rsid w:val="00882CC3"/>
    <w:rsid w:val="00883374"/>
    <w:rsid w:val="00883502"/>
    <w:rsid w:val="00883601"/>
    <w:rsid w:val="00883B79"/>
    <w:rsid w:val="00883E54"/>
    <w:rsid w:val="00884191"/>
    <w:rsid w:val="008841E1"/>
    <w:rsid w:val="0088484F"/>
    <w:rsid w:val="0088499D"/>
    <w:rsid w:val="00884A55"/>
    <w:rsid w:val="00884FCD"/>
    <w:rsid w:val="00885209"/>
    <w:rsid w:val="00885300"/>
    <w:rsid w:val="00885435"/>
    <w:rsid w:val="00885622"/>
    <w:rsid w:val="0088570A"/>
    <w:rsid w:val="008859C8"/>
    <w:rsid w:val="00885C4F"/>
    <w:rsid w:val="00885F18"/>
    <w:rsid w:val="008862DE"/>
    <w:rsid w:val="00886727"/>
    <w:rsid w:val="0088677F"/>
    <w:rsid w:val="008867D1"/>
    <w:rsid w:val="00886811"/>
    <w:rsid w:val="00886EF1"/>
    <w:rsid w:val="0088721C"/>
    <w:rsid w:val="008874D2"/>
    <w:rsid w:val="00887B6E"/>
    <w:rsid w:val="00887DFF"/>
    <w:rsid w:val="0089002D"/>
    <w:rsid w:val="008900BF"/>
    <w:rsid w:val="008900DC"/>
    <w:rsid w:val="00890431"/>
    <w:rsid w:val="00890587"/>
    <w:rsid w:val="00890F8E"/>
    <w:rsid w:val="0089148F"/>
    <w:rsid w:val="00891608"/>
    <w:rsid w:val="0089184A"/>
    <w:rsid w:val="0089267B"/>
    <w:rsid w:val="0089274E"/>
    <w:rsid w:val="00892D34"/>
    <w:rsid w:val="00892D7F"/>
    <w:rsid w:val="00892E5B"/>
    <w:rsid w:val="00893341"/>
    <w:rsid w:val="00893522"/>
    <w:rsid w:val="00893563"/>
    <w:rsid w:val="008936A2"/>
    <w:rsid w:val="00893CB0"/>
    <w:rsid w:val="00893DF3"/>
    <w:rsid w:val="008944F2"/>
    <w:rsid w:val="00894554"/>
    <w:rsid w:val="00894840"/>
    <w:rsid w:val="00894B3F"/>
    <w:rsid w:val="00894F1F"/>
    <w:rsid w:val="0089500C"/>
    <w:rsid w:val="00895699"/>
    <w:rsid w:val="008957C8"/>
    <w:rsid w:val="0089592A"/>
    <w:rsid w:val="00895B41"/>
    <w:rsid w:val="00895E18"/>
    <w:rsid w:val="00895F9D"/>
    <w:rsid w:val="008962E5"/>
    <w:rsid w:val="00896DA7"/>
    <w:rsid w:val="00896E8F"/>
    <w:rsid w:val="00896EFC"/>
    <w:rsid w:val="00896F77"/>
    <w:rsid w:val="00897156"/>
    <w:rsid w:val="008974A8"/>
    <w:rsid w:val="008974E4"/>
    <w:rsid w:val="008A08DC"/>
    <w:rsid w:val="008A0ABF"/>
    <w:rsid w:val="008A0D3E"/>
    <w:rsid w:val="008A0E46"/>
    <w:rsid w:val="008A0E56"/>
    <w:rsid w:val="008A127A"/>
    <w:rsid w:val="008A17B3"/>
    <w:rsid w:val="008A1AD3"/>
    <w:rsid w:val="008A1B72"/>
    <w:rsid w:val="008A218D"/>
    <w:rsid w:val="008A2274"/>
    <w:rsid w:val="008A22E7"/>
    <w:rsid w:val="008A285B"/>
    <w:rsid w:val="008A2C39"/>
    <w:rsid w:val="008A3D91"/>
    <w:rsid w:val="008A4854"/>
    <w:rsid w:val="008A4C60"/>
    <w:rsid w:val="008A51C2"/>
    <w:rsid w:val="008A51FE"/>
    <w:rsid w:val="008A5C20"/>
    <w:rsid w:val="008A680A"/>
    <w:rsid w:val="008A68C4"/>
    <w:rsid w:val="008A6B81"/>
    <w:rsid w:val="008A7020"/>
    <w:rsid w:val="008A7B61"/>
    <w:rsid w:val="008A7E90"/>
    <w:rsid w:val="008A7FF8"/>
    <w:rsid w:val="008B006B"/>
    <w:rsid w:val="008B0166"/>
    <w:rsid w:val="008B060B"/>
    <w:rsid w:val="008B0646"/>
    <w:rsid w:val="008B0709"/>
    <w:rsid w:val="008B0CBA"/>
    <w:rsid w:val="008B0E0E"/>
    <w:rsid w:val="008B1440"/>
    <w:rsid w:val="008B1970"/>
    <w:rsid w:val="008B1971"/>
    <w:rsid w:val="008B1D4B"/>
    <w:rsid w:val="008B1D9F"/>
    <w:rsid w:val="008B2754"/>
    <w:rsid w:val="008B2835"/>
    <w:rsid w:val="008B2A0D"/>
    <w:rsid w:val="008B2B28"/>
    <w:rsid w:val="008B2E9A"/>
    <w:rsid w:val="008B2F98"/>
    <w:rsid w:val="008B331C"/>
    <w:rsid w:val="008B38A6"/>
    <w:rsid w:val="008B3E60"/>
    <w:rsid w:val="008B3E8C"/>
    <w:rsid w:val="008B4689"/>
    <w:rsid w:val="008B471E"/>
    <w:rsid w:val="008B4745"/>
    <w:rsid w:val="008B4A33"/>
    <w:rsid w:val="008B4A68"/>
    <w:rsid w:val="008B5196"/>
    <w:rsid w:val="008B51F0"/>
    <w:rsid w:val="008B5D7A"/>
    <w:rsid w:val="008B62C8"/>
    <w:rsid w:val="008B646D"/>
    <w:rsid w:val="008B6529"/>
    <w:rsid w:val="008B68E0"/>
    <w:rsid w:val="008B6D8C"/>
    <w:rsid w:val="008B7A3D"/>
    <w:rsid w:val="008B7B3F"/>
    <w:rsid w:val="008B7B81"/>
    <w:rsid w:val="008B7FD1"/>
    <w:rsid w:val="008C002F"/>
    <w:rsid w:val="008C01BA"/>
    <w:rsid w:val="008C0250"/>
    <w:rsid w:val="008C0482"/>
    <w:rsid w:val="008C054F"/>
    <w:rsid w:val="008C1283"/>
    <w:rsid w:val="008C1584"/>
    <w:rsid w:val="008C15AD"/>
    <w:rsid w:val="008C15D1"/>
    <w:rsid w:val="008C1C62"/>
    <w:rsid w:val="008C1CD3"/>
    <w:rsid w:val="008C202D"/>
    <w:rsid w:val="008C209D"/>
    <w:rsid w:val="008C26C7"/>
    <w:rsid w:val="008C296E"/>
    <w:rsid w:val="008C2AD8"/>
    <w:rsid w:val="008C2C70"/>
    <w:rsid w:val="008C3596"/>
    <w:rsid w:val="008C3A21"/>
    <w:rsid w:val="008C3B4E"/>
    <w:rsid w:val="008C48ED"/>
    <w:rsid w:val="008C5059"/>
    <w:rsid w:val="008C54A1"/>
    <w:rsid w:val="008C575A"/>
    <w:rsid w:val="008C5AAE"/>
    <w:rsid w:val="008C5D92"/>
    <w:rsid w:val="008C65CC"/>
    <w:rsid w:val="008C6D9C"/>
    <w:rsid w:val="008C70FB"/>
    <w:rsid w:val="008C71EC"/>
    <w:rsid w:val="008C7222"/>
    <w:rsid w:val="008C73B9"/>
    <w:rsid w:val="008C79B1"/>
    <w:rsid w:val="008C7AA2"/>
    <w:rsid w:val="008C7E1A"/>
    <w:rsid w:val="008C7EDD"/>
    <w:rsid w:val="008D0057"/>
    <w:rsid w:val="008D0131"/>
    <w:rsid w:val="008D017A"/>
    <w:rsid w:val="008D0947"/>
    <w:rsid w:val="008D0CB3"/>
    <w:rsid w:val="008D0F6E"/>
    <w:rsid w:val="008D161C"/>
    <w:rsid w:val="008D1A7A"/>
    <w:rsid w:val="008D1ACF"/>
    <w:rsid w:val="008D1C81"/>
    <w:rsid w:val="008D20D1"/>
    <w:rsid w:val="008D21EA"/>
    <w:rsid w:val="008D243F"/>
    <w:rsid w:val="008D244B"/>
    <w:rsid w:val="008D24B5"/>
    <w:rsid w:val="008D2BA4"/>
    <w:rsid w:val="008D2C9A"/>
    <w:rsid w:val="008D2D6E"/>
    <w:rsid w:val="008D2F7C"/>
    <w:rsid w:val="008D31D1"/>
    <w:rsid w:val="008D31DE"/>
    <w:rsid w:val="008D3212"/>
    <w:rsid w:val="008D37B0"/>
    <w:rsid w:val="008D3AD3"/>
    <w:rsid w:val="008D3D70"/>
    <w:rsid w:val="008D3DA1"/>
    <w:rsid w:val="008D42DB"/>
    <w:rsid w:val="008D461E"/>
    <w:rsid w:val="008D4672"/>
    <w:rsid w:val="008D4DDB"/>
    <w:rsid w:val="008D51A3"/>
    <w:rsid w:val="008D5378"/>
    <w:rsid w:val="008D5447"/>
    <w:rsid w:val="008D5786"/>
    <w:rsid w:val="008D596E"/>
    <w:rsid w:val="008D676F"/>
    <w:rsid w:val="008D6AAE"/>
    <w:rsid w:val="008D6C39"/>
    <w:rsid w:val="008D6E3A"/>
    <w:rsid w:val="008D6F1B"/>
    <w:rsid w:val="008D6F3D"/>
    <w:rsid w:val="008D7168"/>
    <w:rsid w:val="008D7240"/>
    <w:rsid w:val="008D77A0"/>
    <w:rsid w:val="008D7C76"/>
    <w:rsid w:val="008E0184"/>
    <w:rsid w:val="008E047D"/>
    <w:rsid w:val="008E0F05"/>
    <w:rsid w:val="008E112C"/>
    <w:rsid w:val="008E172B"/>
    <w:rsid w:val="008E1770"/>
    <w:rsid w:val="008E17ED"/>
    <w:rsid w:val="008E19B3"/>
    <w:rsid w:val="008E1F6B"/>
    <w:rsid w:val="008E2057"/>
    <w:rsid w:val="008E2610"/>
    <w:rsid w:val="008E26B4"/>
    <w:rsid w:val="008E2CC3"/>
    <w:rsid w:val="008E2D01"/>
    <w:rsid w:val="008E2F4F"/>
    <w:rsid w:val="008E306E"/>
    <w:rsid w:val="008E34AD"/>
    <w:rsid w:val="008E397C"/>
    <w:rsid w:val="008E3B47"/>
    <w:rsid w:val="008E3C31"/>
    <w:rsid w:val="008E40AA"/>
    <w:rsid w:val="008E40EC"/>
    <w:rsid w:val="008E476A"/>
    <w:rsid w:val="008E47DD"/>
    <w:rsid w:val="008E4B1E"/>
    <w:rsid w:val="008E4D08"/>
    <w:rsid w:val="008E4D0F"/>
    <w:rsid w:val="008E5124"/>
    <w:rsid w:val="008E5163"/>
    <w:rsid w:val="008E5615"/>
    <w:rsid w:val="008E57EE"/>
    <w:rsid w:val="008E588D"/>
    <w:rsid w:val="008E594E"/>
    <w:rsid w:val="008E5BDB"/>
    <w:rsid w:val="008E5C2D"/>
    <w:rsid w:val="008E6098"/>
    <w:rsid w:val="008E61A6"/>
    <w:rsid w:val="008E64E0"/>
    <w:rsid w:val="008E6874"/>
    <w:rsid w:val="008E6A72"/>
    <w:rsid w:val="008E6F1A"/>
    <w:rsid w:val="008E70BF"/>
    <w:rsid w:val="008E7516"/>
    <w:rsid w:val="008E7692"/>
    <w:rsid w:val="008E7DAF"/>
    <w:rsid w:val="008E7E23"/>
    <w:rsid w:val="008F0193"/>
    <w:rsid w:val="008F06B5"/>
    <w:rsid w:val="008F097D"/>
    <w:rsid w:val="008F0D84"/>
    <w:rsid w:val="008F1397"/>
    <w:rsid w:val="008F1B33"/>
    <w:rsid w:val="008F1CE9"/>
    <w:rsid w:val="008F1E89"/>
    <w:rsid w:val="008F2050"/>
    <w:rsid w:val="008F24FD"/>
    <w:rsid w:val="008F2668"/>
    <w:rsid w:val="008F2741"/>
    <w:rsid w:val="008F2801"/>
    <w:rsid w:val="008F2897"/>
    <w:rsid w:val="008F2C43"/>
    <w:rsid w:val="008F3229"/>
    <w:rsid w:val="008F3289"/>
    <w:rsid w:val="008F333B"/>
    <w:rsid w:val="008F34BD"/>
    <w:rsid w:val="008F37AF"/>
    <w:rsid w:val="008F3B21"/>
    <w:rsid w:val="008F3B31"/>
    <w:rsid w:val="008F3F5B"/>
    <w:rsid w:val="008F400A"/>
    <w:rsid w:val="008F4646"/>
    <w:rsid w:val="008F472B"/>
    <w:rsid w:val="008F49E0"/>
    <w:rsid w:val="008F4B58"/>
    <w:rsid w:val="008F51F1"/>
    <w:rsid w:val="008F5438"/>
    <w:rsid w:val="008F54FC"/>
    <w:rsid w:val="008F565D"/>
    <w:rsid w:val="008F572A"/>
    <w:rsid w:val="008F5DA7"/>
    <w:rsid w:val="008F615A"/>
    <w:rsid w:val="008F6666"/>
    <w:rsid w:val="008F68C1"/>
    <w:rsid w:val="008F7140"/>
    <w:rsid w:val="008F7346"/>
    <w:rsid w:val="008F75F8"/>
    <w:rsid w:val="008F76FB"/>
    <w:rsid w:val="008F778D"/>
    <w:rsid w:val="008F78FA"/>
    <w:rsid w:val="008F7BB6"/>
    <w:rsid w:val="008F7DD2"/>
    <w:rsid w:val="0090087F"/>
    <w:rsid w:val="00900DA6"/>
    <w:rsid w:val="0090118D"/>
    <w:rsid w:val="00901730"/>
    <w:rsid w:val="00901891"/>
    <w:rsid w:val="00901936"/>
    <w:rsid w:val="00901C3D"/>
    <w:rsid w:val="00901DFE"/>
    <w:rsid w:val="00902099"/>
    <w:rsid w:val="00902113"/>
    <w:rsid w:val="00902474"/>
    <w:rsid w:val="00902741"/>
    <w:rsid w:val="00902AA6"/>
    <w:rsid w:val="00902CC8"/>
    <w:rsid w:val="00903BE8"/>
    <w:rsid w:val="00903E71"/>
    <w:rsid w:val="009041DC"/>
    <w:rsid w:val="009045BC"/>
    <w:rsid w:val="00904BCB"/>
    <w:rsid w:val="00904D4A"/>
    <w:rsid w:val="0090564D"/>
    <w:rsid w:val="00905A4D"/>
    <w:rsid w:val="00905AF7"/>
    <w:rsid w:val="009060E3"/>
    <w:rsid w:val="0090617A"/>
    <w:rsid w:val="00906663"/>
    <w:rsid w:val="00906AE5"/>
    <w:rsid w:val="00907316"/>
    <w:rsid w:val="009076BC"/>
    <w:rsid w:val="00907BC3"/>
    <w:rsid w:val="00907DB2"/>
    <w:rsid w:val="00910500"/>
    <w:rsid w:val="009108C1"/>
    <w:rsid w:val="00910D52"/>
    <w:rsid w:val="00910F09"/>
    <w:rsid w:val="00911199"/>
    <w:rsid w:val="00911484"/>
    <w:rsid w:val="009118D7"/>
    <w:rsid w:val="00912089"/>
    <w:rsid w:val="009121CC"/>
    <w:rsid w:val="00912474"/>
    <w:rsid w:val="009127C1"/>
    <w:rsid w:val="00912992"/>
    <w:rsid w:val="00912A30"/>
    <w:rsid w:val="009136DE"/>
    <w:rsid w:val="0091382F"/>
    <w:rsid w:val="009138EA"/>
    <w:rsid w:val="00913A55"/>
    <w:rsid w:val="00914381"/>
    <w:rsid w:val="00914B38"/>
    <w:rsid w:val="00914B86"/>
    <w:rsid w:val="00914E39"/>
    <w:rsid w:val="00915037"/>
    <w:rsid w:val="00915561"/>
    <w:rsid w:val="00915586"/>
    <w:rsid w:val="00915723"/>
    <w:rsid w:val="00915A77"/>
    <w:rsid w:val="00915BF8"/>
    <w:rsid w:val="00915D1C"/>
    <w:rsid w:val="00916C4A"/>
    <w:rsid w:val="0091715D"/>
    <w:rsid w:val="00917693"/>
    <w:rsid w:val="009177C0"/>
    <w:rsid w:val="009177E5"/>
    <w:rsid w:val="00917DA5"/>
    <w:rsid w:val="00917FF5"/>
    <w:rsid w:val="00920202"/>
    <w:rsid w:val="009205DE"/>
    <w:rsid w:val="009208E3"/>
    <w:rsid w:val="00920A34"/>
    <w:rsid w:val="009216F4"/>
    <w:rsid w:val="00921DBD"/>
    <w:rsid w:val="00922313"/>
    <w:rsid w:val="00922642"/>
    <w:rsid w:val="00922944"/>
    <w:rsid w:val="00922F58"/>
    <w:rsid w:val="009230BE"/>
    <w:rsid w:val="00923318"/>
    <w:rsid w:val="00924040"/>
    <w:rsid w:val="009246CD"/>
    <w:rsid w:val="00924794"/>
    <w:rsid w:val="00924968"/>
    <w:rsid w:val="00924996"/>
    <w:rsid w:val="00924E33"/>
    <w:rsid w:val="00925022"/>
    <w:rsid w:val="009250FA"/>
    <w:rsid w:val="00925407"/>
    <w:rsid w:val="00925581"/>
    <w:rsid w:val="009255F2"/>
    <w:rsid w:val="00925A9F"/>
    <w:rsid w:val="00925E58"/>
    <w:rsid w:val="00925ED6"/>
    <w:rsid w:val="009263ED"/>
    <w:rsid w:val="0092673F"/>
    <w:rsid w:val="00926838"/>
    <w:rsid w:val="00926D8E"/>
    <w:rsid w:val="00926ECC"/>
    <w:rsid w:val="00926F29"/>
    <w:rsid w:val="00926F60"/>
    <w:rsid w:val="0092700E"/>
    <w:rsid w:val="00927097"/>
    <w:rsid w:val="00927265"/>
    <w:rsid w:val="009275E2"/>
    <w:rsid w:val="00927A2D"/>
    <w:rsid w:val="0093003A"/>
    <w:rsid w:val="00930150"/>
    <w:rsid w:val="00930224"/>
    <w:rsid w:val="009311AC"/>
    <w:rsid w:val="009313E4"/>
    <w:rsid w:val="00931B38"/>
    <w:rsid w:val="00931CEF"/>
    <w:rsid w:val="00931F91"/>
    <w:rsid w:val="009320FA"/>
    <w:rsid w:val="00932189"/>
    <w:rsid w:val="00932310"/>
    <w:rsid w:val="00932344"/>
    <w:rsid w:val="009325E3"/>
    <w:rsid w:val="00932728"/>
    <w:rsid w:val="00932E2C"/>
    <w:rsid w:val="009333DB"/>
    <w:rsid w:val="00933788"/>
    <w:rsid w:val="009338AE"/>
    <w:rsid w:val="00933FD5"/>
    <w:rsid w:val="00934434"/>
    <w:rsid w:val="00934724"/>
    <w:rsid w:val="009349F6"/>
    <w:rsid w:val="00934BD7"/>
    <w:rsid w:val="0093549C"/>
    <w:rsid w:val="009354B4"/>
    <w:rsid w:val="00935AE0"/>
    <w:rsid w:val="00935CB6"/>
    <w:rsid w:val="00935E93"/>
    <w:rsid w:val="00935EDE"/>
    <w:rsid w:val="009361DE"/>
    <w:rsid w:val="00936268"/>
    <w:rsid w:val="00936312"/>
    <w:rsid w:val="0093679D"/>
    <w:rsid w:val="009367E6"/>
    <w:rsid w:val="00936D5B"/>
    <w:rsid w:val="00936D92"/>
    <w:rsid w:val="00936F4F"/>
    <w:rsid w:val="009371EE"/>
    <w:rsid w:val="009377DA"/>
    <w:rsid w:val="00937BBB"/>
    <w:rsid w:val="00937F3E"/>
    <w:rsid w:val="00940E83"/>
    <w:rsid w:val="00940FC4"/>
    <w:rsid w:val="00940FC7"/>
    <w:rsid w:val="00941492"/>
    <w:rsid w:val="009415C2"/>
    <w:rsid w:val="009422AC"/>
    <w:rsid w:val="009426A7"/>
    <w:rsid w:val="00942703"/>
    <w:rsid w:val="00942861"/>
    <w:rsid w:val="009428FA"/>
    <w:rsid w:val="009429B1"/>
    <w:rsid w:val="009429CD"/>
    <w:rsid w:val="00942B7C"/>
    <w:rsid w:val="00942D2D"/>
    <w:rsid w:val="00942EA1"/>
    <w:rsid w:val="009431E0"/>
    <w:rsid w:val="0094341D"/>
    <w:rsid w:val="00943B8E"/>
    <w:rsid w:val="00944267"/>
    <w:rsid w:val="00944279"/>
    <w:rsid w:val="009444DC"/>
    <w:rsid w:val="00944DFA"/>
    <w:rsid w:val="00945578"/>
    <w:rsid w:val="00945BFB"/>
    <w:rsid w:val="00945D80"/>
    <w:rsid w:val="00945D9B"/>
    <w:rsid w:val="0094642B"/>
    <w:rsid w:val="00946C85"/>
    <w:rsid w:val="00946EE8"/>
    <w:rsid w:val="00947120"/>
    <w:rsid w:val="0094729F"/>
    <w:rsid w:val="009477E0"/>
    <w:rsid w:val="00947B18"/>
    <w:rsid w:val="00947E47"/>
    <w:rsid w:val="00950038"/>
    <w:rsid w:val="00950499"/>
    <w:rsid w:val="00950868"/>
    <w:rsid w:val="009508FF"/>
    <w:rsid w:val="00951334"/>
    <w:rsid w:val="0095169D"/>
    <w:rsid w:val="00951BA4"/>
    <w:rsid w:val="00951CD1"/>
    <w:rsid w:val="00951DDB"/>
    <w:rsid w:val="00951E81"/>
    <w:rsid w:val="00952262"/>
    <w:rsid w:val="009524EE"/>
    <w:rsid w:val="00952872"/>
    <w:rsid w:val="00952DBE"/>
    <w:rsid w:val="00952F33"/>
    <w:rsid w:val="009530BC"/>
    <w:rsid w:val="009530F6"/>
    <w:rsid w:val="0095320B"/>
    <w:rsid w:val="00953239"/>
    <w:rsid w:val="00953329"/>
    <w:rsid w:val="00953384"/>
    <w:rsid w:val="0095355B"/>
    <w:rsid w:val="009536DF"/>
    <w:rsid w:val="00953847"/>
    <w:rsid w:val="009539DE"/>
    <w:rsid w:val="00953E41"/>
    <w:rsid w:val="009541EB"/>
    <w:rsid w:val="00954584"/>
    <w:rsid w:val="00954A4B"/>
    <w:rsid w:val="0095502A"/>
    <w:rsid w:val="00955093"/>
    <w:rsid w:val="0095598D"/>
    <w:rsid w:val="0095632E"/>
    <w:rsid w:val="00956578"/>
    <w:rsid w:val="00956652"/>
    <w:rsid w:val="00956A26"/>
    <w:rsid w:val="00957153"/>
    <w:rsid w:val="00957597"/>
    <w:rsid w:val="009576D3"/>
    <w:rsid w:val="00957A6B"/>
    <w:rsid w:val="00957F9E"/>
    <w:rsid w:val="00960493"/>
    <w:rsid w:val="009605F5"/>
    <w:rsid w:val="0096071D"/>
    <w:rsid w:val="00960866"/>
    <w:rsid w:val="009608E9"/>
    <w:rsid w:val="00960A41"/>
    <w:rsid w:val="00960AB4"/>
    <w:rsid w:val="00960AF9"/>
    <w:rsid w:val="00960D66"/>
    <w:rsid w:val="0096164A"/>
    <w:rsid w:val="00961836"/>
    <w:rsid w:val="0096183D"/>
    <w:rsid w:val="00961A83"/>
    <w:rsid w:val="00961B41"/>
    <w:rsid w:val="00961E76"/>
    <w:rsid w:val="0096282F"/>
    <w:rsid w:val="009637AF"/>
    <w:rsid w:val="00963C1D"/>
    <w:rsid w:val="00963DFB"/>
    <w:rsid w:val="00964373"/>
    <w:rsid w:val="00964479"/>
    <w:rsid w:val="0096452D"/>
    <w:rsid w:val="00964A8D"/>
    <w:rsid w:val="00964B6D"/>
    <w:rsid w:val="00964B98"/>
    <w:rsid w:val="0096501C"/>
    <w:rsid w:val="00965094"/>
    <w:rsid w:val="009651C0"/>
    <w:rsid w:val="009655D6"/>
    <w:rsid w:val="009656CC"/>
    <w:rsid w:val="00965854"/>
    <w:rsid w:val="00965B24"/>
    <w:rsid w:val="00965E42"/>
    <w:rsid w:val="009661C3"/>
    <w:rsid w:val="009665F5"/>
    <w:rsid w:val="00966635"/>
    <w:rsid w:val="00966665"/>
    <w:rsid w:val="009666B7"/>
    <w:rsid w:val="00966727"/>
    <w:rsid w:val="009669E1"/>
    <w:rsid w:val="00966F1C"/>
    <w:rsid w:val="00966F35"/>
    <w:rsid w:val="0096727A"/>
    <w:rsid w:val="00967852"/>
    <w:rsid w:val="00967897"/>
    <w:rsid w:val="009678E8"/>
    <w:rsid w:val="00967C09"/>
    <w:rsid w:val="00967CE9"/>
    <w:rsid w:val="009701B6"/>
    <w:rsid w:val="009702AD"/>
    <w:rsid w:val="009703C3"/>
    <w:rsid w:val="009703DC"/>
    <w:rsid w:val="0097089C"/>
    <w:rsid w:val="00970A71"/>
    <w:rsid w:val="00970D99"/>
    <w:rsid w:val="009719A0"/>
    <w:rsid w:val="009719C3"/>
    <w:rsid w:val="00971A48"/>
    <w:rsid w:val="00971C28"/>
    <w:rsid w:val="00972389"/>
    <w:rsid w:val="00972460"/>
    <w:rsid w:val="009725D3"/>
    <w:rsid w:val="00972BFE"/>
    <w:rsid w:val="00972C73"/>
    <w:rsid w:val="00972C9F"/>
    <w:rsid w:val="00973CFA"/>
    <w:rsid w:val="00974204"/>
    <w:rsid w:val="009746D0"/>
    <w:rsid w:val="00974709"/>
    <w:rsid w:val="00974C36"/>
    <w:rsid w:val="0097516B"/>
    <w:rsid w:val="00975720"/>
    <w:rsid w:val="00975F0F"/>
    <w:rsid w:val="00976937"/>
    <w:rsid w:val="00976B09"/>
    <w:rsid w:val="00977132"/>
    <w:rsid w:val="009773FC"/>
    <w:rsid w:val="009775BD"/>
    <w:rsid w:val="0097766B"/>
    <w:rsid w:val="00977BCB"/>
    <w:rsid w:val="00977ECD"/>
    <w:rsid w:val="00977F06"/>
    <w:rsid w:val="009803AA"/>
    <w:rsid w:val="00980A77"/>
    <w:rsid w:val="00980C72"/>
    <w:rsid w:val="00980CA6"/>
    <w:rsid w:val="00980E96"/>
    <w:rsid w:val="00981065"/>
    <w:rsid w:val="009811F4"/>
    <w:rsid w:val="00981BF8"/>
    <w:rsid w:val="009820D2"/>
    <w:rsid w:val="0098213B"/>
    <w:rsid w:val="00982174"/>
    <w:rsid w:val="0098270F"/>
    <w:rsid w:val="00982769"/>
    <w:rsid w:val="00982A24"/>
    <w:rsid w:val="00982CA7"/>
    <w:rsid w:val="00982CF9"/>
    <w:rsid w:val="00983A61"/>
    <w:rsid w:val="00983D0E"/>
    <w:rsid w:val="00983DCA"/>
    <w:rsid w:val="0098408C"/>
    <w:rsid w:val="00984201"/>
    <w:rsid w:val="00984312"/>
    <w:rsid w:val="00984694"/>
    <w:rsid w:val="00984A18"/>
    <w:rsid w:val="00984EE3"/>
    <w:rsid w:val="0098579D"/>
    <w:rsid w:val="00985B08"/>
    <w:rsid w:val="00985BAC"/>
    <w:rsid w:val="00985BF5"/>
    <w:rsid w:val="00986230"/>
    <w:rsid w:val="00986237"/>
    <w:rsid w:val="0098671F"/>
    <w:rsid w:val="009868CC"/>
    <w:rsid w:val="009868D6"/>
    <w:rsid w:val="00986A89"/>
    <w:rsid w:val="00986DB4"/>
    <w:rsid w:val="0098714F"/>
    <w:rsid w:val="00987386"/>
    <w:rsid w:val="009875C1"/>
    <w:rsid w:val="00987999"/>
    <w:rsid w:val="00987BA0"/>
    <w:rsid w:val="00987C09"/>
    <w:rsid w:val="00987FDF"/>
    <w:rsid w:val="009906A2"/>
    <w:rsid w:val="00990BEB"/>
    <w:rsid w:val="00990CC9"/>
    <w:rsid w:val="00990FF9"/>
    <w:rsid w:val="00991244"/>
    <w:rsid w:val="00991831"/>
    <w:rsid w:val="00991A58"/>
    <w:rsid w:val="00991C42"/>
    <w:rsid w:val="00992135"/>
    <w:rsid w:val="00992294"/>
    <w:rsid w:val="009922F8"/>
    <w:rsid w:val="009923E2"/>
    <w:rsid w:val="009924F2"/>
    <w:rsid w:val="00992984"/>
    <w:rsid w:val="00992D60"/>
    <w:rsid w:val="00993057"/>
    <w:rsid w:val="00993492"/>
    <w:rsid w:val="00993730"/>
    <w:rsid w:val="00993CBE"/>
    <w:rsid w:val="00993DC0"/>
    <w:rsid w:val="00993F72"/>
    <w:rsid w:val="00994496"/>
    <w:rsid w:val="00994858"/>
    <w:rsid w:val="00994F77"/>
    <w:rsid w:val="009953D7"/>
    <w:rsid w:val="00995EE0"/>
    <w:rsid w:val="009962A0"/>
    <w:rsid w:val="00996558"/>
    <w:rsid w:val="009969B2"/>
    <w:rsid w:val="00996C46"/>
    <w:rsid w:val="00996DC0"/>
    <w:rsid w:val="00997538"/>
    <w:rsid w:val="009975BA"/>
    <w:rsid w:val="00997632"/>
    <w:rsid w:val="00997A31"/>
    <w:rsid w:val="00997DC5"/>
    <w:rsid w:val="009A04FE"/>
    <w:rsid w:val="009A077C"/>
    <w:rsid w:val="009A0F87"/>
    <w:rsid w:val="009A1503"/>
    <w:rsid w:val="009A171E"/>
    <w:rsid w:val="009A17F1"/>
    <w:rsid w:val="009A1D74"/>
    <w:rsid w:val="009A1F21"/>
    <w:rsid w:val="009A2D8E"/>
    <w:rsid w:val="009A306D"/>
    <w:rsid w:val="009A3149"/>
    <w:rsid w:val="009A33CD"/>
    <w:rsid w:val="009A345E"/>
    <w:rsid w:val="009A38C7"/>
    <w:rsid w:val="009A3E1E"/>
    <w:rsid w:val="009A3E32"/>
    <w:rsid w:val="009A3F39"/>
    <w:rsid w:val="009A49AC"/>
    <w:rsid w:val="009A4BC1"/>
    <w:rsid w:val="009A501D"/>
    <w:rsid w:val="009A5041"/>
    <w:rsid w:val="009A509D"/>
    <w:rsid w:val="009A5755"/>
    <w:rsid w:val="009A58F3"/>
    <w:rsid w:val="009A595F"/>
    <w:rsid w:val="009A610A"/>
    <w:rsid w:val="009A6195"/>
    <w:rsid w:val="009A68E8"/>
    <w:rsid w:val="009A69F3"/>
    <w:rsid w:val="009A6AAB"/>
    <w:rsid w:val="009A6DF8"/>
    <w:rsid w:val="009A6F86"/>
    <w:rsid w:val="009A71B7"/>
    <w:rsid w:val="009A74F5"/>
    <w:rsid w:val="009A76C1"/>
    <w:rsid w:val="009A7732"/>
    <w:rsid w:val="009A78E9"/>
    <w:rsid w:val="009A7A7C"/>
    <w:rsid w:val="009B0647"/>
    <w:rsid w:val="009B0A95"/>
    <w:rsid w:val="009B0CBD"/>
    <w:rsid w:val="009B1363"/>
    <w:rsid w:val="009B16E4"/>
    <w:rsid w:val="009B18AC"/>
    <w:rsid w:val="009B1FA0"/>
    <w:rsid w:val="009B2092"/>
    <w:rsid w:val="009B217E"/>
    <w:rsid w:val="009B2266"/>
    <w:rsid w:val="009B279D"/>
    <w:rsid w:val="009B2B7A"/>
    <w:rsid w:val="009B2DB7"/>
    <w:rsid w:val="009B2E2C"/>
    <w:rsid w:val="009B3362"/>
    <w:rsid w:val="009B3414"/>
    <w:rsid w:val="009B366B"/>
    <w:rsid w:val="009B368D"/>
    <w:rsid w:val="009B3762"/>
    <w:rsid w:val="009B3C47"/>
    <w:rsid w:val="009B41B7"/>
    <w:rsid w:val="009B4F8D"/>
    <w:rsid w:val="009B512F"/>
    <w:rsid w:val="009B557A"/>
    <w:rsid w:val="009B6084"/>
    <w:rsid w:val="009B672A"/>
    <w:rsid w:val="009B6731"/>
    <w:rsid w:val="009B6738"/>
    <w:rsid w:val="009B706B"/>
    <w:rsid w:val="009B731D"/>
    <w:rsid w:val="009B76AA"/>
    <w:rsid w:val="009B7CB2"/>
    <w:rsid w:val="009C05EA"/>
    <w:rsid w:val="009C0708"/>
    <w:rsid w:val="009C0A8A"/>
    <w:rsid w:val="009C0B09"/>
    <w:rsid w:val="009C0E38"/>
    <w:rsid w:val="009C0F7A"/>
    <w:rsid w:val="009C14BB"/>
    <w:rsid w:val="009C16E9"/>
    <w:rsid w:val="009C1773"/>
    <w:rsid w:val="009C1B8A"/>
    <w:rsid w:val="009C1CEF"/>
    <w:rsid w:val="009C1D8F"/>
    <w:rsid w:val="009C210E"/>
    <w:rsid w:val="009C2439"/>
    <w:rsid w:val="009C2544"/>
    <w:rsid w:val="009C2680"/>
    <w:rsid w:val="009C29E9"/>
    <w:rsid w:val="009C3006"/>
    <w:rsid w:val="009C318A"/>
    <w:rsid w:val="009C3225"/>
    <w:rsid w:val="009C3706"/>
    <w:rsid w:val="009C3825"/>
    <w:rsid w:val="009C394C"/>
    <w:rsid w:val="009C3C44"/>
    <w:rsid w:val="009C3E6C"/>
    <w:rsid w:val="009C47AF"/>
    <w:rsid w:val="009C4AFB"/>
    <w:rsid w:val="009C4EC8"/>
    <w:rsid w:val="009C5439"/>
    <w:rsid w:val="009C579F"/>
    <w:rsid w:val="009C5936"/>
    <w:rsid w:val="009C5DD6"/>
    <w:rsid w:val="009C5FB0"/>
    <w:rsid w:val="009C609D"/>
    <w:rsid w:val="009C61C3"/>
    <w:rsid w:val="009C63E0"/>
    <w:rsid w:val="009C68C5"/>
    <w:rsid w:val="009C68D4"/>
    <w:rsid w:val="009C6DBF"/>
    <w:rsid w:val="009C6FE8"/>
    <w:rsid w:val="009C7091"/>
    <w:rsid w:val="009C7410"/>
    <w:rsid w:val="009C785F"/>
    <w:rsid w:val="009C7A51"/>
    <w:rsid w:val="009C7D63"/>
    <w:rsid w:val="009D0224"/>
    <w:rsid w:val="009D0731"/>
    <w:rsid w:val="009D07AA"/>
    <w:rsid w:val="009D0C17"/>
    <w:rsid w:val="009D0FBB"/>
    <w:rsid w:val="009D14E8"/>
    <w:rsid w:val="009D185A"/>
    <w:rsid w:val="009D1EB1"/>
    <w:rsid w:val="009D23E0"/>
    <w:rsid w:val="009D23F7"/>
    <w:rsid w:val="009D2DC8"/>
    <w:rsid w:val="009D32F8"/>
    <w:rsid w:val="009D33CA"/>
    <w:rsid w:val="009D33DA"/>
    <w:rsid w:val="009D3794"/>
    <w:rsid w:val="009D3E04"/>
    <w:rsid w:val="009D3E97"/>
    <w:rsid w:val="009D42AF"/>
    <w:rsid w:val="009D50C4"/>
    <w:rsid w:val="009D5269"/>
    <w:rsid w:val="009D52C9"/>
    <w:rsid w:val="009D53D7"/>
    <w:rsid w:val="009D5547"/>
    <w:rsid w:val="009D5577"/>
    <w:rsid w:val="009D661A"/>
    <w:rsid w:val="009D69CE"/>
    <w:rsid w:val="009D6B64"/>
    <w:rsid w:val="009D6F13"/>
    <w:rsid w:val="009D7041"/>
    <w:rsid w:val="009D72D6"/>
    <w:rsid w:val="009D7625"/>
    <w:rsid w:val="009D7967"/>
    <w:rsid w:val="009D7A14"/>
    <w:rsid w:val="009D7EE4"/>
    <w:rsid w:val="009E0616"/>
    <w:rsid w:val="009E0B1C"/>
    <w:rsid w:val="009E0DDC"/>
    <w:rsid w:val="009E0E3E"/>
    <w:rsid w:val="009E122A"/>
    <w:rsid w:val="009E126A"/>
    <w:rsid w:val="009E20AA"/>
    <w:rsid w:val="009E20B9"/>
    <w:rsid w:val="009E2304"/>
    <w:rsid w:val="009E2491"/>
    <w:rsid w:val="009E2775"/>
    <w:rsid w:val="009E2904"/>
    <w:rsid w:val="009E322D"/>
    <w:rsid w:val="009E3241"/>
    <w:rsid w:val="009E3608"/>
    <w:rsid w:val="009E3A42"/>
    <w:rsid w:val="009E3B8D"/>
    <w:rsid w:val="009E3CD8"/>
    <w:rsid w:val="009E3D11"/>
    <w:rsid w:val="009E3EB2"/>
    <w:rsid w:val="009E4009"/>
    <w:rsid w:val="009E43E1"/>
    <w:rsid w:val="009E4879"/>
    <w:rsid w:val="009E4CE4"/>
    <w:rsid w:val="009E5349"/>
    <w:rsid w:val="009E5638"/>
    <w:rsid w:val="009E58CC"/>
    <w:rsid w:val="009E595D"/>
    <w:rsid w:val="009E59F4"/>
    <w:rsid w:val="009E5FC1"/>
    <w:rsid w:val="009E6053"/>
    <w:rsid w:val="009E611E"/>
    <w:rsid w:val="009E63DD"/>
    <w:rsid w:val="009E67AF"/>
    <w:rsid w:val="009E68E3"/>
    <w:rsid w:val="009E73FF"/>
    <w:rsid w:val="009E7585"/>
    <w:rsid w:val="009E75E2"/>
    <w:rsid w:val="009E7792"/>
    <w:rsid w:val="009F00BD"/>
    <w:rsid w:val="009F0B77"/>
    <w:rsid w:val="009F0E0F"/>
    <w:rsid w:val="009F111A"/>
    <w:rsid w:val="009F1271"/>
    <w:rsid w:val="009F14A0"/>
    <w:rsid w:val="009F1A6C"/>
    <w:rsid w:val="009F1A73"/>
    <w:rsid w:val="009F1C09"/>
    <w:rsid w:val="009F1CE4"/>
    <w:rsid w:val="009F1E37"/>
    <w:rsid w:val="009F1F2F"/>
    <w:rsid w:val="009F1FE5"/>
    <w:rsid w:val="009F2389"/>
    <w:rsid w:val="009F2936"/>
    <w:rsid w:val="009F2C85"/>
    <w:rsid w:val="009F2CD2"/>
    <w:rsid w:val="009F2DF2"/>
    <w:rsid w:val="009F3067"/>
    <w:rsid w:val="009F352A"/>
    <w:rsid w:val="009F3F40"/>
    <w:rsid w:val="009F44D2"/>
    <w:rsid w:val="009F4593"/>
    <w:rsid w:val="009F47A5"/>
    <w:rsid w:val="009F48E2"/>
    <w:rsid w:val="009F4DC2"/>
    <w:rsid w:val="009F525B"/>
    <w:rsid w:val="009F531E"/>
    <w:rsid w:val="009F5822"/>
    <w:rsid w:val="009F5851"/>
    <w:rsid w:val="009F5F41"/>
    <w:rsid w:val="009F652C"/>
    <w:rsid w:val="009F66CF"/>
    <w:rsid w:val="009F6CA9"/>
    <w:rsid w:val="009F6DA7"/>
    <w:rsid w:val="009F6DCA"/>
    <w:rsid w:val="009F7061"/>
    <w:rsid w:val="009F71A3"/>
    <w:rsid w:val="009F7486"/>
    <w:rsid w:val="009F7656"/>
    <w:rsid w:val="009F7A4C"/>
    <w:rsid w:val="00A00489"/>
    <w:rsid w:val="00A0079D"/>
    <w:rsid w:val="00A00A47"/>
    <w:rsid w:val="00A00B6D"/>
    <w:rsid w:val="00A00CC5"/>
    <w:rsid w:val="00A00D98"/>
    <w:rsid w:val="00A00EF9"/>
    <w:rsid w:val="00A00F3D"/>
    <w:rsid w:val="00A0127C"/>
    <w:rsid w:val="00A018A6"/>
    <w:rsid w:val="00A01EAF"/>
    <w:rsid w:val="00A02350"/>
    <w:rsid w:val="00A02480"/>
    <w:rsid w:val="00A0258B"/>
    <w:rsid w:val="00A0267E"/>
    <w:rsid w:val="00A026FD"/>
    <w:rsid w:val="00A02830"/>
    <w:rsid w:val="00A02AD9"/>
    <w:rsid w:val="00A02C33"/>
    <w:rsid w:val="00A0302B"/>
    <w:rsid w:val="00A0318F"/>
    <w:rsid w:val="00A03622"/>
    <w:rsid w:val="00A03BBD"/>
    <w:rsid w:val="00A03BC9"/>
    <w:rsid w:val="00A03F8A"/>
    <w:rsid w:val="00A044AA"/>
    <w:rsid w:val="00A0472E"/>
    <w:rsid w:val="00A04919"/>
    <w:rsid w:val="00A04A2E"/>
    <w:rsid w:val="00A04CD2"/>
    <w:rsid w:val="00A0518C"/>
    <w:rsid w:val="00A0546C"/>
    <w:rsid w:val="00A05831"/>
    <w:rsid w:val="00A05B01"/>
    <w:rsid w:val="00A05B4E"/>
    <w:rsid w:val="00A05C1A"/>
    <w:rsid w:val="00A05D11"/>
    <w:rsid w:val="00A05E71"/>
    <w:rsid w:val="00A0639A"/>
    <w:rsid w:val="00A0668D"/>
    <w:rsid w:val="00A06956"/>
    <w:rsid w:val="00A06A84"/>
    <w:rsid w:val="00A06D5B"/>
    <w:rsid w:val="00A071CF"/>
    <w:rsid w:val="00A07616"/>
    <w:rsid w:val="00A077E7"/>
    <w:rsid w:val="00A07999"/>
    <w:rsid w:val="00A1036F"/>
    <w:rsid w:val="00A10F15"/>
    <w:rsid w:val="00A11192"/>
    <w:rsid w:val="00A11838"/>
    <w:rsid w:val="00A11903"/>
    <w:rsid w:val="00A11AE5"/>
    <w:rsid w:val="00A11C08"/>
    <w:rsid w:val="00A11FC0"/>
    <w:rsid w:val="00A1281E"/>
    <w:rsid w:val="00A12917"/>
    <w:rsid w:val="00A12BCB"/>
    <w:rsid w:val="00A12CBA"/>
    <w:rsid w:val="00A13287"/>
    <w:rsid w:val="00A132CE"/>
    <w:rsid w:val="00A138C6"/>
    <w:rsid w:val="00A139BA"/>
    <w:rsid w:val="00A13B82"/>
    <w:rsid w:val="00A13C6F"/>
    <w:rsid w:val="00A13DD7"/>
    <w:rsid w:val="00A13E6F"/>
    <w:rsid w:val="00A143CA"/>
    <w:rsid w:val="00A152CB"/>
    <w:rsid w:val="00A163BF"/>
    <w:rsid w:val="00A16637"/>
    <w:rsid w:val="00A16D4B"/>
    <w:rsid w:val="00A16DBC"/>
    <w:rsid w:val="00A16E69"/>
    <w:rsid w:val="00A171DA"/>
    <w:rsid w:val="00A172C6"/>
    <w:rsid w:val="00A173C7"/>
    <w:rsid w:val="00A1766C"/>
    <w:rsid w:val="00A17831"/>
    <w:rsid w:val="00A17C05"/>
    <w:rsid w:val="00A17DD2"/>
    <w:rsid w:val="00A17F31"/>
    <w:rsid w:val="00A200DB"/>
    <w:rsid w:val="00A2043D"/>
    <w:rsid w:val="00A205DF"/>
    <w:rsid w:val="00A20E99"/>
    <w:rsid w:val="00A21017"/>
    <w:rsid w:val="00A2134F"/>
    <w:rsid w:val="00A2135E"/>
    <w:rsid w:val="00A2146A"/>
    <w:rsid w:val="00A21482"/>
    <w:rsid w:val="00A219A7"/>
    <w:rsid w:val="00A21AEF"/>
    <w:rsid w:val="00A220ED"/>
    <w:rsid w:val="00A2220C"/>
    <w:rsid w:val="00A22417"/>
    <w:rsid w:val="00A22DE7"/>
    <w:rsid w:val="00A22ED1"/>
    <w:rsid w:val="00A23230"/>
    <w:rsid w:val="00A23532"/>
    <w:rsid w:val="00A23873"/>
    <w:rsid w:val="00A244A2"/>
    <w:rsid w:val="00A2473F"/>
    <w:rsid w:val="00A247A5"/>
    <w:rsid w:val="00A247D0"/>
    <w:rsid w:val="00A24B5A"/>
    <w:rsid w:val="00A24D47"/>
    <w:rsid w:val="00A24DDD"/>
    <w:rsid w:val="00A25084"/>
    <w:rsid w:val="00A258EE"/>
    <w:rsid w:val="00A25990"/>
    <w:rsid w:val="00A259E5"/>
    <w:rsid w:val="00A25D40"/>
    <w:rsid w:val="00A25D69"/>
    <w:rsid w:val="00A26716"/>
    <w:rsid w:val="00A268C8"/>
    <w:rsid w:val="00A269C9"/>
    <w:rsid w:val="00A26B9C"/>
    <w:rsid w:val="00A26E1D"/>
    <w:rsid w:val="00A273E2"/>
    <w:rsid w:val="00A27944"/>
    <w:rsid w:val="00A279CF"/>
    <w:rsid w:val="00A27A6F"/>
    <w:rsid w:val="00A27C48"/>
    <w:rsid w:val="00A27C62"/>
    <w:rsid w:val="00A27D29"/>
    <w:rsid w:val="00A27F9A"/>
    <w:rsid w:val="00A30189"/>
    <w:rsid w:val="00A306BD"/>
    <w:rsid w:val="00A307B5"/>
    <w:rsid w:val="00A31230"/>
    <w:rsid w:val="00A31EAD"/>
    <w:rsid w:val="00A32162"/>
    <w:rsid w:val="00A32371"/>
    <w:rsid w:val="00A32447"/>
    <w:rsid w:val="00A32853"/>
    <w:rsid w:val="00A329FC"/>
    <w:rsid w:val="00A32C52"/>
    <w:rsid w:val="00A32F19"/>
    <w:rsid w:val="00A3311E"/>
    <w:rsid w:val="00A3311F"/>
    <w:rsid w:val="00A33891"/>
    <w:rsid w:val="00A33F90"/>
    <w:rsid w:val="00A34442"/>
    <w:rsid w:val="00A3446A"/>
    <w:rsid w:val="00A3479E"/>
    <w:rsid w:val="00A34992"/>
    <w:rsid w:val="00A34DAD"/>
    <w:rsid w:val="00A34E68"/>
    <w:rsid w:val="00A35190"/>
    <w:rsid w:val="00A35835"/>
    <w:rsid w:val="00A3585A"/>
    <w:rsid w:val="00A35883"/>
    <w:rsid w:val="00A3593D"/>
    <w:rsid w:val="00A35C5E"/>
    <w:rsid w:val="00A35EBB"/>
    <w:rsid w:val="00A36357"/>
    <w:rsid w:val="00A3745D"/>
    <w:rsid w:val="00A37DAC"/>
    <w:rsid w:val="00A37F37"/>
    <w:rsid w:val="00A402E6"/>
    <w:rsid w:val="00A40D23"/>
    <w:rsid w:val="00A41186"/>
    <w:rsid w:val="00A41A1E"/>
    <w:rsid w:val="00A41AB3"/>
    <w:rsid w:val="00A4207A"/>
    <w:rsid w:val="00A420B9"/>
    <w:rsid w:val="00A4250D"/>
    <w:rsid w:val="00A427B6"/>
    <w:rsid w:val="00A42970"/>
    <w:rsid w:val="00A434B3"/>
    <w:rsid w:val="00A43558"/>
    <w:rsid w:val="00A436A3"/>
    <w:rsid w:val="00A43DAE"/>
    <w:rsid w:val="00A43E9C"/>
    <w:rsid w:val="00A44147"/>
    <w:rsid w:val="00A444C5"/>
    <w:rsid w:val="00A4476F"/>
    <w:rsid w:val="00A449D2"/>
    <w:rsid w:val="00A45194"/>
    <w:rsid w:val="00A4523C"/>
    <w:rsid w:val="00A45337"/>
    <w:rsid w:val="00A455E4"/>
    <w:rsid w:val="00A457E4"/>
    <w:rsid w:val="00A458C5"/>
    <w:rsid w:val="00A45A36"/>
    <w:rsid w:val="00A45C97"/>
    <w:rsid w:val="00A461EC"/>
    <w:rsid w:val="00A4631E"/>
    <w:rsid w:val="00A463FD"/>
    <w:rsid w:val="00A464AC"/>
    <w:rsid w:val="00A4685D"/>
    <w:rsid w:val="00A46BB1"/>
    <w:rsid w:val="00A476DB"/>
    <w:rsid w:val="00A477DF"/>
    <w:rsid w:val="00A47B38"/>
    <w:rsid w:val="00A47EEB"/>
    <w:rsid w:val="00A47FD5"/>
    <w:rsid w:val="00A500B2"/>
    <w:rsid w:val="00A50158"/>
    <w:rsid w:val="00A50300"/>
    <w:rsid w:val="00A5037B"/>
    <w:rsid w:val="00A50AE0"/>
    <w:rsid w:val="00A50C56"/>
    <w:rsid w:val="00A51141"/>
    <w:rsid w:val="00A51D25"/>
    <w:rsid w:val="00A52063"/>
    <w:rsid w:val="00A525AB"/>
    <w:rsid w:val="00A52717"/>
    <w:rsid w:val="00A52ADD"/>
    <w:rsid w:val="00A52F2C"/>
    <w:rsid w:val="00A5302B"/>
    <w:rsid w:val="00A53666"/>
    <w:rsid w:val="00A53756"/>
    <w:rsid w:val="00A53918"/>
    <w:rsid w:val="00A53952"/>
    <w:rsid w:val="00A53A3A"/>
    <w:rsid w:val="00A54199"/>
    <w:rsid w:val="00A5462D"/>
    <w:rsid w:val="00A54991"/>
    <w:rsid w:val="00A54CC0"/>
    <w:rsid w:val="00A54EA9"/>
    <w:rsid w:val="00A54EE8"/>
    <w:rsid w:val="00A55128"/>
    <w:rsid w:val="00A55132"/>
    <w:rsid w:val="00A55363"/>
    <w:rsid w:val="00A55580"/>
    <w:rsid w:val="00A555B9"/>
    <w:rsid w:val="00A55D0C"/>
    <w:rsid w:val="00A567D2"/>
    <w:rsid w:val="00A5681A"/>
    <w:rsid w:val="00A56911"/>
    <w:rsid w:val="00A56944"/>
    <w:rsid w:val="00A57097"/>
    <w:rsid w:val="00A57351"/>
    <w:rsid w:val="00A573AA"/>
    <w:rsid w:val="00A57C85"/>
    <w:rsid w:val="00A57F1C"/>
    <w:rsid w:val="00A616FC"/>
    <w:rsid w:val="00A617C2"/>
    <w:rsid w:val="00A61C4D"/>
    <w:rsid w:val="00A61D14"/>
    <w:rsid w:val="00A61E2D"/>
    <w:rsid w:val="00A62695"/>
    <w:rsid w:val="00A6338D"/>
    <w:rsid w:val="00A633E6"/>
    <w:rsid w:val="00A63492"/>
    <w:rsid w:val="00A635DE"/>
    <w:rsid w:val="00A638B2"/>
    <w:rsid w:val="00A63C43"/>
    <w:rsid w:val="00A63CE4"/>
    <w:rsid w:val="00A63F34"/>
    <w:rsid w:val="00A643D8"/>
    <w:rsid w:val="00A64443"/>
    <w:rsid w:val="00A646EB"/>
    <w:rsid w:val="00A6517F"/>
    <w:rsid w:val="00A6581B"/>
    <w:rsid w:val="00A66344"/>
    <w:rsid w:val="00A6686D"/>
    <w:rsid w:val="00A66B4A"/>
    <w:rsid w:val="00A674AB"/>
    <w:rsid w:val="00A674DF"/>
    <w:rsid w:val="00A67542"/>
    <w:rsid w:val="00A679F4"/>
    <w:rsid w:val="00A67A43"/>
    <w:rsid w:val="00A67C42"/>
    <w:rsid w:val="00A67EAF"/>
    <w:rsid w:val="00A7002C"/>
    <w:rsid w:val="00A7034C"/>
    <w:rsid w:val="00A70CB5"/>
    <w:rsid w:val="00A710C9"/>
    <w:rsid w:val="00A713D8"/>
    <w:rsid w:val="00A71467"/>
    <w:rsid w:val="00A718DC"/>
    <w:rsid w:val="00A7194A"/>
    <w:rsid w:val="00A71F06"/>
    <w:rsid w:val="00A725A3"/>
    <w:rsid w:val="00A726AB"/>
    <w:rsid w:val="00A7271F"/>
    <w:rsid w:val="00A72898"/>
    <w:rsid w:val="00A72BF7"/>
    <w:rsid w:val="00A72E8C"/>
    <w:rsid w:val="00A72F1B"/>
    <w:rsid w:val="00A72F50"/>
    <w:rsid w:val="00A732AA"/>
    <w:rsid w:val="00A73436"/>
    <w:rsid w:val="00A734F5"/>
    <w:rsid w:val="00A73669"/>
    <w:rsid w:val="00A73775"/>
    <w:rsid w:val="00A73B03"/>
    <w:rsid w:val="00A73C45"/>
    <w:rsid w:val="00A7400B"/>
    <w:rsid w:val="00A7419E"/>
    <w:rsid w:val="00A745A7"/>
    <w:rsid w:val="00A74D32"/>
    <w:rsid w:val="00A754DB"/>
    <w:rsid w:val="00A75794"/>
    <w:rsid w:val="00A757B9"/>
    <w:rsid w:val="00A75BCA"/>
    <w:rsid w:val="00A75E8F"/>
    <w:rsid w:val="00A764BB"/>
    <w:rsid w:val="00A76BE4"/>
    <w:rsid w:val="00A76D4A"/>
    <w:rsid w:val="00A7722D"/>
    <w:rsid w:val="00A77666"/>
    <w:rsid w:val="00A776B9"/>
    <w:rsid w:val="00A779B4"/>
    <w:rsid w:val="00A77AA4"/>
    <w:rsid w:val="00A77AC5"/>
    <w:rsid w:val="00A8009C"/>
    <w:rsid w:val="00A800A7"/>
    <w:rsid w:val="00A8021F"/>
    <w:rsid w:val="00A80308"/>
    <w:rsid w:val="00A80820"/>
    <w:rsid w:val="00A8098A"/>
    <w:rsid w:val="00A80ED1"/>
    <w:rsid w:val="00A80F7B"/>
    <w:rsid w:val="00A80FD7"/>
    <w:rsid w:val="00A8131E"/>
    <w:rsid w:val="00A81585"/>
    <w:rsid w:val="00A8175E"/>
    <w:rsid w:val="00A817A9"/>
    <w:rsid w:val="00A81C24"/>
    <w:rsid w:val="00A81DEA"/>
    <w:rsid w:val="00A82322"/>
    <w:rsid w:val="00A823E3"/>
    <w:rsid w:val="00A82BEB"/>
    <w:rsid w:val="00A83124"/>
    <w:rsid w:val="00A8317E"/>
    <w:rsid w:val="00A834B9"/>
    <w:rsid w:val="00A8354D"/>
    <w:rsid w:val="00A8380C"/>
    <w:rsid w:val="00A83946"/>
    <w:rsid w:val="00A83F92"/>
    <w:rsid w:val="00A83FC8"/>
    <w:rsid w:val="00A8434D"/>
    <w:rsid w:val="00A8448F"/>
    <w:rsid w:val="00A84B03"/>
    <w:rsid w:val="00A84B28"/>
    <w:rsid w:val="00A85071"/>
    <w:rsid w:val="00A8544C"/>
    <w:rsid w:val="00A858E9"/>
    <w:rsid w:val="00A85C6B"/>
    <w:rsid w:val="00A85EEB"/>
    <w:rsid w:val="00A863AD"/>
    <w:rsid w:val="00A8655E"/>
    <w:rsid w:val="00A8657B"/>
    <w:rsid w:val="00A8679A"/>
    <w:rsid w:val="00A86813"/>
    <w:rsid w:val="00A86EAB"/>
    <w:rsid w:val="00A870D6"/>
    <w:rsid w:val="00A8764C"/>
    <w:rsid w:val="00A877C0"/>
    <w:rsid w:val="00A877D1"/>
    <w:rsid w:val="00A878E6"/>
    <w:rsid w:val="00A90D92"/>
    <w:rsid w:val="00A90F93"/>
    <w:rsid w:val="00A91179"/>
    <w:rsid w:val="00A9126D"/>
    <w:rsid w:val="00A9200F"/>
    <w:rsid w:val="00A92230"/>
    <w:rsid w:val="00A923A5"/>
    <w:rsid w:val="00A9258E"/>
    <w:rsid w:val="00A92A7E"/>
    <w:rsid w:val="00A92CFD"/>
    <w:rsid w:val="00A92D56"/>
    <w:rsid w:val="00A931A6"/>
    <w:rsid w:val="00A93415"/>
    <w:rsid w:val="00A934B6"/>
    <w:rsid w:val="00A93733"/>
    <w:rsid w:val="00A93776"/>
    <w:rsid w:val="00A939EC"/>
    <w:rsid w:val="00A93A9A"/>
    <w:rsid w:val="00A93B34"/>
    <w:rsid w:val="00A9452A"/>
    <w:rsid w:val="00A94649"/>
    <w:rsid w:val="00A9475C"/>
    <w:rsid w:val="00A94D93"/>
    <w:rsid w:val="00A94E8C"/>
    <w:rsid w:val="00A94F20"/>
    <w:rsid w:val="00A952C6"/>
    <w:rsid w:val="00A954FA"/>
    <w:rsid w:val="00A95534"/>
    <w:rsid w:val="00A95AC7"/>
    <w:rsid w:val="00A960EE"/>
    <w:rsid w:val="00A962CD"/>
    <w:rsid w:val="00A96DF0"/>
    <w:rsid w:val="00A97161"/>
    <w:rsid w:val="00A974A1"/>
    <w:rsid w:val="00A9763F"/>
    <w:rsid w:val="00A97775"/>
    <w:rsid w:val="00A97841"/>
    <w:rsid w:val="00A97906"/>
    <w:rsid w:val="00A97B49"/>
    <w:rsid w:val="00AA066F"/>
    <w:rsid w:val="00AA0C4F"/>
    <w:rsid w:val="00AA1157"/>
    <w:rsid w:val="00AA1172"/>
    <w:rsid w:val="00AA1BE6"/>
    <w:rsid w:val="00AA1C19"/>
    <w:rsid w:val="00AA1EC6"/>
    <w:rsid w:val="00AA1FEF"/>
    <w:rsid w:val="00AA2872"/>
    <w:rsid w:val="00AA29F0"/>
    <w:rsid w:val="00AA2F1B"/>
    <w:rsid w:val="00AA3390"/>
    <w:rsid w:val="00AA3A8F"/>
    <w:rsid w:val="00AA438B"/>
    <w:rsid w:val="00AA480F"/>
    <w:rsid w:val="00AA4840"/>
    <w:rsid w:val="00AA49B5"/>
    <w:rsid w:val="00AA4B53"/>
    <w:rsid w:val="00AA4F7E"/>
    <w:rsid w:val="00AA5716"/>
    <w:rsid w:val="00AA5B55"/>
    <w:rsid w:val="00AA5CBA"/>
    <w:rsid w:val="00AA68C2"/>
    <w:rsid w:val="00AA6A0A"/>
    <w:rsid w:val="00AA71E9"/>
    <w:rsid w:val="00AA727D"/>
    <w:rsid w:val="00AA76BF"/>
    <w:rsid w:val="00AA79EA"/>
    <w:rsid w:val="00AA7BF2"/>
    <w:rsid w:val="00AA7FF3"/>
    <w:rsid w:val="00AB015F"/>
    <w:rsid w:val="00AB021F"/>
    <w:rsid w:val="00AB05C2"/>
    <w:rsid w:val="00AB0838"/>
    <w:rsid w:val="00AB0B92"/>
    <w:rsid w:val="00AB0E6D"/>
    <w:rsid w:val="00AB114D"/>
    <w:rsid w:val="00AB136E"/>
    <w:rsid w:val="00AB1B58"/>
    <w:rsid w:val="00AB23B7"/>
    <w:rsid w:val="00AB2474"/>
    <w:rsid w:val="00AB2493"/>
    <w:rsid w:val="00AB2678"/>
    <w:rsid w:val="00AB2861"/>
    <w:rsid w:val="00AB2D6C"/>
    <w:rsid w:val="00AB2F9E"/>
    <w:rsid w:val="00AB3529"/>
    <w:rsid w:val="00AB3897"/>
    <w:rsid w:val="00AB396B"/>
    <w:rsid w:val="00AB3FD2"/>
    <w:rsid w:val="00AB4442"/>
    <w:rsid w:val="00AB468C"/>
    <w:rsid w:val="00AB4778"/>
    <w:rsid w:val="00AB4C6F"/>
    <w:rsid w:val="00AB4CE1"/>
    <w:rsid w:val="00AB4FC8"/>
    <w:rsid w:val="00AB502F"/>
    <w:rsid w:val="00AB503E"/>
    <w:rsid w:val="00AB519C"/>
    <w:rsid w:val="00AB53EC"/>
    <w:rsid w:val="00AB5A68"/>
    <w:rsid w:val="00AB60E6"/>
    <w:rsid w:val="00AB61C8"/>
    <w:rsid w:val="00AB62AA"/>
    <w:rsid w:val="00AB64F3"/>
    <w:rsid w:val="00AB6BA2"/>
    <w:rsid w:val="00AB73B3"/>
    <w:rsid w:val="00AB7C7F"/>
    <w:rsid w:val="00AC00D9"/>
    <w:rsid w:val="00AC085B"/>
    <w:rsid w:val="00AC197F"/>
    <w:rsid w:val="00AC22E2"/>
    <w:rsid w:val="00AC22FE"/>
    <w:rsid w:val="00AC23F5"/>
    <w:rsid w:val="00AC2957"/>
    <w:rsid w:val="00AC301B"/>
    <w:rsid w:val="00AC314A"/>
    <w:rsid w:val="00AC359E"/>
    <w:rsid w:val="00AC386F"/>
    <w:rsid w:val="00AC3899"/>
    <w:rsid w:val="00AC3B32"/>
    <w:rsid w:val="00AC3E2A"/>
    <w:rsid w:val="00AC478D"/>
    <w:rsid w:val="00AC4A33"/>
    <w:rsid w:val="00AC4FA5"/>
    <w:rsid w:val="00AC5483"/>
    <w:rsid w:val="00AC5A6C"/>
    <w:rsid w:val="00AC5C96"/>
    <w:rsid w:val="00AC5E0B"/>
    <w:rsid w:val="00AC63AB"/>
    <w:rsid w:val="00AC663D"/>
    <w:rsid w:val="00AC6855"/>
    <w:rsid w:val="00AC69E9"/>
    <w:rsid w:val="00AC7586"/>
    <w:rsid w:val="00AC7729"/>
    <w:rsid w:val="00AC7B62"/>
    <w:rsid w:val="00AD00CA"/>
    <w:rsid w:val="00AD0230"/>
    <w:rsid w:val="00AD03ED"/>
    <w:rsid w:val="00AD064E"/>
    <w:rsid w:val="00AD0AE8"/>
    <w:rsid w:val="00AD0F24"/>
    <w:rsid w:val="00AD1158"/>
    <w:rsid w:val="00AD14CC"/>
    <w:rsid w:val="00AD1584"/>
    <w:rsid w:val="00AD1798"/>
    <w:rsid w:val="00AD1B83"/>
    <w:rsid w:val="00AD1B9A"/>
    <w:rsid w:val="00AD21D2"/>
    <w:rsid w:val="00AD27F1"/>
    <w:rsid w:val="00AD2928"/>
    <w:rsid w:val="00AD2944"/>
    <w:rsid w:val="00AD2A2D"/>
    <w:rsid w:val="00AD2E5B"/>
    <w:rsid w:val="00AD331E"/>
    <w:rsid w:val="00AD37D5"/>
    <w:rsid w:val="00AD3B49"/>
    <w:rsid w:val="00AD3EC3"/>
    <w:rsid w:val="00AD4042"/>
    <w:rsid w:val="00AD4290"/>
    <w:rsid w:val="00AD45E8"/>
    <w:rsid w:val="00AD4648"/>
    <w:rsid w:val="00AD4F01"/>
    <w:rsid w:val="00AD57E0"/>
    <w:rsid w:val="00AD58FF"/>
    <w:rsid w:val="00AD5B3B"/>
    <w:rsid w:val="00AD6055"/>
    <w:rsid w:val="00AD6302"/>
    <w:rsid w:val="00AD63C0"/>
    <w:rsid w:val="00AD66CC"/>
    <w:rsid w:val="00AD6AD8"/>
    <w:rsid w:val="00AD6FE9"/>
    <w:rsid w:val="00AD72F1"/>
    <w:rsid w:val="00AD7564"/>
    <w:rsid w:val="00AE0098"/>
    <w:rsid w:val="00AE0277"/>
    <w:rsid w:val="00AE0286"/>
    <w:rsid w:val="00AE08A6"/>
    <w:rsid w:val="00AE0D27"/>
    <w:rsid w:val="00AE115A"/>
    <w:rsid w:val="00AE1172"/>
    <w:rsid w:val="00AE1377"/>
    <w:rsid w:val="00AE13C5"/>
    <w:rsid w:val="00AE13D1"/>
    <w:rsid w:val="00AE1DD5"/>
    <w:rsid w:val="00AE1F2C"/>
    <w:rsid w:val="00AE2083"/>
    <w:rsid w:val="00AE26AD"/>
    <w:rsid w:val="00AE275B"/>
    <w:rsid w:val="00AE2848"/>
    <w:rsid w:val="00AE337C"/>
    <w:rsid w:val="00AE349E"/>
    <w:rsid w:val="00AE3B38"/>
    <w:rsid w:val="00AE3B79"/>
    <w:rsid w:val="00AE3D2E"/>
    <w:rsid w:val="00AE408C"/>
    <w:rsid w:val="00AE458C"/>
    <w:rsid w:val="00AE46C5"/>
    <w:rsid w:val="00AE4A2B"/>
    <w:rsid w:val="00AE5626"/>
    <w:rsid w:val="00AE57F4"/>
    <w:rsid w:val="00AE5B1B"/>
    <w:rsid w:val="00AE5BBF"/>
    <w:rsid w:val="00AE5F6E"/>
    <w:rsid w:val="00AE6146"/>
    <w:rsid w:val="00AE61B2"/>
    <w:rsid w:val="00AE6536"/>
    <w:rsid w:val="00AE66E2"/>
    <w:rsid w:val="00AE6A5A"/>
    <w:rsid w:val="00AE6A74"/>
    <w:rsid w:val="00AE6A79"/>
    <w:rsid w:val="00AE6F40"/>
    <w:rsid w:val="00AE70E7"/>
    <w:rsid w:val="00AE71C8"/>
    <w:rsid w:val="00AE7244"/>
    <w:rsid w:val="00AE7549"/>
    <w:rsid w:val="00AE78E5"/>
    <w:rsid w:val="00AE7DC6"/>
    <w:rsid w:val="00AF01CE"/>
    <w:rsid w:val="00AF0533"/>
    <w:rsid w:val="00AF073A"/>
    <w:rsid w:val="00AF0BB8"/>
    <w:rsid w:val="00AF11E9"/>
    <w:rsid w:val="00AF1A05"/>
    <w:rsid w:val="00AF2184"/>
    <w:rsid w:val="00AF23D6"/>
    <w:rsid w:val="00AF2977"/>
    <w:rsid w:val="00AF29A5"/>
    <w:rsid w:val="00AF30BB"/>
    <w:rsid w:val="00AF3170"/>
    <w:rsid w:val="00AF3556"/>
    <w:rsid w:val="00AF35CD"/>
    <w:rsid w:val="00AF392A"/>
    <w:rsid w:val="00AF3B10"/>
    <w:rsid w:val="00AF4365"/>
    <w:rsid w:val="00AF474A"/>
    <w:rsid w:val="00AF4925"/>
    <w:rsid w:val="00AF56A4"/>
    <w:rsid w:val="00AF5908"/>
    <w:rsid w:val="00AF5B73"/>
    <w:rsid w:val="00AF6B3C"/>
    <w:rsid w:val="00AF6D94"/>
    <w:rsid w:val="00AF6F32"/>
    <w:rsid w:val="00AF71CB"/>
    <w:rsid w:val="00AF7354"/>
    <w:rsid w:val="00AF7608"/>
    <w:rsid w:val="00AF7E44"/>
    <w:rsid w:val="00B000E2"/>
    <w:rsid w:val="00B001A6"/>
    <w:rsid w:val="00B005F6"/>
    <w:rsid w:val="00B00B4F"/>
    <w:rsid w:val="00B01409"/>
    <w:rsid w:val="00B01742"/>
    <w:rsid w:val="00B017A7"/>
    <w:rsid w:val="00B017F3"/>
    <w:rsid w:val="00B018E0"/>
    <w:rsid w:val="00B019DA"/>
    <w:rsid w:val="00B01F45"/>
    <w:rsid w:val="00B021C4"/>
    <w:rsid w:val="00B023EC"/>
    <w:rsid w:val="00B025B4"/>
    <w:rsid w:val="00B02985"/>
    <w:rsid w:val="00B02AA0"/>
    <w:rsid w:val="00B02E8E"/>
    <w:rsid w:val="00B02EEC"/>
    <w:rsid w:val="00B0391B"/>
    <w:rsid w:val="00B03E98"/>
    <w:rsid w:val="00B045B0"/>
    <w:rsid w:val="00B0463A"/>
    <w:rsid w:val="00B046CD"/>
    <w:rsid w:val="00B04884"/>
    <w:rsid w:val="00B04B6F"/>
    <w:rsid w:val="00B04B9E"/>
    <w:rsid w:val="00B04D76"/>
    <w:rsid w:val="00B04DA8"/>
    <w:rsid w:val="00B04DAA"/>
    <w:rsid w:val="00B04F1C"/>
    <w:rsid w:val="00B05656"/>
    <w:rsid w:val="00B05CAB"/>
    <w:rsid w:val="00B06061"/>
    <w:rsid w:val="00B0615E"/>
    <w:rsid w:val="00B06285"/>
    <w:rsid w:val="00B06319"/>
    <w:rsid w:val="00B06352"/>
    <w:rsid w:val="00B06921"/>
    <w:rsid w:val="00B0693C"/>
    <w:rsid w:val="00B0697A"/>
    <w:rsid w:val="00B06DDE"/>
    <w:rsid w:val="00B06EA8"/>
    <w:rsid w:val="00B06F1D"/>
    <w:rsid w:val="00B06FE6"/>
    <w:rsid w:val="00B0727D"/>
    <w:rsid w:val="00B072A9"/>
    <w:rsid w:val="00B0747A"/>
    <w:rsid w:val="00B0766B"/>
    <w:rsid w:val="00B103D7"/>
    <w:rsid w:val="00B103DE"/>
    <w:rsid w:val="00B10862"/>
    <w:rsid w:val="00B1091E"/>
    <w:rsid w:val="00B10E96"/>
    <w:rsid w:val="00B11373"/>
    <w:rsid w:val="00B11758"/>
    <w:rsid w:val="00B1191B"/>
    <w:rsid w:val="00B1226E"/>
    <w:rsid w:val="00B122AB"/>
    <w:rsid w:val="00B126F3"/>
    <w:rsid w:val="00B12E0F"/>
    <w:rsid w:val="00B1327E"/>
    <w:rsid w:val="00B13F7F"/>
    <w:rsid w:val="00B147D5"/>
    <w:rsid w:val="00B14857"/>
    <w:rsid w:val="00B148F4"/>
    <w:rsid w:val="00B14CBF"/>
    <w:rsid w:val="00B150B5"/>
    <w:rsid w:val="00B1525B"/>
    <w:rsid w:val="00B15775"/>
    <w:rsid w:val="00B1623F"/>
    <w:rsid w:val="00B163F4"/>
    <w:rsid w:val="00B16443"/>
    <w:rsid w:val="00B16E84"/>
    <w:rsid w:val="00B17016"/>
    <w:rsid w:val="00B176B6"/>
    <w:rsid w:val="00B179ED"/>
    <w:rsid w:val="00B17F83"/>
    <w:rsid w:val="00B204DC"/>
    <w:rsid w:val="00B2051F"/>
    <w:rsid w:val="00B20979"/>
    <w:rsid w:val="00B20F32"/>
    <w:rsid w:val="00B21152"/>
    <w:rsid w:val="00B21644"/>
    <w:rsid w:val="00B21822"/>
    <w:rsid w:val="00B21974"/>
    <w:rsid w:val="00B21A13"/>
    <w:rsid w:val="00B2201C"/>
    <w:rsid w:val="00B222D5"/>
    <w:rsid w:val="00B22A83"/>
    <w:rsid w:val="00B22BF0"/>
    <w:rsid w:val="00B22D3C"/>
    <w:rsid w:val="00B2300D"/>
    <w:rsid w:val="00B2391C"/>
    <w:rsid w:val="00B23D1F"/>
    <w:rsid w:val="00B23D65"/>
    <w:rsid w:val="00B23DA7"/>
    <w:rsid w:val="00B247C4"/>
    <w:rsid w:val="00B24A4D"/>
    <w:rsid w:val="00B24AB9"/>
    <w:rsid w:val="00B24BA5"/>
    <w:rsid w:val="00B24D84"/>
    <w:rsid w:val="00B24F5C"/>
    <w:rsid w:val="00B255FA"/>
    <w:rsid w:val="00B2593E"/>
    <w:rsid w:val="00B259FD"/>
    <w:rsid w:val="00B25CE6"/>
    <w:rsid w:val="00B25D83"/>
    <w:rsid w:val="00B26300"/>
    <w:rsid w:val="00B2655F"/>
    <w:rsid w:val="00B26636"/>
    <w:rsid w:val="00B26691"/>
    <w:rsid w:val="00B26D18"/>
    <w:rsid w:val="00B26DFC"/>
    <w:rsid w:val="00B26E22"/>
    <w:rsid w:val="00B272FA"/>
    <w:rsid w:val="00B27A4C"/>
    <w:rsid w:val="00B27C0C"/>
    <w:rsid w:val="00B27C0F"/>
    <w:rsid w:val="00B3028C"/>
    <w:rsid w:val="00B304EA"/>
    <w:rsid w:val="00B306A9"/>
    <w:rsid w:val="00B3072E"/>
    <w:rsid w:val="00B307D3"/>
    <w:rsid w:val="00B30B5E"/>
    <w:rsid w:val="00B30BB7"/>
    <w:rsid w:val="00B30F33"/>
    <w:rsid w:val="00B31382"/>
    <w:rsid w:val="00B3150F"/>
    <w:rsid w:val="00B316A4"/>
    <w:rsid w:val="00B317AC"/>
    <w:rsid w:val="00B31905"/>
    <w:rsid w:val="00B31BDB"/>
    <w:rsid w:val="00B31C89"/>
    <w:rsid w:val="00B321A4"/>
    <w:rsid w:val="00B32403"/>
    <w:rsid w:val="00B32733"/>
    <w:rsid w:val="00B32E8C"/>
    <w:rsid w:val="00B3349D"/>
    <w:rsid w:val="00B336B6"/>
    <w:rsid w:val="00B336E0"/>
    <w:rsid w:val="00B33B31"/>
    <w:rsid w:val="00B34402"/>
    <w:rsid w:val="00B34A7C"/>
    <w:rsid w:val="00B34DD3"/>
    <w:rsid w:val="00B34FB7"/>
    <w:rsid w:val="00B350D1"/>
    <w:rsid w:val="00B357D4"/>
    <w:rsid w:val="00B36068"/>
    <w:rsid w:val="00B36099"/>
    <w:rsid w:val="00B36241"/>
    <w:rsid w:val="00B362A0"/>
    <w:rsid w:val="00B363F9"/>
    <w:rsid w:val="00B368AB"/>
    <w:rsid w:val="00B36BA8"/>
    <w:rsid w:val="00B3713C"/>
    <w:rsid w:val="00B37403"/>
    <w:rsid w:val="00B377C7"/>
    <w:rsid w:val="00B37E7B"/>
    <w:rsid w:val="00B4004E"/>
    <w:rsid w:val="00B40126"/>
    <w:rsid w:val="00B402D5"/>
    <w:rsid w:val="00B40988"/>
    <w:rsid w:val="00B40DB1"/>
    <w:rsid w:val="00B410B7"/>
    <w:rsid w:val="00B41FA5"/>
    <w:rsid w:val="00B42076"/>
    <w:rsid w:val="00B42112"/>
    <w:rsid w:val="00B4251D"/>
    <w:rsid w:val="00B42586"/>
    <w:rsid w:val="00B429FF"/>
    <w:rsid w:val="00B42B03"/>
    <w:rsid w:val="00B42E68"/>
    <w:rsid w:val="00B4300F"/>
    <w:rsid w:val="00B43891"/>
    <w:rsid w:val="00B43A2D"/>
    <w:rsid w:val="00B44218"/>
    <w:rsid w:val="00B4426A"/>
    <w:rsid w:val="00B44F4B"/>
    <w:rsid w:val="00B45267"/>
    <w:rsid w:val="00B454E6"/>
    <w:rsid w:val="00B45D25"/>
    <w:rsid w:val="00B45FFF"/>
    <w:rsid w:val="00B46073"/>
    <w:rsid w:val="00B462A8"/>
    <w:rsid w:val="00B463D5"/>
    <w:rsid w:val="00B463E6"/>
    <w:rsid w:val="00B4642C"/>
    <w:rsid w:val="00B4675E"/>
    <w:rsid w:val="00B46C56"/>
    <w:rsid w:val="00B46CCA"/>
    <w:rsid w:val="00B46D13"/>
    <w:rsid w:val="00B47409"/>
    <w:rsid w:val="00B47523"/>
    <w:rsid w:val="00B47780"/>
    <w:rsid w:val="00B47D47"/>
    <w:rsid w:val="00B47DD4"/>
    <w:rsid w:val="00B47F53"/>
    <w:rsid w:val="00B501F1"/>
    <w:rsid w:val="00B502F3"/>
    <w:rsid w:val="00B50B63"/>
    <w:rsid w:val="00B50E88"/>
    <w:rsid w:val="00B513F3"/>
    <w:rsid w:val="00B5159D"/>
    <w:rsid w:val="00B5176B"/>
    <w:rsid w:val="00B52675"/>
    <w:rsid w:val="00B52A8C"/>
    <w:rsid w:val="00B52E1C"/>
    <w:rsid w:val="00B52E23"/>
    <w:rsid w:val="00B52E62"/>
    <w:rsid w:val="00B52EB0"/>
    <w:rsid w:val="00B532AA"/>
    <w:rsid w:val="00B53368"/>
    <w:rsid w:val="00B538D5"/>
    <w:rsid w:val="00B53D26"/>
    <w:rsid w:val="00B549DD"/>
    <w:rsid w:val="00B54CAB"/>
    <w:rsid w:val="00B55002"/>
    <w:rsid w:val="00B5524F"/>
    <w:rsid w:val="00B55A5C"/>
    <w:rsid w:val="00B56455"/>
    <w:rsid w:val="00B56510"/>
    <w:rsid w:val="00B565BD"/>
    <w:rsid w:val="00B56896"/>
    <w:rsid w:val="00B56C1F"/>
    <w:rsid w:val="00B56C21"/>
    <w:rsid w:val="00B5704E"/>
    <w:rsid w:val="00B5711E"/>
    <w:rsid w:val="00B5733E"/>
    <w:rsid w:val="00B57374"/>
    <w:rsid w:val="00B575FC"/>
    <w:rsid w:val="00B5782E"/>
    <w:rsid w:val="00B57895"/>
    <w:rsid w:val="00B57D14"/>
    <w:rsid w:val="00B601C4"/>
    <w:rsid w:val="00B60E12"/>
    <w:rsid w:val="00B61059"/>
    <w:rsid w:val="00B612C7"/>
    <w:rsid w:val="00B61339"/>
    <w:rsid w:val="00B616F7"/>
    <w:rsid w:val="00B61977"/>
    <w:rsid w:val="00B619BD"/>
    <w:rsid w:val="00B61ADE"/>
    <w:rsid w:val="00B61BBE"/>
    <w:rsid w:val="00B61CF9"/>
    <w:rsid w:val="00B61D97"/>
    <w:rsid w:val="00B61E86"/>
    <w:rsid w:val="00B626D7"/>
    <w:rsid w:val="00B628B9"/>
    <w:rsid w:val="00B63179"/>
    <w:rsid w:val="00B63DE7"/>
    <w:rsid w:val="00B64846"/>
    <w:rsid w:val="00B64FD6"/>
    <w:rsid w:val="00B65339"/>
    <w:rsid w:val="00B656E2"/>
    <w:rsid w:val="00B65910"/>
    <w:rsid w:val="00B65B49"/>
    <w:rsid w:val="00B65B7D"/>
    <w:rsid w:val="00B65F69"/>
    <w:rsid w:val="00B66040"/>
    <w:rsid w:val="00B666AA"/>
    <w:rsid w:val="00B66782"/>
    <w:rsid w:val="00B66EC1"/>
    <w:rsid w:val="00B66F36"/>
    <w:rsid w:val="00B67533"/>
    <w:rsid w:val="00B70481"/>
    <w:rsid w:val="00B708E0"/>
    <w:rsid w:val="00B70D96"/>
    <w:rsid w:val="00B71075"/>
    <w:rsid w:val="00B714E9"/>
    <w:rsid w:val="00B7185B"/>
    <w:rsid w:val="00B7199F"/>
    <w:rsid w:val="00B71F76"/>
    <w:rsid w:val="00B71FE4"/>
    <w:rsid w:val="00B72102"/>
    <w:rsid w:val="00B72427"/>
    <w:rsid w:val="00B7242F"/>
    <w:rsid w:val="00B7259E"/>
    <w:rsid w:val="00B7278A"/>
    <w:rsid w:val="00B730BA"/>
    <w:rsid w:val="00B731C6"/>
    <w:rsid w:val="00B732E9"/>
    <w:rsid w:val="00B74001"/>
    <w:rsid w:val="00B74088"/>
    <w:rsid w:val="00B744BB"/>
    <w:rsid w:val="00B7462D"/>
    <w:rsid w:val="00B74939"/>
    <w:rsid w:val="00B74F4A"/>
    <w:rsid w:val="00B75259"/>
    <w:rsid w:val="00B75905"/>
    <w:rsid w:val="00B75E37"/>
    <w:rsid w:val="00B75EF7"/>
    <w:rsid w:val="00B75F4F"/>
    <w:rsid w:val="00B7623B"/>
    <w:rsid w:val="00B76751"/>
    <w:rsid w:val="00B7680F"/>
    <w:rsid w:val="00B7692D"/>
    <w:rsid w:val="00B76D0C"/>
    <w:rsid w:val="00B76DA3"/>
    <w:rsid w:val="00B77651"/>
    <w:rsid w:val="00B777D2"/>
    <w:rsid w:val="00B77889"/>
    <w:rsid w:val="00B803B1"/>
    <w:rsid w:val="00B803FA"/>
    <w:rsid w:val="00B808EF"/>
    <w:rsid w:val="00B80A3A"/>
    <w:rsid w:val="00B8106D"/>
    <w:rsid w:val="00B81404"/>
    <w:rsid w:val="00B814C3"/>
    <w:rsid w:val="00B8176B"/>
    <w:rsid w:val="00B8188C"/>
    <w:rsid w:val="00B81A4F"/>
    <w:rsid w:val="00B81BA9"/>
    <w:rsid w:val="00B8200D"/>
    <w:rsid w:val="00B82059"/>
    <w:rsid w:val="00B820C1"/>
    <w:rsid w:val="00B822A0"/>
    <w:rsid w:val="00B82737"/>
    <w:rsid w:val="00B82925"/>
    <w:rsid w:val="00B82F0D"/>
    <w:rsid w:val="00B83076"/>
    <w:rsid w:val="00B830BD"/>
    <w:rsid w:val="00B8341E"/>
    <w:rsid w:val="00B8389D"/>
    <w:rsid w:val="00B83BE3"/>
    <w:rsid w:val="00B83C03"/>
    <w:rsid w:val="00B83CC0"/>
    <w:rsid w:val="00B83DEB"/>
    <w:rsid w:val="00B83E28"/>
    <w:rsid w:val="00B83FF7"/>
    <w:rsid w:val="00B846A1"/>
    <w:rsid w:val="00B84D1B"/>
    <w:rsid w:val="00B856C1"/>
    <w:rsid w:val="00B85932"/>
    <w:rsid w:val="00B85FD2"/>
    <w:rsid w:val="00B86241"/>
    <w:rsid w:val="00B866A4"/>
    <w:rsid w:val="00B86DAA"/>
    <w:rsid w:val="00B87211"/>
    <w:rsid w:val="00B87450"/>
    <w:rsid w:val="00B87533"/>
    <w:rsid w:val="00B8778B"/>
    <w:rsid w:val="00B87B75"/>
    <w:rsid w:val="00B90163"/>
    <w:rsid w:val="00B902CC"/>
    <w:rsid w:val="00B90FAA"/>
    <w:rsid w:val="00B912D4"/>
    <w:rsid w:val="00B918B9"/>
    <w:rsid w:val="00B9196A"/>
    <w:rsid w:val="00B92543"/>
    <w:rsid w:val="00B92598"/>
    <w:rsid w:val="00B929E9"/>
    <w:rsid w:val="00B92CDB"/>
    <w:rsid w:val="00B930F3"/>
    <w:rsid w:val="00B9356A"/>
    <w:rsid w:val="00B93D9E"/>
    <w:rsid w:val="00B9450F"/>
    <w:rsid w:val="00B9487F"/>
    <w:rsid w:val="00B94A18"/>
    <w:rsid w:val="00B9570E"/>
    <w:rsid w:val="00B95B1B"/>
    <w:rsid w:val="00B95F8E"/>
    <w:rsid w:val="00B95FED"/>
    <w:rsid w:val="00B962FA"/>
    <w:rsid w:val="00B96681"/>
    <w:rsid w:val="00B96821"/>
    <w:rsid w:val="00B96BB5"/>
    <w:rsid w:val="00B96F02"/>
    <w:rsid w:val="00B97040"/>
    <w:rsid w:val="00B97CE7"/>
    <w:rsid w:val="00BA0322"/>
    <w:rsid w:val="00BA037E"/>
    <w:rsid w:val="00BA04B9"/>
    <w:rsid w:val="00BA0A64"/>
    <w:rsid w:val="00BA0B66"/>
    <w:rsid w:val="00BA0BE8"/>
    <w:rsid w:val="00BA0C54"/>
    <w:rsid w:val="00BA10E2"/>
    <w:rsid w:val="00BA16C6"/>
    <w:rsid w:val="00BA17CE"/>
    <w:rsid w:val="00BA1A38"/>
    <w:rsid w:val="00BA1B9B"/>
    <w:rsid w:val="00BA2101"/>
    <w:rsid w:val="00BA23AA"/>
    <w:rsid w:val="00BA23DE"/>
    <w:rsid w:val="00BA253A"/>
    <w:rsid w:val="00BA2577"/>
    <w:rsid w:val="00BA276A"/>
    <w:rsid w:val="00BA2C76"/>
    <w:rsid w:val="00BA3847"/>
    <w:rsid w:val="00BA39C9"/>
    <w:rsid w:val="00BA3C51"/>
    <w:rsid w:val="00BA3D8C"/>
    <w:rsid w:val="00BA3F87"/>
    <w:rsid w:val="00BA4CE9"/>
    <w:rsid w:val="00BA55E7"/>
    <w:rsid w:val="00BA5A28"/>
    <w:rsid w:val="00BA5F2D"/>
    <w:rsid w:val="00BA603E"/>
    <w:rsid w:val="00BA6166"/>
    <w:rsid w:val="00BA62E7"/>
    <w:rsid w:val="00BA6B43"/>
    <w:rsid w:val="00BA7092"/>
    <w:rsid w:val="00BA7223"/>
    <w:rsid w:val="00BA7612"/>
    <w:rsid w:val="00BA7675"/>
    <w:rsid w:val="00BA7B2F"/>
    <w:rsid w:val="00BA7B97"/>
    <w:rsid w:val="00BB0229"/>
    <w:rsid w:val="00BB0281"/>
    <w:rsid w:val="00BB0447"/>
    <w:rsid w:val="00BB04AE"/>
    <w:rsid w:val="00BB0596"/>
    <w:rsid w:val="00BB11E0"/>
    <w:rsid w:val="00BB1261"/>
    <w:rsid w:val="00BB1344"/>
    <w:rsid w:val="00BB1604"/>
    <w:rsid w:val="00BB188D"/>
    <w:rsid w:val="00BB22FC"/>
    <w:rsid w:val="00BB2498"/>
    <w:rsid w:val="00BB26EC"/>
    <w:rsid w:val="00BB2BD1"/>
    <w:rsid w:val="00BB31F4"/>
    <w:rsid w:val="00BB3434"/>
    <w:rsid w:val="00BB35D6"/>
    <w:rsid w:val="00BB387B"/>
    <w:rsid w:val="00BB393B"/>
    <w:rsid w:val="00BB3994"/>
    <w:rsid w:val="00BB3B74"/>
    <w:rsid w:val="00BB3D97"/>
    <w:rsid w:val="00BB3DF6"/>
    <w:rsid w:val="00BB405D"/>
    <w:rsid w:val="00BB448E"/>
    <w:rsid w:val="00BB4747"/>
    <w:rsid w:val="00BB4844"/>
    <w:rsid w:val="00BB48F9"/>
    <w:rsid w:val="00BB4C5B"/>
    <w:rsid w:val="00BB50D1"/>
    <w:rsid w:val="00BB55A0"/>
    <w:rsid w:val="00BB56EB"/>
    <w:rsid w:val="00BB571A"/>
    <w:rsid w:val="00BB5BDD"/>
    <w:rsid w:val="00BB5F17"/>
    <w:rsid w:val="00BB6166"/>
    <w:rsid w:val="00BB61A1"/>
    <w:rsid w:val="00BB61E3"/>
    <w:rsid w:val="00BB6469"/>
    <w:rsid w:val="00BB6502"/>
    <w:rsid w:val="00BB6793"/>
    <w:rsid w:val="00BB68E8"/>
    <w:rsid w:val="00BB6926"/>
    <w:rsid w:val="00BB69EA"/>
    <w:rsid w:val="00BB6A9E"/>
    <w:rsid w:val="00BB73DA"/>
    <w:rsid w:val="00BB7461"/>
    <w:rsid w:val="00BB7B3F"/>
    <w:rsid w:val="00BB7ECF"/>
    <w:rsid w:val="00BC053E"/>
    <w:rsid w:val="00BC0A12"/>
    <w:rsid w:val="00BC0ABF"/>
    <w:rsid w:val="00BC0C2F"/>
    <w:rsid w:val="00BC104B"/>
    <w:rsid w:val="00BC166D"/>
    <w:rsid w:val="00BC1929"/>
    <w:rsid w:val="00BC1FEE"/>
    <w:rsid w:val="00BC217D"/>
    <w:rsid w:val="00BC28BD"/>
    <w:rsid w:val="00BC292C"/>
    <w:rsid w:val="00BC2E39"/>
    <w:rsid w:val="00BC2E82"/>
    <w:rsid w:val="00BC2FAD"/>
    <w:rsid w:val="00BC3251"/>
    <w:rsid w:val="00BC37EE"/>
    <w:rsid w:val="00BC3C61"/>
    <w:rsid w:val="00BC3E51"/>
    <w:rsid w:val="00BC414A"/>
    <w:rsid w:val="00BC43E2"/>
    <w:rsid w:val="00BC49FC"/>
    <w:rsid w:val="00BC4A12"/>
    <w:rsid w:val="00BC4AA3"/>
    <w:rsid w:val="00BC4D78"/>
    <w:rsid w:val="00BC4E72"/>
    <w:rsid w:val="00BC57E5"/>
    <w:rsid w:val="00BC583F"/>
    <w:rsid w:val="00BC5BE9"/>
    <w:rsid w:val="00BC5E35"/>
    <w:rsid w:val="00BC5F14"/>
    <w:rsid w:val="00BC61CF"/>
    <w:rsid w:val="00BC6384"/>
    <w:rsid w:val="00BC6650"/>
    <w:rsid w:val="00BC6938"/>
    <w:rsid w:val="00BC737B"/>
    <w:rsid w:val="00BC7683"/>
    <w:rsid w:val="00BC79E0"/>
    <w:rsid w:val="00BD0394"/>
    <w:rsid w:val="00BD0400"/>
    <w:rsid w:val="00BD0A13"/>
    <w:rsid w:val="00BD0DCF"/>
    <w:rsid w:val="00BD1033"/>
    <w:rsid w:val="00BD1123"/>
    <w:rsid w:val="00BD1209"/>
    <w:rsid w:val="00BD1D9D"/>
    <w:rsid w:val="00BD1F02"/>
    <w:rsid w:val="00BD1F5B"/>
    <w:rsid w:val="00BD1F5E"/>
    <w:rsid w:val="00BD1FB4"/>
    <w:rsid w:val="00BD2082"/>
    <w:rsid w:val="00BD23CC"/>
    <w:rsid w:val="00BD2869"/>
    <w:rsid w:val="00BD2898"/>
    <w:rsid w:val="00BD2D26"/>
    <w:rsid w:val="00BD3AE6"/>
    <w:rsid w:val="00BD4228"/>
    <w:rsid w:val="00BD458D"/>
    <w:rsid w:val="00BD4858"/>
    <w:rsid w:val="00BD4A0D"/>
    <w:rsid w:val="00BD4B5A"/>
    <w:rsid w:val="00BD50E6"/>
    <w:rsid w:val="00BD5143"/>
    <w:rsid w:val="00BD5151"/>
    <w:rsid w:val="00BD52B7"/>
    <w:rsid w:val="00BD54F9"/>
    <w:rsid w:val="00BD6259"/>
    <w:rsid w:val="00BD63DC"/>
    <w:rsid w:val="00BD6580"/>
    <w:rsid w:val="00BD6C05"/>
    <w:rsid w:val="00BD7101"/>
    <w:rsid w:val="00BD721C"/>
    <w:rsid w:val="00BD77C8"/>
    <w:rsid w:val="00BD7820"/>
    <w:rsid w:val="00BE0287"/>
    <w:rsid w:val="00BE03B4"/>
    <w:rsid w:val="00BE0547"/>
    <w:rsid w:val="00BE0601"/>
    <w:rsid w:val="00BE06F9"/>
    <w:rsid w:val="00BE0ACE"/>
    <w:rsid w:val="00BE0ED8"/>
    <w:rsid w:val="00BE11A4"/>
    <w:rsid w:val="00BE12E1"/>
    <w:rsid w:val="00BE1490"/>
    <w:rsid w:val="00BE2361"/>
    <w:rsid w:val="00BE3285"/>
    <w:rsid w:val="00BE3936"/>
    <w:rsid w:val="00BE4AA4"/>
    <w:rsid w:val="00BE4AC9"/>
    <w:rsid w:val="00BE4F39"/>
    <w:rsid w:val="00BE52FE"/>
    <w:rsid w:val="00BE58EF"/>
    <w:rsid w:val="00BE59EE"/>
    <w:rsid w:val="00BE609F"/>
    <w:rsid w:val="00BE64A5"/>
    <w:rsid w:val="00BE67BC"/>
    <w:rsid w:val="00BE69CE"/>
    <w:rsid w:val="00BE69E7"/>
    <w:rsid w:val="00BE6A00"/>
    <w:rsid w:val="00BE6C72"/>
    <w:rsid w:val="00BE6D54"/>
    <w:rsid w:val="00BE6EE9"/>
    <w:rsid w:val="00BE7352"/>
    <w:rsid w:val="00BE741D"/>
    <w:rsid w:val="00BE76AC"/>
    <w:rsid w:val="00BE79F5"/>
    <w:rsid w:val="00BE7AA5"/>
    <w:rsid w:val="00BF02CB"/>
    <w:rsid w:val="00BF06D2"/>
    <w:rsid w:val="00BF0870"/>
    <w:rsid w:val="00BF09B6"/>
    <w:rsid w:val="00BF09CA"/>
    <w:rsid w:val="00BF1293"/>
    <w:rsid w:val="00BF144C"/>
    <w:rsid w:val="00BF180A"/>
    <w:rsid w:val="00BF18F6"/>
    <w:rsid w:val="00BF1E58"/>
    <w:rsid w:val="00BF2010"/>
    <w:rsid w:val="00BF2491"/>
    <w:rsid w:val="00BF26C0"/>
    <w:rsid w:val="00BF2A53"/>
    <w:rsid w:val="00BF2BB1"/>
    <w:rsid w:val="00BF2E08"/>
    <w:rsid w:val="00BF3397"/>
    <w:rsid w:val="00BF33EC"/>
    <w:rsid w:val="00BF371F"/>
    <w:rsid w:val="00BF37DC"/>
    <w:rsid w:val="00BF38E3"/>
    <w:rsid w:val="00BF48E7"/>
    <w:rsid w:val="00BF4D7E"/>
    <w:rsid w:val="00BF4E5C"/>
    <w:rsid w:val="00BF52E3"/>
    <w:rsid w:val="00BF5846"/>
    <w:rsid w:val="00BF5A7B"/>
    <w:rsid w:val="00BF5E9E"/>
    <w:rsid w:val="00BF629E"/>
    <w:rsid w:val="00BF688E"/>
    <w:rsid w:val="00BF69F9"/>
    <w:rsid w:val="00BF6AB2"/>
    <w:rsid w:val="00BF6AF5"/>
    <w:rsid w:val="00BF71D5"/>
    <w:rsid w:val="00BF72BA"/>
    <w:rsid w:val="00BF734B"/>
    <w:rsid w:val="00BF767F"/>
    <w:rsid w:val="00BF7757"/>
    <w:rsid w:val="00BF79C8"/>
    <w:rsid w:val="00BF7F35"/>
    <w:rsid w:val="00C006C4"/>
    <w:rsid w:val="00C007A5"/>
    <w:rsid w:val="00C00B98"/>
    <w:rsid w:val="00C00C9B"/>
    <w:rsid w:val="00C01236"/>
    <w:rsid w:val="00C01429"/>
    <w:rsid w:val="00C0164C"/>
    <w:rsid w:val="00C01659"/>
    <w:rsid w:val="00C0169F"/>
    <w:rsid w:val="00C01B88"/>
    <w:rsid w:val="00C01F5E"/>
    <w:rsid w:val="00C02062"/>
    <w:rsid w:val="00C02541"/>
    <w:rsid w:val="00C02FCC"/>
    <w:rsid w:val="00C0317B"/>
    <w:rsid w:val="00C0326B"/>
    <w:rsid w:val="00C0336D"/>
    <w:rsid w:val="00C03633"/>
    <w:rsid w:val="00C04287"/>
    <w:rsid w:val="00C04712"/>
    <w:rsid w:val="00C04A10"/>
    <w:rsid w:val="00C04AA7"/>
    <w:rsid w:val="00C04CA7"/>
    <w:rsid w:val="00C04DED"/>
    <w:rsid w:val="00C050C1"/>
    <w:rsid w:val="00C0533F"/>
    <w:rsid w:val="00C05427"/>
    <w:rsid w:val="00C05768"/>
    <w:rsid w:val="00C0581E"/>
    <w:rsid w:val="00C05979"/>
    <w:rsid w:val="00C05B39"/>
    <w:rsid w:val="00C05C9B"/>
    <w:rsid w:val="00C0677F"/>
    <w:rsid w:val="00C06A63"/>
    <w:rsid w:val="00C06EF5"/>
    <w:rsid w:val="00C077F8"/>
    <w:rsid w:val="00C07C48"/>
    <w:rsid w:val="00C07FD1"/>
    <w:rsid w:val="00C10507"/>
    <w:rsid w:val="00C10576"/>
    <w:rsid w:val="00C10798"/>
    <w:rsid w:val="00C1107C"/>
    <w:rsid w:val="00C113DB"/>
    <w:rsid w:val="00C119BB"/>
    <w:rsid w:val="00C11A50"/>
    <w:rsid w:val="00C11CD2"/>
    <w:rsid w:val="00C11CFE"/>
    <w:rsid w:val="00C1204F"/>
    <w:rsid w:val="00C12444"/>
    <w:rsid w:val="00C12FC3"/>
    <w:rsid w:val="00C137C9"/>
    <w:rsid w:val="00C13E86"/>
    <w:rsid w:val="00C13FE3"/>
    <w:rsid w:val="00C14958"/>
    <w:rsid w:val="00C14D7A"/>
    <w:rsid w:val="00C14ED2"/>
    <w:rsid w:val="00C14F80"/>
    <w:rsid w:val="00C153B7"/>
    <w:rsid w:val="00C15607"/>
    <w:rsid w:val="00C1572C"/>
    <w:rsid w:val="00C15732"/>
    <w:rsid w:val="00C158E4"/>
    <w:rsid w:val="00C16659"/>
    <w:rsid w:val="00C16873"/>
    <w:rsid w:val="00C16AB2"/>
    <w:rsid w:val="00C16F0B"/>
    <w:rsid w:val="00C17912"/>
    <w:rsid w:val="00C17A89"/>
    <w:rsid w:val="00C17E54"/>
    <w:rsid w:val="00C17ED5"/>
    <w:rsid w:val="00C2014D"/>
    <w:rsid w:val="00C2019C"/>
    <w:rsid w:val="00C2027D"/>
    <w:rsid w:val="00C20B57"/>
    <w:rsid w:val="00C20BBF"/>
    <w:rsid w:val="00C20D4C"/>
    <w:rsid w:val="00C20FFB"/>
    <w:rsid w:val="00C21419"/>
    <w:rsid w:val="00C21442"/>
    <w:rsid w:val="00C215AE"/>
    <w:rsid w:val="00C216BF"/>
    <w:rsid w:val="00C21AAF"/>
    <w:rsid w:val="00C2212A"/>
    <w:rsid w:val="00C2226A"/>
    <w:rsid w:val="00C22613"/>
    <w:rsid w:val="00C22681"/>
    <w:rsid w:val="00C228AE"/>
    <w:rsid w:val="00C22ABD"/>
    <w:rsid w:val="00C22BF4"/>
    <w:rsid w:val="00C22F9E"/>
    <w:rsid w:val="00C230A1"/>
    <w:rsid w:val="00C23533"/>
    <w:rsid w:val="00C2373B"/>
    <w:rsid w:val="00C2397D"/>
    <w:rsid w:val="00C239A9"/>
    <w:rsid w:val="00C23F24"/>
    <w:rsid w:val="00C244ED"/>
    <w:rsid w:val="00C24609"/>
    <w:rsid w:val="00C24ABF"/>
    <w:rsid w:val="00C2502A"/>
    <w:rsid w:val="00C254DA"/>
    <w:rsid w:val="00C25578"/>
    <w:rsid w:val="00C25768"/>
    <w:rsid w:val="00C25A13"/>
    <w:rsid w:val="00C25D0A"/>
    <w:rsid w:val="00C25D94"/>
    <w:rsid w:val="00C26006"/>
    <w:rsid w:val="00C26483"/>
    <w:rsid w:val="00C2668B"/>
    <w:rsid w:val="00C266BF"/>
    <w:rsid w:val="00C26A57"/>
    <w:rsid w:val="00C26BD1"/>
    <w:rsid w:val="00C26F0D"/>
    <w:rsid w:val="00C2754E"/>
    <w:rsid w:val="00C27AC3"/>
    <w:rsid w:val="00C27BBA"/>
    <w:rsid w:val="00C27C88"/>
    <w:rsid w:val="00C30358"/>
    <w:rsid w:val="00C30A18"/>
    <w:rsid w:val="00C30FA9"/>
    <w:rsid w:val="00C31C15"/>
    <w:rsid w:val="00C327EB"/>
    <w:rsid w:val="00C32C25"/>
    <w:rsid w:val="00C32E0E"/>
    <w:rsid w:val="00C32E4C"/>
    <w:rsid w:val="00C3350E"/>
    <w:rsid w:val="00C33760"/>
    <w:rsid w:val="00C3391C"/>
    <w:rsid w:val="00C33C4C"/>
    <w:rsid w:val="00C34A28"/>
    <w:rsid w:val="00C34A3B"/>
    <w:rsid w:val="00C34BF4"/>
    <w:rsid w:val="00C34DE4"/>
    <w:rsid w:val="00C350FD"/>
    <w:rsid w:val="00C35E4B"/>
    <w:rsid w:val="00C3650A"/>
    <w:rsid w:val="00C36573"/>
    <w:rsid w:val="00C365CD"/>
    <w:rsid w:val="00C36887"/>
    <w:rsid w:val="00C36EAD"/>
    <w:rsid w:val="00C37004"/>
    <w:rsid w:val="00C371FF"/>
    <w:rsid w:val="00C372C0"/>
    <w:rsid w:val="00C3788A"/>
    <w:rsid w:val="00C37C68"/>
    <w:rsid w:val="00C37EA3"/>
    <w:rsid w:val="00C37EB5"/>
    <w:rsid w:val="00C37EE0"/>
    <w:rsid w:val="00C40447"/>
    <w:rsid w:val="00C40495"/>
    <w:rsid w:val="00C406A0"/>
    <w:rsid w:val="00C40717"/>
    <w:rsid w:val="00C4072A"/>
    <w:rsid w:val="00C40932"/>
    <w:rsid w:val="00C409DC"/>
    <w:rsid w:val="00C41082"/>
    <w:rsid w:val="00C41167"/>
    <w:rsid w:val="00C419F0"/>
    <w:rsid w:val="00C41ADD"/>
    <w:rsid w:val="00C41B38"/>
    <w:rsid w:val="00C420B9"/>
    <w:rsid w:val="00C4212D"/>
    <w:rsid w:val="00C4226E"/>
    <w:rsid w:val="00C423B1"/>
    <w:rsid w:val="00C42B5D"/>
    <w:rsid w:val="00C437D6"/>
    <w:rsid w:val="00C43FEF"/>
    <w:rsid w:val="00C440A1"/>
    <w:rsid w:val="00C44593"/>
    <w:rsid w:val="00C44778"/>
    <w:rsid w:val="00C44E46"/>
    <w:rsid w:val="00C45024"/>
    <w:rsid w:val="00C45278"/>
    <w:rsid w:val="00C455E2"/>
    <w:rsid w:val="00C457B1"/>
    <w:rsid w:val="00C45F74"/>
    <w:rsid w:val="00C46240"/>
    <w:rsid w:val="00C462CD"/>
    <w:rsid w:val="00C463BF"/>
    <w:rsid w:val="00C463F3"/>
    <w:rsid w:val="00C4642E"/>
    <w:rsid w:val="00C469E4"/>
    <w:rsid w:val="00C47471"/>
    <w:rsid w:val="00C47A87"/>
    <w:rsid w:val="00C47D87"/>
    <w:rsid w:val="00C47DDC"/>
    <w:rsid w:val="00C47FD9"/>
    <w:rsid w:val="00C47FED"/>
    <w:rsid w:val="00C50213"/>
    <w:rsid w:val="00C508FE"/>
    <w:rsid w:val="00C51492"/>
    <w:rsid w:val="00C51DDB"/>
    <w:rsid w:val="00C52193"/>
    <w:rsid w:val="00C52738"/>
    <w:rsid w:val="00C52F97"/>
    <w:rsid w:val="00C53200"/>
    <w:rsid w:val="00C5353C"/>
    <w:rsid w:val="00C53BEF"/>
    <w:rsid w:val="00C54341"/>
    <w:rsid w:val="00C543B3"/>
    <w:rsid w:val="00C54D9F"/>
    <w:rsid w:val="00C54FFE"/>
    <w:rsid w:val="00C553CE"/>
    <w:rsid w:val="00C55659"/>
    <w:rsid w:val="00C55A57"/>
    <w:rsid w:val="00C56624"/>
    <w:rsid w:val="00C5692D"/>
    <w:rsid w:val="00C56AC8"/>
    <w:rsid w:val="00C56B22"/>
    <w:rsid w:val="00C56D59"/>
    <w:rsid w:val="00C56F0E"/>
    <w:rsid w:val="00C56F51"/>
    <w:rsid w:val="00C572F0"/>
    <w:rsid w:val="00C573FE"/>
    <w:rsid w:val="00C57440"/>
    <w:rsid w:val="00C57467"/>
    <w:rsid w:val="00C57843"/>
    <w:rsid w:val="00C57891"/>
    <w:rsid w:val="00C578F7"/>
    <w:rsid w:val="00C57B3A"/>
    <w:rsid w:val="00C57CDD"/>
    <w:rsid w:val="00C57ED6"/>
    <w:rsid w:val="00C604EF"/>
    <w:rsid w:val="00C607D9"/>
    <w:rsid w:val="00C60AB7"/>
    <w:rsid w:val="00C610EA"/>
    <w:rsid w:val="00C61144"/>
    <w:rsid w:val="00C61821"/>
    <w:rsid w:val="00C618D7"/>
    <w:rsid w:val="00C621A8"/>
    <w:rsid w:val="00C62A0D"/>
    <w:rsid w:val="00C62BAB"/>
    <w:rsid w:val="00C6300E"/>
    <w:rsid w:val="00C630A5"/>
    <w:rsid w:val="00C6363E"/>
    <w:rsid w:val="00C638BC"/>
    <w:rsid w:val="00C63BE7"/>
    <w:rsid w:val="00C63C4E"/>
    <w:rsid w:val="00C63FEC"/>
    <w:rsid w:val="00C6402B"/>
    <w:rsid w:val="00C642E0"/>
    <w:rsid w:val="00C644C7"/>
    <w:rsid w:val="00C648B5"/>
    <w:rsid w:val="00C64A33"/>
    <w:rsid w:val="00C64BBB"/>
    <w:rsid w:val="00C64FA1"/>
    <w:rsid w:val="00C64FD1"/>
    <w:rsid w:val="00C65507"/>
    <w:rsid w:val="00C65BC1"/>
    <w:rsid w:val="00C65F3F"/>
    <w:rsid w:val="00C65FE4"/>
    <w:rsid w:val="00C66EFA"/>
    <w:rsid w:val="00C66FF0"/>
    <w:rsid w:val="00C67AD8"/>
    <w:rsid w:val="00C67EA5"/>
    <w:rsid w:val="00C70006"/>
    <w:rsid w:val="00C7046A"/>
    <w:rsid w:val="00C7077C"/>
    <w:rsid w:val="00C707C5"/>
    <w:rsid w:val="00C70C7B"/>
    <w:rsid w:val="00C70DB3"/>
    <w:rsid w:val="00C713BB"/>
    <w:rsid w:val="00C71A2E"/>
    <w:rsid w:val="00C71CCC"/>
    <w:rsid w:val="00C7217E"/>
    <w:rsid w:val="00C72723"/>
    <w:rsid w:val="00C72724"/>
    <w:rsid w:val="00C72C74"/>
    <w:rsid w:val="00C72EED"/>
    <w:rsid w:val="00C7347C"/>
    <w:rsid w:val="00C73A5F"/>
    <w:rsid w:val="00C73B41"/>
    <w:rsid w:val="00C74032"/>
    <w:rsid w:val="00C740ED"/>
    <w:rsid w:val="00C741C8"/>
    <w:rsid w:val="00C74747"/>
    <w:rsid w:val="00C74BF4"/>
    <w:rsid w:val="00C75061"/>
    <w:rsid w:val="00C7524A"/>
    <w:rsid w:val="00C75CF0"/>
    <w:rsid w:val="00C760B7"/>
    <w:rsid w:val="00C7619C"/>
    <w:rsid w:val="00C761C5"/>
    <w:rsid w:val="00C7635C"/>
    <w:rsid w:val="00C7668B"/>
    <w:rsid w:val="00C77003"/>
    <w:rsid w:val="00C77694"/>
    <w:rsid w:val="00C7788A"/>
    <w:rsid w:val="00C77B1D"/>
    <w:rsid w:val="00C80250"/>
    <w:rsid w:val="00C805D9"/>
    <w:rsid w:val="00C80ADD"/>
    <w:rsid w:val="00C80F78"/>
    <w:rsid w:val="00C81488"/>
    <w:rsid w:val="00C815AB"/>
    <w:rsid w:val="00C81BB3"/>
    <w:rsid w:val="00C81E42"/>
    <w:rsid w:val="00C820C1"/>
    <w:rsid w:val="00C8289E"/>
    <w:rsid w:val="00C82DDD"/>
    <w:rsid w:val="00C834BE"/>
    <w:rsid w:val="00C83B4C"/>
    <w:rsid w:val="00C83B53"/>
    <w:rsid w:val="00C83D3F"/>
    <w:rsid w:val="00C83F9B"/>
    <w:rsid w:val="00C842A4"/>
    <w:rsid w:val="00C848F5"/>
    <w:rsid w:val="00C84D92"/>
    <w:rsid w:val="00C84D98"/>
    <w:rsid w:val="00C84E42"/>
    <w:rsid w:val="00C852EB"/>
    <w:rsid w:val="00C85F03"/>
    <w:rsid w:val="00C86082"/>
    <w:rsid w:val="00C860B8"/>
    <w:rsid w:val="00C86332"/>
    <w:rsid w:val="00C865B6"/>
    <w:rsid w:val="00C866D6"/>
    <w:rsid w:val="00C86CAA"/>
    <w:rsid w:val="00C8716F"/>
    <w:rsid w:val="00C877E1"/>
    <w:rsid w:val="00C877FD"/>
    <w:rsid w:val="00C903E5"/>
    <w:rsid w:val="00C9079B"/>
    <w:rsid w:val="00C90A3F"/>
    <w:rsid w:val="00C90AFE"/>
    <w:rsid w:val="00C90C44"/>
    <w:rsid w:val="00C90F00"/>
    <w:rsid w:val="00C91206"/>
    <w:rsid w:val="00C913DB"/>
    <w:rsid w:val="00C91478"/>
    <w:rsid w:val="00C9156B"/>
    <w:rsid w:val="00C91775"/>
    <w:rsid w:val="00C917D2"/>
    <w:rsid w:val="00C91828"/>
    <w:rsid w:val="00C91E30"/>
    <w:rsid w:val="00C92BFD"/>
    <w:rsid w:val="00C93240"/>
    <w:rsid w:val="00C93277"/>
    <w:rsid w:val="00C948BC"/>
    <w:rsid w:val="00C948F0"/>
    <w:rsid w:val="00C95017"/>
    <w:rsid w:val="00C9567B"/>
    <w:rsid w:val="00C96934"/>
    <w:rsid w:val="00C96CBA"/>
    <w:rsid w:val="00C979CE"/>
    <w:rsid w:val="00C97A4A"/>
    <w:rsid w:val="00C97B86"/>
    <w:rsid w:val="00C97BC4"/>
    <w:rsid w:val="00C97E6A"/>
    <w:rsid w:val="00C97F0A"/>
    <w:rsid w:val="00CA0234"/>
    <w:rsid w:val="00CA0494"/>
    <w:rsid w:val="00CA04BC"/>
    <w:rsid w:val="00CA0667"/>
    <w:rsid w:val="00CA0A2E"/>
    <w:rsid w:val="00CA0B80"/>
    <w:rsid w:val="00CA0E7B"/>
    <w:rsid w:val="00CA1079"/>
    <w:rsid w:val="00CA135E"/>
    <w:rsid w:val="00CA1B78"/>
    <w:rsid w:val="00CA1D15"/>
    <w:rsid w:val="00CA1DBB"/>
    <w:rsid w:val="00CA20C9"/>
    <w:rsid w:val="00CA2484"/>
    <w:rsid w:val="00CA2D8B"/>
    <w:rsid w:val="00CA321C"/>
    <w:rsid w:val="00CA335F"/>
    <w:rsid w:val="00CA3895"/>
    <w:rsid w:val="00CA3C12"/>
    <w:rsid w:val="00CA450F"/>
    <w:rsid w:val="00CA451E"/>
    <w:rsid w:val="00CA4A3B"/>
    <w:rsid w:val="00CA4F2A"/>
    <w:rsid w:val="00CA62F7"/>
    <w:rsid w:val="00CA6465"/>
    <w:rsid w:val="00CA6807"/>
    <w:rsid w:val="00CA6875"/>
    <w:rsid w:val="00CA6ACF"/>
    <w:rsid w:val="00CA6FDC"/>
    <w:rsid w:val="00CA76A0"/>
    <w:rsid w:val="00CA7CC9"/>
    <w:rsid w:val="00CA7E70"/>
    <w:rsid w:val="00CB00A9"/>
    <w:rsid w:val="00CB00F4"/>
    <w:rsid w:val="00CB0157"/>
    <w:rsid w:val="00CB0402"/>
    <w:rsid w:val="00CB078D"/>
    <w:rsid w:val="00CB0A40"/>
    <w:rsid w:val="00CB0ACA"/>
    <w:rsid w:val="00CB0B58"/>
    <w:rsid w:val="00CB0CF8"/>
    <w:rsid w:val="00CB1435"/>
    <w:rsid w:val="00CB14FE"/>
    <w:rsid w:val="00CB1786"/>
    <w:rsid w:val="00CB1891"/>
    <w:rsid w:val="00CB1CC6"/>
    <w:rsid w:val="00CB1CD6"/>
    <w:rsid w:val="00CB2216"/>
    <w:rsid w:val="00CB22C9"/>
    <w:rsid w:val="00CB2883"/>
    <w:rsid w:val="00CB2E01"/>
    <w:rsid w:val="00CB2FB3"/>
    <w:rsid w:val="00CB3110"/>
    <w:rsid w:val="00CB334C"/>
    <w:rsid w:val="00CB3466"/>
    <w:rsid w:val="00CB36D2"/>
    <w:rsid w:val="00CB3F3D"/>
    <w:rsid w:val="00CB4B4D"/>
    <w:rsid w:val="00CB4D6E"/>
    <w:rsid w:val="00CB53AE"/>
    <w:rsid w:val="00CB5494"/>
    <w:rsid w:val="00CB55AE"/>
    <w:rsid w:val="00CB5BB5"/>
    <w:rsid w:val="00CB5CC9"/>
    <w:rsid w:val="00CB5F77"/>
    <w:rsid w:val="00CB63DB"/>
    <w:rsid w:val="00CB6415"/>
    <w:rsid w:val="00CB651F"/>
    <w:rsid w:val="00CB655B"/>
    <w:rsid w:val="00CB6A61"/>
    <w:rsid w:val="00CB6B7A"/>
    <w:rsid w:val="00CB6C1E"/>
    <w:rsid w:val="00CB6C51"/>
    <w:rsid w:val="00CB6D08"/>
    <w:rsid w:val="00CB6DC2"/>
    <w:rsid w:val="00CB7827"/>
    <w:rsid w:val="00CB7BE2"/>
    <w:rsid w:val="00CB7C56"/>
    <w:rsid w:val="00CB7CD8"/>
    <w:rsid w:val="00CB7E60"/>
    <w:rsid w:val="00CC0062"/>
    <w:rsid w:val="00CC0458"/>
    <w:rsid w:val="00CC0497"/>
    <w:rsid w:val="00CC0500"/>
    <w:rsid w:val="00CC08F7"/>
    <w:rsid w:val="00CC0C09"/>
    <w:rsid w:val="00CC0E4C"/>
    <w:rsid w:val="00CC0F74"/>
    <w:rsid w:val="00CC116F"/>
    <w:rsid w:val="00CC144F"/>
    <w:rsid w:val="00CC1529"/>
    <w:rsid w:val="00CC1D9B"/>
    <w:rsid w:val="00CC20CF"/>
    <w:rsid w:val="00CC2203"/>
    <w:rsid w:val="00CC2430"/>
    <w:rsid w:val="00CC26F3"/>
    <w:rsid w:val="00CC2D93"/>
    <w:rsid w:val="00CC2FD4"/>
    <w:rsid w:val="00CC31DA"/>
    <w:rsid w:val="00CC362C"/>
    <w:rsid w:val="00CC381C"/>
    <w:rsid w:val="00CC385D"/>
    <w:rsid w:val="00CC413D"/>
    <w:rsid w:val="00CC4705"/>
    <w:rsid w:val="00CC489F"/>
    <w:rsid w:val="00CC4FF0"/>
    <w:rsid w:val="00CC5BE3"/>
    <w:rsid w:val="00CC5F0A"/>
    <w:rsid w:val="00CC5FD9"/>
    <w:rsid w:val="00CC613A"/>
    <w:rsid w:val="00CC642A"/>
    <w:rsid w:val="00CC69E5"/>
    <w:rsid w:val="00CC6B27"/>
    <w:rsid w:val="00CC770F"/>
    <w:rsid w:val="00CC7D14"/>
    <w:rsid w:val="00CD028E"/>
    <w:rsid w:val="00CD03D8"/>
    <w:rsid w:val="00CD047A"/>
    <w:rsid w:val="00CD0770"/>
    <w:rsid w:val="00CD08E0"/>
    <w:rsid w:val="00CD177A"/>
    <w:rsid w:val="00CD1BEC"/>
    <w:rsid w:val="00CD1E9E"/>
    <w:rsid w:val="00CD206B"/>
    <w:rsid w:val="00CD207C"/>
    <w:rsid w:val="00CD2167"/>
    <w:rsid w:val="00CD2800"/>
    <w:rsid w:val="00CD2AED"/>
    <w:rsid w:val="00CD2E8D"/>
    <w:rsid w:val="00CD32E1"/>
    <w:rsid w:val="00CD370E"/>
    <w:rsid w:val="00CD3BD6"/>
    <w:rsid w:val="00CD42D6"/>
    <w:rsid w:val="00CD493B"/>
    <w:rsid w:val="00CD49A3"/>
    <w:rsid w:val="00CD4C31"/>
    <w:rsid w:val="00CD4C67"/>
    <w:rsid w:val="00CD5733"/>
    <w:rsid w:val="00CD615B"/>
    <w:rsid w:val="00CD6E6A"/>
    <w:rsid w:val="00CD70A3"/>
    <w:rsid w:val="00CD7169"/>
    <w:rsid w:val="00CD7433"/>
    <w:rsid w:val="00CD7501"/>
    <w:rsid w:val="00CD76B4"/>
    <w:rsid w:val="00CD76FB"/>
    <w:rsid w:val="00CD77BF"/>
    <w:rsid w:val="00CD7C64"/>
    <w:rsid w:val="00CD7D01"/>
    <w:rsid w:val="00CE00B4"/>
    <w:rsid w:val="00CE06E7"/>
    <w:rsid w:val="00CE0A7B"/>
    <w:rsid w:val="00CE1395"/>
    <w:rsid w:val="00CE1534"/>
    <w:rsid w:val="00CE1643"/>
    <w:rsid w:val="00CE1720"/>
    <w:rsid w:val="00CE199B"/>
    <w:rsid w:val="00CE1E36"/>
    <w:rsid w:val="00CE1E97"/>
    <w:rsid w:val="00CE25DF"/>
    <w:rsid w:val="00CE387E"/>
    <w:rsid w:val="00CE3AA6"/>
    <w:rsid w:val="00CE4598"/>
    <w:rsid w:val="00CE47AF"/>
    <w:rsid w:val="00CE4F0C"/>
    <w:rsid w:val="00CE5070"/>
    <w:rsid w:val="00CE575F"/>
    <w:rsid w:val="00CE577E"/>
    <w:rsid w:val="00CE5965"/>
    <w:rsid w:val="00CE5A40"/>
    <w:rsid w:val="00CE609C"/>
    <w:rsid w:val="00CE6194"/>
    <w:rsid w:val="00CE6B5A"/>
    <w:rsid w:val="00CE6C09"/>
    <w:rsid w:val="00CE6E27"/>
    <w:rsid w:val="00CE6F66"/>
    <w:rsid w:val="00CE72BC"/>
    <w:rsid w:val="00CE7750"/>
    <w:rsid w:val="00CE781D"/>
    <w:rsid w:val="00CE79A0"/>
    <w:rsid w:val="00CE7A4E"/>
    <w:rsid w:val="00CE7ABD"/>
    <w:rsid w:val="00CE7C92"/>
    <w:rsid w:val="00CF0366"/>
    <w:rsid w:val="00CF0A82"/>
    <w:rsid w:val="00CF0BA9"/>
    <w:rsid w:val="00CF0D22"/>
    <w:rsid w:val="00CF0D6F"/>
    <w:rsid w:val="00CF1216"/>
    <w:rsid w:val="00CF1219"/>
    <w:rsid w:val="00CF13A4"/>
    <w:rsid w:val="00CF1574"/>
    <w:rsid w:val="00CF17D9"/>
    <w:rsid w:val="00CF1D6B"/>
    <w:rsid w:val="00CF207E"/>
    <w:rsid w:val="00CF2505"/>
    <w:rsid w:val="00CF29D9"/>
    <w:rsid w:val="00CF2F37"/>
    <w:rsid w:val="00CF2F4F"/>
    <w:rsid w:val="00CF335E"/>
    <w:rsid w:val="00CF39B3"/>
    <w:rsid w:val="00CF3B73"/>
    <w:rsid w:val="00CF3C53"/>
    <w:rsid w:val="00CF3D0A"/>
    <w:rsid w:val="00CF3DA0"/>
    <w:rsid w:val="00CF40DC"/>
    <w:rsid w:val="00CF4855"/>
    <w:rsid w:val="00CF4BA5"/>
    <w:rsid w:val="00CF4C8D"/>
    <w:rsid w:val="00CF4CDD"/>
    <w:rsid w:val="00CF4DC0"/>
    <w:rsid w:val="00CF53CC"/>
    <w:rsid w:val="00CF5904"/>
    <w:rsid w:val="00CF5A42"/>
    <w:rsid w:val="00CF5A55"/>
    <w:rsid w:val="00CF5DFA"/>
    <w:rsid w:val="00CF665A"/>
    <w:rsid w:val="00CF6738"/>
    <w:rsid w:val="00CF688A"/>
    <w:rsid w:val="00CF69BE"/>
    <w:rsid w:val="00CF6CC9"/>
    <w:rsid w:val="00CF7159"/>
    <w:rsid w:val="00CF7CEF"/>
    <w:rsid w:val="00CF7E76"/>
    <w:rsid w:val="00D00122"/>
    <w:rsid w:val="00D00455"/>
    <w:rsid w:val="00D00638"/>
    <w:rsid w:val="00D01F3A"/>
    <w:rsid w:val="00D02077"/>
    <w:rsid w:val="00D02226"/>
    <w:rsid w:val="00D0256C"/>
    <w:rsid w:val="00D0285F"/>
    <w:rsid w:val="00D03293"/>
    <w:rsid w:val="00D0390B"/>
    <w:rsid w:val="00D03CA0"/>
    <w:rsid w:val="00D03CB4"/>
    <w:rsid w:val="00D0429D"/>
    <w:rsid w:val="00D049D0"/>
    <w:rsid w:val="00D04B13"/>
    <w:rsid w:val="00D04F42"/>
    <w:rsid w:val="00D050A0"/>
    <w:rsid w:val="00D05E78"/>
    <w:rsid w:val="00D061BA"/>
    <w:rsid w:val="00D06784"/>
    <w:rsid w:val="00D06BB9"/>
    <w:rsid w:val="00D06CA9"/>
    <w:rsid w:val="00D06F99"/>
    <w:rsid w:val="00D07252"/>
    <w:rsid w:val="00D0726C"/>
    <w:rsid w:val="00D0767F"/>
    <w:rsid w:val="00D07717"/>
    <w:rsid w:val="00D07759"/>
    <w:rsid w:val="00D0786C"/>
    <w:rsid w:val="00D079B4"/>
    <w:rsid w:val="00D07AA2"/>
    <w:rsid w:val="00D10CB2"/>
    <w:rsid w:val="00D10E05"/>
    <w:rsid w:val="00D10E50"/>
    <w:rsid w:val="00D10FAC"/>
    <w:rsid w:val="00D11125"/>
    <w:rsid w:val="00D113BD"/>
    <w:rsid w:val="00D11646"/>
    <w:rsid w:val="00D117E6"/>
    <w:rsid w:val="00D119A4"/>
    <w:rsid w:val="00D119D2"/>
    <w:rsid w:val="00D1230A"/>
    <w:rsid w:val="00D125B1"/>
    <w:rsid w:val="00D12659"/>
    <w:rsid w:val="00D127DD"/>
    <w:rsid w:val="00D129C7"/>
    <w:rsid w:val="00D12A82"/>
    <w:rsid w:val="00D13227"/>
    <w:rsid w:val="00D134A8"/>
    <w:rsid w:val="00D1415B"/>
    <w:rsid w:val="00D1421E"/>
    <w:rsid w:val="00D142F0"/>
    <w:rsid w:val="00D143EA"/>
    <w:rsid w:val="00D14A54"/>
    <w:rsid w:val="00D14FEC"/>
    <w:rsid w:val="00D1525A"/>
    <w:rsid w:val="00D1560D"/>
    <w:rsid w:val="00D15E9E"/>
    <w:rsid w:val="00D15EA2"/>
    <w:rsid w:val="00D1616F"/>
    <w:rsid w:val="00D1618B"/>
    <w:rsid w:val="00D16607"/>
    <w:rsid w:val="00D1666C"/>
    <w:rsid w:val="00D16CCB"/>
    <w:rsid w:val="00D16ED6"/>
    <w:rsid w:val="00D176A8"/>
    <w:rsid w:val="00D17998"/>
    <w:rsid w:val="00D17DFE"/>
    <w:rsid w:val="00D17FB0"/>
    <w:rsid w:val="00D204BB"/>
    <w:rsid w:val="00D20597"/>
    <w:rsid w:val="00D20605"/>
    <w:rsid w:val="00D20C19"/>
    <w:rsid w:val="00D20D4D"/>
    <w:rsid w:val="00D20D92"/>
    <w:rsid w:val="00D211C2"/>
    <w:rsid w:val="00D21367"/>
    <w:rsid w:val="00D2148D"/>
    <w:rsid w:val="00D219D3"/>
    <w:rsid w:val="00D21C54"/>
    <w:rsid w:val="00D21C7E"/>
    <w:rsid w:val="00D21EE7"/>
    <w:rsid w:val="00D21F07"/>
    <w:rsid w:val="00D22034"/>
    <w:rsid w:val="00D22C0D"/>
    <w:rsid w:val="00D22F41"/>
    <w:rsid w:val="00D23139"/>
    <w:rsid w:val="00D231B8"/>
    <w:rsid w:val="00D23693"/>
    <w:rsid w:val="00D23CDE"/>
    <w:rsid w:val="00D241AB"/>
    <w:rsid w:val="00D2436C"/>
    <w:rsid w:val="00D244DB"/>
    <w:rsid w:val="00D249B1"/>
    <w:rsid w:val="00D25419"/>
    <w:rsid w:val="00D25919"/>
    <w:rsid w:val="00D25CD4"/>
    <w:rsid w:val="00D25F2A"/>
    <w:rsid w:val="00D26E3D"/>
    <w:rsid w:val="00D271AA"/>
    <w:rsid w:val="00D276AE"/>
    <w:rsid w:val="00D27738"/>
    <w:rsid w:val="00D27A70"/>
    <w:rsid w:val="00D27B9E"/>
    <w:rsid w:val="00D305EA"/>
    <w:rsid w:val="00D30683"/>
    <w:rsid w:val="00D30FAC"/>
    <w:rsid w:val="00D31153"/>
    <w:rsid w:val="00D31599"/>
    <w:rsid w:val="00D316F1"/>
    <w:rsid w:val="00D31763"/>
    <w:rsid w:val="00D319E6"/>
    <w:rsid w:val="00D32357"/>
    <w:rsid w:val="00D32610"/>
    <w:rsid w:val="00D32DDB"/>
    <w:rsid w:val="00D32FBE"/>
    <w:rsid w:val="00D33271"/>
    <w:rsid w:val="00D334D9"/>
    <w:rsid w:val="00D33B75"/>
    <w:rsid w:val="00D33C22"/>
    <w:rsid w:val="00D33DA2"/>
    <w:rsid w:val="00D340E5"/>
    <w:rsid w:val="00D341F4"/>
    <w:rsid w:val="00D343E9"/>
    <w:rsid w:val="00D34AC9"/>
    <w:rsid w:val="00D34DE4"/>
    <w:rsid w:val="00D351E0"/>
    <w:rsid w:val="00D35376"/>
    <w:rsid w:val="00D3595B"/>
    <w:rsid w:val="00D35D42"/>
    <w:rsid w:val="00D35D73"/>
    <w:rsid w:val="00D3600D"/>
    <w:rsid w:val="00D36242"/>
    <w:rsid w:val="00D362E1"/>
    <w:rsid w:val="00D3696C"/>
    <w:rsid w:val="00D37205"/>
    <w:rsid w:val="00D3725C"/>
    <w:rsid w:val="00D37301"/>
    <w:rsid w:val="00D3782B"/>
    <w:rsid w:val="00D37A61"/>
    <w:rsid w:val="00D37E0C"/>
    <w:rsid w:val="00D40081"/>
    <w:rsid w:val="00D4010D"/>
    <w:rsid w:val="00D40129"/>
    <w:rsid w:val="00D4015C"/>
    <w:rsid w:val="00D4036E"/>
    <w:rsid w:val="00D40507"/>
    <w:rsid w:val="00D4053A"/>
    <w:rsid w:val="00D410A4"/>
    <w:rsid w:val="00D41AA7"/>
    <w:rsid w:val="00D41C28"/>
    <w:rsid w:val="00D42043"/>
    <w:rsid w:val="00D429AE"/>
    <w:rsid w:val="00D42ADC"/>
    <w:rsid w:val="00D4303B"/>
    <w:rsid w:val="00D430B2"/>
    <w:rsid w:val="00D4335C"/>
    <w:rsid w:val="00D4343E"/>
    <w:rsid w:val="00D43489"/>
    <w:rsid w:val="00D4394E"/>
    <w:rsid w:val="00D44506"/>
    <w:rsid w:val="00D4451C"/>
    <w:rsid w:val="00D44B19"/>
    <w:rsid w:val="00D44ED1"/>
    <w:rsid w:val="00D453A6"/>
    <w:rsid w:val="00D45498"/>
    <w:rsid w:val="00D456D6"/>
    <w:rsid w:val="00D45848"/>
    <w:rsid w:val="00D46810"/>
    <w:rsid w:val="00D46B14"/>
    <w:rsid w:val="00D46B49"/>
    <w:rsid w:val="00D46EA5"/>
    <w:rsid w:val="00D47529"/>
    <w:rsid w:val="00D4798E"/>
    <w:rsid w:val="00D47BEB"/>
    <w:rsid w:val="00D47E8E"/>
    <w:rsid w:val="00D47FDC"/>
    <w:rsid w:val="00D50359"/>
    <w:rsid w:val="00D507DE"/>
    <w:rsid w:val="00D508EB"/>
    <w:rsid w:val="00D50A44"/>
    <w:rsid w:val="00D50A57"/>
    <w:rsid w:val="00D50DC1"/>
    <w:rsid w:val="00D51DD5"/>
    <w:rsid w:val="00D51F10"/>
    <w:rsid w:val="00D51F24"/>
    <w:rsid w:val="00D52021"/>
    <w:rsid w:val="00D52114"/>
    <w:rsid w:val="00D5269C"/>
    <w:rsid w:val="00D5274F"/>
    <w:rsid w:val="00D52BD2"/>
    <w:rsid w:val="00D52D13"/>
    <w:rsid w:val="00D53549"/>
    <w:rsid w:val="00D53FE2"/>
    <w:rsid w:val="00D54310"/>
    <w:rsid w:val="00D54558"/>
    <w:rsid w:val="00D5458E"/>
    <w:rsid w:val="00D54DA8"/>
    <w:rsid w:val="00D54FCF"/>
    <w:rsid w:val="00D54FF8"/>
    <w:rsid w:val="00D5530A"/>
    <w:rsid w:val="00D5596A"/>
    <w:rsid w:val="00D55EB0"/>
    <w:rsid w:val="00D55EF1"/>
    <w:rsid w:val="00D56778"/>
    <w:rsid w:val="00D56835"/>
    <w:rsid w:val="00D56F52"/>
    <w:rsid w:val="00D5706F"/>
    <w:rsid w:val="00D572A3"/>
    <w:rsid w:val="00D5761D"/>
    <w:rsid w:val="00D57F32"/>
    <w:rsid w:val="00D605BA"/>
    <w:rsid w:val="00D60F47"/>
    <w:rsid w:val="00D6129E"/>
    <w:rsid w:val="00D61359"/>
    <w:rsid w:val="00D61E9E"/>
    <w:rsid w:val="00D6206F"/>
    <w:rsid w:val="00D62536"/>
    <w:rsid w:val="00D6289E"/>
    <w:rsid w:val="00D62E5F"/>
    <w:rsid w:val="00D63417"/>
    <w:rsid w:val="00D63A53"/>
    <w:rsid w:val="00D63B5A"/>
    <w:rsid w:val="00D63D4A"/>
    <w:rsid w:val="00D645C9"/>
    <w:rsid w:val="00D64934"/>
    <w:rsid w:val="00D64C36"/>
    <w:rsid w:val="00D64D1B"/>
    <w:rsid w:val="00D64D46"/>
    <w:rsid w:val="00D65AE1"/>
    <w:rsid w:val="00D65BC5"/>
    <w:rsid w:val="00D661CC"/>
    <w:rsid w:val="00D6626C"/>
    <w:rsid w:val="00D66FF5"/>
    <w:rsid w:val="00D67220"/>
    <w:rsid w:val="00D672DD"/>
    <w:rsid w:val="00D67320"/>
    <w:rsid w:val="00D67844"/>
    <w:rsid w:val="00D67AE1"/>
    <w:rsid w:val="00D67B17"/>
    <w:rsid w:val="00D70086"/>
    <w:rsid w:val="00D70493"/>
    <w:rsid w:val="00D706E1"/>
    <w:rsid w:val="00D70824"/>
    <w:rsid w:val="00D70849"/>
    <w:rsid w:val="00D70B5F"/>
    <w:rsid w:val="00D70D88"/>
    <w:rsid w:val="00D7125C"/>
    <w:rsid w:val="00D712DD"/>
    <w:rsid w:val="00D71422"/>
    <w:rsid w:val="00D71D71"/>
    <w:rsid w:val="00D72156"/>
    <w:rsid w:val="00D725D1"/>
    <w:rsid w:val="00D726DC"/>
    <w:rsid w:val="00D72756"/>
    <w:rsid w:val="00D72C70"/>
    <w:rsid w:val="00D732E0"/>
    <w:rsid w:val="00D732E3"/>
    <w:rsid w:val="00D7359D"/>
    <w:rsid w:val="00D737F4"/>
    <w:rsid w:val="00D73A32"/>
    <w:rsid w:val="00D73E85"/>
    <w:rsid w:val="00D7406A"/>
    <w:rsid w:val="00D740ED"/>
    <w:rsid w:val="00D741AD"/>
    <w:rsid w:val="00D744B9"/>
    <w:rsid w:val="00D74BEC"/>
    <w:rsid w:val="00D75144"/>
    <w:rsid w:val="00D753F0"/>
    <w:rsid w:val="00D7546E"/>
    <w:rsid w:val="00D75738"/>
    <w:rsid w:val="00D757A0"/>
    <w:rsid w:val="00D7589F"/>
    <w:rsid w:val="00D7658E"/>
    <w:rsid w:val="00D767A6"/>
    <w:rsid w:val="00D76ADA"/>
    <w:rsid w:val="00D76C8E"/>
    <w:rsid w:val="00D76D17"/>
    <w:rsid w:val="00D77006"/>
    <w:rsid w:val="00D7714F"/>
    <w:rsid w:val="00D772F1"/>
    <w:rsid w:val="00D77735"/>
    <w:rsid w:val="00D77CFB"/>
    <w:rsid w:val="00D77DFA"/>
    <w:rsid w:val="00D77F97"/>
    <w:rsid w:val="00D8016F"/>
    <w:rsid w:val="00D80711"/>
    <w:rsid w:val="00D807E8"/>
    <w:rsid w:val="00D809FD"/>
    <w:rsid w:val="00D81054"/>
    <w:rsid w:val="00D8127F"/>
    <w:rsid w:val="00D81715"/>
    <w:rsid w:val="00D81728"/>
    <w:rsid w:val="00D81810"/>
    <w:rsid w:val="00D81983"/>
    <w:rsid w:val="00D81C09"/>
    <w:rsid w:val="00D821A3"/>
    <w:rsid w:val="00D8276B"/>
    <w:rsid w:val="00D83439"/>
    <w:rsid w:val="00D8374D"/>
    <w:rsid w:val="00D83BE2"/>
    <w:rsid w:val="00D83D54"/>
    <w:rsid w:val="00D84075"/>
    <w:rsid w:val="00D84093"/>
    <w:rsid w:val="00D84209"/>
    <w:rsid w:val="00D843E7"/>
    <w:rsid w:val="00D84429"/>
    <w:rsid w:val="00D847BE"/>
    <w:rsid w:val="00D848E1"/>
    <w:rsid w:val="00D84B0C"/>
    <w:rsid w:val="00D84D32"/>
    <w:rsid w:val="00D85059"/>
    <w:rsid w:val="00D85366"/>
    <w:rsid w:val="00D856FF"/>
    <w:rsid w:val="00D85732"/>
    <w:rsid w:val="00D857B4"/>
    <w:rsid w:val="00D85C24"/>
    <w:rsid w:val="00D86271"/>
    <w:rsid w:val="00D8639B"/>
    <w:rsid w:val="00D86832"/>
    <w:rsid w:val="00D868E0"/>
    <w:rsid w:val="00D86B13"/>
    <w:rsid w:val="00D86F8B"/>
    <w:rsid w:val="00D86FA9"/>
    <w:rsid w:val="00D86FB7"/>
    <w:rsid w:val="00D87121"/>
    <w:rsid w:val="00D873AB"/>
    <w:rsid w:val="00D87F28"/>
    <w:rsid w:val="00D90103"/>
    <w:rsid w:val="00D903F3"/>
    <w:rsid w:val="00D9050F"/>
    <w:rsid w:val="00D90D36"/>
    <w:rsid w:val="00D90FAE"/>
    <w:rsid w:val="00D91A84"/>
    <w:rsid w:val="00D91ABF"/>
    <w:rsid w:val="00D91E15"/>
    <w:rsid w:val="00D91E61"/>
    <w:rsid w:val="00D92031"/>
    <w:rsid w:val="00D92588"/>
    <w:rsid w:val="00D92653"/>
    <w:rsid w:val="00D92E23"/>
    <w:rsid w:val="00D9324E"/>
    <w:rsid w:val="00D934FC"/>
    <w:rsid w:val="00D93F8C"/>
    <w:rsid w:val="00D941EE"/>
    <w:rsid w:val="00D942D1"/>
    <w:rsid w:val="00D9448C"/>
    <w:rsid w:val="00D947A2"/>
    <w:rsid w:val="00D94A5F"/>
    <w:rsid w:val="00D94FEF"/>
    <w:rsid w:val="00D950F7"/>
    <w:rsid w:val="00D9528C"/>
    <w:rsid w:val="00D959D9"/>
    <w:rsid w:val="00D95C2A"/>
    <w:rsid w:val="00D95E77"/>
    <w:rsid w:val="00D960DB"/>
    <w:rsid w:val="00D960E3"/>
    <w:rsid w:val="00D96298"/>
    <w:rsid w:val="00D962AD"/>
    <w:rsid w:val="00D96D0C"/>
    <w:rsid w:val="00D96FF1"/>
    <w:rsid w:val="00D97121"/>
    <w:rsid w:val="00D9729A"/>
    <w:rsid w:val="00D975D1"/>
    <w:rsid w:val="00D976E1"/>
    <w:rsid w:val="00D97B51"/>
    <w:rsid w:val="00D97CC2"/>
    <w:rsid w:val="00DA0060"/>
    <w:rsid w:val="00DA008C"/>
    <w:rsid w:val="00DA04CD"/>
    <w:rsid w:val="00DA06CC"/>
    <w:rsid w:val="00DA0701"/>
    <w:rsid w:val="00DA0DB2"/>
    <w:rsid w:val="00DA1087"/>
    <w:rsid w:val="00DA1136"/>
    <w:rsid w:val="00DA12B9"/>
    <w:rsid w:val="00DA1410"/>
    <w:rsid w:val="00DA19DB"/>
    <w:rsid w:val="00DA1A47"/>
    <w:rsid w:val="00DA1D63"/>
    <w:rsid w:val="00DA21FE"/>
    <w:rsid w:val="00DA2A0A"/>
    <w:rsid w:val="00DA2F72"/>
    <w:rsid w:val="00DA34D6"/>
    <w:rsid w:val="00DA48EE"/>
    <w:rsid w:val="00DA4E38"/>
    <w:rsid w:val="00DA4F71"/>
    <w:rsid w:val="00DA5250"/>
    <w:rsid w:val="00DA56F8"/>
    <w:rsid w:val="00DA5767"/>
    <w:rsid w:val="00DA5838"/>
    <w:rsid w:val="00DA5989"/>
    <w:rsid w:val="00DA5B3E"/>
    <w:rsid w:val="00DA5BB0"/>
    <w:rsid w:val="00DA5E2F"/>
    <w:rsid w:val="00DA63B6"/>
    <w:rsid w:val="00DA6415"/>
    <w:rsid w:val="00DA6441"/>
    <w:rsid w:val="00DA66F7"/>
    <w:rsid w:val="00DA72CA"/>
    <w:rsid w:val="00DA7870"/>
    <w:rsid w:val="00DB016D"/>
    <w:rsid w:val="00DB033E"/>
    <w:rsid w:val="00DB03FB"/>
    <w:rsid w:val="00DB05A8"/>
    <w:rsid w:val="00DB06A9"/>
    <w:rsid w:val="00DB077C"/>
    <w:rsid w:val="00DB08BD"/>
    <w:rsid w:val="00DB0F7B"/>
    <w:rsid w:val="00DB11CF"/>
    <w:rsid w:val="00DB1306"/>
    <w:rsid w:val="00DB1741"/>
    <w:rsid w:val="00DB1742"/>
    <w:rsid w:val="00DB1790"/>
    <w:rsid w:val="00DB179E"/>
    <w:rsid w:val="00DB18D8"/>
    <w:rsid w:val="00DB1A07"/>
    <w:rsid w:val="00DB249B"/>
    <w:rsid w:val="00DB25CE"/>
    <w:rsid w:val="00DB267A"/>
    <w:rsid w:val="00DB272D"/>
    <w:rsid w:val="00DB27C1"/>
    <w:rsid w:val="00DB290D"/>
    <w:rsid w:val="00DB2A5A"/>
    <w:rsid w:val="00DB388C"/>
    <w:rsid w:val="00DB38FA"/>
    <w:rsid w:val="00DB3A6B"/>
    <w:rsid w:val="00DB3A97"/>
    <w:rsid w:val="00DB3C84"/>
    <w:rsid w:val="00DB5D07"/>
    <w:rsid w:val="00DB5E6C"/>
    <w:rsid w:val="00DB6417"/>
    <w:rsid w:val="00DB64A5"/>
    <w:rsid w:val="00DB688F"/>
    <w:rsid w:val="00DB6A5A"/>
    <w:rsid w:val="00DB6E07"/>
    <w:rsid w:val="00DB6E6F"/>
    <w:rsid w:val="00DB6EFF"/>
    <w:rsid w:val="00DB7986"/>
    <w:rsid w:val="00DB7AA5"/>
    <w:rsid w:val="00DB7DDE"/>
    <w:rsid w:val="00DC009B"/>
    <w:rsid w:val="00DC0186"/>
    <w:rsid w:val="00DC085A"/>
    <w:rsid w:val="00DC09D9"/>
    <w:rsid w:val="00DC0CB0"/>
    <w:rsid w:val="00DC0D66"/>
    <w:rsid w:val="00DC0F1A"/>
    <w:rsid w:val="00DC12E8"/>
    <w:rsid w:val="00DC1399"/>
    <w:rsid w:val="00DC17D3"/>
    <w:rsid w:val="00DC1828"/>
    <w:rsid w:val="00DC18B9"/>
    <w:rsid w:val="00DC25E3"/>
    <w:rsid w:val="00DC2AEE"/>
    <w:rsid w:val="00DC2B25"/>
    <w:rsid w:val="00DC3951"/>
    <w:rsid w:val="00DC3CF7"/>
    <w:rsid w:val="00DC3DC2"/>
    <w:rsid w:val="00DC3F4D"/>
    <w:rsid w:val="00DC3F73"/>
    <w:rsid w:val="00DC4220"/>
    <w:rsid w:val="00DC42FD"/>
    <w:rsid w:val="00DC4A67"/>
    <w:rsid w:val="00DC5158"/>
    <w:rsid w:val="00DC5B3C"/>
    <w:rsid w:val="00DC5B4C"/>
    <w:rsid w:val="00DC5C68"/>
    <w:rsid w:val="00DC5D98"/>
    <w:rsid w:val="00DC5E4D"/>
    <w:rsid w:val="00DC654C"/>
    <w:rsid w:val="00DC67B1"/>
    <w:rsid w:val="00DC6871"/>
    <w:rsid w:val="00DC69C9"/>
    <w:rsid w:val="00DC6D2A"/>
    <w:rsid w:val="00DC6D6C"/>
    <w:rsid w:val="00DC6E09"/>
    <w:rsid w:val="00DC6FE2"/>
    <w:rsid w:val="00DC7186"/>
    <w:rsid w:val="00DC77F8"/>
    <w:rsid w:val="00DC7FF7"/>
    <w:rsid w:val="00DD0112"/>
    <w:rsid w:val="00DD0293"/>
    <w:rsid w:val="00DD0587"/>
    <w:rsid w:val="00DD087A"/>
    <w:rsid w:val="00DD09D8"/>
    <w:rsid w:val="00DD0BA3"/>
    <w:rsid w:val="00DD0F56"/>
    <w:rsid w:val="00DD12DD"/>
    <w:rsid w:val="00DD130B"/>
    <w:rsid w:val="00DD134B"/>
    <w:rsid w:val="00DD144F"/>
    <w:rsid w:val="00DD155B"/>
    <w:rsid w:val="00DD1D9F"/>
    <w:rsid w:val="00DD2283"/>
    <w:rsid w:val="00DD24F7"/>
    <w:rsid w:val="00DD268D"/>
    <w:rsid w:val="00DD26AF"/>
    <w:rsid w:val="00DD2B47"/>
    <w:rsid w:val="00DD2CD1"/>
    <w:rsid w:val="00DD2ECE"/>
    <w:rsid w:val="00DD321B"/>
    <w:rsid w:val="00DD32CB"/>
    <w:rsid w:val="00DD32DA"/>
    <w:rsid w:val="00DD341A"/>
    <w:rsid w:val="00DD3813"/>
    <w:rsid w:val="00DD38DB"/>
    <w:rsid w:val="00DD3CA6"/>
    <w:rsid w:val="00DD3D7B"/>
    <w:rsid w:val="00DD3FFC"/>
    <w:rsid w:val="00DD42CD"/>
    <w:rsid w:val="00DD44CB"/>
    <w:rsid w:val="00DD4F91"/>
    <w:rsid w:val="00DD5416"/>
    <w:rsid w:val="00DD579A"/>
    <w:rsid w:val="00DD5C73"/>
    <w:rsid w:val="00DD5DCD"/>
    <w:rsid w:val="00DD5DD0"/>
    <w:rsid w:val="00DD61B7"/>
    <w:rsid w:val="00DD637B"/>
    <w:rsid w:val="00DD63AF"/>
    <w:rsid w:val="00DD667A"/>
    <w:rsid w:val="00DD6695"/>
    <w:rsid w:val="00DD7266"/>
    <w:rsid w:val="00DD7651"/>
    <w:rsid w:val="00DD7690"/>
    <w:rsid w:val="00DD7A93"/>
    <w:rsid w:val="00DD7D84"/>
    <w:rsid w:val="00DE00E6"/>
    <w:rsid w:val="00DE04D4"/>
    <w:rsid w:val="00DE0562"/>
    <w:rsid w:val="00DE06CF"/>
    <w:rsid w:val="00DE0907"/>
    <w:rsid w:val="00DE1134"/>
    <w:rsid w:val="00DE1192"/>
    <w:rsid w:val="00DE142F"/>
    <w:rsid w:val="00DE170C"/>
    <w:rsid w:val="00DE1FC1"/>
    <w:rsid w:val="00DE25DD"/>
    <w:rsid w:val="00DE2817"/>
    <w:rsid w:val="00DE3052"/>
    <w:rsid w:val="00DE30F5"/>
    <w:rsid w:val="00DE31EE"/>
    <w:rsid w:val="00DE349D"/>
    <w:rsid w:val="00DE36B5"/>
    <w:rsid w:val="00DE397B"/>
    <w:rsid w:val="00DE3DDB"/>
    <w:rsid w:val="00DE3E28"/>
    <w:rsid w:val="00DE3E9D"/>
    <w:rsid w:val="00DE4548"/>
    <w:rsid w:val="00DE46C4"/>
    <w:rsid w:val="00DE473C"/>
    <w:rsid w:val="00DE4B33"/>
    <w:rsid w:val="00DE506C"/>
    <w:rsid w:val="00DE51F8"/>
    <w:rsid w:val="00DE547A"/>
    <w:rsid w:val="00DE59EB"/>
    <w:rsid w:val="00DE5B08"/>
    <w:rsid w:val="00DE604C"/>
    <w:rsid w:val="00DE613F"/>
    <w:rsid w:val="00DE61EE"/>
    <w:rsid w:val="00DE6233"/>
    <w:rsid w:val="00DE6576"/>
    <w:rsid w:val="00DE665C"/>
    <w:rsid w:val="00DE6C2A"/>
    <w:rsid w:val="00DE71A3"/>
    <w:rsid w:val="00DE736E"/>
    <w:rsid w:val="00DE7776"/>
    <w:rsid w:val="00DE7A66"/>
    <w:rsid w:val="00DE7B09"/>
    <w:rsid w:val="00DE7C3C"/>
    <w:rsid w:val="00DE7D80"/>
    <w:rsid w:val="00DE7EF0"/>
    <w:rsid w:val="00DF0618"/>
    <w:rsid w:val="00DF10A2"/>
    <w:rsid w:val="00DF1657"/>
    <w:rsid w:val="00DF17C4"/>
    <w:rsid w:val="00DF1BD8"/>
    <w:rsid w:val="00DF21BD"/>
    <w:rsid w:val="00DF2344"/>
    <w:rsid w:val="00DF2372"/>
    <w:rsid w:val="00DF23F7"/>
    <w:rsid w:val="00DF240C"/>
    <w:rsid w:val="00DF242D"/>
    <w:rsid w:val="00DF28C2"/>
    <w:rsid w:val="00DF2AD0"/>
    <w:rsid w:val="00DF2ADC"/>
    <w:rsid w:val="00DF2D12"/>
    <w:rsid w:val="00DF3034"/>
    <w:rsid w:val="00DF374B"/>
    <w:rsid w:val="00DF3D69"/>
    <w:rsid w:val="00DF4D4E"/>
    <w:rsid w:val="00DF502B"/>
    <w:rsid w:val="00DF5926"/>
    <w:rsid w:val="00DF5C40"/>
    <w:rsid w:val="00DF6182"/>
    <w:rsid w:val="00DF6F82"/>
    <w:rsid w:val="00DF701E"/>
    <w:rsid w:val="00DF7110"/>
    <w:rsid w:val="00DF7209"/>
    <w:rsid w:val="00DF76F0"/>
    <w:rsid w:val="00DF7A6A"/>
    <w:rsid w:val="00DF7F58"/>
    <w:rsid w:val="00DF7FDE"/>
    <w:rsid w:val="00E0013A"/>
    <w:rsid w:val="00E00483"/>
    <w:rsid w:val="00E004E0"/>
    <w:rsid w:val="00E00744"/>
    <w:rsid w:val="00E0139A"/>
    <w:rsid w:val="00E0165E"/>
    <w:rsid w:val="00E01C96"/>
    <w:rsid w:val="00E01E4F"/>
    <w:rsid w:val="00E0212A"/>
    <w:rsid w:val="00E024EA"/>
    <w:rsid w:val="00E02515"/>
    <w:rsid w:val="00E026F9"/>
    <w:rsid w:val="00E029F9"/>
    <w:rsid w:val="00E02CC3"/>
    <w:rsid w:val="00E02D52"/>
    <w:rsid w:val="00E02DF2"/>
    <w:rsid w:val="00E02F77"/>
    <w:rsid w:val="00E034FC"/>
    <w:rsid w:val="00E03F11"/>
    <w:rsid w:val="00E04023"/>
    <w:rsid w:val="00E04341"/>
    <w:rsid w:val="00E04642"/>
    <w:rsid w:val="00E04C66"/>
    <w:rsid w:val="00E04D16"/>
    <w:rsid w:val="00E04D95"/>
    <w:rsid w:val="00E053F6"/>
    <w:rsid w:val="00E05597"/>
    <w:rsid w:val="00E058BB"/>
    <w:rsid w:val="00E05906"/>
    <w:rsid w:val="00E05DC6"/>
    <w:rsid w:val="00E065BF"/>
    <w:rsid w:val="00E06F60"/>
    <w:rsid w:val="00E074D9"/>
    <w:rsid w:val="00E075BA"/>
    <w:rsid w:val="00E07627"/>
    <w:rsid w:val="00E07702"/>
    <w:rsid w:val="00E0776C"/>
    <w:rsid w:val="00E077F7"/>
    <w:rsid w:val="00E07925"/>
    <w:rsid w:val="00E07B63"/>
    <w:rsid w:val="00E07E2B"/>
    <w:rsid w:val="00E07F74"/>
    <w:rsid w:val="00E10396"/>
    <w:rsid w:val="00E1051A"/>
    <w:rsid w:val="00E105B3"/>
    <w:rsid w:val="00E10665"/>
    <w:rsid w:val="00E10ACE"/>
    <w:rsid w:val="00E11121"/>
    <w:rsid w:val="00E11AC2"/>
    <w:rsid w:val="00E11B61"/>
    <w:rsid w:val="00E11C9D"/>
    <w:rsid w:val="00E11F12"/>
    <w:rsid w:val="00E11FB7"/>
    <w:rsid w:val="00E1222F"/>
    <w:rsid w:val="00E12617"/>
    <w:rsid w:val="00E12690"/>
    <w:rsid w:val="00E12711"/>
    <w:rsid w:val="00E12D81"/>
    <w:rsid w:val="00E12EAF"/>
    <w:rsid w:val="00E134C6"/>
    <w:rsid w:val="00E1357A"/>
    <w:rsid w:val="00E137F4"/>
    <w:rsid w:val="00E13D1D"/>
    <w:rsid w:val="00E13FFF"/>
    <w:rsid w:val="00E1408A"/>
    <w:rsid w:val="00E14091"/>
    <w:rsid w:val="00E14262"/>
    <w:rsid w:val="00E145A1"/>
    <w:rsid w:val="00E146CE"/>
    <w:rsid w:val="00E14ADC"/>
    <w:rsid w:val="00E14B75"/>
    <w:rsid w:val="00E14C42"/>
    <w:rsid w:val="00E154DD"/>
    <w:rsid w:val="00E15790"/>
    <w:rsid w:val="00E15C84"/>
    <w:rsid w:val="00E15DA1"/>
    <w:rsid w:val="00E15F82"/>
    <w:rsid w:val="00E1606C"/>
    <w:rsid w:val="00E160D4"/>
    <w:rsid w:val="00E16158"/>
    <w:rsid w:val="00E16273"/>
    <w:rsid w:val="00E16694"/>
    <w:rsid w:val="00E16A1B"/>
    <w:rsid w:val="00E16D9F"/>
    <w:rsid w:val="00E176A1"/>
    <w:rsid w:val="00E176BC"/>
    <w:rsid w:val="00E17AC2"/>
    <w:rsid w:val="00E20F0C"/>
    <w:rsid w:val="00E21072"/>
    <w:rsid w:val="00E217B3"/>
    <w:rsid w:val="00E2200B"/>
    <w:rsid w:val="00E2212F"/>
    <w:rsid w:val="00E22642"/>
    <w:rsid w:val="00E22A99"/>
    <w:rsid w:val="00E22C4B"/>
    <w:rsid w:val="00E22D23"/>
    <w:rsid w:val="00E22EED"/>
    <w:rsid w:val="00E23270"/>
    <w:rsid w:val="00E23692"/>
    <w:rsid w:val="00E23777"/>
    <w:rsid w:val="00E23A77"/>
    <w:rsid w:val="00E23C0F"/>
    <w:rsid w:val="00E23C85"/>
    <w:rsid w:val="00E24469"/>
    <w:rsid w:val="00E24678"/>
    <w:rsid w:val="00E248B0"/>
    <w:rsid w:val="00E24A85"/>
    <w:rsid w:val="00E24B8B"/>
    <w:rsid w:val="00E24FEC"/>
    <w:rsid w:val="00E25129"/>
    <w:rsid w:val="00E251A0"/>
    <w:rsid w:val="00E2528A"/>
    <w:rsid w:val="00E253EB"/>
    <w:rsid w:val="00E2562B"/>
    <w:rsid w:val="00E25653"/>
    <w:rsid w:val="00E25699"/>
    <w:rsid w:val="00E25C30"/>
    <w:rsid w:val="00E25F7C"/>
    <w:rsid w:val="00E26047"/>
    <w:rsid w:val="00E26167"/>
    <w:rsid w:val="00E26481"/>
    <w:rsid w:val="00E2673C"/>
    <w:rsid w:val="00E2684D"/>
    <w:rsid w:val="00E26867"/>
    <w:rsid w:val="00E26886"/>
    <w:rsid w:val="00E26AAB"/>
    <w:rsid w:val="00E26EE0"/>
    <w:rsid w:val="00E26FF9"/>
    <w:rsid w:val="00E270B2"/>
    <w:rsid w:val="00E2737D"/>
    <w:rsid w:val="00E27415"/>
    <w:rsid w:val="00E27836"/>
    <w:rsid w:val="00E27CBC"/>
    <w:rsid w:val="00E30014"/>
    <w:rsid w:val="00E30ECE"/>
    <w:rsid w:val="00E311D6"/>
    <w:rsid w:val="00E31226"/>
    <w:rsid w:val="00E314B2"/>
    <w:rsid w:val="00E3171A"/>
    <w:rsid w:val="00E32E65"/>
    <w:rsid w:val="00E32EB2"/>
    <w:rsid w:val="00E3325B"/>
    <w:rsid w:val="00E3365E"/>
    <w:rsid w:val="00E33D6A"/>
    <w:rsid w:val="00E34480"/>
    <w:rsid w:val="00E34637"/>
    <w:rsid w:val="00E34B68"/>
    <w:rsid w:val="00E34E62"/>
    <w:rsid w:val="00E34F2D"/>
    <w:rsid w:val="00E352E3"/>
    <w:rsid w:val="00E35368"/>
    <w:rsid w:val="00E35883"/>
    <w:rsid w:val="00E35F5B"/>
    <w:rsid w:val="00E36032"/>
    <w:rsid w:val="00E36330"/>
    <w:rsid w:val="00E36465"/>
    <w:rsid w:val="00E36673"/>
    <w:rsid w:val="00E36CB3"/>
    <w:rsid w:val="00E37D4C"/>
    <w:rsid w:val="00E37DCF"/>
    <w:rsid w:val="00E401BE"/>
    <w:rsid w:val="00E405EA"/>
    <w:rsid w:val="00E407D4"/>
    <w:rsid w:val="00E40CB6"/>
    <w:rsid w:val="00E40D8F"/>
    <w:rsid w:val="00E4112D"/>
    <w:rsid w:val="00E413E7"/>
    <w:rsid w:val="00E41591"/>
    <w:rsid w:val="00E41742"/>
    <w:rsid w:val="00E41BAB"/>
    <w:rsid w:val="00E41D9C"/>
    <w:rsid w:val="00E42055"/>
    <w:rsid w:val="00E42184"/>
    <w:rsid w:val="00E42401"/>
    <w:rsid w:val="00E4270A"/>
    <w:rsid w:val="00E428DE"/>
    <w:rsid w:val="00E42A62"/>
    <w:rsid w:val="00E4366B"/>
    <w:rsid w:val="00E436CE"/>
    <w:rsid w:val="00E437A2"/>
    <w:rsid w:val="00E44330"/>
    <w:rsid w:val="00E44596"/>
    <w:rsid w:val="00E445C5"/>
    <w:rsid w:val="00E4479E"/>
    <w:rsid w:val="00E44AE4"/>
    <w:rsid w:val="00E44CE0"/>
    <w:rsid w:val="00E4515D"/>
    <w:rsid w:val="00E45305"/>
    <w:rsid w:val="00E45312"/>
    <w:rsid w:val="00E4560B"/>
    <w:rsid w:val="00E4571F"/>
    <w:rsid w:val="00E45C1B"/>
    <w:rsid w:val="00E4625E"/>
    <w:rsid w:val="00E4659C"/>
    <w:rsid w:val="00E46C79"/>
    <w:rsid w:val="00E46D38"/>
    <w:rsid w:val="00E47154"/>
    <w:rsid w:val="00E47ABD"/>
    <w:rsid w:val="00E47BED"/>
    <w:rsid w:val="00E47D75"/>
    <w:rsid w:val="00E50711"/>
    <w:rsid w:val="00E50C61"/>
    <w:rsid w:val="00E50CA1"/>
    <w:rsid w:val="00E5112A"/>
    <w:rsid w:val="00E512F6"/>
    <w:rsid w:val="00E51494"/>
    <w:rsid w:val="00E5160E"/>
    <w:rsid w:val="00E51826"/>
    <w:rsid w:val="00E51CD8"/>
    <w:rsid w:val="00E51D82"/>
    <w:rsid w:val="00E5289B"/>
    <w:rsid w:val="00E529A5"/>
    <w:rsid w:val="00E52B45"/>
    <w:rsid w:val="00E52B5F"/>
    <w:rsid w:val="00E5305C"/>
    <w:rsid w:val="00E538C8"/>
    <w:rsid w:val="00E53C34"/>
    <w:rsid w:val="00E53CE0"/>
    <w:rsid w:val="00E53D74"/>
    <w:rsid w:val="00E53F8D"/>
    <w:rsid w:val="00E54049"/>
    <w:rsid w:val="00E54164"/>
    <w:rsid w:val="00E542ED"/>
    <w:rsid w:val="00E54654"/>
    <w:rsid w:val="00E54AEA"/>
    <w:rsid w:val="00E54B02"/>
    <w:rsid w:val="00E54C61"/>
    <w:rsid w:val="00E54FBB"/>
    <w:rsid w:val="00E54FCD"/>
    <w:rsid w:val="00E55037"/>
    <w:rsid w:val="00E5566D"/>
    <w:rsid w:val="00E55A03"/>
    <w:rsid w:val="00E55AB2"/>
    <w:rsid w:val="00E55C72"/>
    <w:rsid w:val="00E55DF4"/>
    <w:rsid w:val="00E565EC"/>
    <w:rsid w:val="00E566C3"/>
    <w:rsid w:val="00E56754"/>
    <w:rsid w:val="00E56836"/>
    <w:rsid w:val="00E569D2"/>
    <w:rsid w:val="00E57039"/>
    <w:rsid w:val="00E5739D"/>
    <w:rsid w:val="00E5743F"/>
    <w:rsid w:val="00E57554"/>
    <w:rsid w:val="00E575FD"/>
    <w:rsid w:val="00E57634"/>
    <w:rsid w:val="00E57868"/>
    <w:rsid w:val="00E60080"/>
    <w:rsid w:val="00E6019B"/>
    <w:rsid w:val="00E61CF6"/>
    <w:rsid w:val="00E6226D"/>
    <w:rsid w:val="00E626B3"/>
    <w:rsid w:val="00E6276B"/>
    <w:rsid w:val="00E62B15"/>
    <w:rsid w:val="00E637C3"/>
    <w:rsid w:val="00E63A2C"/>
    <w:rsid w:val="00E63B19"/>
    <w:rsid w:val="00E63FF5"/>
    <w:rsid w:val="00E64BA1"/>
    <w:rsid w:val="00E65328"/>
    <w:rsid w:val="00E653AA"/>
    <w:rsid w:val="00E65738"/>
    <w:rsid w:val="00E665C7"/>
    <w:rsid w:val="00E66AA4"/>
    <w:rsid w:val="00E66EEC"/>
    <w:rsid w:val="00E670A4"/>
    <w:rsid w:val="00E672C0"/>
    <w:rsid w:val="00E67478"/>
    <w:rsid w:val="00E67B9B"/>
    <w:rsid w:val="00E67D3D"/>
    <w:rsid w:val="00E703BA"/>
    <w:rsid w:val="00E7078A"/>
    <w:rsid w:val="00E70B2F"/>
    <w:rsid w:val="00E70CCB"/>
    <w:rsid w:val="00E70D04"/>
    <w:rsid w:val="00E71090"/>
    <w:rsid w:val="00E711B0"/>
    <w:rsid w:val="00E71567"/>
    <w:rsid w:val="00E71984"/>
    <w:rsid w:val="00E71BF0"/>
    <w:rsid w:val="00E71EBD"/>
    <w:rsid w:val="00E722EA"/>
    <w:rsid w:val="00E72522"/>
    <w:rsid w:val="00E728A4"/>
    <w:rsid w:val="00E72BA8"/>
    <w:rsid w:val="00E72FC6"/>
    <w:rsid w:val="00E736E6"/>
    <w:rsid w:val="00E7375E"/>
    <w:rsid w:val="00E73839"/>
    <w:rsid w:val="00E7383F"/>
    <w:rsid w:val="00E7389E"/>
    <w:rsid w:val="00E73DBF"/>
    <w:rsid w:val="00E742FF"/>
    <w:rsid w:val="00E7478A"/>
    <w:rsid w:val="00E7491A"/>
    <w:rsid w:val="00E7492F"/>
    <w:rsid w:val="00E74B07"/>
    <w:rsid w:val="00E74FB4"/>
    <w:rsid w:val="00E75342"/>
    <w:rsid w:val="00E754C2"/>
    <w:rsid w:val="00E754D2"/>
    <w:rsid w:val="00E75557"/>
    <w:rsid w:val="00E75A17"/>
    <w:rsid w:val="00E75D88"/>
    <w:rsid w:val="00E760EF"/>
    <w:rsid w:val="00E76711"/>
    <w:rsid w:val="00E76841"/>
    <w:rsid w:val="00E76A6C"/>
    <w:rsid w:val="00E76F9A"/>
    <w:rsid w:val="00E7708C"/>
    <w:rsid w:val="00E77537"/>
    <w:rsid w:val="00E776C0"/>
    <w:rsid w:val="00E77982"/>
    <w:rsid w:val="00E779D5"/>
    <w:rsid w:val="00E80050"/>
    <w:rsid w:val="00E8026D"/>
    <w:rsid w:val="00E80B70"/>
    <w:rsid w:val="00E80C54"/>
    <w:rsid w:val="00E80DBB"/>
    <w:rsid w:val="00E81139"/>
    <w:rsid w:val="00E81506"/>
    <w:rsid w:val="00E81690"/>
    <w:rsid w:val="00E8179C"/>
    <w:rsid w:val="00E817CA"/>
    <w:rsid w:val="00E8187B"/>
    <w:rsid w:val="00E81EE6"/>
    <w:rsid w:val="00E82187"/>
    <w:rsid w:val="00E82206"/>
    <w:rsid w:val="00E825EE"/>
    <w:rsid w:val="00E82663"/>
    <w:rsid w:val="00E826C0"/>
    <w:rsid w:val="00E82BE4"/>
    <w:rsid w:val="00E82E15"/>
    <w:rsid w:val="00E82E41"/>
    <w:rsid w:val="00E830AF"/>
    <w:rsid w:val="00E83626"/>
    <w:rsid w:val="00E83D2F"/>
    <w:rsid w:val="00E83E20"/>
    <w:rsid w:val="00E83F6B"/>
    <w:rsid w:val="00E840DE"/>
    <w:rsid w:val="00E844D7"/>
    <w:rsid w:val="00E84E4C"/>
    <w:rsid w:val="00E8509A"/>
    <w:rsid w:val="00E86C24"/>
    <w:rsid w:val="00E86C32"/>
    <w:rsid w:val="00E86E7B"/>
    <w:rsid w:val="00E872C5"/>
    <w:rsid w:val="00E872CF"/>
    <w:rsid w:val="00E87601"/>
    <w:rsid w:val="00E879B9"/>
    <w:rsid w:val="00E87A69"/>
    <w:rsid w:val="00E87F74"/>
    <w:rsid w:val="00E90129"/>
    <w:rsid w:val="00E90332"/>
    <w:rsid w:val="00E9046F"/>
    <w:rsid w:val="00E90603"/>
    <w:rsid w:val="00E906EB"/>
    <w:rsid w:val="00E908D1"/>
    <w:rsid w:val="00E90F24"/>
    <w:rsid w:val="00E916BC"/>
    <w:rsid w:val="00E91A3E"/>
    <w:rsid w:val="00E91D77"/>
    <w:rsid w:val="00E91D86"/>
    <w:rsid w:val="00E92280"/>
    <w:rsid w:val="00E92464"/>
    <w:rsid w:val="00E92694"/>
    <w:rsid w:val="00E92753"/>
    <w:rsid w:val="00E9293F"/>
    <w:rsid w:val="00E92BD7"/>
    <w:rsid w:val="00E92D7A"/>
    <w:rsid w:val="00E9364D"/>
    <w:rsid w:val="00E938F4"/>
    <w:rsid w:val="00E9398E"/>
    <w:rsid w:val="00E93C04"/>
    <w:rsid w:val="00E93E1E"/>
    <w:rsid w:val="00E941F4"/>
    <w:rsid w:val="00E94596"/>
    <w:rsid w:val="00E948AA"/>
    <w:rsid w:val="00E94988"/>
    <w:rsid w:val="00E94D0A"/>
    <w:rsid w:val="00E94DF9"/>
    <w:rsid w:val="00E94E47"/>
    <w:rsid w:val="00E94F9F"/>
    <w:rsid w:val="00E951D4"/>
    <w:rsid w:val="00E953C9"/>
    <w:rsid w:val="00E959E9"/>
    <w:rsid w:val="00E95A88"/>
    <w:rsid w:val="00E95DFF"/>
    <w:rsid w:val="00E96396"/>
    <w:rsid w:val="00E9692B"/>
    <w:rsid w:val="00E96CA8"/>
    <w:rsid w:val="00E96F20"/>
    <w:rsid w:val="00E97205"/>
    <w:rsid w:val="00E97743"/>
    <w:rsid w:val="00E97960"/>
    <w:rsid w:val="00E97B7F"/>
    <w:rsid w:val="00E97C86"/>
    <w:rsid w:val="00EA02C3"/>
    <w:rsid w:val="00EA04BE"/>
    <w:rsid w:val="00EA085D"/>
    <w:rsid w:val="00EA0A0C"/>
    <w:rsid w:val="00EA10F8"/>
    <w:rsid w:val="00EA1551"/>
    <w:rsid w:val="00EA1814"/>
    <w:rsid w:val="00EA1823"/>
    <w:rsid w:val="00EA18F9"/>
    <w:rsid w:val="00EA23B4"/>
    <w:rsid w:val="00EA295F"/>
    <w:rsid w:val="00EA2A32"/>
    <w:rsid w:val="00EA2DD2"/>
    <w:rsid w:val="00EA30E9"/>
    <w:rsid w:val="00EA3441"/>
    <w:rsid w:val="00EA3AB2"/>
    <w:rsid w:val="00EA3B42"/>
    <w:rsid w:val="00EA472F"/>
    <w:rsid w:val="00EA4B0E"/>
    <w:rsid w:val="00EA4E8A"/>
    <w:rsid w:val="00EA5109"/>
    <w:rsid w:val="00EA5199"/>
    <w:rsid w:val="00EA5303"/>
    <w:rsid w:val="00EA57EF"/>
    <w:rsid w:val="00EA5B36"/>
    <w:rsid w:val="00EA5BDE"/>
    <w:rsid w:val="00EA5D96"/>
    <w:rsid w:val="00EA5DF7"/>
    <w:rsid w:val="00EA5EB8"/>
    <w:rsid w:val="00EA5EE8"/>
    <w:rsid w:val="00EA638F"/>
    <w:rsid w:val="00EA655F"/>
    <w:rsid w:val="00EA6DBC"/>
    <w:rsid w:val="00EA6EB8"/>
    <w:rsid w:val="00EA713D"/>
    <w:rsid w:val="00EA7558"/>
    <w:rsid w:val="00EA7677"/>
    <w:rsid w:val="00EA787E"/>
    <w:rsid w:val="00EA7DE0"/>
    <w:rsid w:val="00EA7F0B"/>
    <w:rsid w:val="00EA7FB7"/>
    <w:rsid w:val="00EB015C"/>
    <w:rsid w:val="00EB076A"/>
    <w:rsid w:val="00EB0D6D"/>
    <w:rsid w:val="00EB11E2"/>
    <w:rsid w:val="00EB1A20"/>
    <w:rsid w:val="00EB1C37"/>
    <w:rsid w:val="00EB1CAF"/>
    <w:rsid w:val="00EB1F85"/>
    <w:rsid w:val="00EB1FB5"/>
    <w:rsid w:val="00EB208F"/>
    <w:rsid w:val="00EB24C7"/>
    <w:rsid w:val="00EB2B19"/>
    <w:rsid w:val="00EB30A6"/>
    <w:rsid w:val="00EB313B"/>
    <w:rsid w:val="00EB3DB3"/>
    <w:rsid w:val="00EB3E12"/>
    <w:rsid w:val="00EB3EF2"/>
    <w:rsid w:val="00EB405E"/>
    <w:rsid w:val="00EB46FE"/>
    <w:rsid w:val="00EB4E12"/>
    <w:rsid w:val="00EB5373"/>
    <w:rsid w:val="00EB541D"/>
    <w:rsid w:val="00EB56C3"/>
    <w:rsid w:val="00EB5A31"/>
    <w:rsid w:val="00EB5A35"/>
    <w:rsid w:val="00EB5A72"/>
    <w:rsid w:val="00EB5E55"/>
    <w:rsid w:val="00EB6019"/>
    <w:rsid w:val="00EB6476"/>
    <w:rsid w:val="00EB6596"/>
    <w:rsid w:val="00EB67BE"/>
    <w:rsid w:val="00EB6800"/>
    <w:rsid w:val="00EB6914"/>
    <w:rsid w:val="00EB69F2"/>
    <w:rsid w:val="00EB6B8C"/>
    <w:rsid w:val="00EB6EC9"/>
    <w:rsid w:val="00EB713A"/>
    <w:rsid w:val="00EB72BD"/>
    <w:rsid w:val="00EB733A"/>
    <w:rsid w:val="00EB73C6"/>
    <w:rsid w:val="00EB76DD"/>
    <w:rsid w:val="00EB77B1"/>
    <w:rsid w:val="00EB7AB1"/>
    <w:rsid w:val="00EB7B0B"/>
    <w:rsid w:val="00EB7F59"/>
    <w:rsid w:val="00EC010B"/>
    <w:rsid w:val="00EC0138"/>
    <w:rsid w:val="00EC029C"/>
    <w:rsid w:val="00EC0499"/>
    <w:rsid w:val="00EC0561"/>
    <w:rsid w:val="00EC07EB"/>
    <w:rsid w:val="00EC0B7B"/>
    <w:rsid w:val="00EC1099"/>
    <w:rsid w:val="00EC12B6"/>
    <w:rsid w:val="00EC1A47"/>
    <w:rsid w:val="00EC1A8B"/>
    <w:rsid w:val="00EC1C21"/>
    <w:rsid w:val="00EC1F3A"/>
    <w:rsid w:val="00EC20D5"/>
    <w:rsid w:val="00EC2304"/>
    <w:rsid w:val="00EC2B5D"/>
    <w:rsid w:val="00EC2BF6"/>
    <w:rsid w:val="00EC3284"/>
    <w:rsid w:val="00EC3331"/>
    <w:rsid w:val="00EC335B"/>
    <w:rsid w:val="00EC3467"/>
    <w:rsid w:val="00EC36F6"/>
    <w:rsid w:val="00EC3800"/>
    <w:rsid w:val="00EC3C0B"/>
    <w:rsid w:val="00EC3F89"/>
    <w:rsid w:val="00EC3FE2"/>
    <w:rsid w:val="00EC4891"/>
    <w:rsid w:val="00EC4A30"/>
    <w:rsid w:val="00EC4A54"/>
    <w:rsid w:val="00EC508E"/>
    <w:rsid w:val="00EC52B5"/>
    <w:rsid w:val="00EC5A51"/>
    <w:rsid w:val="00EC5B2B"/>
    <w:rsid w:val="00EC5CA9"/>
    <w:rsid w:val="00EC5E9F"/>
    <w:rsid w:val="00EC6090"/>
    <w:rsid w:val="00EC60BC"/>
    <w:rsid w:val="00EC6309"/>
    <w:rsid w:val="00EC65C9"/>
    <w:rsid w:val="00EC67E5"/>
    <w:rsid w:val="00EC6CD5"/>
    <w:rsid w:val="00EC7A4F"/>
    <w:rsid w:val="00EC7CF1"/>
    <w:rsid w:val="00ED033D"/>
    <w:rsid w:val="00ED04CB"/>
    <w:rsid w:val="00ED0AD0"/>
    <w:rsid w:val="00ED11ED"/>
    <w:rsid w:val="00ED1275"/>
    <w:rsid w:val="00ED157C"/>
    <w:rsid w:val="00ED1621"/>
    <w:rsid w:val="00ED182C"/>
    <w:rsid w:val="00ED1DF8"/>
    <w:rsid w:val="00ED20E4"/>
    <w:rsid w:val="00ED24F8"/>
    <w:rsid w:val="00ED2A12"/>
    <w:rsid w:val="00ED3BD8"/>
    <w:rsid w:val="00ED3C9A"/>
    <w:rsid w:val="00ED3ED8"/>
    <w:rsid w:val="00ED484E"/>
    <w:rsid w:val="00ED4919"/>
    <w:rsid w:val="00ED527C"/>
    <w:rsid w:val="00ED5912"/>
    <w:rsid w:val="00ED5AAE"/>
    <w:rsid w:val="00ED5AE5"/>
    <w:rsid w:val="00ED5C66"/>
    <w:rsid w:val="00ED5D2B"/>
    <w:rsid w:val="00ED5F72"/>
    <w:rsid w:val="00ED5F74"/>
    <w:rsid w:val="00ED64A6"/>
    <w:rsid w:val="00ED64BD"/>
    <w:rsid w:val="00ED6987"/>
    <w:rsid w:val="00ED69DF"/>
    <w:rsid w:val="00ED6B5E"/>
    <w:rsid w:val="00ED6BC9"/>
    <w:rsid w:val="00ED70AC"/>
    <w:rsid w:val="00ED7272"/>
    <w:rsid w:val="00ED73BE"/>
    <w:rsid w:val="00ED7718"/>
    <w:rsid w:val="00ED7911"/>
    <w:rsid w:val="00ED7D3F"/>
    <w:rsid w:val="00EE0B3B"/>
    <w:rsid w:val="00EE14CB"/>
    <w:rsid w:val="00EE165F"/>
    <w:rsid w:val="00EE1B2D"/>
    <w:rsid w:val="00EE1BDD"/>
    <w:rsid w:val="00EE1BF1"/>
    <w:rsid w:val="00EE1C69"/>
    <w:rsid w:val="00EE20B0"/>
    <w:rsid w:val="00EE2583"/>
    <w:rsid w:val="00EE2755"/>
    <w:rsid w:val="00EE27C2"/>
    <w:rsid w:val="00EE27DF"/>
    <w:rsid w:val="00EE2900"/>
    <w:rsid w:val="00EE2A2A"/>
    <w:rsid w:val="00EE2D08"/>
    <w:rsid w:val="00EE3076"/>
    <w:rsid w:val="00EE311B"/>
    <w:rsid w:val="00EE32B8"/>
    <w:rsid w:val="00EE35CC"/>
    <w:rsid w:val="00EE37FB"/>
    <w:rsid w:val="00EE38C2"/>
    <w:rsid w:val="00EE39EF"/>
    <w:rsid w:val="00EE3BDF"/>
    <w:rsid w:val="00EE3F36"/>
    <w:rsid w:val="00EE408B"/>
    <w:rsid w:val="00EE451B"/>
    <w:rsid w:val="00EE4822"/>
    <w:rsid w:val="00EE4A3E"/>
    <w:rsid w:val="00EE4B93"/>
    <w:rsid w:val="00EE512F"/>
    <w:rsid w:val="00EE52B8"/>
    <w:rsid w:val="00EE5785"/>
    <w:rsid w:val="00EE60E6"/>
    <w:rsid w:val="00EE6424"/>
    <w:rsid w:val="00EE693C"/>
    <w:rsid w:val="00EE6B73"/>
    <w:rsid w:val="00EE6C17"/>
    <w:rsid w:val="00EE6D70"/>
    <w:rsid w:val="00EE6EAF"/>
    <w:rsid w:val="00EE743C"/>
    <w:rsid w:val="00EE76FE"/>
    <w:rsid w:val="00EE7728"/>
    <w:rsid w:val="00EE77AD"/>
    <w:rsid w:val="00EE7CD3"/>
    <w:rsid w:val="00EE7D6B"/>
    <w:rsid w:val="00EE7F8B"/>
    <w:rsid w:val="00EF00E9"/>
    <w:rsid w:val="00EF028D"/>
    <w:rsid w:val="00EF0D6C"/>
    <w:rsid w:val="00EF1865"/>
    <w:rsid w:val="00EF1A1C"/>
    <w:rsid w:val="00EF1AB5"/>
    <w:rsid w:val="00EF1AD8"/>
    <w:rsid w:val="00EF1CBF"/>
    <w:rsid w:val="00EF1CCC"/>
    <w:rsid w:val="00EF229A"/>
    <w:rsid w:val="00EF25A2"/>
    <w:rsid w:val="00EF25D3"/>
    <w:rsid w:val="00EF2633"/>
    <w:rsid w:val="00EF2A0C"/>
    <w:rsid w:val="00EF2BB6"/>
    <w:rsid w:val="00EF2FFC"/>
    <w:rsid w:val="00EF3135"/>
    <w:rsid w:val="00EF3300"/>
    <w:rsid w:val="00EF39AA"/>
    <w:rsid w:val="00EF4309"/>
    <w:rsid w:val="00EF468E"/>
    <w:rsid w:val="00EF4988"/>
    <w:rsid w:val="00EF49E5"/>
    <w:rsid w:val="00EF5024"/>
    <w:rsid w:val="00EF5380"/>
    <w:rsid w:val="00EF54D8"/>
    <w:rsid w:val="00EF55D4"/>
    <w:rsid w:val="00EF5846"/>
    <w:rsid w:val="00EF5B8A"/>
    <w:rsid w:val="00EF5B97"/>
    <w:rsid w:val="00EF5E90"/>
    <w:rsid w:val="00EF6054"/>
    <w:rsid w:val="00EF6160"/>
    <w:rsid w:val="00EF6B77"/>
    <w:rsid w:val="00EF6E4C"/>
    <w:rsid w:val="00EF7932"/>
    <w:rsid w:val="00EF7AAF"/>
    <w:rsid w:val="00EF7FDF"/>
    <w:rsid w:val="00F002C7"/>
    <w:rsid w:val="00F0095B"/>
    <w:rsid w:val="00F00B55"/>
    <w:rsid w:val="00F00C9E"/>
    <w:rsid w:val="00F01863"/>
    <w:rsid w:val="00F018ED"/>
    <w:rsid w:val="00F01D53"/>
    <w:rsid w:val="00F01EAE"/>
    <w:rsid w:val="00F01EEB"/>
    <w:rsid w:val="00F02587"/>
    <w:rsid w:val="00F02A6F"/>
    <w:rsid w:val="00F02D18"/>
    <w:rsid w:val="00F02DC6"/>
    <w:rsid w:val="00F03036"/>
    <w:rsid w:val="00F03499"/>
    <w:rsid w:val="00F03E36"/>
    <w:rsid w:val="00F03E47"/>
    <w:rsid w:val="00F04AD0"/>
    <w:rsid w:val="00F050D5"/>
    <w:rsid w:val="00F054A3"/>
    <w:rsid w:val="00F05539"/>
    <w:rsid w:val="00F05B25"/>
    <w:rsid w:val="00F05CB8"/>
    <w:rsid w:val="00F0641A"/>
    <w:rsid w:val="00F064E5"/>
    <w:rsid w:val="00F06792"/>
    <w:rsid w:val="00F06873"/>
    <w:rsid w:val="00F06919"/>
    <w:rsid w:val="00F06FFB"/>
    <w:rsid w:val="00F07318"/>
    <w:rsid w:val="00F07692"/>
    <w:rsid w:val="00F07C07"/>
    <w:rsid w:val="00F07D30"/>
    <w:rsid w:val="00F07D6F"/>
    <w:rsid w:val="00F07EEC"/>
    <w:rsid w:val="00F105E8"/>
    <w:rsid w:val="00F1083F"/>
    <w:rsid w:val="00F1098A"/>
    <w:rsid w:val="00F10B52"/>
    <w:rsid w:val="00F10D70"/>
    <w:rsid w:val="00F110A0"/>
    <w:rsid w:val="00F11243"/>
    <w:rsid w:val="00F1148A"/>
    <w:rsid w:val="00F120E5"/>
    <w:rsid w:val="00F1231B"/>
    <w:rsid w:val="00F123EF"/>
    <w:rsid w:val="00F12410"/>
    <w:rsid w:val="00F124DA"/>
    <w:rsid w:val="00F130BB"/>
    <w:rsid w:val="00F139B5"/>
    <w:rsid w:val="00F13E13"/>
    <w:rsid w:val="00F147F0"/>
    <w:rsid w:val="00F149D4"/>
    <w:rsid w:val="00F14F13"/>
    <w:rsid w:val="00F15202"/>
    <w:rsid w:val="00F15452"/>
    <w:rsid w:val="00F158F4"/>
    <w:rsid w:val="00F15E71"/>
    <w:rsid w:val="00F16C41"/>
    <w:rsid w:val="00F16C8C"/>
    <w:rsid w:val="00F16CF5"/>
    <w:rsid w:val="00F170F7"/>
    <w:rsid w:val="00F17151"/>
    <w:rsid w:val="00F17331"/>
    <w:rsid w:val="00F1778E"/>
    <w:rsid w:val="00F2017D"/>
    <w:rsid w:val="00F20188"/>
    <w:rsid w:val="00F201D4"/>
    <w:rsid w:val="00F20516"/>
    <w:rsid w:val="00F205DE"/>
    <w:rsid w:val="00F20675"/>
    <w:rsid w:val="00F209EC"/>
    <w:rsid w:val="00F216B8"/>
    <w:rsid w:val="00F21D98"/>
    <w:rsid w:val="00F22215"/>
    <w:rsid w:val="00F2240C"/>
    <w:rsid w:val="00F2264A"/>
    <w:rsid w:val="00F227A5"/>
    <w:rsid w:val="00F22FED"/>
    <w:rsid w:val="00F230F8"/>
    <w:rsid w:val="00F234A7"/>
    <w:rsid w:val="00F241FA"/>
    <w:rsid w:val="00F24271"/>
    <w:rsid w:val="00F24A6D"/>
    <w:rsid w:val="00F25166"/>
    <w:rsid w:val="00F25360"/>
    <w:rsid w:val="00F253A7"/>
    <w:rsid w:val="00F2586D"/>
    <w:rsid w:val="00F25881"/>
    <w:rsid w:val="00F25B58"/>
    <w:rsid w:val="00F26505"/>
    <w:rsid w:val="00F26AF7"/>
    <w:rsid w:val="00F26ECB"/>
    <w:rsid w:val="00F26FAA"/>
    <w:rsid w:val="00F270A5"/>
    <w:rsid w:val="00F27337"/>
    <w:rsid w:val="00F27426"/>
    <w:rsid w:val="00F27778"/>
    <w:rsid w:val="00F27C2B"/>
    <w:rsid w:val="00F27D54"/>
    <w:rsid w:val="00F309A7"/>
    <w:rsid w:val="00F3109A"/>
    <w:rsid w:val="00F3132E"/>
    <w:rsid w:val="00F3158D"/>
    <w:rsid w:val="00F315AF"/>
    <w:rsid w:val="00F315EC"/>
    <w:rsid w:val="00F325C4"/>
    <w:rsid w:val="00F32638"/>
    <w:rsid w:val="00F326C9"/>
    <w:rsid w:val="00F32A90"/>
    <w:rsid w:val="00F32AC4"/>
    <w:rsid w:val="00F32C57"/>
    <w:rsid w:val="00F32CC7"/>
    <w:rsid w:val="00F32ECD"/>
    <w:rsid w:val="00F332D7"/>
    <w:rsid w:val="00F33A48"/>
    <w:rsid w:val="00F33EEF"/>
    <w:rsid w:val="00F340C7"/>
    <w:rsid w:val="00F34A72"/>
    <w:rsid w:val="00F34B23"/>
    <w:rsid w:val="00F34E2D"/>
    <w:rsid w:val="00F35627"/>
    <w:rsid w:val="00F3562B"/>
    <w:rsid w:val="00F35B08"/>
    <w:rsid w:val="00F360D8"/>
    <w:rsid w:val="00F360E0"/>
    <w:rsid w:val="00F36292"/>
    <w:rsid w:val="00F362FF"/>
    <w:rsid w:val="00F3631A"/>
    <w:rsid w:val="00F3641F"/>
    <w:rsid w:val="00F3682A"/>
    <w:rsid w:val="00F36A1B"/>
    <w:rsid w:val="00F36B27"/>
    <w:rsid w:val="00F36D61"/>
    <w:rsid w:val="00F36EE5"/>
    <w:rsid w:val="00F37054"/>
    <w:rsid w:val="00F37244"/>
    <w:rsid w:val="00F37867"/>
    <w:rsid w:val="00F37A8F"/>
    <w:rsid w:val="00F37FB7"/>
    <w:rsid w:val="00F4029E"/>
    <w:rsid w:val="00F4057C"/>
    <w:rsid w:val="00F40835"/>
    <w:rsid w:val="00F40950"/>
    <w:rsid w:val="00F40AEA"/>
    <w:rsid w:val="00F40C1A"/>
    <w:rsid w:val="00F40E17"/>
    <w:rsid w:val="00F40F63"/>
    <w:rsid w:val="00F41434"/>
    <w:rsid w:val="00F41A5E"/>
    <w:rsid w:val="00F4200D"/>
    <w:rsid w:val="00F42C03"/>
    <w:rsid w:val="00F42E8D"/>
    <w:rsid w:val="00F430FB"/>
    <w:rsid w:val="00F431C5"/>
    <w:rsid w:val="00F4337C"/>
    <w:rsid w:val="00F43AD9"/>
    <w:rsid w:val="00F43BC4"/>
    <w:rsid w:val="00F43D85"/>
    <w:rsid w:val="00F43DF3"/>
    <w:rsid w:val="00F44406"/>
    <w:rsid w:val="00F4442E"/>
    <w:rsid w:val="00F4445C"/>
    <w:rsid w:val="00F44BBA"/>
    <w:rsid w:val="00F44D15"/>
    <w:rsid w:val="00F44F1B"/>
    <w:rsid w:val="00F45239"/>
    <w:rsid w:val="00F45284"/>
    <w:rsid w:val="00F45CD2"/>
    <w:rsid w:val="00F45D58"/>
    <w:rsid w:val="00F45E0A"/>
    <w:rsid w:val="00F45FE7"/>
    <w:rsid w:val="00F46C9A"/>
    <w:rsid w:val="00F470DE"/>
    <w:rsid w:val="00F47223"/>
    <w:rsid w:val="00F4722F"/>
    <w:rsid w:val="00F472DB"/>
    <w:rsid w:val="00F477B1"/>
    <w:rsid w:val="00F478A8"/>
    <w:rsid w:val="00F47B96"/>
    <w:rsid w:val="00F47B9A"/>
    <w:rsid w:val="00F501B6"/>
    <w:rsid w:val="00F503FD"/>
    <w:rsid w:val="00F504D3"/>
    <w:rsid w:val="00F508DF"/>
    <w:rsid w:val="00F510B0"/>
    <w:rsid w:val="00F511BB"/>
    <w:rsid w:val="00F5249B"/>
    <w:rsid w:val="00F5262F"/>
    <w:rsid w:val="00F526B7"/>
    <w:rsid w:val="00F52D96"/>
    <w:rsid w:val="00F52FDC"/>
    <w:rsid w:val="00F539F7"/>
    <w:rsid w:val="00F53F1A"/>
    <w:rsid w:val="00F5468A"/>
    <w:rsid w:val="00F54924"/>
    <w:rsid w:val="00F54BF6"/>
    <w:rsid w:val="00F54BF8"/>
    <w:rsid w:val="00F54CEE"/>
    <w:rsid w:val="00F54E98"/>
    <w:rsid w:val="00F5549E"/>
    <w:rsid w:val="00F559BB"/>
    <w:rsid w:val="00F55BC7"/>
    <w:rsid w:val="00F55CB3"/>
    <w:rsid w:val="00F55D95"/>
    <w:rsid w:val="00F560FD"/>
    <w:rsid w:val="00F562A3"/>
    <w:rsid w:val="00F563D2"/>
    <w:rsid w:val="00F56B2B"/>
    <w:rsid w:val="00F56BB6"/>
    <w:rsid w:val="00F56C17"/>
    <w:rsid w:val="00F56C7F"/>
    <w:rsid w:val="00F57102"/>
    <w:rsid w:val="00F57368"/>
    <w:rsid w:val="00F600F3"/>
    <w:rsid w:val="00F60530"/>
    <w:rsid w:val="00F60C0C"/>
    <w:rsid w:val="00F60E16"/>
    <w:rsid w:val="00F614B7"/>
    <w:rsid w:val="00F61893"/>
    <w:rsid w:val="00F61B49"/>
    <w:rsid w:val="00F61C5C"/>
    <w:rsid w:val="00F620C7"/>
    <w:rsid w:val="00F623A6"/>
    <w:rsid w:val="00F62477"/>
    <w:rsid w:val="00F6247A"/>
    <w:rsid w:val="00F624B1"/>
    <w:rsid w:val="00F626F0"/>
    <w:rsid w:val="00F6272B"/>
    <w:rsid w:val="00F62823"/>
    <w:rsid w:val="00F62DDA"/>
    <w:rsid w:val="00F63EA8"/>
    <w:rsid w:val="00F6418E"/>
    <w:rsid w:val="00F641F3"/>
    <w:rsid w:val="00F64365"/>
    <w:rsid w:val="00F64548"/>
    <w:rsid w:val="00F64737"/>
    <w:rsid w:val="00F65166"/>
    <w:rsid w:val="00F65314"/>
    <w:rsid w:val="00F654AC"/>
    <w:rsid w:val="00F65676"/>
    <w:rsid w:val="00F66788"/>
    <w:rsid w:val="00F66F4A"/>
    <w:rsid w:val="00F67244"/>
    <w:rsid w:val="00F6731D"/>
    <w:rsid w:val="00F677E6"/>
    <w:rsid w:val="00F67E19"/>
    <w:rsid w:val="00F70A24"/>
    <w:rsid w:val="00F70A99"/>
    <w:rsid w:val="00F70DC4"/>
    <w:rsid w:val="00F7108F"/>
    <w:rsid w:val="00F7177D"/>
    <w:rsid w:val="00F71830"/>
    <w:rsid w:val="00F71ADF"/>
    <w:rsid w:val="00F71CBB"/>
    <w:rsid w:val="00F71E02"/>
    <w:rsid w:val="00F71E49"/>
    <w:rsid w:val="00F71EBD"/>
    <w:rsid w:val="00F722A3"/>
    <w:rsid w:val="00F72423"/>
    <w:rsid w:val="00F724C7"/>
    <w:rsid w:val="00F72612"/>
    <w:rsid w:val="00F72705"/>
    <w:rsid w:val="00F729C5"/>
    <w:rsid w:val="00F72A3A"/>
    <w:rsid w:val="00F72C83"/>
    <w:rsid w:val="00F73055"/>
    <w:rsid w:val="00F73671"/>
    <w:rsid w:val="00F74307"/>
    <w:rsid w:val="00F743C7"/>
    <w:rsid w:val="00F74D1B"/>
    <w:rsid w:val="00F74E3C"/>
    <w:rsid w:val="00F753EB"/>
    <w:rsid w:val="00F75825"/>
    <w:rsid w:val="00F75861"/>
    <w:rsid w:val="00F7586B"/>
    <w:rsid w:val="00F759DE"/>
    <w:rsid w:val="00F75CC2"/>
    <w:rsid w:val="00F761FA"/>
    <w:rsid w:val="00F7627A"/>
    <w:rsid w:val="00F76446"/>
    <w:rsid w:val="00F7668D"/>
    <w:rsid w:val="00F76AE5"/>
    <w:rsid w:val="00F76E4D"/>
    <w:rsid w:val="00F771D1"/>
    <w:rsid w:val="00F778FE"/>
    <w:rsid w:val="00F77E3D"/>
    <w:rsid w:val="00F8033A"/>
    <w:rsid w:val="00F804AC"/>
    <w:rsid w:val="00F805EB"/>
    <w:rsid w:val="00F8079D"/>
    <w:rsid w:val="00F80A39"/>
    <w:rsid w:val="00F80B54"/>
    <w:rsid w:val="00F80CA5"/>
    <w:rsid w:val="00F80E8D"/>
    <w:rsid w:val="00F80F7A"/>
    <w:rsid w:val="00F8190C"/>
    <w:rsid w:val="00F81B7E"/>
    <w:rsid w:val="00F81C00"/>
    <w:rsid w:val="00F81C98"/>
    <w:rsid w:val="00F81E51"/>
    <w:rsid w:val="00F81ECD"/>
    <w:rsid w:val="00F81FCB"/>
    <w:rsid w:val="00F821EB"/>
    <w:rsid w:val="00F82591"/>
    <w:rsid w:val="00F829FD"/>
    <w:rsid w:val="00F8316D"/>
    <w:rsid w:val="00F833A5"/>
    <w:rsid w:val="00F83C88"/>
    <w:rsid w:val="00F840A7"/>
    <w:rsid w:val="00F84113"/>
    <w:rsid w:val="00F84363"/>
    <w:rsid w:val="00F843D2"/>
    <w:rsid w:val="00F84995"/>
    <w:rsid w:val="00F84D16"/>
    <w:rsid w:val="00F84D1C"/>
    <w:rsid w:val="00F84EFE"/>
    <w:rsid w:val="00F85775"/>
    <w:rsid w:val="00F85A34"/>
    <w:rsid w:val="00F85C08"/>
    <w:rsid w:val="00F85CD1"/>
    <w:rsid w:val="00F863AE"/>
    <w:rsid w:val="00F86691"/>
    <w:rsid w:val="00F866BC"/>
    <w:rsid w:val="00F867A2"/>
    <w:rsid w:val="00F867B7"/>
    <w:rsid w:val="00F8697A"/>
    <w:rsid w:val="00F86F86"/>
    <w:rsid w:val="00F87026"/>
    <w:rsid w:val="00F870EF"/>
    <w:rsid w:val="00F87669"/>
    <w:rsid w:val="00F877FE"/>
    <w:rsid w:val="00F879AA"/>
    <w:rsid w:val="00F87E88"/>
    <w:rsid w:val="00F87FA4"/>
    <w:rsid w:val="00F90273"/>
    <w:rsid w:val="00F90393"/>
    <w:rsid w:val="00F906E0"/>
    <w:rsid w:val="00F9075E"/>
    <w:rsid w:val="00F90D74"/>
    <w:rsid w:val="00F90FB9"/>
    <w:rsid w:val="00F9110F"/>
    <w:rsid w:val="00F91303"/>
    <w:rsid w:val="00F916B1"/>
    <w:rsid w:val="00F919E3"/>
    <w:rsid w:val="00F9213C"/>
    <w:rsid w:val="00F92B81"/>
    <w:rsid w:val="00F92B99"/>
    <w:rsid w:val="00F92D43"/>
    <w:rsid w:val="00F931EA"/>
    <w:rsid w:val="00F935ED"/>
    <w:rsid w:val="00F93A93"/>
    <w:rsid w:val="00F93F41"/>
    <w:rsid w:val="00F9411C"/>
    <w:rsid w:val="00F94340"/>
    <w:rsid w:val="00F94556"/>
    <w:rsid w:val="00F94593"/>
    <w:rsid w:val="00F94AD5"/>
    <w:rsid w:val="00F94B11"/>
    <w:rsid w:val="00F94B4C"/>
    <w:rsid w:val="00F94E9A"/>
    <w:rsid w:val="00F94E9E"/>
    <w:rsid w:val="00F94ED7"/>
    <w:rsid w:val="00F952A6"/>
    <w:rsid w:val="00F956C7"/>
    <w:rsid w:val="00F95B60"/>
    <w:rsid w:val="00F95F26"/>
    <w:rsid w:val="00F966A7"/>
    <w:rsid w:val="00F96A15"/>
    <w:rsid w:val="00F96C69"/>
    <w:rsid w:val="00F96CE7"/>
    <w:rsid w:val="00F96F27"/>
    <w:rsid w:val="00F972D2"/>
    <w:rsid w:val="00F974FB"/>
    <w:rsid w:val="00F977A9"/>
    <w:rsid w:val="00FA011D"/>
    <w:rsid w:val="00FA01AF"/>
    <w:rsid w:val="00FA0CCE"/>
    <w:rsid w:val="00FA0D26"/>
    <w:rsid w:val="00FA1214"/>
    <w:rsid w:val="00FA1275"/>
    <w:rsid w:val="00FA1592"/>
    <w:rsid w:val="00FA16BE"/>
    <w:rsid w:val="00FA184E"/>
    <w:rsid w:val="00FA196E"/>
    <w:rsid w:val="00FA1D72"/>
    <w:rsid w:val="00FA1FEF"/>
    <w:rsid w:val="00FA25BF"/>
    <w:rsid w:val="00FA272A"/>
    <w:rsid w:val="00FA29F4"/>
    <w:rsid w:val="00FA2A6E"/>
    <w:rsid w:val="00FA347E"/>
    <w:rsid w:val="00FA3535"/>
    <w:rsid w:val="00FA3553"/>
    <w:rsid w:val="00FA3AAF"/>
    <w:rsid w:val="00FA3E0C"/>
    <w:rsid w:val="00FA4041"/>
    <w:rsid w:val="00FA422F"/>
    <w:rsid w:val="00FA4255"/>
    <w:rsid w:val="00FA43F9"/>
    <w:rsid w:val="00FA4596"/>
    <w:rsid w:val="00FA4664"/>
    <w:rsid w:val="00FA4DA1"/>
    <w:rsid w:val="00FA4F0F"/>
    <w:rsid w:val="00FA5194"/>
    <w:rsid w:val="00FA51F3"/>
    <w:rsid w:val="00FA5453"/>
    <w:rsid w:val="00FA57FC"/>
    <w:rsid w:val="00FA598C"/>
    <w:rsid w:val="00FA5B3D"/>
    <w:rsid w:val="00FA5C62"/>
    <w:rsid w:val="00FA5DE4"/>
    <w:rsid w:val="00FA6046"/>
    <w:rsid w:val="00FA60BD"/>
    <w:rsid w:val="00FA621C"/>
    <w:rsid w:val="00FA63D5"/>
    <w:rsid w:val="00FA6497"/>
    <w:rsid w:val="00FA64A7"/>
    <w:rsid w:val="00FA653C"/>
    <w:rsid w:val="00FA6610"/>
    <w:rsid w:val="00FA6899"/>
    <w:rsid w:val="00FA69C0"/>
    <w:rsid w:val="00FA69D1"/>
    <w:rsid w:val="00FA6D8D"/>
    <w:rsid w:val="00FA6F52"/>
    <w:rsid w:val="00FA715B"/>
    <w:rsid w:val="00FA7434"/>
    <w:rsid w:val="00FA74D9"/>
    <w:rsid w:val="00FA7579"/>
    <w:rsid w:val="00FA76D4"/>
    <w:rsid w:val="00FA7793"/>
    <w:rsid w:val="00FA7A61"/>
    <w:rsid w:val="00FA7B5D"/>
    <w:rsid w:val="00FA7D6D"/>
    <w:rsid w:val="00FA7DBB"/>
    <w:rsid w:val="00FB00D5"/>
    <w:rsid w:val="00FB04CC"/>
    <w:rsid w:val="00FB0590"/>
    <w:rsid w:val="00FB06EE"/>
    <w:rsid w:val="00FB0750"/>
    <w:rsid w:val="00FB07CB"/>
    <w:rsid w:val="00FB0857"/>
    <w:rsid w:val="00FB0C52"/>
    <w:rsid w:val="00FB0D4F"/>
    <w:rsid w:val="00FB1160"/>
    <w:rsid w:val="00FB131F"/>
    <w:rsid w:val="00FB1585"/>
    <w:rsid w:val="00FB234B"/>
    <w:rsid w:val="00FB2477"/>
    <w:rsid w:val="00FB260B"/>
    <w:rsid w:val="00FB2625"/>
    <w:rsid w:val="00FB2D52"/>
    <w:rsid w:val="00FB3238"/>
    <w:rsid w:val="00FB3622"/>
    <w:rsid w:val="00FB3E0E"/>
    <w:rsid w:val="00FB3E78"/>
    <w:rsid w:val="00FB439F"/>
    <w:rsid w:val="00FB4506"/>
    <w:rsid w:val="00FB4530"/>
    <w:rsid w:val="00FB4604"/>
    <w:rsid w:val="00FB49C1"/>
    <w:rsid w:val="00FB49D4"/>
    <w:rsid w:val="00FB4C79"/>
    <w:rsid w:val="00FB4CFB"/>
    <w:rsid w:val="00FB4FD0"/>
    <w:rsid w:val="00FB52BC"/>
    <w:rsid w:val="00FB564A"/>
    <w:rsid w:val="00FB56AF"/>
    <w:rsid w:val="00FB5C26"/>
    <w:rsid w:val="00FB5E6B"/>
    <w:rsid w:val="00FB646C"/>
    <w:rsid w:val="00FB6605"/>
    <w:rsid w:val="00FB6665"/>
    <w:rsid w:val="00FB67CC"/>
    <w:rsid w:val="00FB6F45"/>
    <w:rsid w:val="00FB7369"/>
    <w:rsid w:val="00FB738B"/>
    <w:rsid w:val="00FB75A2"/>
    <w:rsid w:val="00FB791B"/>
    <w:rsid w:val="00FB7D3B"/>
    <w:rsid w:val="00FB7FCF"/>
    <w:rsid w:val="00FC0CA4"/>
    <w:rsid w:val="00FC0DDC"/>
    <w:rsid w:val="00FC0E97"/>
    <w:rsid w:val="00FC0EA0"/>
    <w:rsid w:val="00FC0FD5"/>
    <w:rsid w:val="00FC119E"/>
    <w:rsid w:val="00FC15E7"/>
    <w:rsid w:val="00FC2CDA"/>
    <w:rsid w:val="00FC2D03"/>
    <w:rsid w:val="00FC3F93"/>
    <w:rsid w:val="00FC43BC"/>
    <w:rsid w:val="00FC440D"/>
    <w:rsid w:val="00FC47C9"/>
    <w:rsid w:val="00FC47E4"/>
    <w:rsid w:val="00FC4CCA"/>
    <w:rsid w:val="00FC4FBF"/>
    <w:rsid w:val="00FC525B"/>
    <w:rsid w:val="00FC5278"/>
    <w:rsid w:val="00FC5313"/>
    <w:rsid w:val="00FC54DD"/>
    <w:rsid w:val="00FC58E5"/>
    <w:rsid w:val="00FC5BA3"/>
    <w:rsid w:val="00FC5E9A"/>
    <w:rsid w:val="00FC61E8"/>
    <w:rsid w:val="00FC6AB3"/>
    <w:rsid w:val="00FC6AD4"/>
    <w:rsid w:val="00FC6E7D"/>
    <w:rsid w:val="00FC714D"/>
    <w:rsid w:val="00FC7410"/>
    <w:rsid w:val="00FC74FB"/>
    <w:rsid w:val="00FC74FE"/>
    <w:rsid w:val="00FC7634"/>
    <w:rsid w:val="00FC791A"/>
    <w:rsid w:val="00FC7B73"/>
    <w:rsid w:val="00FD0102"/>
    <w:rsid w:val="00FD0330"/>
    <w:rsid w:val="00FD0380"/>
    <w:rsid w:val="00FD0D41"/>
    <w:rsid w:val="00FD1347"/>
    <w:rsid w:val="00FD1ADC"/>
    <w:rsid w:val="00FD1E29"/>
    <w:rsid w:val="00FD28A9"/>
    <w:rsid w:val="00FD2982"/>
    <w:rsid w:val="00FD2A21"/>
    <w:rsid w:val="00FD2AEC"/>
    <w:rsid w:val="00FD305B"/>
    <w:rsid w:val="00FD30CF"/>
    <w:rsid w:val="00FD30E7"/>
    <w:rsid w:val="00FD342D"/>
    <w:rsid w:val="00FD3706"/>
    <w:rsid w:val="00FD40EA"/>
    <w:rsid w:val="00FD44C9"/>
    <w:rsid w:val="00FD4931"/>
    <w:rsid w:val="00FD4C53"/>
    <w:rsid w:val="00FD4E82"/>
    <w:rsid w:val="00FD4EE0"/>
    <w:rsid w:val="00FD51E3"/>
    <w:rsid w:val="00FD56D7"/>
    <w:rsid w:val="00FD5962"/>
    <w:rsid w:val="00FD5B56"/>
    <w:rsid w:val="00FD63D7"/>
    <w:rsid w:val="00FD6524"/>
    <w:rsid w:val="00FD67CD"/>
    <w:rsid w:val="00FD6B27"/>
    <w:rsid w:val="00FD6FAF"/>
    <w:rsid w:val="00FD7092"/>
    <w:rsid w:val="00FD718B"/>
    <w:rsid w:val="00FD7243"/>
    <w:rsid w:val="00FD79D5"/>
    <w:rsid w:val="00FD79EC"/>
    <w:rsid w:val="00FD7A39"/>
    <w:rsid w:val="00FD7DDF"/>
    <w:rsid w:val="00FD7E2D"/>
    <w:rsid w:val="00FD7F4F"/>
    <w:rsid w:val="00FE0097"/>
    <w:rsid w:val="00FE00A8"/>
    <w:rsid w:val="00FE0460"/>
    <w:rsid w:val="00FE095D"/>
    <w:rsid w:val="00FE0ABE"/>
    <w:rsid w:val="00FE0FFA"/>
    <w:rsid w:val="00FE13E6"/>
    <w:rsid w:val="00FE15DE"/>
    <w:rsid w:val="00FE1616"/>
    <w:rsid w:val="00FE166F"/>
    <w:rsid w:val="00FE1988"/>
    <w:rsid w:val="00FE1A68"/>
    <w:rsid w:val="00FE1B19"/>
    <w:rsid w:val="00FE21F3"/>
    <w:rsid w:val="00FE22D5"/>
    <w:rsid w:val="00FE26B2"/>
    <w:rsid w:val="00FE2903"/>
    <w:rsid w:val="00FE2FAF"/>
    <w:rsid w:val="00FE304B"/>
    <w:rsid w:val="00FE34BC"/>
    <w:rsid w:val="00FE3648"/>
    <w:rsid w:val="00FE383E"/>
    <w:rsid w:val="00FE39B8"/>
    <w:rsid w:val="00FE3FAD"/>
    <w:rsid w:val="00FE4836"/>
    <w:rsid w:val="00FE4D3E"/>
    <w:rsid w:val="00FE584A"/>
    <w:rsid w:val="00FE58B1"/>
    <w:rsid w:val="00FE5B6E"/>
    <w:rsid w:val="00FE5CE2"/>
    <w:rsid w:val="00FE5E51"/>
    <w:rsid w:val="00FE5FA2"/>
    <w:rsid w:val="00FE5FCC"/>
    <w:rsid w:val="00FE6072"/>
    <w:rsid w:val="00FE6611"/>
    <w:rsid w:val="00FE6898"/>
    <w:rsid w:val="00FE690E"/>
    <w:rsid w:val="00FE7033"/>
    <w:rsid w:val="00FE7363"/>
    <w:rsid w:val="00FE75FB"/>
    <w:rsid w:val="00FE7A28"/>
    <w:rsid w:val="00FF12DB"/>
    <w:rsid w:val="00FF139D"/>
    <w:rsid w:val="00FF1427"/>
    <w:rsid w:val="00FF17A9"/>
    <w:rsid w:val="00FF20C5"/>
    <w:rsid w:val="00FF2419"/>
    <w:rsid w:val="00FF2667"/>
    <w:rsid w:val="00FF37B5"/>
    <w:rsid w:val="00FF37EF"/>
    <w:rsid w:val="00FF4469"/>
    <w:rsid w:val="00FF44F7"/>
    <w:rsid w:val="00FF4A0F"/>
    <w:rsid w:val="00FF4AF0"/>
    <w:rsid w:val="00FF4F68"/>
    <w:rsid w:val="00FF57B4"/>
    <w:rsid w:val="00FF593E"/>
    <w:rsid w:val="00FF596C"/>
    <w:rsid w:val="00FF5BAA"/>
    <w:rsid w:val="00FF5E6E"/>
    <w:rsid w:val="00FF60F9"/>
    <w:rsid w:val="00FF645E"/>
    <w:rsid w:val="00FF6585"/>
    <w:rsid w:val="00FF665F"/>
    <w:rsid w:val="00FF6A43"/>
    <w:rsid w:val="00FF6B75"/>
    <w:rsid w:val="00FF6F86"/>
    <w:rsid w:val="00FF7980"/>
    <w:rsid w:val="00FF7A3A"/>
    <w:rsid w:val="00FF7F9D"/>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F05C94ED-C04D-4766-9723-4D5C408E2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C45278"/>
    <w:pPr>
      <w:widowControl w:val="0"/>
      <w:ind w:firstLineChars="200" w:firstLine="200"/>
    </w:pPr>
    <w:rPr>
      <w:rFonts w:ascii="Times New Roman" w:eastAsia="標楷體" w:hAnsi="Times New Roman"/>
    </w:rPr>
  </w:style>
  <w:style w:type="paragraph" w:styleId="1">
    <w:name w:val="heading 1"/>
    <w:aliases w:val="第一章"/>
    <w:basedOn w:val="a1"/>
    <w:next w:val="a1"/>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aliases w:val="1.1章節小標題"/>
    <w:basedOn w:val="a1"/>
    <w:next w:val="a1"/>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aliases w:val="2.1.1章節小標題"/>
    <w:basedOn w:val="a1"/>
    <w:next w:val="a1"/>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1"/>
    <w:next w:val="a1"/>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1"/>
    <w:next w:val="a1"/>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1"/>
    <w:next w:val="a1"/>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1"/>
    <w:next w:val="a1"/>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1"/>
    <w:next w:val="a1"/>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1"/>
    <w:next w:val="a1"/>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標題 1 字元"/>
    <w:aliases w:val="第一章 字元"/>
    <w:basedOn w:val="a2"/>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aliases w:val="1.1章節小標題 字元"/>
    <w:basedOn w:val="a2"/>
    <w:link w:val="2"/>
    <w:uiPriority w:val="9"/>
    <w:rsid w:val="001B4229"/>
    <w:rPr>
      <w:rFonts w:ascii="Times New Roman" w:eastAsia="標楷體" w:hAnsi="Times New Roman" w:cstheme="majorBidi"/>
      <w:b/>
      <w:sz w:val="36"/>
      <w:szCs w:val="40"/>
    </w:rPr>
  </w:style>
  <w:style w:type="character" w:customStyle="1" w:styleId="30">
    <w:name w:val="標題 3 字元"/>
    <w:aliases w:val="2.1.1章節小標題 字元"/>
    <w:basedOn w:val="a2"/>
    <w:link w:val="3"/>
    <w:uiPriority w:val="9"/>
    <w:rsid w:val="00F80CA5"/>
    <w:rPr>
      <w:rFonts w:ascii="Times New Roman" w:eastAsia="標楷體" w:hAnsi="Times New Roman" w:cstheme="majorBidi"/>
      <w:b/>
      <w:sz w:val="32"/>
      <w:szCs w:val="32"/>
    </w:rPr>
  </w:style>
  <w:style w:type="character" w:customStyle="1" w:styleId="40">
    <w:name w:val="標題 4 字元"/>
    <w:basedOn w:val="a2"/>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2"/>
    <w:link w:val="5"/>
    <w:uiPriority w:val="9"/>
    <w:semiHidden/>
    <w:rsid w:val="009F48E2"/>
    <w:rPr>
      <w:rFonts w:eastAsiaTheme="majorEastAsia" w:cstheme="majorBidi"/>
      <w:color w:val="0F4761" w:themeColor="accent1" w:themeShade="BF"/>
    </w:rPr>
  </w:style>
  <w:style w:type="character" w:customStyle="1" w:styleId="60">
    <w:name w:val="標題 6 字元"/>
    <w:basedOn w:val="a2"/>
    <w:link w:val="6"/>
    <w:uiPriority w:val="9"/>
    <w:semiHidden/>
    <w:rsid w:val="009F48E2"/>
    <w:rPr>
      <w:rFonts w:eastAsiaTheme="majorEastAsia" w:cstheme="majorBidi"/>
      <w:color w:val="595959" w:themeColor="text1" w:themeTint="A6"/>
    </w:rPr>
  </w:style>
  <w:style w:type="character" w:customStyle="1" w:styleId="70">
    <w:name w:val="標題 7 字元"/>
    <w:basedOn w:val="a2"/>
    <w:link w:val="7"/>
    <w:uiPriority w:val="9"/>
    <w:semiHidden/>
    <w:rsid w:val="009F48E2"/>
    <w:rPr>
      <w:rFonts w:eastAsiaTheme="majorEastAsia" w:cstheme="majorBidi"/>
      <w:color w:val="595959" w:themeColor="text1" w:themeTint="A6"/>
    </w:rPr>
  </w:style>
  <w:style w:type="character" w:customStyle="1" w:styleId="80">
    <w:name w:val="標題 8 字元"/>
    <w:basedOn w:val="a2"/>
    <w:link w:val="8"/>
    <w:uiPriority w:val="9"/>
    <w:semiHidden/>
    <w:rsid w:val="009F48E2"/>
    <w:rPr>
      <w:rFonts w:eastAsiaTheme="majorEastAsia" w:cstheme="majorBidi"/>
      <w:color w:val="272727" w:themeColor="text1" w:themeTint="D8"/>
    </w:rPr>
  </w:style>
  <w:style w:type="character" w:customStyle="1" w:styleId="90">
    <w:name w:val="標題 9 字元"/>
    <w:basedOn w:val="a2"/>
    <w:link w:val="9"/>
    <w:uiPriority w:val="9"/>
    <w:semiHidden/>
    <w:rsid w:val="009F48E2"/>
    <w:rPr>
      <w:rFonts w:eastAsiaTheme="majorEastAsia" w:cstheme="majorBidi"/>
      <w:color w:val="272727" w:themeColor="text1" w:themeTint="D8"/>
    </w:rPr>
  </w:style>
  <w:style w:type="paragraph" w:styleId="a5">
    <w:name w:val="Title"/>
    <w:basedOn w:val="a1"/>
    <w:next w:val="a1"/>
    <w:link w:val="a6"/>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6">
    <w:name w:val="標題 字元"/>
    <w:basedOn w:val="a2"/>
    <w:link w:val="a5"/>
    <w:uiPriority w:val="10"/>
    <w:rsid w:val="009F48E2"/>
    <w:rPr>
      <w:rFonts w:asciiTheme="majorHAnsi" w:eastAsiaTheme="majorEastAsia" w:hAnsiTheme="majorHAnsi" w:cstheme="majorBidi"/>
      <w:spacing w:val="-10"/>
      <w:kern w:val="28"/>
      <w:sz w:val="56"/>
      <w:szCs w:val="56"/>
    </w:rPr>
  </w:style>
  <w:style w:type="paragraph" w:styleId="a7">
    <w:name w:val="Subtitle"/>
    <w:basedOn w:val="a1"/>
    <w:next w:val="a1"/>
    <w:link w:val="a8"/>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8">
    <w:name w:val="副標題 字元"/>
    <w:basedOn w:val="a2"/>
    <w:link w:val="a7"/>
    <w:uiPriority w:val="11"/>
    <w:rsid w:val="009F48E2"/>
    <w:rPr>
      <w:rFonts w:asciiTheme="majorHAnsi" w:eastAsiaTheme="majorEastAsia" w:hAnsiTheme="majorHAnsi" w:cstheme="majorBidi"/>
      <w:color w:val="595959" w:themeColor="text1" w:themeTint="A6"/>
      <w:spacing w:val="15"/>
      <w:sz w:val="28"/>
      <w:szCs w:val="28"/>
    </w:rPr>
  </w:style>
  <w:style w:type="paragraph" w:styleId="a9">
    <w:name w:val="Quote"/>
    <w:basedOn w:val="a1"/>
    <w:next w:val="a1"/>
    <w:link w:val="aa"/>
    <w:uiPriority w:val="29"/>
    <w:qFormat/>
    <w:rsid w:val="009F48E2"/>
    <w:pPr>
      <w:spacing w:before="160"/>
      <w:jc w:val="center"/>
    </w:pPr>
    <w:rPr>
      <w:i/>
      <w:iCs/>
      <w:color w:val="404040" w:themeColor="text1" w:themeTint="BF"/>
    </w:rPr>
  </w:style>
  <w:style w:type="character" w:customStyle="1" w:styleId="aa">
    <w:name w:val="引文 字元"/>
    <w:basedOn w:val="a2"/>
    <w:link w:val="a9"/>
    <w:uiPriority w:val="29"/>
    <w:rsid w:val="009F48E2"/>
    <w:rPr>
      <w:i/>
      <w:iCs/>
      <w:color w:val="404040" w:themeColor="text1" w:themeTint="BF"/>
    </w:rPr>
  </w:style>
  <w:style w:type="paragraph" w:styleId="ab">
    <w:name w:val="List Paragraph"/>
    <w:basedOn w:val="a1"/>
    <w:uiPriority w:val="34"/>
    <w:qFormat/>
    <w:rsid w:val="009F48E2"/>
    <w:pPr>
      <w:ind w:left="720"/>
      <w:contextualSpacing/>
    </w:pPr>
  </w:style>
  <w:style w:type="character" w:styleId="ac">
    <w:name w:val="Intense Emphasis"/>
    <w:basedOn w:val="a2"/>
    <w:uiPriority w:val="21"/>
    <w:qFormat/>
    <w:rsid w:val="009F48E2"/>
    <w:rPr>
      <w:i/>
      <w:iCs/>
      <w:color w:val="0F4761" w:themeColor="accent1" w:themeShade="BF"/>
    </w:rPr>
  </w:style>
  <w:style w:type="paragraph" w:styleId="ad">
    <w:name w:val="Intense Quote"/>
    <w:basedOn w:val="a1"/>
    <w:next w:val="a1"/>
    <w:link w:val="ae"/>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e">
    <w:name w:val="鮮明引文 字元"/>
    <w:basedOn w:val="a2"/>
    <w:link w:val="ad"/>
    <w:uiPriority w:val="30"/>
    <w:rsid w:val="009F48E2"/>
    <w:rPr>
      <w:i/>
      <w:iCs/>
      <w:color w:val="0F4761" w:themeColor="accent1" w:themeShade="BF"/>
    </w:rPr>
  </w:style>
  <w:style w:type="character" w:styleId="af">
    <w:name w:val="Intense Reference"/>
    <w:basedOn w:val="a2"/>
    <w:uiPriority w:val="32"/>
    <w:qFormat/>
    <w:rsid w:val="009F48E2"/>
    <w:rPr>
      <w:b/>
      <w:bCs/>
      <w:smallCaps/>
      <w:color w:val="0F4761" w:themeColor="accent1" w:themeShade="BF"/>
      <w:spacing w:val="5"/>
    </w:rPr>
  </w:style>
  <w:style w:type="character" w:styleId="af0">
    <w:name w:val="Strong"/>
    <w:basedOn w:val="a2"/>
    <w:uiPriority w:val="22"/>
    <w:qFormat/>
    <w:rsid w:val="00542AA6"/>
    <w:rPr>
      <w:b/>
      <w:bCs/>
    </w:rPr>
  </w:style>
  <w:style w:type="paragraph" w:styleId="Web">
    <w:name w:val="Normal (Web)"/>
    <w:basedOn w:val="a1"/>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1">
    <w:name w:val="TOC Heading"/>
    <w:basedOn w:val="1"/>
    <w:next w:val="a1"/>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1"/>
    <w:next w:val="a1"/>
    <w:autoRedefine/>
    <w:uiPriority w:val="39"/>
    <w:unhideWhenUsed/>
    <w:rsid w:val="00430B97"/>
  </w:style>
  <w:style w:type="paragraph" w:styleId="21">
    <w:name w:val="toc 2"/>
    <w:basedOn w:val="a1"/>
    <w:next w:val="a1"/>
    <w:autoRedefine/>
    <w:uiPriority w:val="39"/>
    <w:unhideWhenUsed/>
    <w:rsid w:val="00430B97"/>
    <w:pPr>
      <w:ind w:leftChars="200" w:left="480"/>
    </w:pPr>
  </w:style>
  <w:style w:type="paragraph" w:styleId="31">
    <w:name w:val="toc 3"/>
    <w:basedOn w:val="a1"/>
    <w:next w:val="a1"/>
    <w:autoRedefine/>
    <w:uiPriority w:val="39"/>
    <w:unhideWhenUsed/>
    <w:rsid w:val="00430B97"/>
    <w:pPr>
      <w:ind w:leftChars="400" w:left="960"/>
    </w:pPr>
  </w:style>
  <w:style w:type="character" w:styleId="af2">
    <w:name w:val="Hyperlink"/>
    <w:basedOn w:val="a2"/>
    <w:uiPriority w:val="99"/>
    <w:unhideWhenUsed/>
    <w:rsid w:val="00430B97"/>
    <w:rPr>
      <w:color w:val="467886" w:themeColor="hyperlink"/>
      <w:u w:val="single"/>
    </w:rPr>
  </w:style>
  <w:style w:type="paragraph" w:customStyle="1" w:styleId="unedit">
    <w:name w:val="unedit"/>
    <w:basedOn w:val="a1"/>
    <w:link w:val="unedit0"/>
    <w:qFormat/>
    <w:rsid w:val="00213DC9"/>
    <w:pPr>
      <w:ind w:firstLine="480"/>
    </w:pPr>
    <w:rPr>
      <w:color w:val="FF0000"/>
    </w:rPr>
  </w:style>
  <w:style w:type="character" w:customStyle="1" w:styleId="unedit0">
    <w:name w:val="unedit 字元"/>
    <w:basedOn w:val="a2"/>
    <w:link w:val="unedit"/>
    <w:rsid w:val="00213DC9"/>
    <w:rPr>
      <w:rFonts w:ascii="Times New Roman" w:eastAsia="標楷體" w:hAnsi="Times New Roman"/>
      <w:color w:val="FF0000"/>
    </w:rPr>
  </w:style>
  <w:style w:type="paragraph" w:styleId="af3">
    <w:name w:val="header"/>
    <w:basedOn w:val="a1"/>
    <w:link w:val="af4"/>
    <w:uiPriority w:val="99"/>
    <w:unhideWhenUsed/>
    <w:rsid w:val="00FB06EE"/>
    <w:pPr>
      <w:tabs>
        <w:tab w:val="center" w:pos="4153"/>
        <w:tab w:val="right" w:pos="8306"/>
      </w:tabs>
      <w:snapToGrid w:val="0"/>
    </w:pPr>
    <w:rPr>
      <w:sz w:val="20"/>
      <w:szCs w:val="20"/>
    </w:rPr>
  </w:style>
  <w:style w:type="character" w:customStyle="1" w:styleId="af4">
    <w:name w:val="頁首 字元"/>
    <w:basedOn w:val="a2"/>
    <w:link w:val="af3"/>
    <w:uiPriority w:val="99"/>
    <w:rsid w:val="00FB06EE"/>
    <w:rPr>
      <w:rFonts w:ascii="Times New Roman" w:eastAsia="標楷體" w:hAnsi="Times New Roman"/>
      <w:sz w:val="20"/>
      <w:szCs w:val="20"/>
    </w:rPr>
  </w:style>
  <w:style w:type="paragraph" w:styleId="af5">
    <w:name w:val="footer"/>
    <w:basedOn w:val="a1"/>
    <w:link w:val="af6"/>
    <w:uiPriority w:val="99"/>
    <w:unhideWhenUsed/>
    <w:rsid w:val="00FB06EE"/>
    <w:pPr>
      <w:tabs>
        <w:tab w:val="center" w:pos="4153"/>
        <w:tab w:val="right" w:pos="8306"/>
      </w:tabs>
      <w:snapToGrid w:val="0"/>
    </w:pPr>
    <w:rPr>
      <w:sz w:val="20"/>
      <w:szCs w:val="20"/>
    </w:rPr>
  </w:style>
  <w:style w:type="character" w:customStyle="1" w:styleId="af6">
    <w:name w:val="頁尾 字元"/>
    <w:basedOn w:val="a2"/>
    <w:link w:val="af5"/>
    <w:uiPriority w:val="99"/>
    <w:rsid w:val="00FB06EE"/>
    <w:rPr>
      <w:rFonts w:ascii="Times New Roman" w:eastAsia="標楷體" w:hAnsi="Times New Roman"/>
      <w:sz w:val="20"/>
      <w:szCs w:val="20"/>
    </w:rPr>
  </w:style>
  <w:style w:type="character" w:styleId="af7">
    <w:name w:val="annotation reference"/>
    <w:basedOn w:val="a2"/>
    <w:uiPriority w:val="99"/>
    <w:semiHidden/>
    <w:unhideWhenUsed/>
    <w:rsid w:val="00C17912"/>
    <w:rPr>
      <w:sz w:val="18"/>
      <w:szCs w:val="18"/>
    </w:rPr>
  </w:style>
  <w:style w:type="paragraph" w:styleId="af8">
    <w:name w:val="annotation text"/>
    <w:basedOn w:val="a1"/>
    <w:link w:val="af9"/>
    <w:uiPriority w:val="99"/>
    <w:unhideWhenUsed/>
    <w:rsid w:val="00C17912"/>
  </w:style>
  <w:style w:type="character" w:customStyle="1" w:styleId="af9">
    <w:name w:val="註解文字 字元"/>
    <w:basedOn w:val="a2"/>
    <w:link w:val="af8"/>
    <w:uiPriority w:val="99"/>
    <w:rsid w:val="00C17912"/>
    <w:rPr>
      <w:rFonts w:ascii="Times New Roman" w:eastAsia="標楷體" w:hAnsi="Times New Roman"/>
    </w:rPr>
  </w:style>
  <w:style w:type="paragraph" w:styleId="afa">
    <w:name w:val="annotation subject"/>
    <w:basedOn w:val="af8"/>
    <w:next w:val="af8"/>
    <w:link w:val="afb"/>
    <w:uiPriority w:val="99"/>
    <w:semiHidden/>
    <w:unhideWhenUsed/>
    <w:rsid w:val="00C17912"/>
    <w:rPr>
      <w:b/>
      <w:bCs/>
    </w:rPr>
  </w:style>
  <w:style w:type="character" w:customStyle="1" w:styleId="afb">
    <w:name w:val="註解主旨 字元"/>
    <w:basedOn w:val="af9"/>
    <w:link w:val="afa"/>
    <w:uiPriority w:val="99"/>
    <w:semiHidden/>
    <w:rsid w:val="00C17912"/>
    <w:rPr>
      <w:rFonts w:ascii="Times New Roman" w:eastAsia="標楷體" w:hAnsi="Times New Roman"/>
      <w:b/>
      <w:bCs/>
    </w:rPr>
  </w:style>
  <w:style w:type="character" w:styleId="afc">
    <w:name w:val="Unresolved Mention"/>
    <w:basedOn w:val="a2"/>
    <w:uiPriority w:val="99"/>
    <w:semiHidden/>
    <w:unhideWhenUsed/>
    <w:rsid w:val="00057614"/>
    <w:rPr>
      <w:color w:val="605E5C"/>
      <w:shd w:val="clear" w:color="auto" w:fill="E1DFDD"/>
    </w:rPr>
  </w:style>
  <w:style w:type="paragraph" w:customStyle="1" w:styleId="EndNoteBibliographyTitle">
    <w:name w:val="EndNote Bibliography Title"/>
    <w:basedOn w:val="a1"/>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1"/>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d">
    <w:name w:val="引用引用的中文"/>
    <w:basedOn w:val="a1"/>
    <w:link w:val="afe"/>
    <w:qFormat/>
    <w:rsid w:val="00143FB1"/>
    <w:pPr>
      <w:ind w:firstLineChars="0" w:firstLine="0"/>
    </w:pPr>
    <w:rPr>
      <w:color w:val="A02B93" w:themeColor="accent5"/>
      <w:u w:val="single"/>
    </w:rPr>
  </w:style>
  <w:style w:type="character" w:customStyle="1" w:styleId="afe">
    <w:name w:val="引用引用的中文 字元"/>
    <w:basedOn w:val="a2"/>
    <w:link w:val="afd"/>
    <w:rsid w:val="00143FB1"/>
    <w:rPr>
      <w:rFonts w:ascii="Times New Roman" w:eastAsia="標楷體" w:hAnsi="Times New Roman"/>
      <w:color w:val="A02B93" w:themeColor="accent5"/>
      <w:u w:val="single"/>
    </w:rPr>
  </w:style>
  <w:style w:type="paragraph" w:customStyle="1" w:styleId="aff">
    <w:name w:val="圖片擺放樣式"/>
    <w:basedOn w:val="a1"/>
    <w:link w:val="aff0"/>
    <w:qFormat/>
    <w:rsid w:val="001A055E"/>
    <w:pPr>
      <w:ind w:firstLineChars="0" w:firstLine="0"/>
      <w:jc w:val="center"/>
    </w:pPr>
  </w:style>
  <w:style w:type="character" w:customStyle="1" w:styleId="aff0">
    <w:name w:val="圖片擺放樣式 字元"/>
    <w:basedOn w:val="a2"/>
    <w:link w:val="aff"/>
    <w:rsid w:val="001A055E"/>
    <w:rPr>
      <w:rFonts w:ascii="Times New Roman" w:eastAsia="標楷體" w:hAnsi="Times New Roman"/>
    </w:rPr>
  </w:style>
  <w:style w:type="table" w:styleId="aff1">
    <w:name w:val="Table Grid"/>
    <w:basedOn w:val="a3"/>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2"/>
    <w:rsid w:val="005908F7"/>
  </w:style>
  <w:style w:type="character" w:styleId="aff2">
    <w:name w:val="FollowedHyperlink"/>
    <w:basedOn w:val="a2"/>
    <w:uiPriority w:val="99"/>
    <w:semiHidden/>
    <w:unhideWhenUsed/>
    <w:rsid w:val="00F54CEE"/>
    <w:rPr>
      <w:color w:val="96607D" w:themeColor="followedHyperlink"/>
      <w:u w:val="single"/>
    </w:rPr>
  </w:style>
  <w:style w:type="paragraph" w:styleId="aff3">
    <w:name w:val="Revision"/>
    <w:hidden/>
    <w:uiPriority w:val="99"/>
    <w:semiHidden/>
    <w:rsid w:val="00F54CEE"/>
    <w:pPr>
      <w:spacing w:after="0" w:line="240" w:lineRule="auto"/>
    </w:pPr>
    <w:rPr>
      <w:rFonts w:ascii="Times New Roman" w:eastAsia="標楷體" w:hAnsi="Times New Roman"/>
    </w:rPr>
  </w:style>
  <w:style w:type="paragraph" w:customStyle="1" w:styleId="aff4">
    <w:name w:val="訪談內容"/>
    <w:basedOn w:val="Web"/>
    <w:link w:val="aff5"/>
    <w:qFormat/>
    <w:rsid w:val="00EE20B0"/>
    <w:pPr>
      <w:spacing w:before="0" w:beforeAutospacing="0" w:after="160" w:afterAutospacing="0" w:line="360" w:lineRule="auto"/>
      <w:ind w:leftChars="150" w:left="150" w:rightChars="150" w:right="150"/>
      <w:jc w:val="both"/>
    </w:pPr>
    <w:rPr>
      <w:rFonts w:ascii="標楷體" w:eastAsia="標楷體" w:hAnsi="標楷體"/>
      <w:i/>
      <w:iCs/>
      <w:color w:val="A61C00"/>
    </w:rPr>
  </w:style>
  <w:style w:type="character" w:customStyle="1" w:styleId="Web0">
    <w:name w:val="內文 (Web) 字元"/>
    <w:basedOn w:val="a2"/>
    <w:link w:val="Web"/>
    <w:uiPriority w:val="99"/>
    <w:rsid w:val="004164D9"/>
    <w:rPr>
      <w:rFonts w:ascii="新細明體" w:eastAsia="新細明體" w:hAnsi="新細明體" w:cs="新細明體"/>
      <w:kern w:val="0"/>
      <w14:ligatures w14:val="none"/>
    </w:rPr>
  </w:style>
  <w:style w:type="character" w:customStyle="1" w:styleId="aff5">
    <w:name w:val="訪談內容 字元"/>
    <w:basedOn w:val="Web0"/>
    <w:link w:val="aff4"/>
    <w:rsid w:val="00EE20B0"/>
    <w:rPr>
      <w:rFonts w:ascii="標楷體" w:eastAsia="標楷體" w:hAnsi="標楷體" w:cs="新細明體"/>
      <w:i/>
      <w:iCs/>
      <w:color w:val="A61C00"/>
      <w:kern w:val="0"/>
      <w14:ligatures w14:val="none"/>
    </w:rPr>
  </w:style>
  <w:style w:type="paragraph" w:customStyle="1" w:styleId="aff6">
    <w:name w:val="訪談內容標題"/>
    <w:basedOn w:val="aff4"/>
    <w:link w:val="aff7"/>
    <w:rsid w:val="000A2AB4"/>
    <w:pPr>
      <w:ind w:hanging="480"/>
    </w:pPr>
    <w:rPr>
      <w:b/>
      <w:bCs/>
    </w:rPr>
  </w:style>
  <w:style w:type="character" w:customStyle="1" w:styleId="aff7">
    <w:name w:val="訪談內容標題 字元"/>
    <w:basedOn w:val="aff5"/>
    <w:link w:val="aff6"/>
    <w:rsid w:val="000A2AB4"/>
    <w:rPr>
      <w:rFonts w:ascii="標楷體" w:eastAsia="標楷體" w:hAnsi="標楷體" w:cs="新細明體"/>
      <w:b/>
      <w:bCs/>
      <w:i/>
      <w:iCs/>
      <w:color w:val="A61C00"/>
      <w:kern w:val="0"/>
      <w14:ligatures w14:val="none"/>
    </w:rPr>
  </w:style>
  <w:style w:type="paragraph" w:customStyle="1" w:styleId="a0">
    <w:name w:val="訪談標題"/>
    <w:basedOn w:val="a1"/>
    <w:link w:val="aff8"/>
    <w:qFormat/>
    <w:rsid w:val="00870F6B"/>
    <w:pPr>
      <w:numPr>
        <w:numId w:val="1"/>
      </w:numPr>
      <w:spacing w:line="360" w:lineRule="auto"/>
      <w:ind w:firstLineChars="0" w:firstLine="0"/>
    </w:pPr>
    <w:rPr>
      <w:b/>
      <w:bCs/>
      <w:color w:val="0070C0"/>
      <w:u w:color="FF0000"/>
    </w:rPr>
  </w:style>
  <w:style w:type="character" w:customStyle="1" w:styleId="aff8">
    <w:name w:val="訪談標題 字元"/>
    <w:basedOn w:val="a2"/>
    <w:link w:val="a0"/>
    <w:rsid w:val="00870F6B"/>
    <w:rPr>
      <w:rFonts w:ascii="Times New Roman" w:eastAsia="標楷體" w:hAnsi="Times New Roman"/>
      <w:b/>
      <w:bCs/>
      <w:color w:val="0070C0"/>
      <w:u w:color="FF0000"/>
    </w:rPr>
  </w:style>
  <w:style w:type="paragraph" w:customStyle="1" w:styleId="aff9">
    <w:name w:val="沒有縮排的內文"/>
    <w:basedOn w:val="a1"/>
    <w:link w:val="affa"/>
    <w:qFormat/>
    <w:rsid w:val="00BA7612"/>
    <w:pPr>
      <w:widowControl/>
      <w:spacing w:after="0"/>
      <w:ind w:firstLineChars="0" w:firstLine="0"/>
      <w:jc w:val="both"/>
    </w:pPr>
  </w:style>
  <w:style w:type="character" w:customStyle="1" w:styleId="affa">
    <w:name w:val="沒有縮排的內文 字元"/>
    <w:basedOn w:val="a2"/>
    <w:link w:val="aff9"/>
    <w:rsid w:val="00BA7612"/>
    <w:rPr>
      <w:rFonts w:ascii="Times New Roman" w:eastAsia="標楷體" w:hAnsi="Times New Roman"/>
    </w:rPr>
  </w:style>
  <w:style w:type="character" w:styleId="affb">
    <w:name w:val="Emphasis"/>
    <w:basedOn w:val="a2"/>
    <w:uiPriority w:val="20"/>
    <w:qFormat/>
    <w:rsid w:val="00960AF9"/>
    <w:rPr>
      <w:i/>
      <w:iCs/>
    </w:rPr>
  </w:style>
  <w:style w:type="paragraph" w:customStyle="1" w:styleId="affc">
    <w:name w:val="表標題"/>
    <w:basedOn w:val="a1"/>
    <w:next w:val="15"/>
    <w:link w:val="affd"/>
    <w:qFormat/>
    <w:rsid w:val="00524AAA"/>
    <w:pPr>
      <w:spacing w:after="0" w:line="360" w:lineRule="auto"/>
      <w:ind w:firstLineChars="0" w:firstLine="0"/>
      <w:jc w:val="center"/>
    </w:pPr>
    <w:rPr>
      <w:b/>
    </w:rPr>
  </w:style>
  <w:style w:type="character" w:customStyle="1" w:styleId="affd">
    <w:name w:val="表標題 字元"/>
    <w:basedOn w:val="20"/>
    <w:link w:val="affc"/>
    <w:rsid w:val="00524AAA"/>
    <w:rPr>
      <w:rFonts w:ascii="Times New Roman" w:eastAsia="標楷體" w:hAnsi="Times New Roman" w:cstheme="majorBidi"/>
      <w:b/>
      <w:sz w:val="36"/>
      <w:szCs w:val="40"/>
    </w:rPr>
  </w:style>
  <w:style w:type="paragraph" w:styleId="affe">
    <w:name w:val="Date"/>
    <w:basedOn w:val="a1"/>
    <w:next w:val="a1"/>
    <w:link w:val="afff"/>
    <w:uiPriority w:val="99"/>
    <w:semiHidden/>
    <w:unhideWhenUsed/>
    <w:rsid w:val="00C25768"/>
    <w:pPr>
      <w:jc w:val="right"/>
    </w:pPr>
  </w:style>
  <w:style w:type="character" w:customStyle="1" w:styleId="afff">
    <w:name w:val="日期 字元"/>
    <w:basedOn w:val="a2"/>
    <w:link w:val="affe"/>
    <w:uiPriority w:val="99"/>
    <w:semiHidden/>
    <w:rsid w:val="00C25768"/>
    <w:rPr>
      <w:rFonts w:ascii="Times New Roman" w:eastAsia="標楷體" w:hAnsi="Times New Roman"/>
    </w:rPr>
  </w:style>
  <w:style w:type="paragraph" w:customStyle="1" w:styleId="15">
    <w:name w:val="1.5內文"/>
    <w:basedOn w:val="a1"/>
    <w:link w:val="150"/>
    <w:qFormat/>
    <w:rsid w:val="007F42CE"/>
    <w:pPr>
      <w:spacing w:line="360" w:lineRule="auto"/>
    </w:pPr>
  </w:style>
  <w:style w:type="character" w:customStyle="1" w:styleId="150">
    <w:name w:val="1.5內文 字元"/>
    <w:basedOn w:val="a2"/>
    <w:link w:val="15"/>
    <w:rsid w:val="007F42CE"/>
    <w:rPr>
      <w:rFonts w:ascii="Times New Roman" w:eastAsia="標楷體" w:hAnsi="Times New Roman"/>
    </w:rPr>
  </w:style>
  <w:style w:type="paragraph" w:customStyle="1" w:styleId="151">
    <w:name w:val="1.5沒有縮排的內文"/>
    <w:basedOn w:val="15"/>
    <w:link w:val="152"/>
    <w:qFormat/>
    <w:rsid w:val="0020188F"/>
    <w:pPr>
      <w:ind w:firstLineChars="0" w:firstLine="0"/>
    </w:pPr>
    <w:rPr>
      <w:color w:val="000000" w:themeColor="text1"/>
    </w:rPr>
  </w:style>
  <w:style w:type="character" w:customStyle="1" w:styleId="152">
    <w:name w:val="1.5沒有縮排的內文 字元"/>
    <w:basedOn w:val="150"/>
    <w:link w:val="151"/>
    <w:rsid w:val="0020188F"/>
    <w:rPr>
      <w:rFonts w:ascii="Times New Roman" w:eastAsia="標楷體" w:hAnsi="Times New Roman"/>
      <w:color w:val="000000" w:themeColor="text1"/>
    </w:rPr>
  </w:style>
  <w:style w:type="paragraph" w:customStyle="1" w:styleId="afff0">
    <w:name w:val="圖標題"/>
    <w:basedOn w:val="a1"/>
    <w:next w:val="15"/>
    <w:link w:val="afff1"/>
    <w:qFormat/>
    <w:rsid w:val="008E3C31"/>
    <w:pPr>
      <w:spacing w:line="360" w:lineRule="auto"/>
      <w:ind w:firstLineChars="0" w:firstLine="0"/>
      <w:jc w:val="center"/>
    </w:pPr>
    <w:rPr>
      <w:b/>
      <w:bCs/>
    </w:rPr>
  </w:style>
  <w:style w:type="character" w:customStyle="1" w:styleId="afff1">
    <w:name w:val="圖標題 字元"/>
    <w:basedOn w:val="aff0"/>
    <w:link w:val="afff0"/>
    <w:rsid w:val="008E3C31"/>
    <w:rPr>
      <w:rFonts w:ascii="Times New Roman" w:eastAsia="標楷體" w:hAnsi="Times New Roman"/>
      <w:b/>
      <w:bCs/>
    </w:rPr>
  </w:style>
  <w:style w:type="paragraph" w:styleId="HTML">
    <w:name w:val="HTML Preformatted"/>
    <w:basedOn w:val="a1"/>
    <w:link w:val="HTML0"/>
    <w:uiPriority w:val="99"/>
    <w:semiHidden/>
    <w:unhideWhenUsed/>
    <w:rsid w:val="00C57B3A"/>
    <w:rPr>
      <w:rFonts w:ascii="Courier New" w:hAnsi="Courier New" w:cs="Courier New"/>
      <w:sz w:val="20"/>
      <w:szCs w:val="20"/>
    </w:rPr>
  </w:style>
  <w:style w:type="character" w:customStyle="1" w:styleId="HTML0">
    <w:name w:val="HTML 預設格式 字元"/>
    <w:basedOn w:val="a2"/>
    <w:link w:val="HTML"/>
    <w:uiPriority w:val="99"/>
    <w:semiHidden/>
    <w:rsid w:val="00C57B3A"/>
    <w:rPr>
      <w:rFonts w:ascii="Courier New" w:eastAsia="標楷體" w:hAnsi="Courier New" w:cs="Courier New"/>
      <w:sz w:val="20"/>
      <w:szCs w:val="20"/>
    </w:rPr>
  </w:style>
  <w:style w:type="character" w:customStyle="1" w:styleId="12">
    <w:name w:val="註解文字 字元1"/>
    <w:basedOn w:val="a2"/>
    <w:uiPriority w:val="99"/>
    <w:rsid w:val="00973CFA"/>
    <w:rPr>
      <w:rFonts w:ascii="Times New Roman" w:eastAsia="標楷體" w:hAnsi="Times New Roman" w:cs="Times New Roman"/>
    </w:rPr>
  </w:style>
  <w:style w:type="paragraph" w:styleId="41">
    <w:name w:val="toc 4"/>
    <w:basedOn w:val="a1"/>
    <w:next w:val="a1"/>
    <w:autoRedefine/>
    <w:uiPriority w:val="39"/>
    <w:unhideWhenUsed/>
    <w:rsid w:val="000D2C1B"/>
    <w:pPr>
      <w:ind w:leftChars="600" w:left="1440" w:firstLineChars="0" w:firstLine="0"/>
    </w:pPr>
    <w:rPr>
      <w:rFonts w:asciiTheme="minorHAnsi" w:eastAsiaTheme="minorEastAsia" w:hAnsiTheme="minorHAnsi"/>
    </w:rPr>
  </w:style>
  <w:style w:type="paragraph" w:styleId="51">
    <w:name w:val="toc 5"/>
    <w:basedOn w:val="a1"/>
    <w:next w:val="a1"/>
    <w:autoRedefine/>
    <w:uiPriority w:val="39"/>
    <w:unhideWhenUsed/>
    <w:rsid w:val="000D2C1B"/>
    <w:pPr>
      <w:ind w:leftChars="800" w:left="1920" w:firstLineChars="0" w:firstLine="0"/>
    </w:pPr>
    <w:rPr>
      <w:rFonts w:asciiTheme="minorHAnsi" w:eastAsiaTheme="minorEastAsia" w:hAnsiTheme="minorHAnsi"/>
    </w:rPr>
  </w:style>
  <w:style w:type="paragraph" w:styleId="61">
    <w:name w:val="toc 6"/>
    <w:basedOn w:val="a1"/>
    <w:next w:val="a1"/>
    <w:autoRedefine/>
    <w:uiPriority w:val="39"/>
    <w:unhideWhenUsed/>
    <w:rsid w:val="000D2C1B"/>
    <w:pPr>
      <w:ind w:leftChars="1000" w:left="2400" w:firstLineChars="0" w:firstLine="0"/>
    </w:pPr>
    <w:rPr>
      <w:rFonts w:asciiTheme="minorHAnsi" w:eastAsiaTheme="minorEastAsia" w:hAnsiTheme="minorHAnsi"/>
    </w:rPr>
  </w:style>
  <w:style w:type="paragraph" w:styleId="71">
    <w:name w:val="toc 7"/>
    <w:basedOn w:val="a1"/>
    <w:next w:val="a1"/>
    <w:autoRedefine/>
    <w:uiPriority w:val="39"/>
    <w:unhideWhenUsed/>
    <w:rsid w:val="000D2C1B"/>
    <w:pPr>
      <w:ind w:leftChars="1200" w:left="2880" w:firstLineChars="0" w:firstLine="0"/>
    </w:pPr>
    <w:rPr>
      <w:rFonts w:asciiTheme="minorHAnsi" w:eastAsiaTheme="minorEastAsia" w:hAnsiTheme="minorHAnsi"/>
    </w:rPr>
  </w:style>
  <w:style w:type="paragraph" w:styleId="81">
    <w:name w:val="toc 8"/>
    <w:basedOn w:val="a1"/>
    <w:next w:val="a1"/>
    <w:autoRedefine/>
    <w:uiPriority w:val="39"/>
    <w:unhideWhenUsed/>
    <w:rsid w:val="000D2C1B"/>
    <w:pPr>
      <w:ind w:leftChars="1400" w:left="3360" w:firstLineChars="0" w:firstLine="0"/>
    </w:pPr>
    <w:rPr>
      <w:rFonts w:asciiTheme="minorHAnsi" w:eastAsiaTheme="minorEastAsia" w:hAnsiTheme="minorHAnsi"/>
    </w:rPr>
  </w:style>
  <w:style w:type="paragraph" w:styleId="91">
    <w:name w:val="toc 9"/>
    <w:basedOn w:val="a1"/>
    <w:next w:val="a1"/>
    <w:autoRedefine/>
    <w:uiPriority w:val="39"/>
    <w:unhideWhenUsed/>
    <w:rsid w:val="000D2C1B"/>
    <w:pPr>
      <w:ind w:leftChars="1600" w:left="3840" w:firstLineChars="0" w:firstLine="0"/>
    </w:pPr>
    <w:rPr>
      <w:rFonts w:asciiTheme="minorHAnsi" w:eastAsiaTheme="minorEastAsia" w:hAnsiTheme="minorHAnsi"/>
    </w:rPr>
  </w:style>
  <w:style w:type="paragraph" w:customStyle="1" w:styleId="a">
    <w:name w:val="小節內點點"/>
    <w:basedOn w:val="151"/>
    <w:link w:val="afff2"/>
    <w:qFormat/>
    <w:rsid w:val="00A96DF0"/>
    <w:pPr>
      <w:numPr>
        <w:numId w:val="5"/>
      </w:numPr>
    </w:pPr>
    <w:rPr>
      <w:b/>
      <w:bCs/>
    </w:rPr>
  </w:style>
  <w:style w:type="character" w:customStyle="1" w:styleId="afff2">
    <w:name w:val="小節內點點 字元"/>
    <w:basedOn w:val="152"/>
    <w:link w:val="a"/>
    <w:rsid w:val="00A96DF0"/>
    <w:rPr>
      <w:rFonts w:ascii="Times New Roman" w:eastAsia="標楷體" w:hAnsi="Times New Roman"/>
      <w:b/>
      <w:bCs/>
      <w:color w:val="000000" w:themeColor="text1"/>
    </w:rPr>
  </w:style>
  <w:style w:type="paragraph" w:styleId="afff3">
    <w:name w:val="caption"/>
    <w:basedOn w:val="a1"/>
    <w:next w:val="a1"/>
    <w:uiPriority w:val="35"/>
    <w:unhideWhenUsed/>
    <w:qFormat/>
    <w:rsid w:val="00B75F4F"/>
    <w:rPr>
      <w:sz w:val="20"/>
      <w:szCs w:val="20"/>
    </w:rPr>
  </w:style>
  <w:style w:type="paragraph" w:styleId="afff4">
    <w:name w:val="table of figures"/>
    <w:basedOn w:val="a1"/>
    <w:next w:val="a1"/>
    <w:uiPriority w:val="99"/>
    <w:unhideWhenUsed/>
    <w:rsid w:val="000372D2"/>
    <w:pPr>
      <w:ind w:leftChars="400" w:left="400" w:hangingChars="200" w:hanging="2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7319097">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51583869">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5983992">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93407058">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99227039">
      <w:bodyDiv w:val="1"/>
      <w:marLeft w:val="0"/>
      <w:marRight w:val="0"/>
      <w:marTop w:val="0"/>
      <w:marBottom w:val="0"/>
      <w:divBdr>
        <w:top w:val="none" w:sz="0" w:space="0" w:color="auto"/>
        <w:left w:val="none" w:sz="0" w:space="0" w:color="auto"/>
        <w:bottom w:val="none" w:sz="0" w:space="0" w:color="auto"/>
        <w:right w:val="none" w:sz="0" w:space="0" w:color="auto"/>
      </w:divBdr>
    </w:div>
    <w:div w:id="100533572">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3302713">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50148426">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74804783">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4681060">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192964068">
      <w:bodyDiv w:val="1"/>
      <w:marLeft w:val="0"/>
      <w:marRight w:val="0"/>
      <w:marTop w:val="0"/>
      <w:marBottom w:val="0"/>
      <w:divBdr>
        <w:top w:val="none" w:sz="0" w:space="0" w:color="auto"/>
        <w:left w:val="none" w:sz="0" w:space="0" w:color="auto"/>
        <w:bottom w:val="none" w:sz="0" w:space="0" w:color="auto"/>
        <w:right w:val="none" w:sz="0" w:space="0" w:color="auto"/>
      </w:divBdr>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057561">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30585628">
      <w:bodyDiv w:val="1"/>
      <w:marLeft w:val="0"/>
      <w:marRight w:val="0"/>
      <w:marTop w:val="0"/>
      <w:marBottom w:val="0"/>
      <w:divBdr>
        <w:top w:val="none" w:sz="0" w:space="0" w:color="auto"/>
        <w:left w:val="none" w:sz="0" w:space="0" w:color="auto"/>
        <w:bottom w:val="none" w:sz="0" w:space="0" w:color="auto"/>
        <w:right w:val="none" w:sz="0" w:space="0" w:color="auto"/>
      </w:divBdr>
      <w:divsChild>
        <w:div w:id="9531742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33200738">
      <w:bodyDiv w:val="1"/>
      <w:marLeft w:val="0"/>
      <w:marRight w:val="0"/>
      <w:marTop w:val="0"/>
      <w:marBottom w:val="0"/>
      <w:divBdr>
        <w:top w:val="none" w:sz="0" w:space="0" w:color="auto"/>
        <w:left w:val="none" w:sz="0" w:space="0" w:color="auto"/>
        <w:bottom w:val="none" w:sz="0" w:space="0" w:color="auto"/>
        <w:right w:val="none" w:sz="0" w:space="0" w:color="auto"/>
      </w:divBdr>
    </w:div>
    <w:div w:id="23431933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8003155">
      <w:bodyDiv w:val="1"/>
      <w:marLeft w:val="0"/>
      <w:marRight w:val="0"/>
      <w:marTop w:val="0"/>
      <w:marBottom w:val="0"/>
      <w:divBdr>
        <w:top w:val="none" w:sz="0" w:space="0" w:color="auto"/>
        <w:left w:val="none" w:sz="0" w:space="0" w:color="auto"/>
        <w:bottom w:val="none" w:sz="0" w:space="0" w:color="auto"/>
        <w:right w:val="none" w:sz="0" w:space="0" w:color="auto"/>
      </w:divBdr>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66694716">
      <w:bodyDiv w:val="1"/>
      <w:marLeft w:val="0"/>
      <w:marRight w:val="0"/>
      <w:marTop w:val="0"/>
      <w:marBottom w:val="0"/>
      <w:divBdr>
        <w:top w:val="none" w:sz="0" w:space="0" w:color="auto"/>
        <w:left w:val="none" w:sz="0" w:space="0" w:color="auto"/>
        <w:bottom w:val="none" w:sz="0" w:space="0" w:color="auto"/>
        <w:right w:val="none" w:sz="0" w:space="0" w:color="auto"/>
      </w:divBdr>
    </w:div>
    <w:div w:id="272903167">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289476301">
      <w:bodyDiv w:val="1"/>
      <w:marLeft w:val="0"/>
      <w:marRight w:val="0"/>
      <w:marTop w:val="0"/>
      <w:marBottom w:val="0"/>
      <w:divBdr>
        <w:top w:val="none" w:sz="0" w:space="0" w:color="auto"/>
        <w:left w:val="none" w:sz="0" w:space="0" w:color="auto"/>
        <w:bottom w:val="none" w:sz="0" w:space="0" w:color="auto"/>
        <w:right w:val="none" w:sz="0" w:space="0" w:color="auto"/>
      </w:divBdr>
      <w:divsChild>
        <w:div w:id="1160586339">
          <w:blockQuote w:val="1"/>
          <w:marLeft w:val="720"/>
          <w:marRight w:val="720"/>
          <w:marTop w:val="100"/>
          <w:marBottom w:val="100"/>
          <w:divBdr>
            <w:top w:val="none" w:sz="0" w:space="0" w:color="auto"/>
            <w:left w:val="none" w:sz="0" w:space="0" w:color="auto"/>
            <w:bottom w:val="none" w:sz="0" w:space="0" w:color="auto"/>
            <w:right w:val="none" w:sz="0" w:space="0" w:color="auto"/>
          </w:divBdr>
        </w:div>
        <w:div w:id="19447277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91328142">
      <w:bodyDiv w:val="1"/>
      <w:marLeft w:val="0"/>
      <w:marRight w:val="0"/>
      <w:marTop w:val="0"/>
      <w:marBottom w:val="0"/>
      <w:divBdr>
        <w:top w:val="none" w:sz="0" w:space="0" w:color="auto"/>
        <w:left w:val="none" w:sz="0" w:space="0" w:color="auto"/>
        <w:bottom w:val="none" w:sz="0" w:space="0" w:color="auto"/>
        <w:right w:val="none" w:sz="0" w:space="0" w:color="auto"/>
      </w:divBdr>
    </w:div>
    <w:div w:id="291860608">
      <w:bodyDiv w:val="1"/>
      <w:marLeft w:val="0"/>
      <w:marRight w:val="0"/>
      <w:marTop w:val="0"/>
      <w:marBottom w:val="0"/>
      <w:divBdr>
        <w:top w:val="none" w:sz="0" w:space="0" w:color="auto"/>
        <w:left w:val="none" w:sz="0" w:space="0" w:color="auto"/>
        <w:bottom w:val="none" w:sz="0" w:space="0" w:color="auto"/>
        <w:right w:val="none" w:sz="0" w:space="0" w:color="auto"/>
      </w:divBdr>
    </w:div>
    <w:div w:id="295718862">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18506465">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0086565">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8894566">
      <w:bodyDiv w:val="1"/>
      <w:marLeft w:val="0"/>
      <w:marRight w:val="0"/>
      <w:marTop w:val="0"/>
      <w:marBottom w:val="0"/>
      <w:divBdr>
        <w:top w:val="none" w:sz="0" w:space="0" w:color="auto"/>
        <w:left w:val="none" w:sz="0" w:space="0" w:color="auto"/>
        <w:bottom w:val="none" w:sz="0" w:space="0" w:color="auto"/>
        <w:right w:val="none" w:sz="0" w:space="0" w:color="auto"/>
      </w:divBdr>
      <w:divsChild>
        <w:div w:id="121651387">
          <w:blockQuote w:val="1"/>
          <w:marLeft w:val="720"/>
          <w:marRight w:val="720"/>
          <w:marTop w:val="100"/>
          <w:marBottom w:val="100"/>
          <w:divBdr>
            <w:top w:val="none" w:sz="0" w:space="0" w:color="auto"/>
            <w:left w:val="none" w:sz="0" w:space="0" w:color="auto"/>
            <w:bottom w:val="none" w:sz="0" w:space="0" w:color="auto"/>
            <w:right w:val="none" w:sz="0" w:space="0" w:color="auto"/>
          </w:divBdr>
        </w:div>
        <w:div w:id="17093290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61908175">
      <w:bodyDiv w:val="1"/>
      <w:marLeft w:val="0"/>
      <w:marRight w:val="0"/>
      <w:marTop w:val="0"/>
      <w:marBottom w:val="0"/>
      <w:divBdr>
        <w:top w:val="none" w:sz="0" w:space="0" w:color="auto"/>
        <w:left w:val="none" w:sz="0" w:space="0" w:color="auto"/>
        <w:bottom w:val="none" w:sz="0" w:space="0" w:color="auto"/>
        <w:right w:val="none" w:sz="0" w:space="0" w:color="auto"/>
      </w:divBdr>
    </w:div>
    <w:div w:id="375549815">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395469140">
      <w:bodyDiv w:val="1"/>
      <w:marLeft w:val="0"/>
      <w:marRight w:val="0"/>
      <w:marTop w:val="0"/>
      <w:marBottom w:val="0"/>
      <w:divBdr>
        <w:top w:val="none" w:sz="0" w:space="0" w:color="auto"/>
        <w:left w:val="none" w:sz="0" w:space="0" w:color="auto"/>
        <w:bottom w:val="none" w:sz="0" w:space="0" w:color="auto"/>
        <w:right w:val="none" w:sz="0" w:space="0" w:color="auto"/>
      </w:divBdr>
    </w:div>
    <w:div w:id="405302387">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09691742">
      <w:bodyDiv w:val="1"/>
      <w:marLeft w:val="0"/>
      <w:marRight w:val="0"/>
      <w:marTop w:val="0"/>
      <w:marBottom w:val="0"/>
      <w:divBdr>
        <w:top w:val="none" w:sz="0" w:space="0" w:color="auto"/>
        <w:left w:val="none" w:sz="0" w:space="0" w:color="auto"/>
        <w:bottom w:val="none" w:sz="0" w:space="0" w:color="auto"/>
        <w:right w:val="none" w:sz="0" w:space="0" w:color="auto"/>
      </w:divBdr>
      <w:divsChild>
        <w:div w:id="882521244">
          <w:marLeft w:val="0"/>
          <w:marRight w:val="0"/>
          <w:marTop w:val="0"/>
          <w:marBottom w:val="0"/>
          <w:divBdr>
            <w:top w:val="none" w:sz="0" w:space="0" w:color="auto"/>
            <w:left w:val="none" w:sz="0" w:space="0" w:color="auto"/>
            <w:bottom w:val="none" w:sz="0" w:space="0" w:color="auto"/>
            <w:right w:val="none" w:sz="0" w:space="0" w:color="auto"/>
          </w:divBdr>
        </w:div>
      </w:divsChild>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3460143">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338630">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276798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46316277">
      <w:bodyDiv w:val="1"/>
      <w:marLeft w:val="0"/>
      <w:marRight w:val="0"/>
      <w:marTop w:val="0"/>
      <w:marBottom w:val="0"/>
      <w:divBdr>
        <w:top w:val="none" w:sz="0" w:space="0" w:color="auto"/>
        <w:left w:val="none" w:sz="0" w:space="0" w:color="auto"/>
        <w:bottom w:val="none" w:sz="0" w:space="0" w:color="auto"/>
        <w:right w:val="none" w:sz="0" w:space="0" w:color="auto"/>
      </w:divBdr>
    </w:div>
    <w:div w:id="448822748">
      <w:bodyDiv w:val="1"/>
      <w:marLeft w:val="0"/>
      <w:marRight w:val="0"/>
      <w:marTop w:val="0"/>
      <w:marBottom w:val="0"/>
      <w:divBdr>
        <w:top w:val="none" w:sz="0" w:space="0" w:color="auto"/>
        <w:left w:val="none" w:sz="0" w:space="0" w:color="auto"/>
        <w:bottom w:val="none" w:sz="0" w:space="0" w:color="auto"/>
        <w:right w:val="none" w:sz="0" w:space="0" w:color="auto"/>
      </w:divBdr>
    </w:div>
    <w:div w:id="462385708">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0095790">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4669844">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06020671">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35893792">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272560">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68536480">
      <w:bodyDiv w:val="1"/>
      <w:marLeft w:val="0"/>
      <w:marRight w:val="0"/>
      <w:marTop w:val="0"/>
      <w:marBottom w:val="0"/>
      <w:divBdr>
        <w:top w:val="none" w:sz="0" w:space="0" w:color="auto"/>
        <w:left w:val="none" w:sz="0" w:space="0" w:color="auto"/>
        <w:bottom w:val="none" w:sz="0" w:space="0" w:color="auto"/>
        <w:right w:val="none" w:sz="0" w:space="0" w:color="auto"/>
      </w:divBdr>
    </w:div>
    <w:div w:id="578029259">
      <w:bodyDiv w:val="1"/>
      <w:marLeft w:val="0"/>
      <w:marRight w:val="0"/>
      <w:marTop w:val="0"/>
      <w:marBottom w:val="0"/>
      <w:divBdr>
        <w:top w:val="none" w:sz="0" w:space="0" w:color="auto"/>
        <w:left w:val="none" w:sz="0" w:space="0" w:color="auto"/>
        <w:bottom w:val="none" w:sz="0" w:space="0" w:color="auto"/>
        <w:right w:val="none" w:sz="0" w:space="0" w:color="auto"/>
      </w:divBdr>
      <w:divsChild>
        <w:div w:id="449781986">
          <w:blockQuote w:val="1"/>
          <w:marLeft w:val="720"/>
          <w:marRight w:val="720"/>
          <w:marTop w:val="100"/>
          <w:marBottom w:val="100"/>
          <w:divBdr>
            <w:top w:val="none" w:sz="0" w:space="0" w:color="auto"/>
            <w:left w:val="none" w:sz="0" w:space="0" w:color="auto"/>
            <w:bottom w:val="none" w:sz="0" w:space="0" w:color="auto"/>
            <w:right w:val="none" w:sz="0" w:space="0" w:color="auto"/>
          </w:divBdr>
        </w:div>
        <w:div w:id="14991511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1984289">
      <w:bodyDiv w:val="1"/>
      <w:marLeft w:val="0"/>
      <w:marRight w:val="0"/>
      <w:marTop w:val="0"/>
      <w:marBottom w:val="0"/>
      <w:divBdr>
        <w:top w:val="none" w:sz="0" w:space="0" w:color="auto"/>
        <w:left w:val="none" w:sz="0" w:space="0" w:color="auto"/>
        <w:bottom w:val="none" w:sz="0" w:space="0" w:color="auto"/>
        <w:right w:val="none" w:sz="0" w:space="0" w:color="auto"/>
      </w:divBdr>
    </w:div>
    <w:div w:id="613050680">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58965940">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74383509">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5787098">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699205513">
      <w:bodyDiv w:val="1"/>
      <w:marLeft w:val="0"/>
      <w:marRight w:val="0"/>
      <w:marTop w:val="0"/>
      <w:marBottom w:val="0"/>
      <w:divBdr>
        <w:top w:val="none" w:sz="0" w:space="0" w:color="auto"/>
        <w:left w:val="none" w:sz="0" w:space="0" w:color="auto"/>
        <w:bottom w:val="none" w:sz="0" w:space="0" w:color="auto"/>
        <w:right w:val="none" w:sz="0" w:space="0" w:color="auto"/>
      </w:divBdr>
    </w:div>
    <w:div w:id="710809986">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3651168">
      <w:bodyDiv w:val="1"/>
      <w:marLeft w:val="0"/>
      <w:marRight w:val="0"/>
      <w:marTop w:val="0"/>
      <w:marBottom w:val="0"/>
      <w:divBdr>
        <w:top w:val="none" w:sz="0" w:space="0" w:color="auto"/>
        <w:left w:val="none" w:sz="0" w:space="0" w:color="auto"/>
        <w:bottom w:val="none" w:sz="0" w:space="0" w:color="auto"/>
        <w:right w:val="none" w:sz="0" w:space="0" w:color="auto"/>
      </w:divBdr>
    </w:div>
    <w:div w:id="715588933">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29770394">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3184167">
      <w:bodyDiv w:val="1"/>
      <w:marLeft w:val="0"/>
      <w:marRight w:val="0"/>
      <w:marTop w:val="0"/>
      <w:marBottom w:val="0"/>
      <w:divBdr>
        <w:top w:val="none" w:sz="0" w:space="0" w:color="auto"/>
        <w:left w:val="none" w:sz="0" w:space="0" w:color="auto"/>
        <w:bottom w:val="none" w:sz="0" w:space="0" w:color="auto"/>
        <w:right w:val="none" w:sz="0" w:space="0" w:color="auto"/>
      </w:divBdr>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4476316">
      <w:bodyDiv w:val="1"/>
      <w:marLeft w:val="0"/>
      <w:marRight w:val="0"/>
      <w:marTop w:val="0"/>
      <w:marBottom w:val="0"/>
      <w:divBdr>
        <w:top w:val="none" w:sz="0" w:space="0" w:color="auto"/>
        <w:left w:val="none" w:sz="0" w:space="0" w:color="auto"/>
        <w:bottom w:val="none" w:sz="0" w:space="0" w:color="auto"/>
        <w:right w:val="none" w:sz="0" w:space="0" w:color="auto"/>
      </w:divBdr>
      <w:divsChild>
        <w:div w:id="10987189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4790241">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1146092">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0661676">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0244671">
      <w:bodyDiv w:val="1"/>
      <w:marLeft w:val="0"/>
      <w:marRight w:val="0"/>
      <w:marTop w:val="0"/>
      <w:marBottom w:val="0"/>
      <w:divBdr>
        <w:top w:val="none" w:sz="0" w:space="0" w:color="auto"/>
        <w:left w:val="none" w:sz="0" w:space="0" w:color="auto"/>
        <w:bottom w:val="none" w:sz="0" w:space="0" w:color="auto"/>
        <w:right w:val="none" w:sz="0" w:space="0" w:color="auto"/>
      </w:divBdr>
    </w:div>
    <w:div w:id="842935451">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71454539">
      <w:bodyDiv w:val="1"/>
      <w:marLeft w:val="0"/>
      <w:marRight w:val="0"/>
      <w:marTop w:val="0"/>
      <w:marBottom w:val="0"/>
      <w:divBdr>
        <w:top w:val="none" w:sz="0" w:space="0" w:color="auto"/>
        <w:left w:val="none" w:sz="0" w:space="0" w:color="auto"/>
        <w:bottom w:val="none" w:sz="0" w:space="0" w:color="auto"/>
        <w:right w:val="none" w:sz="0" w:space="0" w:color="auto"/>
      </w:divBdr>
      <w:divsChild>
        <w:div w:id="821971268">
          <w:blockQuote w:val="1"/>
          <w:marLeft w:val="720"/>
          <w:marRight w:val="720"/>
          <w:marTop w:val="100"/>
          <w:marBottom w:val="100"/>
          <w:divBdr>
            <w:top w:val="none" w:sz="0" w:space="0" w:color="auto"/>
            <w:left w:val="none" w:sz="0" w:space="0" w:color="auto"/>
            <w:bottom w:val="none" w:sz="0" w:space="0" w:color="auto"/>
            <w:right w:val="none" w:sz="0" w:space="0" w:color="auto"/>
          </w:divBdr>
        </w:div>
        <w:div w:id="13479492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1596354">
      <w:bodyDiv w:val="1"/>
      <w:marLeft w:val="0"/>
      <w:marRight w:val="0"/>
      <w:marTop w:val="0"/>
      <w:marBottom w:val="0"/>
      <w:divBdr>
        <w:top w:val="none" w:sz="0" w:space="0" w:color="auto"/>
        <w:left w:val="none" w:sz="0" w:space="0" w:color="auto"/>
        <w:bottom w:val="none" w:sz="0" w:space="0" w:color="auto"/>
        <w:right w:val="none" w:sz="0" w:space="0" w:color="auto"/>
      </w:divBdr>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11738650">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377784">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1162361">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51791364">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6831615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3163222">
      <w:bodyDiv w:val="1"/>
      <w:marLeft w:val="0"/>
      <w:marRight w:val="0"/>
      <w:marTop w:val="0"/>
      <w:marBottom w:val="0"/>
      <w:divBdr>
        <w:top w:val="none" w:sz="0" w:space="0" w:color="auto"/>
        <w:left w:val="none" w:sz="0" w:space="0" w:color="auto"/>
        <w:bottom w:val="none" w:sz="0" w:space="0" w:color="auto"/>
        <w:right w:val="none" w:sz="0" w:space="0" w:color="auto"/>
      </w:divBdr>
    </w:div>
    <w:div w:id="1004169943">
      <w:bodyDiv w:val="1"/>
      <w:marLeft w:val="0"/>
      <w:marRight w:val="0"/>
      <w:marTop w:val="0"/>
      <w:marBottom w:val="0"/>
      <w:divBdr>
        <w:top w:val="none" w:sz="0" w:space="0" w:color="auto"/>
        <w:left w:val="none" w:sz="0" w:space="0" w:color="auto"/>
        <w:bottom w:val="none" w:sz="0" w:space="0" w:color="auto"/>
        <w:right w:val="none" w:sz="0" w:space="0" w:color="auto"/>
      </w:divBdr>
      <w:divsChild>
        <w:div w:id="4895606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2344700">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35424402">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1660631">
      <w:bodyDiv w:val="1"/>
      <w:marLeft w:val="0"/>
      <w:marRight w:val="0"/>
      <w:marTop w:val="0"/>
      <w:marBottom w:val="0"/>
      <w:divBdr>
        <w:top w:val="none" w:sz="0" w:space="0" w:color="auto"/>
        <w:left w:val="none" w:sz="0" w:space="0" w:color="auto"/>
        <w:bottom w:val="none" w:sz="0" w:space="0" w:color="auto"/>
        <w:right w:val="none" w:sz="0" w:space="0" w:color="auto"/>
      </w:divBdr>
      <w:divsChild>
        <w:div w:id="1338340367">
          <w:marLeft w:val="0"/>
          <w:marRight w:val="0"/>
          <w:marTop w:val="0"/>
          <w:marBottom w:val="0"/>
          <w:divBdr>
            <w:top w:val="none" w:sz="0" w:space="0" w:color="auto"/>
            <w:left w:val="none" w:sz="0" w:space="0" w:color="auto"/>
            <w:bottom w:val="none" w:sz="0" w:space="0" w:color="auto"/>
            <w:right w:val="none" w:sz="0" w:space="0" w:color="auto"/>
          </w:divBdr>
        </w:div>
      </w:divsChild>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59548411">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1057796">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7076867">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33598267">
      <w:bodyDiv w:val="1"/>
      <w:marLeft w:val="0"/>
      <w:marRight w:val="0"/>
      <w:marTop w:val="0"/>
      <w:marBottom w:val="0"/>
      <w:divBdr>
        <w:top w:val="none" w:sz="0" w:space="0" w:color="auto"/>
        <w:left w:val="none" w:sz="0" w:space="0" w:color="auto"/>
        <w:bottom w:val="none" w:sz="0" w:space="0" w:color="auto"/>
        <w:right w:val="none" w:sz="0" w:space="0" w:color="auto"/>
      </w:divBdr>
    </w:div>
    <w:div w:id="1144739280">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195004460">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4515344">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28801330">
      <w:bodyDiv w:val="1"/>
      <w:marLeft w:val="0"/>
      <w:marRight w:val="0"/>
      <w:marTop w:val="0"/>
      <w:marBottom w:val="0"/>
      <w:divBdr>
        <w:top w:val="none" w:sz="0" w:space="0" w:color="auto"/>
        <w:left w:val="none" w:sz="0" w:space="0" w:color="auto"/>
        <w:bottom w:val="none" w:sz="0" w:space="0" w:color="auto"/>
        <w:right w:val="none" w:sz="0" w:space="0" w:color="auto"/>
      </w:divBdr>
    </w:div>
    <w:div w:id="1237401974">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2834609">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04500657">
      <w:bodyDiv w:val="1"/>
      <w:marLeft w:val="0"/>
      <w:marRight w:val="0"/>
      <w:marTop w:val="0"/>
      <w:marBottom w:val="0"/>
      <w:divBdr>
        <w:top w:val="none" w:sz="0" w:space="0" w:color="auto"/>
        <w:left w:val="none" w:sz="0" w:space="0" w:color="auto"/>
        <w:bottom w:val="none" w:sz="0" w:space="0" w:color="auto"/>
        <w:right w:val="none" w:sz="0" w:space="0" w:color="auto"/>
      </w:divBdr>
    </w:div>
    <w:div w:id="1305543417">
      <w:bodyDiv w:val="1"/>
      <w:marLeft w:val="0"/>
      <w:marRight w:val="0"/>
      <w:marTop w:val="0"/>
      <w:marBottom w:val="0"/>
      <w:divBdr>
        <w:top w:val="none" w:sz="0" w:space="0" w:color="auto"/>
        <w:left w:val="none" w:sz="0" w:space="0" w:color="auto"/>
        <w:bottom w:val="none" w:sz="0" w:space="0" w:color="auto"/>
        <w:right w:val="none" w:sz="0" w:space="0" w:color="auto"/>
      </w:divBdr>
    </w:div>
    <w:div w:id="1313867912">
      <w:bodyDiv w:val="1"/>
      <w:marLeft w:val="0"/>
      <w:marRight w:val="0"/>
      <w:marTop w:val="0"/>
      <w:marBottom w:val="0"/>
      <w:divBdr>
        <w:top w:val="none" w:sz="0" w:space="0" w:color="auto"/>
        <w:left w:val="none" w:sz="0" w:space="0" w:color="auto"/>
        <w:bottom w:val="none" w:sz="0" w:space="0" w:color="auto"/>
        <w:right w:val="none" w:sz="0" w:space="0" w:color="auto"/>
      </w:divBdr>
    </w:div>
    <w:div w:id="1318530120">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27324428">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0834689">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54527254">
      <w:bodyDiv w:val="1"/>
      <w:marLeft w:val="0"/>
      <w:marRight w:val="0"/>
      <w:marTop w:val="0"/>
      <w:marBottom w:val="0"/>
      <w:divBdr>
        <w:top w:val="none" w:sz="0" w:space="0" w:color="auto"/>
        <w:left w:val="none" w:sz="0" w:space="0" w:color="auto"/>
        <w:bottom w:val="none" w:sz="0" w:space="0" w:color="auto"/>
        <w:right w:val="none" w:sz="0" w:space="0" w:color="auto"/>
      </w:divBdr>
    </w:div>
    <w:div w:id="1361973328">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07415827">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30273526">
      <w:bodyDiv w:val="1"/>
      <w:marLeft w:val="0"/>
      <w:marRight w:val="0"/>
      <w:marTop w:val="0"/>
      <w:marBottom w:val="0"/>
      <w:divBdr>
        <w:top w:val="none" w:sz="0" w:space="0" w:color="auto"/>
        <w:left w:val="none" w:sz="0" w:space="0" w:color="auto"/>
        <w:bottom w:val="none" w:sz="0" w:space="0" w:color="auto"/>
        <w:right w:val="none" w:sz="0" w:space="0" w:color="auto"/>
      </w:divBdr>
    </w:div>
    <w:div w:id="1438208453">
      <w:bodyDiv w:val="1"/>
      <w:marLeft w:val="0"/>
      <w:marRight w:val="0"/>
      <w:marTop w:val="0"/>
      <w:marBottom w:val="0"/>
      <w:divBdr>
        <w:top w:val="none" w:sz="0" w:space="0" w:color="auto"/>
        <w:left w:val="none" w:sz="0" w:space="0" w:color="auto"/>
        <w:bottom w:val="none" w:sz="0" w:space="0" w:color="auto"/>
        <w:right w:val="none" w:sz="0" w:space="0" w:color="auto"/>
      </w:divBdr>
    </w:div>
    <w:div w:id="1450123253">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1093154">
      <w:bodyDiv w:val="1"/>
      <w:marLeft w:val="0"/>
      <w:marRight w:val="0"/>
      <w:marTop w:val="0"/>
      <w:marBottom w:val="0"/>
      <w:divBdr>
        <w:top w:val="none" w:sz="0" w:space="0" w:color="auto"/>
        <w:left w:val="none" w:sz="0" w:space="0" w:color="auto"/>
        <w:bottom w:val="none" w:sz="0" w:space="0" w:color="auto"/>
        <w:right w:val="none" w:sz="0" w:space="0" w:color="auto"/>
      </w:divBdr>
    </w:div>
    <w:div w:id="1499232099">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7016398">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16338072">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30144838">
      <w:bodyDiv w:val="1"/>
      <w:marLeft w:val="0"/>
      <w:marRight w:val="0"/>
      <w:marTop w:val="0"/>
      <w:marBottom w:val="0"/>
      <w:divBdr>
        <w:top w:val="none" w:sz="0" w:space="0" w:color="auto"/>
        <w:left w:val="none" w:sz="0" w:space="0" w:color="auto"/>
        <w:bottom w:val="none" w:sz="0" w:space="0" w:color="auto"/>
        <w:right w:val="none" w:sz="0" w:space="0" w:color="auto"/>
      </w:divBdr>
      <w:divsChild>
        <w:div w:id="714963894">
          <w:blockQuote w:val="1"/>
          <w:marLeft w:val="720"/>
          <w:marRight w:val="720"/>
          <w:marTop w:val="100"/>
          <w:marBottom w:val="100"/>
          <w:divBdr>
            <w:top w:val="none" w:sz="0" w:space="0" w:color="auto"/>
            <w:left w:val="none" w:sz="0" w:space="0" w:color="auto"/>
            <w:bottom w:val="none" w:sz="0" w:space="0" w:color="auto"/>
            <w:right w:val="none" w:sz="0" w:space="0" w:color="auto"/>
          </w:divBdr>
        </w:div>
        <w:div w:id="8496824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2673395">
      <w:bodyDiv w:val="1"/>
      <w:marLeft w:val="0"/>
      <w:marRight w:val="0"/>
      <w:marTop w:val="0"/>
      <w:marBottom w:val="0"/>
      <w:divBdr>
        <w:top w:val="none" w:sz="0" w:space="0" w:color="auto"/>
        <w:left w:val="none" w:sz="0" w:space="0" w:color="auto"/>
        <w:bottom w:val="none" w:sz="0" w:space="0" w:color="auto"/>
        <w:right w:val="none" w:sz="0" w:space="0" w:color="auto"/>
      </w:divBdr>
      <w:divsChild>
        <w:div w:id="475411228">
          <w:blockQuote w:val="1"/>
          <w:marLeft w:val="720"/>
          <w:marRight w:val="720"/>
          <w:marTop w:val="100"/>
          <w:marBottom w:val="100"/>
          <w:divBdr>
            <w:top w:val="none" w:sz="0" w:space="0" w:color="auto"/>
            <w:left w:val="none" w:sz="0" w:space="0" w:color="auto"/>
            <w:bottom w:val="none" w:sz="0" w:space="0" w:color="auto"/>
            <w:right w:val="none" w:sz="0" w:space="0" w:color="auto"/>
          </w:divBdr>
        </w:div>
        <w:div w:id="96134836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58082384">
      <w:bodyDiv w:val="1"/>
      <w:marLeft w:val="0"/>
      <w:marRight w:val="0"/>
      <w:marTop w:val="0"/>
      <w:marBottom w:val="0"/>
      <w:divBdr>
        <w:top w:val="none" w:sz="0" w:space="0" w:color="auto"/>
        <w:left w:val="none" w:sz="0" w:space="0" w:color="auto"/>
        <w:bottom w:val="none" w:sz="0" w:space="0" w:color="auto"/>
        <w:right w:val="none" w:sz="0" w:space="0" w:color="auto"/>
      </w:divBdr>
    </w:div>
    <w:div w:id="1558932422">
      <w:bodyDiv w:val="1"/>
      <w:marLeft w:val="0"/>
      <w:marRight w:val="0"/>
      <w:marTop w:val="0"/>
      <w:marBottom w:val="0"/>
      <w:divBdr>
        <w:top w:val="none" w:sz="0" w:space="0" w:color="auto"/>
        <w:left w:val="none" w:sz="0" w:space="0" w:color="auto"/>
        <w:bottom w:val="none" w:sz="0" w:space="0" w:color="auto"/>
        <w:right w:val="none" w:sz="0" w:space="0" w:color="auto"/>
      </w:divBdr>
    </w:div>
    <w:div w:id="1562710560">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1647025">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1302513">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33094145">
      <w:bodyDiv w:val="1"/>
      <w:marLeft w:val="0"/>
      <w:marRight w:val="0"/>
      <w:marTop w:val="0"/>
      <w:marBottom w:val="0"/>
      <w:divBdr>
        <w:top w:val="none" w:sz="0" w:space="0" w:color="auto"/>
        <w:left w:val="none" w:sz="0" w:space="0" w:color="auto"/>
        <w:bottom w:val="none" w:sz="0" w:space="0" w:color="auto"/>
        <w:right w:val="none" w:sz="0" w:space="0" w:color="auto"/>
      </w:divBdr>
    </w:div>
    <w:div w:id="1640302776">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62584180">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3048170">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8142486">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7190457">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16347344">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014532">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39550516">
      <w:bodyDiv w:val="1"/>
      <w:marLeft w:val="0"/>
      <w:marRight w:val="0"/>
      <w:marTop w:val="0"/>
      <w:marBottom w:val="0"/>
      <w:divBdr>
        <w:top w:val="none" w:sz="0" w:space="0" w:color="auto"/>
        <w:left w:val="none" w:sz="0" w:space="0" w:color="auto"/>
        <w:bottom w:val="none" w:sz="0" w:space="0" w:color="auto"/>
        <w:right w:val="none" w:sz="0" w:space="0" w:color="auto"/>
      </w:divBdr>
    </w:div>
    <w:div w:id="1751927982">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68118773">
      <w:bodyDiv w:val="1"/>
      <w:marLeft w:val="0"/>
      <w:marRight w:val="0"/>
      <w:marTop w:val="0"/>
      <w:marBottom w:val="0"/>
      <w:divBdr>
        <w:top w:val="none" w:sz="0" w:space="0" w:color="auto"/>
        <w:left w:val="none" w:sz="0" w:space="0" w:color="auto"/>
        <w:bottom w:val="none" w:sz="0" w:space="0" w:color="auto"/>
        <w:right w:val="none" w:sz="0" w:space="0" w:color="auto"/>
      </w:divBdr>
    </w:div>
    <w:div w:id="1769346058">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2916165">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88962390">
      <w:bodyDiv w:val="1"/>
      <w:marLeft w:val="0"/>
      <w:marRight w:val="0"/>
      <w:marTop w:val="0"/>
      <w:marBottom w:val="0"/>
      <w:divBdr>
        <w:top w:val="none" w:sz="0" w:space="0" w:color="auto"/>
        <w:left w:val="none" w:sz="0" w:space="0" w:color="auto"/>
        <w:bottom w:val="none" w:sz="0" w:space="0" w:color="auto"/>
        <w:right w:val="none" w:sz="0" w:space="0" w:color="auto"/>
      </w:divBdr>
    </w:div>
    <w:div w:id="1798254763">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4349733">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6582174">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70025719">
      <w:bodyDiv w:val="1"/>
      <w:marLeft w:val="0"/>
      <w:marRight w:val="0"/>
      <w:marTop w:val="0"/>
      <w:marBottom w:val="0"/>
      <w:divBdr>
        <w:top w:val="none" w:sz="0" w:space="0" w:color="auto"/>
        <w:left w:val="none" w:sz="0" w:space="0" w:color="auto"/>
        <w:bottom w:val="none" w:sz="0" w:space="0" w:color="auto"/>
        <w:right w:val="none" w:sz="0" w:space="0" w:color="auto"/>
      </w:divBdr>
    </w:div>
    <w:div w:id="1870335869">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78084161">
      <w:bodyDiv w:val="1"/>
      <w:marLeft w:val="0"/>
      <w:marRight w:val="0"/>
      <w:marTop w:val="0"/>
      <w:marBottom w:val="0"/>
      <w:divBdr>
        <w:top w:val="none" w:sz="0" w:space="0" w:color="auto"/>
        <w:left w:val="none" w:sz="0" w:space="0" w:color="auto"/>
        <w:bottom w:val="none" w:sz="0" w:space="0" w:color="auto"/>
        <w:right w:val="none" w:sz="0" w:space="0" w:color="auto"/>
      </w:divBdr>
    </w:div>
    <w:div w:id="1881169570">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899584024">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4049741">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5646982">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0213775">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0964695">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7941010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025324">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25394807">
      <w:bodyDiv w:val="1"/>
      <w:marLeft w:val="0"/>
      <w:marRight w:val="0"/>
      <w:marTop w:val="0"/>
      <w:marBottom w:val="0"/>
      <w:divBdr>
        <w:top w:val="none" w:sz="0" w:space="0" w:color="auto"/>
        <w:left w:val="none" w:sz="0" w:space="0" w:color="auto"/>
        <w:bottom w:val="none" w:sz="0" w:space="0" w:color="auto"/>
        <w:right w:val="none" w:sz="0" w:space="0" w:color="auto"/>
      </w:divBdr>
    </w:div>
    <w:div w:id="2035570011">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41735858">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51492343">
      <w:bodyDiv w:val="1"/>
      <w:marLeft w:val="0"/>
      <w:marRight w:val="0"/>
      <w:marTop w:val="0"/>
      <w:marBottom w:val="0"/>
      <w:divBdr>
        <w:top w:val="none" w:sz="0" w:space="0" w:color="auto"/>
        <w:left w:val="none" w:sz="0" w:space="0" w:color="auto"/>
        <w:bottom w:val="none" w:sz="0" w:space="0" w:color="auto"/>
        <w:right w:val="none" w:sz="0" w:space="0" w:color="auto"/>
      </w:divBdr>
    </w:div>
    <w:div w:id="2054883049">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78551644">
      <w:bodyDiv w:val="1"/>
      <w:marLeft w:val="0"/>
      <w:marRight w:val="0"/>
      <w:marTop w:val="0"/>
      <w:marBottom w:val="0"/>
      <w:divBdr>
        <w:top w:val="none" w:sz="0" w:space="0" w:color="auto"/>
        <w:left w:val="none" w:sz="0" w:space="0" w:color="auto"/>
        <w:bottom w:val="none" w:sz="0" w:space="0" w:color="auto"/>
        <w:right w:val="none" w:sz="0" w:space="0" w:color="auto"/>
      </w:divBdr>
    </w:div>
    <w:div w:id="2079597135">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360104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2312967">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42654148">
      <w:bodyDiv w:val="1"/>
      <w:marLeft w:val="0"/>
      <w:marRight w:val="0"/>
      <w:marTop w:val="0"/>
      <w:marBottom w:val="0"/>
      <w:divBdr>
        <w:top w:val="none" w:sz="0" w:space="0" w:color="auto"/>
        <w:left w:val="none" w:sz="0" w:space="0" w:color="auto"/>
        <w:bottom w:val="none" w:sz="0" w:space="0" w:color="auto"/>
        <w:right w:val="none" w:sz="0" w:space="0" w:color="auto"/>
      </w:divBdr>
      <w:divsChild>
        <w:div w:id="1018515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 w:id="2146655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hyperlink" Target="https://doi.org/10.1002/smj.4250141009" TargetMode="External"/><Relationship Id="rId39" Type="http://schemas.openxmlformats.org/officeDocument/2006/relationships/footer" Target="footer4.xml"/><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hyperlink" Target="https://doi.org/10.1287/orsc.2014.0895" TargetMode="External"/><Relationship Id="rId42" Type="http://schemas.openxmlformats.org/officeDocument/2006/relationships/footer" Target="footer6.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hyperlink" Target="https://doi.org/10.1177/017084069701800106" TargetMode="External"/><Relationship Id="rId33" Type="http://schemas.openxmlformats.org/officeDocument/2006/relationships/hyperlink" Target="https://doi.org/10.1016/j.respol.2017.01.015" TargetMode="External"/><Relationship Id="rId38"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hyperlink" Target="https://doi.org/10.1287/orsc.11.4.404.14600" TargetMode="External"/><Relationship Id="rId41"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hyperlink" Target="https://www.jstor.org/stable/26629645" TargetMode="External"/><Relationship Id="rId37" Type="http://schemas.openxmlformats.org/officeDocument/2006/relationships/header" Target="header4.xml"/><Relationship Id="rId40"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hyperlink" Target="https://doi.org/10.1287/isre.7.1.63" TargetMode="External"/><Relationship Id="rId36" Type="http://schemas.openxmlformats.org/officeDocument/2006/relationships/hyperlink" Target="https://doi.org/10.6146/univj.18-1.05" TargetMode="External"/><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hyperlink" Target="https://doi.org/10.1287/orsc.1050.0116"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hyperlink" Target="https://doi.org/https://doi.org/10.2307/41166021" TargetMode="External"/><Relationship Id="rId30" Type="http://schemas.openxmlformats.org/officeDocument/2006/relationships/hyperlink" Target="https://doi.org/10.1002/mde.3507" TargetMode="External"/><Relationship Id="rId35" Type="http://schemas.openxmlformats.org/officeDocument/2006/relationships/hyperlink" Target="https://doi.org/10.1111/j.1467-6486.1988.tb00039.x" TargetMode="External"/><Relationship Id="rId43"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112</Pages>
  <Words>31994</Words>
  <Characters>182368</Characters>
  <Application>Microsoft Office Word</Application>
  <DocSecurity>0</DocSecurity>
  <Lines>1519</Lines>
  <Paragraphs>427</Paragraphs>
  <ScaleCrop>false</ScaleCrop>
  <Company/>
  <LinksUpToDate>false</LinksUpToDate>
  <CharactersWithSpaces>213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19</cp:revision>
  <cp:lastPrinted>2025-06-09T15:32:00Z</cp:lastPrinted>
  <dcterms:created xsi:type="dcterms:W3CDTF">2025-06-09T14:49:00Z</dcterms:created>
  <dcterms:modified xsi:type="dcterms:W3CDTF">2025-06-09T15:33:00Z</dcterms:modified>
</cp:coreProperties>
</file>